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cs="Times New Roman"/>
        </w:rPr>
        <w:id w:val="2032909981"/>
        <w:docPartObj>
          <w:docPartGallery w:val="Cover Pages"/>
          <w:docPartUnique/>
        </w:docPartObj>
      </w:sdtPr>
      <w:sdtContent>
        <w:p w14:paraId="5AB531F6" w14:textId="6B79D095" w:rsidR="009D5BC0" w:rsidRPr="00BD643C" w:rsidRDefault="009D5BC0" w:rsidP="00F008E3">
          <w:pPr>
            <w:spacing w:line="360" w:lineRule="auto"/>
            <w:jc w:val="center"/>
            <w:rPr>
              <w:rFonts w:cs="Times New Roman"/>
              <w:szCs w:val="24"/>
            </w:rPr>
          </w:pPr>
        </w:p>
        <w:p w14:paraId="744A7E5C" w14:textId="77777777" w:rsidR="009D5BC0" w:rsidRPr="00BD643C" w:rsidRDefault="009D5BC0" w:rsidP="00F008E3">
          <w:pPr>
            <w:tabs>
              <w:tab w:val="left" w:pos="2550"/>
            </w:tabs>
            <w:spacing w:line="360" w:lineRule="auto"/>
            <w:jc w:val="center"/>
            <w:rPr>
              <w:rFonts w:cs="Times New Roman"/>
              <w:szCs w:val="24"/>
            </w:rPr>
          </w:pPr>
          <w:r w:rsidRPr="00BD643C">
            <w:rPr>
              <w:rFonts w:cs="Times New Roman"/>
              <w:noProof/>
              <w:szCs w:val="24"/>
            </w:rPr>
            <w:drawing>
              <wp:inline distT="0" distB="0" distL="0" distR="0" wp14:anchorId="38F02C44" wp14:editId="70DF0E2F">
                <wp:extent cx="5731510" cy="2051881"/>
                <wp:effectExtent l="0" t="0" r="2540" b="5715"/>
                <wp:docPr id="3" name="Picture 3" descr="https://www.overleaf.com/docs/10737650jxdhtdwqxqxw/atts/55474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overleaf.com/docs/10737650jxdhtdwqxqxw/atts/5547463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2051881"/>
                        </a:xfrm>
                        <a:prstGeom prst="rect">
                          <a:avLst/>
                        </a:prstGeom>
                        <a:noFill/>
                        <a:ln>
                          <a:noFill/>
                        </a:ln>
                      </pic:spPr>
                    </pic:pic>
                  </a:graphicData>
                </a:graphic>
              </wp:inline>
            </w:drawing>
          </w:r>
        </w:p>
        <w:p w14:paraId="68DE9804" w14:textId="77777777" w:rsidR="009D5BC0" w:rsidRPr="00BD643C" w:rsidRDefault="009D5BC0" w:rsidP="00F008E3">
          <w:pPr>
            <w:tabs>
              <w:tab w:val="left" w:pos="3476"/>
            </w:tabs>
            <w:spacing w:line="360" w:lineRule="auto"/>
            <w:jc w:val="center"/>
            <w:rPr>
              <w:rFonts w:cs="Times New Roman"/>
              <w:b/>
              <w:szCs w:val="24"/>
            </w:rPr>
          </w:pPr>
          <w:r w:rsidRPr="00BD643C">
            <w:rPr>
              <w:rFonts w:cs="Times New Roman"/>
              <w:b/>
              <w:szCs w:val="24"/>
            </w:rPr>
            <w:t>SCHOOL OF COMPUTER SCIENCE AND ENGINEERING</w:t>
          </w:r>
        </w:p>
        <w:p w14:paraId="3E7AB063" w14:textId="77777777" w:rsidR="009D5BC0" w:rsidRPr="00BD643C" w:rsidRDefault="009D5BC0" w:rsidP="00F008E3">
          <w:pPr>
            <w:tabs>
              <w:tab w:val="left" w:pos="3476"/>
            </w:tabs>
            <w:spacing w:line="360" w:lineRule="auto"/>
            <w:jc w:val="center"/>
            <w:rPr>
              <w:rFonts w:cs="Times New Roman"/>
              <w:b/>
              <w:szCs w:val="24"/>
            </w:rPr>
          </w:pPr>
        </w:p>
        <w:p w14:paraId="03448A54" w14:textId="1ECD89CB" w:rsidR="009D5BC0" w:rsidRPr="00BD643C" w:rsidRDefault="009D5BC0" w:rsidP="00EA42C4">
          <w:pPr>
            <w:tabs>
              <w:tab w:val="left" w:pos="3476"/>
            </w:tabs>
            <w:spacing w:line="360" w:lineRule="auto"/>
            <w:jc w:val="center"/>
            <w:rPr>
              <w:rFonts w:cs="Times New Roman"/>
              <w:szCs w:val="24"/>
            </w:rPr>
          </w:pPr>
          <w:r w:rsidRPr="00BD643C">
            <w:rPr>
              <w:rFonts w:cs="Times New Roman"/>
              <w:szCs w:val="24"/>
            </w:rPr>
            <w:t>Final Year Proj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D5BC0" w:rsidRPr="00BD643C" w14:paraId="7DDB7A13" w14:textId="77777777" w:rsidTr="00620E8C">
            <w:tc>
              <w:tcPr>
                <w:tcW w:w="9016" w:type="dxa"/>
              </w:tcPr>
              <w:p w14:paraId="777B79DA" w14:textId="77777777" w:rsidR="009D5BC0" w:rsidRPr="00BD643C" w:rsidRDefault="009D5BC0" w:rsidP="00F008E3">
                <w:pPr>
                  <w:tabs>
                    <w:tab w:val="left" w:pos="3476"/>
                  </w:tabs>
                  <w:spacing w:line="360" w:lineRule="auto"/>
                  <w:jc w:val="center"/>
                  <w:rPr>
                    <w:rFonts w:cs="Times New Roman"/>
                    <w:szCs w:val="24"/>
                  </w:rPr>
                </w:pPr>
              </w:p>
              <w:p w14:paraId="56FE8905" w14:textId="77777777" w:rsidR="009D5BC0" w:rsidRPr="00BD643C" w:rsidRDefault="009D5BC0" w:rsidP="00F008E3">
                <w:pPr>
                  <w:tabs>
                    <w:tab w:val="left" w:pos="3476"/>
                  </w:tabs>
                  <w:spacing w:line="360" w:lineRule="auto"/>
                  <w:jc w:val="center"/>
                  <w:rPr>
                    <w:rFonts w:cs="Times New Roman"/>
                    <w:szCs w:val="24"/>
                  </w:rPr>
                </w:pPr>
                <w:r w:rsidRPr="00BD643C">
                  <w:rPr>
                    <w:rFonts w:cs="Times New Roman"/>
                    <w:szCs w:val="24"/>
                  </w:rPr>
                  <w:t>SCE17-0595</w:t>
                </w:r>
              </w:p>
            </w:tc>
          </w:tr>
          <w:tr w:rsidR="009D5BC0" w:rsidRPr="00BD643C" w14:paraId="48FBFF18" w14:textId="77777777" w:rsidTr="00620E8C">
            <w:tc>
              <w:tcPr>
                <w:tcW w:w="9016" w:type="dxa"/>
              </w:tcPr>
              <w:p w14:paraId="67E7355E" w14:textId="3300436E" w:rsidR="009D5BC0" w:rsidRPr="00BD643C" w:rsidRDefault="00AA39EA" w:rsidP="00F008E3">
                <w:pPr>
                  <w:tabs>
                    <w:tab w:val="left" w:pos="3476"/>
                  </w:tabs>
                  <w:spacing w:line="360" w:lineRule="auto"/>
                  <w:jc w:val="center"/>
                  <w:rPr>
                    <w:rFonts w:cs="Times New Roman"/>
                    <w:szCs w:val="24"/>
                  </w:rPr>
                </w:pPr>
                <w:r>
                  <w:rPr>
                    <w:rFonts w:cs="Times New Roman"/>
                    <w:szCs w:val="24"/>
                  </w:rPr>
                  <w:t>Final Year Project Report</w:t>
                </w:r>
              </w:p>
              <w:p w14:paraId="0050EF15" w14:textId="77777777" w:rsidR="009D5BC0" w:rsidRDefault="009D5BC0" w:rsidP="00F008E3">
                <w:pPr>
                  <w:tabs>
                    <w:tab w:val="left" w:pos="3476"/>
                  </w:tabs>
                  <w:spacing w:line="360" w:lineRule="auto"/>
                  <w:jc w:val="center"/>
                  <w:rPr>
                    <w:rFonts w:cs="Times New Roman"/>
                  </w:rPr>
                </w:pPr>
                <w:r w:rsidRPr="00BD643C">
                  <w:rPr>
                    <w:rFonts w:cs="Times New Roman"/>
                    <w:szCs w:val="24"/>
                  </w:rPr>
                  <w:t xml:space="preserve">Developing an Affect Intensity Tool </w:t>
                </w:r>
                <w:r w:rsidR="002B5DA2" w:rsidRPr="00BD643C">
                  <w:rPr>
                    <w:rFonts w:cs="Times New Roman"/>
                    <w:szCs w:val="24"/>
                  </w:rPr>
                  <w:t xml:space="preserve">by </w:t>
                </w:r>
                <w:r w:rsidR="002B5DA2" w:rsidRPr="00BD643C">
                  <w:rPr>
                    <w:rFonts w:cs="Times New Roman"/>
                  </w:rPr>
                  <w:t>Combining Lexicon</w:t>
                </w:r>
                <w:r w:rsidR="00F7609F" w:rsidRPr="00BD643C">
                  <w:rPr>
                    <w:rFonts w:cs="Times New Roman"/>
                  </w:rPr>
                  <w:t xml:space="preserve"> </w:t>
                </w:r>
                <w:r w:rsidR="002B5DA2" w:rsidRPr="00BD643C">
                  <w:rPr>
                    <w:rFonts w:cs="Times New Roman"/>
                  </w:rPr>
                  <w:t>and Learning</w:t>
                </w:r>
                <w:r w:rsidR="00F7609F" w:rsidRPr="00BD643C">
                  <w:rPr>
                    <w:rFonts w:cs="Times New Roman"/>
                  </w:rPr>
                  <w:t xml:space="preserve"> B</w:t>
                </w:r>
                <w:r w:rsidR="002B5DA2" w:rsidRPr="00BD643C">
                  <w:rPr>
                    <w:rFonts w:cs="Times New Roman"/>
                  </w:rPr>
                  <w:t>ased Approaches</w:t>
                </w:r>
              </w:p>
              <w:p w14:paraId="3BF09733" w14:textId="77777777" w:rsidR="00620E8C" w:rsidRDefault="00620E8C" w:rsidP="00F008E3">
                <w:pPr>
                  <w:tabs>
                    <w:tab w:val="left" w:pos="3476"/>
                  </w:tabs>
                  <w:spacing w:line="360" w:lineRule="auto"/>
                  <w:jc w:val="center"/>
                  <w:rPr>
                    <w:rFonts w:cs="Times New Roman"/>
                  </w:rPr>
                </w:pPr>
              </w:p>
              <w:p w14:paraId="2BF74AC4" w14:textId="4EB16909" w:rsidR="00620E8C" w:rsidRPr="00BD643C" w:rsidRDefault="00620E8C" w:rsidP="00620E8C">
                <w:pPr>
                  <w:tabs>
                    <w:tab w:val="left" w:pos="3476"/>
                  </w:tabs>
                  <w:spacing w:line="360" w:lineRule="auto"/>
                  <w:rPr>
                    <w:rFonts w:cs="Times New Roman"/>
                    <w:b/>
                    <w:szCs w:val="24"/>
                  </w:rPr>
                </w:pPr>
              </w:p>
            </w:tc>
          </w:tr>
        </w:tbl>
        <w:p w14:paraId="067616E9" w14:textId="77777777" w:rsidR="009D5BC0" w:rsidRPr="00BD643C" w:rsidRDefault="009D5BC0" w:rsidP="00F008E3">
          <w:pPr>
            <w:tabs>
              <w:tab w:val="left" w:pos="3476"/>
            </w:tabs>
            <w:spacing w:line="360" w:lineRule="auto"/>
            <w:jc w:val="center"/>
            <w:rPr>
              <w:rFonts w:cs="Times New Roman"/>
              <w:b/>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9D5BC0" w:rsidRPr="00BD643C" w14:paraId="6B8E031E" w14:textId="77777777" w:rsidTr="001C6967">
            <w:tc>
              <w:tcPr>
                <w:tcW w:w="4508" w:type="dxa"/>
              </w:tcPr>
              <w:p w14:paraId="7B599E4A" w14:textId="77777777" w:rsidR="009D5BC0" w:rsidRPr="00BD643C" w:rsidRDefault="009D5BC0" w:rsidP="00F008E3">
                <w:pPr>
                  <w:tabs>
                    <w:tab w:val="left" w:pos="3476"/>
                  </w:tabs>
                  <w:spacing w:line="360" w:lineRule="auto"/>
                  <w:jc w:val="center"/>
                  <w:rPr>
                    <w:rFonts w:cs="Times New Roman"/>
                    <w:szCs w:val="24"/>
                  </w:rPr>
                </w:pPr>
                <w:r w:rsidRPr="00BD643C">
                  <w:rPr>
                    <w:rFonts w:cs="Times New Roman"/>
                    <w:szCs w:val="24"/>
                  </w:rPr>
                  <w:t>Author:</w:t>
                </w:r>
              </w:p>
            </w:tc>
            <w:tc>
              <w:tcPr>
                <w:tcW w:w="4508" w:type="dxa"/>
              </w:tcPr>
              <w:p w14:paraId="381A7F2F" w14:textId="77777777" w:rsidR="009D5BC0" w:rsidRPr="00BD643C" w:rsidRDefault="009D5BC0" w:rsidP="00F008E3">
                <w:pPr>
                  <w:tabs>
                    <w:tab w:val="left" w:pos="3476"/>
                  </w:tabs>
                  <w:spacing w:line="360" w:lineRule="auto"/>
                  <w:jc w:val="center"/>
                  <w:rPr>
                    <w:rFonts w:cs="Times New Roman"/>
                    <w:szCs w:val="24"/>
                  </w:rPr>
                </w:pPr>
                <w:r w:rsidRPr="00BD643C">
                  <w:rPr>
                    <w:rFonts w:cs="Times New Roman"/>
                    <w:szCs w:val="24"/>
                  </w:rPr>
                  <w:t>Student ID:</w:t>
                </w:r>
              </w:p>
            </w:tc>
          </w:tr>
          <w:tr w:rsidR="009D5BC0" w:rsidRPr="00BD643C" w14:paraId="10F1E5F0" w14:textId="77777777" w:rsidTr="001C6967">
            <w:tc>
              <w:tcPr>
                <w:tcW w:w="4508" w:type="dxa"/>
              </w:tcPr>
              <w:p w14:paraId="421A75F5" w14:textId="77777777" w:rsidR="009D5BC0" w:rsidRPr="00BD643C" w:rsidRDefault="009D5BC0" w:rsidP="00F008E3">
                <w:pPr>
                  <w:tabs>
                    <w:tab w:val="left" w:pos="3476"/>
                  </w:tabs>
                  <w:spacing w:line="360" w:lineRule="auto"/>
                  <w:jc w:val="center"/>
                  <w:rPr>
                    <w:rFonts w:cs="Times New Roman"/>
                    <w:szCs w:val="24"/>
                  </w:rPr>
                </w:pPr>
                <w:r w:rsidRPr="00BD643C">
                  <w:rPr>
                    <w:rFonts w:cs="Times New Roman"/>
                    <w:szCs w:val="24"/>
                  </w:rPr>
                  <w:t>Derrick Peh Jia Hao</w:t>
                </w:r>
              </w:p>
            </w:tc>
            <w:tc>
              <w:tcPr>
                <w:tcW w:w="4508" w:type="dxa"/>
              </w:tcPr>
              <w:p w14:paraId="0C2C0CC0" w14:textId="77777777" w:rsidR="009D5BC0" w:rsidRPr="00BD643C" w:rsidRDefault="009D5BC0" w:rsidP="00F008E3">
                <w:pPr>
                  <w:tabs>
                    <w:tab w:val="left" w:pos="3476"/>
                  </w:tabs>
                  <w:spacing w:line="360" w:lineRule="auto"/>
                  <w:jc w:val="center"/>
                  <w:rPr>
                    <w:rFonts w:cs="Times New Roman"/>
                    <w:szCs w:val="24"/>
                  </w:rPr>
                </w:pPr>
                <w:r w:rsidRPr="00BD643C">
                  <w:rPr>
                    <w:rFonts w:cs="Times New Roman"/>
                    <w:szCs w:val="24"/>
                  </w:rPr>
                  <w:t>U1621219F</w:t>
                </w:r>
              </w:p>
            </w:tc>
          </w:tr>
        </w:tbl>
        <w:p w14:paraId="2B0EE6E7" w14:textId="77777777" w:rsidR="009D5BC0" w:rsidRPr="00BD643C" w:rsidRDefault="009D5BC0" w:rsidP="00F008E3">
          <w:pPr>
            <w:tabs>
              <w:tab w:val="left" w:pos="3476"/>
            </w:tabs>
            <w:spacing w:line="360" w:lineRule="auto"/>
            <w:jc w:val="center"/>
            <w:rPr>
              <w:rFonts w:cs="Times New Roman"/>
              <w:b/>
              <w:szCs w:val="24"/>
            </w:rPr>
          </w:pPr>
        </w:p>
        <w:p w14:paraId="27450B41" w14:textId="77777777" w:rsidR="00EA42C4" w:rsidRDefault="00EA42C4" w:rsidP="00F008E3">
          <w:pPr>
            <w:tabs>
              <w:tab w:val="left" w:pos="3476"/>
            </w:tabs>
            <w:spacing w:line="360" w:lineRule="auto"/>
            <w:jc w:val="center"/>
            <w:rPr>
              <w:rFonts w:cs="Times New Roman"/>
              <w:szCs w:val="24"/>
            </w:rPr>
          </w:pPr>
        </w:p>
        <w:p w14:paraId="4353858A" w14:textId="35AC5BD8" w:rsidR="00960DC4" w:rsidRPr="00BD643C" w:rsidRDefault="003A47DC" w:rsidP="00F008E3">
          <w:pPr>
            <w:tabs>
              <w:tab w:val="left" w:pos="3476"/>
            </w:tabs>
            <w:spacing w:line="360" w:lineRule="auto"/>
            <w:jc w:val="center"/>
            <w:rPr>
              <w:rFonts w:cs="Times New Roman"/>
              <w:szCs w:val="24"/>
            </w:rPr>
          </w:pPr>
          <w:r>
            <w:rPr>
              <w:rFonts w:cs="Times New Roman"/>
              <w:szCs w:val="24"/>
            </w:rPr>
            <w:t xml:space="preserve">Supervisor: </w:t>
          </w:r>
          <w:r w:rsidRPr="003A47DC">
            <w:rPr>
              <w:rFonts w:cs="Times New Roman"/>
              <w:szCs w:val="24"/>
            </w:rPr>
            <w:t>Dr Althea Liang Qianhui</w:t>
          </w:r>
        </w:p>
        <w:p w14:paraId="7286EE50" w14:textId="77777777" w:rsidR="003179C3" w:rsidRPr="00BD643C" w:rsidRDefault="003179C3" w:rsidP="00620E8C">
          <w:pPr>
            <w:tabs>
              <w:tab w:val="left" w:pos="3476"/>
            </w:tabs>
            <w:spacing w:line="360" w:lineRule="auto"/>
            <w:rPr>
              <w:rFonts w:cs="Times New Roman"/>
              <w:szCs w:val="24"/>
            </w:rPr>
          </w:pPr>
        </w:p>
        <w:p w14:paraId="42602078" w14:textId="77777777" w:rsidR="003179C3" w:rsidRPr="00BD643C" w:rsidRDefault="003179C3" w:rsidP="00F008E3">
          <w:pPr>
            <w:tabs>
              <w:tab w:val="left" w:pos="3476"/>
            </w:tabs>
            <w:spacing w:line="360" w:lineRule="auto"/>
            <w:jc w:val="center"/>
            <w:rPr>
              <w:rFonts w:cs="Times New Roman"/>
              <w:szCs w:val="24"/>
            </w:rPr>
          </w:pPr>
        </w:p>
        <w:p w14:paraId="4E2BE7AB" w14:textId="77777777" w:rsidR="00EA42C4" w:rsidRDefault="00EA42C4" w:rsidP="00620E8C">
          <w:pPr>
            <w:tabs>
              <w:tab w:val="left" w:pos="3476"/>
            </w:tabs>
            <w:spacing w:line="360" w:lineRule="auto"/>
            <w:jc w:val="center"/>
            <w:rPr>
              <w:rFonts w:cs="Times New Roman"/>
              <w:szCs w:val="24"/>
            </w:rPr>
          </w:pPr>
        </w:p>
        <w:p w14:paraId="69A84DCE" w14:textId="554343F7" w:rsidR="008C493B" w:rsidRDefault="009D5BC0" w:rsidP="00620E8C">
          <w:pPr>
            <w:tabs>
              <w:tab w:val="left" w:pos="3476"/>
            </w:tabs>
            <w:spacing w:line="360" w:lineRule="auto"/>
            <w:jc w:val="center"/>
            <w:rPr>
              <w:rFonts w:cs="Times New Roman"/>
              <w:szCs w:val="24"/>
            </w:rPr>
          </w:pPr>
          <w:r w:rsidRPr="00BD643C">
            <w:rPr>
              <w:rFonts w:cs="Times New Roman"/>
              <w:szCs w:val="24"/>
            </w:rPr>
            <w:t xml:space="preserve">Submission Date: </w:t>
          </w:r>
          <w:r w:rsidR="007C2654">
            <w:rPr>
              <w:rFonts w:cs="Times New Roman"/>
              <w:szCs w:val="24"/>
            </w:rPr>
            <w:t>21</w:t>
          </w:r>
          <w:r w:rsidRPr="00BD643C">
            <w:rPr>
              <w:rFonts w:cs="Times New Roman"/>
              <w:szCs w:val="24"/>
            </w:rPr>
            <w:t xml:space="preserve"> / </w:t>
          </w:r>
          <w:r w:rsidR="00DF688F">
            <w:rPr>
              <w:rFonts w:cs="Times New Roman"/>
              <w:szCs w:val="24"/>
            </w:rPr>
            <w:t>10</w:t>
          </w:r>
          <w:r w:rsidRPr="00BD643C">
            <w:rPr>
              <w:rFonts w:cs="Times New Roman"/>
              <w:szCs w:val="24"/>
            </w:rPr>
            <w:t xml:space="preserve"> / 2018</w:t>
          </w:r>
        </w:p>
        <w:p w14:paraId="78BDC826" w14:textId="77777777" w:rsidR="008C493B" w:rsidRPr="00BD643C" w:rsidRDefault="008C493B" w:rsidP="008C493B">
          <w:pPr>
            <w:pStyle w:val="Title"/>
            <w:spacing w:line="360" w:lineRule="auto"/>
            <w:jc w:val="both"/>
            <w:rPr>
              <w:rFonts w:ascii="Verdana" w:hAnsi="Verdana" w:cs="Times New Roman"/>
            </w:rPr>
          </w:pPr>
          <w:r w:rsidRPr="00BD643C">
            <w:rPr>
              <w:rFonts w:ascii="Verdana" w:hAnsi="Verdana" w:cs="Times New Roman"/>
            </w:rPr>
            <w:lastRenderedPageBreak/>
            <w:t>Abstract</w:t>
          </w:r>
        </w:p>
        <w:p w14:paraId="6FAA782C" w14:textId="5C76B0A4" w:rsidR="00275E7E" w:rsidRDefault="00275E7E" w:rsidP="008C493B">
          <w:pPr>
            <w:tabs>
              <w:tab w:val="left" w:pos="3476"/>
            </w:tabs>
            <w:spacing w:line="360" w:lineRule="auto"/>
            <w:rPr>
              <w:rFonts w:cs="Times New Roman"/>
              <w:szCs w:val="24"/>
            </w:rPr>
          </w:pPr>
        </w:p>
        <w:p w14:paraId="506368CE" w14:textId="039B0039" w:rsidR="0082707E" w:rsidRPr="00BD643C" w:rsidRDefault="00487DF5" w:rsidP="008C493B">
          <w:pPr>
            <w:tabs>
              <w:tab w:val="left" w:pos="3476"/>
            </w:tabs>
            <w:spacing w:line="360" w:lineRule="auto"/>
            <w:rPr>
              <w:rFonts w:cs="Times New Roman"/>
              <w:szCs w:val="24"/>
            </w:rPr>
          </w:pPr>
          <w:r>
            <w:rPr>
              <w:rFonts w:cs="Times New Roman"/>
              <w:szCs w:val="24"/>
            </w:rPr>
            <w:t xml:space="preserve">The implementation of sentiment analytical tools is largely centred between the use of lexicons resources and machine learning algorithms that are commonly used for general classification tasks. The results are commonly classified based on its polarities and are being engaged by a wide range of applications in the recent years. This report provides an insight of a comparison between the two approaches, and is compared with the hybrid approach which is developed in the report. The results are </w:t>
          </w:r>
          <w:r w:rsidR="004027BA">
            <w:rPr>
              <w:rFonts w:cs="Times New Roman"/>
              <w:szCs w:val="24"/>
            </w:rPr>
            <w:t>demonstrated</w:t>
          </w:r>
          <w:r>
            <w:rPr>
              <w:rFonts w:cs="Times New Roman"/>
              <w:szCs w:val="24"/>
            </w:rPr>
            <w:t xml:space="preserve"> on a competition task hosted by the </w:t>
          </w:r>
          <w:r w:rsidRPr="00487DF5">
            <w:rPr>
              <w:rFonts w:cs="Times New Roman"/>
              <w:szCs w:val="24"/>
            </w:rPr>
            <w:t>International Workshop on Semantic Evaluation</w:t>
          </w:r>
          <w:r>
            <w:rPr>
              <w:rFonts w:cs="Times New Roman"/>
              <w:szCs w:val="24"/>
            </w:rPr>
            <w:t xml:space="preserve"> where the intensity of a different spectrum of emotions is </w:t>
          </w:r>
          <w:r w:rsidR="004027BA">
            <w:rPr>
              <w:rFonts w:cs="Times New Roman"/>
              <w:szCs w:val="24"/>
            </w:rPr>
            <w:t>evaluated. When run on the given datasets provided by the organisers, the results indicate that using lexicons resources alone performs poorly, especially when a general lexicon resource is selected. Traditional machine learning algorithms have been assessed as better candidates to produce better results however at the cost of expending more time to annotate the data. The hybrid approach which is the combination of both approaches has proven to yield better results</w:t>
          </w:r>
          <w:r w:rsidR="001B2CFE">
            <w:rPr>
              <w:rFonts w:cs="Times New Roman"/>
              <w:szCs w:val="24"/>
            </w:rPr>
            <w:t xml:space="preserve"> with lesser costs involved</w:t>
          </w:r>
          <w:r w:rsidR="004027BA">
            <w:rPr>
              <w:rFonts w:cs="Times New Roman"/>
              <w:szCs w:val="24"/>
            </w:rPr>
            <w:t xml:space="preserve"> than the implementation of individual approaches.</w:t>
          </w:r>
          <w:r>
            <w:rPr>
              <w:rFonts w:cs="Times New Roman"/>
              <w:szCs w:val="24"/>
            </w:rPr>
            <w:t xml:space="preserve"> </w:t>
          </w:r>
        </w:p>
        <w:p w14:paraId="483D83C8" w14:textId="77777777" w:rsidR="00275E7E" w:rsidRPr="00BD643C" w:rsidRDefault="00275E7E" w:rsidP="00F008E3">
          <w:pPr>
            <w:spacing w:line="360" w:lineRule="auto"/>
            <w:jc w:val="center"/>
            <w:rPr>
              <w:rFonts w:cs="Times New Roman"/>
              <w:szCs w:val="24"/>
            </w:rPr>
          </w:pPr>
          <w:r w:rsidRPr="00BD643C">
            <w:rPr>
              <w:rFonts w:cs="Times New Roman"/>
              <w:szCs w:val="24"/>
            </w:rPr>
            <w:br w:type="page"/>
          </w:r>
        </w:p>
        <w:sdt>
          <w:sdtPr>
            <w:rPr>
              <w:rFonts w:ascii="Verdana" w:eastAsiaTheme="minorEastAsia" w:hAnsi="Verdana" w:cstheme="minorBidi"/>
              <w:b w:val="0"/>
              <w:color w:val="auto"/>
              <w:sz w:val="24"/>
              <w:szCs w:val="22"/>
              <w:lang w:val="en-SG" w:eastAsia="zh-CN"/>
            </w:rPr>
            <w:id w:val="-1946220469"/>
            <w:docPartObj>
              <w:docPartGallery w:val="Table of Contents"/>
              <w:docPartUnique/>
            </w:docPartObj>
          </w:sdtPr>
          <w:sdtEndPr>
            <w:rPr>
              <w:bCs/>
              <w:noProof/>
              <w:sz w:val="22"/>
            </w:rPr>
          </w:sdtEndPr>
          <w:sdtContent>
            <w:p w14:paraId="5E581BC8" w14:textId="5D157877" w:rsidR="009D5BC0" w:rsidRDefault="00891C65" w:rsidP="00787B2D">
              <w:pPr>
                <w:pStyle w:val="TOCHeading"/>
                <w:numPr>
                  <w:ilvl w:val="0"/>
                  <w:numId w:val="0"/>
                </w:numPr>
              </w:pPr>
              <w:r>
                <w:t>Table of C</w:t>
              </w:r>
              <w:r w:rsidR="009D5BC0" w:rsidRPr="00BD643C">
                <w:t>ontents</w:t>
              </w:r>
            </w:p>
            <w:p w14:paraId="1BBB5190" w14:textId="77777777" w:rsidR="006B407F" w:rsidRPr="006B407F" w:rsidRDefault="006B407F" w:rsidP="006B407F">
              <w:pPr>
                <w:rPr>
                  <w:lang w:val="en-US" w:eastAsia="en-US"/>
                </w:rPr>
              </w:pPr>
            </w:p>
            <w:p w14:paraId="3B43D891" w14:textId="4B90B672" w:rsidR="00152C2B" w:rsidRPr="006A5B3B" w:rsidRDefault="00152C2B" w:rsidP="00152C2B">
              <w:pPr>
                <w:rPr>
                  <w:sz w:val="28"/>
                  <w:lang w:val="en-US" w:eastAsia="en-US"/>
                </w:rPr>
              </w:pPr>
              <w:r w:rsidRPr="006A5B3B">
                <w:rPr>
                  <w:sz w:val="28"/>
                  <w:lang w:val="en-US" w:eastAsia="en-US"/>
                </w:rPr>
                <w:t>Chapter 1</w:t>
              </w:r>
            </w:p>
            <w:p w14:paraId="774EFD59" w14:textId="533B763D" w:rsidR="0096067F" w:rsidRDefault="009D5BC0">
              <w:pPr>
                <w:pStyle w:val="TOC1"/>
                <w:rPr>
                  <w:rFonts w:asciiTheme="minorHAnsi" w:hAnsiTheme="minorHAnsi"/>
                  <w:noProof/>
                  <w:sz w:val="22"/>
                </w:rPr>
              </w:pPr>
              <w:r w:rsidRPr="00BD643C">
                <w:rPr>
                  <w:rFonts w:ascii="Verdana" w:hAnsi="Verdana" w:cs="Times New Roman"/>
                </w:rPr>
                <w:fldChar w:fldCharType="begin"/>
              </w:r>
              <w:r w:rsidRPr="00BD643C">
                <w:rPr>
                  <w:rFonts w:ascii="Verdana" w:hAnsi="Verdana" w:cs="Times New Roman"/>
                </w:rPr>
                <w:instrText xml:space="preserve"> TOC \o "1-3" \h \z \u </w:instrText>
              </w:r>
              <w:r w:rsidRPr="00BD643C">
                <w:rPr>
                  <w:rFonts w:ascii="Verdana" w:hAnsi="Verdana" w:cs="Times New Roman"/>
                </w:rPr>
                <w:fldChar w:fldCharType="separate"/>
              </w:r>
              <w:hyperlink w:anchor="_Toc525399636" w:history="1">
                <w:r w:rsidR="0096067F" w:rsidRPr="00446F1F">
                  <w:rPr>
                    <w:rStyle w:val="Hyperlink"/>
                    <w:noProof/>
                  </w:rPr>
                  <w:t>Introduction</w:t>
                </w:r>
                <w:r w:rsidR="0096067F">
                  <w:rPr>
                    <w:noProof/>
                    <w:webHidden/>
                  </w:rPr>
                  <w:tab/>
                </w:r>
                <w:r w:rsidR="0096067F">
                  <w:rPr>
                    <w:noProof/>
                    <w:webHidden/>
                  </w:rPr>
                  <w:fldChar w:fldCharType="begin"/>
                </w:r>
                <w:r w:rsidR="0096067F">
                  <w:rPr>
                    <w:noProof/>
                    <w:webHidden/>
                  </w:rPr>
                  <w:instrText xml:space="preserve"> PAGEREF _Toc525399636 \h </w:instrText>
                </w:r>
                <w:r w:rsidR="0096067F">
                  <w:rPr>
                    <w:noProof/>
                    <w:webHidden/>
                  </w:rPr>
                </w:r>
                <w:r w:rsidR="0096067F">
                  <w:rPr>
                    <w:noProof/>
                    <w:webHidden/>
                  </w:rPr>
                  <w:fldChar w:fldCharType="separate"/>
                </w:r>
                <w:r w:rsidR="00B12A6A">
                  <w:rPr>
                    <w:noProof/>
                    <w:webHidden/>
                  </w:rPr>
                  <w:t>1</w:t>
                </w:r>
                <w:r w:rsidR="0096067F">
                  <w:rPr>
                    <w:noProof/>
                    <w:webHidden/>
                  </w:rPr>
                  <w:fldChar w:fldCharType="end"/>
                </w:r>
              </w:hyperlink>
            </w:p>
            <w:p w14:paraId="2C5A2A2E" w14:textId="3ABEF894" w:rsidR="0096067F" w:rsidRDefault="009B22AA">
              <w:pPr>
                <w:pStyle w:val="TOC2"/>
                <w:tabs>
                  <w:tab w:val="left" w:pos="880"/>
                  <w:tab w:val="right" w:leader="dot" w:pos="9016"/>
                </w:tabs>
                <w:rPr>
                  <w:rFonts w:asciiTheme="minorHAnsi" w:hAnsiTheme="minorHAnsi"/>
                  <w:noProof/>
                </w:rPr>
              </w:pPr>
              <w:hyperlink w:anchor="_Toc525399637" w:history="1">
                <w:r w:rsidR="0096067F" w:rsidRPr="00446F1F">
                  <w:rPr>
                    <w:rStyle w:val="Hyperlink"/>
                    <w:rFonts w:cs="Times New Roman"/>
                    <w:noProof/>
                  </w:rPr>
                  <w:t>1.1</w:t>
                </w:r>
                <w:r w:rsidR="0096067F">
                  <w:rPr>
                    <w:rFonts w:asciiTheme="minorHAnsi" w:hAnsiTheme="minorHAnsi"/>
                    <w:noProof/>
                  </w:rPr>
                  <w:tab/>
                </w:r>
                <w:r w:rsidR="0096067F" w:rsidRPr="00446F1F">
                  <w:rPr>
                    <w:rStyle w:val="Hyperlink"/>
                    <w:rFonts w:cs="Times New Roman"/>
                    <w:noProof/>
                  </w:rPr>
                  <w:t>Problem Definition</w:t>
                </w:r>
                <w:r w:rsidR="0096067F">
                  <w:rPr>
                    <w:noProof/>
                    <w:webHidden/>
                  </w:rPr>
                  <w:tab/>
                </w:r>
                <w:r w:rsidR="0096067F">
                  <w:rPr>
                    <w:noProof/>
                    <w:webHidden/>
                  </w:rPr>
                  <w:fldChar w:fldCharType="begin"/>
                </w:r>
                <w:r w:rsidR="0096067F">
                  <w:rPr>
                    <w:noProof/>
                    <w:webHidden/>
                  </w:rPr>
                  <w:instrText xml:space="preserve"> PAGEREF _Toc525399637 \h </w:instrText>
                </w:r>
                <w:r w:rsidR="0096067F">
                  <w:rPr>
                    <w:noProof/>
                    <w:webHidden/>
                  </w:rPr>
                </w:r>
                <w:r w:rsidR="0096067F">
                  <w:rPr>
                    <w:noProof/>
                    <w:webHidden/>
                  </w:rPr>
                  <w:fldChar w:fldCharType="separate"/>
                </w:r>
                <w:r w:rsidR="00B12A6A">
                  <w:rPr>
                    <w:noProof/>
                    <w:webHidden/>
                  </w:rPr>
                  <w:t>1</w:t>
                </w:r>
                <w:r w:rsidR="0096067F">
                  <w:rPr>
                    <w:noProof/>
                    <w:webHidden/>
                  </w:rPr>
                  <w:fldChar w:fldCharType="end"/>
                </w:r>
              </w:hyperlink>
            </w:p>
            <w:p w14:paraId="1A110174" w14:textId="46DEF1D2" w:rsidR="0096067F" w:rsidRDefault="009B22AA">
              <w:pPr>
                <w:pStyle w:val="TOC2"/>
                <w:tabs>
                  <w:tab w:val="left" w:pos="880"/>
                  <w:tab w:val="right" w:leader="dot" w:pos="9016"/>
                </w:tabs>
                <w:rPr>
                  <w:rFonts w:asciiTheme="minorHAnsi" w:hAnsiTheme="minorHAnsi"/>
                  <w:noProof/>
                </w:rPr>
              </w:pPr>
              <w:hyperlink w:anchor="_Toc525399638" w:history="1">
                <w:r w:rsidR="0096067F" w:rsidRPr="00446F1F">
                  <w:rPr>
                    <w:rStyle w:val="Hyperlink"/>
                    <w:rFonts w:cs="Times New Roman"/>
                    <w:noProof/>
                  </w:rPr>
                  <w:t>1.2</w:t>
                </w:r>
                <w:r w:rsidR="0096067F">
                  <w:rPr>
                    <w:rFonts w:asciiTheme="minorHAnsi" w:hAnsiTheme="minorHAnsi"/>
                    <w:noProof/>
                  </w:rPr>
                  <w:tab/>
                </w:r>
                <w:r w:rsidR="0096067F" w:rsidRPr="00446F1F">
                  <w:rPr>
                    <w:rStyle w:val="Hyperlink"/>
                    <w:rFonts w:cs="Times New Roman"/>
                    <w:noProof/>
                  </w:rPr>
                  <w:t>Research</w:t>
                </w:r>
                <w:r w:rsidR="0096067F">
                  <w:rPr>
                    <w:noProof/>
                    <w:webHidden/>
                  </w:rPr>
                  <w:tab/>
                </w:r>
                <w:r w:rsidR="0096067F">
                  <w:rPr>
                    <w:noProof/>
                    <w:webHidden/>
                  </w:rPr>
                  <w:fldChar w:fldCharType="begin"/>
                </w:r>
                <w:r w:rsidR="0096067F">
                  <w:rPr>
                    <w:noProof/>
                    <w:webHidden/>
                  </w:rPr>
                  <w:instrText xml:space="preserve"> PAGEREF _Toc525399638 \h </w:instrText>
                </w:r>
                <w:r w:rsidR="0096067F">
                  <w:rPr>
                    <w:noProof/>
                    <w:webHidden/>
                  </w:rPr>
                </w:r>
                <w:r w:rsidR="0096067F">
                  <w:rPr>
                    <w:noProof/>
                    <w:webHidden/>
                  </w:rPr>
                  <w:fldChar w:fldCharType="separate"/>
                </w:r>
                <w:r w:rsidR="00B12A6A">
                  <w:rPr>
                    <w:noProof/>
                    <w:webHidden/>
                  </w:rPr>
                  <w:t>2</w:t>
                </w:r>
                <w:r w:rsidR="0096067F">
                  <w:rPr>
                    <w:noProof/>
                    <w:webHidden/>
                  </w:rPr>
                  <w:fldChar w:fldCharType="end"/>
                </w:r>
              </w:hyperlink>
            </w:p>
            <w:p w14:paraId="19717158" w14:textId="67B38010" w:rsidR="0096067F" w:rsidRDefault="009B22AA">
              <w:pPr>
                <w:pStyle w:val="TOC2"/>
                <w:tabs>
                  <w:tab w:val="left" w:pos="880"/>
                  <w:tab w:val="right" w:leader="dot" w:pos="9016"/>
                </w:tabs>
                <w:rPr>
                  <w:rFonts w:asciiTheme="minorHAnsi" w:hAnsiTheme="minorHAnsi"/>
                  <w:noProof/>
                </w:rPr>
              </w:pPr>
              <w:hyperlink w:anchor="_Toc525399639" w:history="1">
                <w:r w:rsidR="0096067F" w:rsidRPr="00446F1F">
                  <w:rPr>
                    <w:rStyle w:val="Hyperlink"/>
                    <w:rFonts w:cs="Times New Roman"/>
                    <w:noProof/>
                  </w:rPr>
                  <w:t>1.3</w:t>
                </w:r>
                <w:r w:rsidR="0096067F">
                  <w:rPr>
                    <w:rFonts w:asciiTheme="minorHAnsi" w:hAnsiTheme="minorHAnsi"/>
                    <w:noProof/>
                  </w:rPr>
                  <w:tab/>
                </w:r>
                <w:r w:rsidR="0096067F" w:rsidRPr="00446F1F">
                  <w:rPr>
                    <w:rStyle w:val="Hyperlink"/>
                    <w:rFonts w:cs="Times New Roman"/>
                    <w:noProof/>
                  </w:rPr>
                  <w:t>Hypothesis</w:t>
                </w:r>
                <w:r w:rsidR="0096067F">
                  <w:rPr>
                    <w:noProof/>
                    <w:webHidden/>
                  </w:rPr>
                  <w:tab/>
                </w:r>
                <w:r w:rsidR="0096067F">
                  <w:rPr>
                    <w:noProof/>
                    <w:webHidden/>
                  </w:rPr>
                  <w:fldChar w:fldCharType="begin"/>
                </w:r>
                <w:r w:rsidR="0096067F">
                  <w:rPr>
                    <w:noProof/>
                    <w:webHidden/>
                  </w:rPr>
                  <w:instrText xml:space="preserve"> PAGEREF _Toc525399639 \h </w:instrText>
                </w:r>
                <w:r w:rsidR="0096067F">
                  <w:rPr>
                    <w:noProof/>
                    <w:webHidden/>
                  </w:rPr>
                </w:r>
                <w:r w:rsidR="0096067F">
                  <w:rPr>
                    <w:noProof/>
                    <w:webHidden/>
                  </w:rPr>
                  <w:fldChar w:fldCharType="separate"/>
                </w:r>
                <w:r w:rsidR="00B12A6A">
                  <w:rPr>
                    <w:noProof/>
                    <w:webHidden/>
                  </w:rPr>
                  <w:t>3</w:t>
                </w:r>
                <w:r w:rsidR="0096067F">
                  <w:rPr>
                    <w:noProof/>
                    <w:webHidden/>
                  </w:rPr>
                  <w:fldChar w:fldCharType="end"/>
                </w:r>
              </w:hyperlink>
            </w:p>
            <w:p w14:paraId="30160B45" w14:textId="23C0A6E4" w:rsidR="0096067F" w:rsidRDefault="009B22AA">
              <w:pPr>
                <w:pStyle w:val="TOC2"/>
                <w:tabs>
                  <w:tab w:val="left" w:pos="880"/>
                  <w:tab w:val="right" w:leader="dot" w:pos="9016"/>
                </w:tabs>
                <w:rPr>
                  <w:rFonts w:asciiTheme="minorHAnsi" w:hAnsiTheme="minorHAnsi"/>
                  <w:noProof/>
                </w:rPr>
              </w:pPr>
              <w:hyperlink w:anchor="_Toc525399640" w:history="1">
                <w:r w:rsidR="0096067F" w:rsidRPr="00446F1F">
                  <w:rPr>
                    <w:rStyle w:val="Hyperlink"/>
                    <w:rFonts w:cs="Times New Roman"/>
                    <w:noProof/>
                  </w:rPr>
                  <w:t>1.4</w:t>
                </w:r>
                <w:r w:rsidR="0096067F">
                  <w:rPr>
                    <w:rFonts w:asciiTheme="minorHAnsi" w:hAnsiTheme="minorHAnsi"/>
                    <w:noProof/>
                  </w:rPr>
                  <w:tab/>
                </w:r>
                <w:r w:rsidR="0096067F" w:rsidRPr="00446F1F">
                  <w:rPr>
                    <w:rStyle w:val="Hyperlink"/>
                    <w:rFonts w:cs="Times New Roman"/>
                    <w:noProof/>
                  </w:rPr>
                  <w:t>Motivation</w:t>
                </w:r>
                <w:r w:rsidR="0096067F">
                  <w:rPr>
                    <w:noProof/>
                    <w:webHidden/>
                  </w:rPr>
                  <w:tab/>
                </w:r>
                <w:r w:rsidR="0096067F">
                  <w:rPr>
                    <w:noProof/>
                    <w:webHidden/>
                  </w:rPr>
                  <w:fldChar w:fldCharType="begin"/>
                </w:r>
                <w:r w:rsidR="0096067F">
                  <w:rPr>
                    <w:noProof/>
                    <w:webHidden/>
                  </w:rPr>
                  <w:instrText xml:space="preserve"> PAGEREF _Toc525399640 \h </w:instrText>
                </w:r>
                <w:r w:rsidR="0096067F">
                  <w:rPr>
                    <w:noProof/>
                    <w:webHidden/>
                  </w:rPr>
                </w:r>
                <w:r w:rsidR="0096067F">
                  <w:rPr>
                    <w:noProof/>
                    <w:webHidden/>
                  </w:rPr>
                  <w:fldChar w:fldCharType="separate"/>
                </w:r>
                <w:r w:rsidR="00B12A6A">
                  <w:rPr>
                    <w:noProof/>
                    <w:webHidden/>
                  </w:rPr>
                  <w:t>3</w:t>
                </w:r>
                <w:r w:rsidR="0096067F">
                  <w:rPr>
                    <w:noProof/>
                    <w:webHidden/>
                  </w:rPr>
                  <w:fldChar w:fldCharType="end"/>
                </w:r>
              </w:hyperlink>
            </w:p>
            <w:p w14:paraId="58BB28C9" w14:textId="2C7906E2" w:rsidR="0096067F" w:rsidRDefault="009B22AA">
              <w:pPr>
                <w:pStyle w:val="TOC2"/>
                <w:tabs>
                  <w:tab w:val="left" w:pos="880"/>
                  <w:tab w:val="right" w:leader="dot" w:pos="9016"/>
                </w:tabs>
                <w:rPr>
                  <w:rFonts w:asciiTheme="minorHAnsi" w:hAnsiTheme="minorHAnsi"/>
                  <w:noProof/>
                </w:rPr>
              </w:pPr>
              <w:hyperlink w:anchor="_Toc525399641" w:history="1">
                <w:r w:rsidR="0096067F" w:rsidRPr="00446F1F">
                  <w:rPr>
                    <w:rStyle w:val="Hyperlink"/>
                    <w:rFonts w:cs="Times New Roman"/>
                    <w:noProof/>
                  </w:rPr>
                  <w:t>1.5</w:t>
                </w:r>
                <w:r w:rsidR="0096067F">
                  <w:rPr>
                    <w:rFonts w:asciiTheme="minorHAnsi" w:hAnsiTheme="minorHAnsi"/>
                    <w:noProof/>
                  </w:rPr>
                  <w:tab/>
                </w:r>
                <w:r w:rsidR="0096067F" w:rsidRPr="00446F1F">
                  <w:rPr>
                    <w:rStyle w:val="Hyperlink"/>
                    <w:rFonts w:cs="Times New Roman"/>
                    <w:noProof/>
                  </w:rPr>
                  <w:t>Limitations</w:t>
                </w:r>
                <w:r w:rsidR="0096067F">
                  <w:rPr>
                    <w:noProof/>
                    <w:webHidden/>
                  </w:rPr>
                  <w:tab/>
                </w:r>
                <w:r w:rsidR="0096067F">
                  <w:rPr>
                    <w:noProof/>
                    <w:webHidden/>
                  </w:rPr>
                  <w:fldChar w:fldCharType="begin"/>
                </w:r>
                <w:r w:rsidR="0096067F">
                  <w:rPr>
                    <w:noProof/>
                    <w:webHidden/>
                  </w:rPr>
                  <w:instrText xml:space="preserve"> PAGEREF _Toc525399641 \h </w:instrText>
                </w:r>
                <w:r w:rsidR="0096067F">
                  <w:rPr>
                    <w:noProof/>
                    <w:webHidden/>
                  </w:rPr>
                </w:r>
                <w:r w:rsidR="0096067F">
                  <w:rPr>
                    <w:noProof/>
                    <w:webHidden/>
                  </w:rPr>
                  <w:fldChar w:fldCharType="separate"/>
                </w:r>
                <w:r w:rsidR="00B12A6A">
                  <w:rPr>
                    <w:noProof/>
                    <w:webHidden/>
                  </w:rPr>
                  <w:t>4</w:t>
                </w:r>
                <w:r w:rsidR="0096067F">
                  <w:rPr>
                    <w:noProof/>
                    <w:webHidden/>
                  </w:rPr>
                  <w:fldChar w:fldCharType="end"/>
                </w:r>
              </w:hyperlink>
            </w:p>
            <w:p w14:paraId="1F18953E" w14:textId="21E96CDF" w:rsidR="0096067F" w:rsidRDefault="009B22AA">
              <w:pPr>
                <w:pStyle w:val="TOC3"/>
                <w:tabs>
                  <w:tab w:val="left" w:pos="1320"/>
                  <w:tab w:val="right" w:leader="dot" w:pos="9016"/>
                </w:tabs>
                <w:rPr>
                  <w:rFonts w:asciiTheme="minorHAnsi" w:hAnsiTheme="minorHAnsi"/>
                  <w:noProof/>
                </w:rPr>
              </w:pPr>
              <w:hyperlink w:anchor="_Toc525399642" w:history="1">
                <w:r w:rsidR="0096067F" w:rsidRPr="00446F1F">
                  <w:rPr>
                    <w:rStyle w:val="Hyperlink"/>
                    <w:rFonts w:cs="Times New Roman"/>
                    <w:noProof/>
                  </w:rPr>
                  <w:t>1.5.1</w:t>
                </w:r>
                <w:r w:rsidR="0096067F">
                  <w:rPr>
                    <w:rFonts w:asciiTheme="minorHAnsi" w:hAnsiTheme="minorHAnsi"/>
                    <w:noProof/>
                  </w:rPr>
                  <w:tab/>
                </w:r>
                <w:r w:rsidR="0096067F" w:rsidRPr="00446F1F">
                  <w:rPr>
                    <w:rStyle w:val="Hyperlink"/>
                    <w:rFonts w:cs="Times New Roman"/>
                    <w:noProof/>
                  </w:rPr>
                  <w:t>Scope</w:t>
                </w:r>
                <w:r w:rsidR="0096067F">
                  <w:rPr>
                    <w:noProof/>
                    <w:webHidden/>
                  </w:rPr>
                  <w:tab/>
                </w:r>
                <w:r w:rsidR="0096067F">
                  <w:rPr>
                    <w:noProof/>
                    <w:webHidden/>
                  </w:rPr>
                  <w:fldChar w:fldCharType="begin"/>
                </w:r>
                <w:r w:rsidR="0096067F">
                  <w:rPr>
                    <w:noProof/>
                    <w:webHidden/>
                  </w:rPr>
                  <w:instrText xml:space="preserve"> PAGEREF _Toc525399642 \h </w:instrText>
                </w:r>
                <w:r w:rsidR="0096067F">
                  <w:rPr>
                    <w:noProof/>
                    <w:webHidden/>
                  </w:rPr>
                </w:r>
                <w:r w:rsidR="0096067F">
                  <w:rPr>
                    <w:noProof/>
                    <w:webHidden/>
                  </w:rPr>
                  <w:fldChar w:fldCharType="separate"/>
                </w:r>
                <w:r w:rsidR="00B12A6A">
                  <w:rPr>
                    <w:noProof/>
                    <w:webHidden/>
                  </w:rPr>
                  <w:t>4</w:t>
                </w:r>
                <w:r w:rsidR="0096067F">
                  <w:rPr>
                    <w:noProof/>
                    <w:webHidden/>
                  </w:rPr>
                  <w:fldChar w:fldCharType="end"/>
                </w:r>
              </w:hyperlink>
            </w:p>
            <w:p w14:paraId="0D22266C" w14:textId="1C4B28E6" w:rsidR="0096067F" w:rsidRDefault="009B22AA">
              <w:pPr>
                <w:pStyle w:val="TOC3"/>
                <w:tabs>
                  <w:tab w:val="left" w:pos="1320"/>
                  <w:tab w:val="right" w:leader="dot" w:pos="9016"/>
                </w:tabs>
                <w:rPr>
                  <w:rFonts w:asciiTheme="minorHAnsi" w:hAnsiTheme="minorHAnsi"/>
                  <w:noProof/>
                </w:rPr>
              </w:pPr>
              <w:hyperlink w:anchor="_Toc525399643" w:history="1">
                <w:r w:rsidR="0096067F" w:rsidRPr="00446F1F">
                  <w:rPr>
                    <w:rStyle w:val="Hyperlink"/>
                    <w:rFonts w:cs="Times New Roman"/>
                    <w:noProof/>
                  </w:rPr>
                  <w:t>1.5.2</w:t>
                </w:r>
                <w:r w:rsidR="0096067F">
                  <w:rPr>
                    <w:rFonts w:asciiTheme="minorHAnsi" w:hAnsiTheme="minorHAnsi"/>
                    <w:noProof/>
                  </w:rPr>
                  <w:tab/>
                </w:r>
                <w:r w:rsidR="0096067F" w:rsidRPr="00446F1F">
                  <w:rPr>
                    <w:rStyle w:val="Hyperlink"/>
                    <w:rFonts w:cs="Times New Roman"/>
                    <w:noProof/>
                  </w:rPr>
                  <w:t>Neural Networks vs Traditional Algorithms</w:t>
                </w:r>
                <w:r w:rsidR="0096067F">
                  <w:rPr>
                    <w:noProof/>
                    <w:webHidden/>
                  </w:rPr>
                  <w:tab/>
                </w:r>
                <w:r w:rsidR="0096067F">
                  <w:rPr>
                    <w:noProof/>
                    <w:webHidden/>
                  </w:rPr>
                  <w:fldChar w:fldCharType="begin"/>
                </w:r>
                <w:r w:rsidR="0096067F">
                  <w:rPr>
                    <w:noProof/>
                    <w:webHidden/>
                  </w:rPr>
                  <w:instrText xml:space="preserve"> PAGEREF _Toc525399643 \h </w:instrText>
                </w:r>
                <w:r w:rsidR="0096067F">
                  <w:rPr>
                    <w:noProof/>
                    <w:webHidden/>
                  </w:rPr>
                </w:r>
                <w:r w:rsidR="0096067F">
                  <w:rPr>
                    <w:noProof/>
                    <w:webHidden/>
                  </w:rPr>
                  <w:fldChar w:fldCharType="separate"/>
                </w:r>
                <w:r w:rsidR="00B12A6A">
                  <w:rPr>
                    <w:noProof/>
                    <w:webHidden/>
                  </w:rPr>
                  <w:t>5</w:t>
                </w:r>
                <w:r w:rsidR="0096067F">
                  <w:rPr>
                    <w:noProof/>
                    <w:webHidden/>
                  </w:rPr>
                  <w:fldChar w:fldCharType="end"/>
                </w:r>
              </w:hyperlink>
            </w:p>
            <w:p w14:paraId="7228A7DE" w14:textId="531E2B67" w:rsidR="0096067F" w:rsidRDefault="009B22AA">
              <w:pPr>
                <w:pStyle w:val="TOC2"/>
                <w:tabs>
                  <w:tab w:val="left" w:pos="880"/>
                  <w:tab w:val="right" w:leader="dot" w:pos="9016"/>
                </w:tabs>
                <w:rPr>
                  <w:rStyle w:val="Hyperlink"/>
                  <w:noProof/>
                </w:rPr>
              </w:pPr>
              <w:hyperlink w:anchor="_Toc525399644" w:history="1">
                <w:r w:rsidR="0096067F" w:rsidRPr="00446F1F">
                  <w:rPr>
                    <w:rStyle w:val="Hyperlink"/>
                    <w:rFonts w:cs="Times New Roman"/>
                    <w:noProof/>
                  </w:rPr>
                  <w:t>1.6</w:t>
                </w:r>
                <w:r w:rsidR="0096067F">
                  <w:rPr>
                    <w:rFonts w:asciiTheme="minorHAnsi" w:hAnsiTheme="minorHAnsi"/>
                    <w:noProof/>
                  </w:rPr>
                  <w:tab/>
                </w:r>
                <w:r w:rsidR="0096067F" w:rsidRPr="00446F1F">
                  <w:rPr>
                    <w:rStyle w:val="Hyperlink"/>
                    <w:rFonts w:cs="Times New Roman"/>
                    <w:noProof/>
                  </w:rPr>
                  <w:t>Structure of Report</w:t>
                </w:r>
                <w:r w:rsidR="0096067F">
                  <w:rPr>
                    <w:noProof/>
                    <w:webHidden/>
                  </w:rPr>
                  <w:tab/>
                </w:r>
                <w:r w:rsidR="0096067F">
                  <w:rPr>
                    <w:noProof/>
                    <w:webHidden/>
                  </w:rPr>
                  <w:fldChar w:fldCharType="begin"/>
                </w:r>
                <w:r w:rsidR="0096067F">
                  <w:rPr>
                    <w:noProof/>
                    <w:webHidden/>
                  </w:rPr>
                  <w:instrText xml:space="preserve"> PAGEREF _Toc525399644 \h </w:instrText>
                </w:r>
                <w:r w:rsidR="0096067F">
                  <w:rPr>
                    <w:noProof/>
                    <w:webHidden/>
                  </w:rPr>
                </w:r>
                <w:r w:rsidR="0096067F">
                  <w:rPr>
                    <w:noProof/>
                    <w:webHidden/>
                  </w:rPr>
                  <w:fldChar w:fldCharType="separate"/>
                </w:r>
                <w:r w:rsidR="00B12A6A">
                  <w:rPr>
                    <w:noProof/>
                    <w:webHidden/>
                  </w:rPr>
                  <w:t>6</w:t>
                </w:r>
                <w:r w:rsidR="0096067F">
                  <w:rPr>
                    <w:noProof/>
                    <w:webHidden/>
                  </w:rPr>
                  <w:fldChar w:fldCharType="end"/>
                </w:r>
              </w:hyperlink>
            </w:p>
            <w:p w14:paraId="0FC51874" w14:textId="1747C17B" w:rsidR="0096067F" w:rsidRDefault="0096067F" w:rsidP="0096067F">
              <w:pPr>
                <w:rPr>
                  <w:noProof/>
                </w:rPr>
              </w:pPr>
            </w:p>
            <w:p w14:paraId="36D64D06" w14:textId="377625CF" w:rsidR="0096067F" w:rsidRPr="0096067F" w:rsidRDefault="0096067F" w:rsidP="0096067F">
              <w:pPr>
                <w:rPr>
                  <w:noProof/>
                  <w:sz w:val="28"/>
                  <w:lang w:val="en-US" w:eastAsia="en-US"/>
                </w:rPr>
              </w:pPr>
              <w:r w:rsidRPr="006A5B3B">
                <w:rPr>
                  <w:noProof/>
                  <w:sz w:val="28"/>
                  <w:lang w:val="en-US" w:eastAsia="en-US"/>
                </w:rPr>
                <w:t xml:space="preserve">Chapter </w:t>
              </w:r>
              <w:r>
                <w:rPr>
                  <w:noProof/>
                  <w:sz w:val="28"/>
                  <w:lang w:val="en-US" w:eastAsia="en-US"/>
                </w:rPr>
                <w:t>2</w:t>
              </w:r>
            </w:p>
            <w:p w14:paraId="1CBCD70D" w14:textId="7BBB07E6" w:rsidR="0096067F" w:rsidRDefault="009B22AA">
              <w:pPr>
                <w:pStyle w:val="TOC1"/>
                <w:rPr>
                  <w:rFonts w:asciiTheme="minorHAnsi" w:hAnsiTheme="minorHAnsi"/>
                  <w:noProof/>
                  <w:sz w:val="22"/>
                </w:rPr>
              </w:pPr>
              <w:hyperlink w:anchor="_Toc525399645" w:history="1">
                <w:r w:rsidR="0096067F" w:rsidRPr="00446F1F">
                  <w:rPr>
                    <w:rStyle w:val="Hyperlink"/>
                    <w:noProof/>
                  </w:rPr>
                  <w:t>Related Works</w:t>
                </w:r>
                <w:r w:rsidR="0096067F">
                  <w:rPr>
                    <w:noProof/>
                    <w:webHidden/>
                  </w:rPr>
                  <w:tab/>
                </w:r>
                <w:r w:rsidR="0096067F">
                  <w:rPr>
                    <w:noProof/>
                    <w:webHidden/>
                  </w:rPr>
                  <w:fldChar w:fldCharType="begin"/>
                </w:r>
                <w:r w:rsidR="0096067F">
                  <w:rPr>
                    <w:noProof/>
                    <w:webHidden/>
                  </w:rPr>
                  <w:instrText xml:space="preserve"> PAGEREF _Toc525399645 \h </w:instrText>
                </w:r>
                <w:r w:rsidR="0096067F">
                  <w:rPr>
                    <w:noProof/>
                    <w:webHidden/>
                  </w:rPr>
                </w:r>
                <w:r w:rsidR="0096067F">
                  <w:rPr>
                    <w:noProof/>
                    <w:webHidden/>
                  </w:rPr>
                  <w:fldChar w:fldCharType="separate"/>
                </w:r>
                <w:r w:rsidR="00B12A6A">
                  <w:rPr>
                    <w:noProof/>
                    <w:webHidden/>
                  </w:rPr>
                  <w:t>7</w:t>
                </w:r>
                <w:r w:rsidR="0096067F">
                  <w:rPr>
                    <w:noProof/>
                    <w:webHidden/>
                  </w:rPr>
                  <w:fldChar w:fldCharType="end"/>
                </w:r>
              </w:hyperlink>
            </w:p>
            <w:p w14:paraId="1392DAAD" w14:textId="57D5E608" w:rsidR="0096067F" w:rsidRDefault="009B22AA">
              <w:pPr>
                <w:pStyle w:val="TOC2"/>
                <w:tabs>
                  <w:tab w:val="left" w:pos="880"/>
                  <w:tab w:val="right" w:leader="dot" w:pos="9016"/>
                </w:tabs>
                <w:rPr>
                  <w:rFonts w:asciiTheme="minorHAnsi" w:hAnsiTheme="minorHAnsi"/>
                  <w:noProof/>
                </w:rPr>
              </w:pPr>
              <w:hyperlink w:anchor="_Toc525399646" w:history="1">
                <w:r w:rsidR="0096067F" w:rsidRPr="00446F1F">
                  <w:rPr>
                    <w:rStyle w:val="Hyperlink"/>
                    <w:rFonts w:cs="Times New Roman"/>
                    <w:noProof/>
                  </w:rPr>
                  <w:t>2.1</w:t>
                </w:r>
                <w:r w:rsidR="0096067F">
                  <w:rPr>
                    <w:rFonts w:asciiTheme="minorHAnsi" w:hAnsiTheme="minorHAnsi"/>
                    <w:noProof/>
                  </w:rPr>
                  <w:tab/>
                </w:r>
                <w:r w:rsidR="0096067F" w:rsidRPr="00446F1F">
                  <w:rPr>
                    <w:rStyle w:val="Hyperlink"/>
                    <w:rFonts w:cs="Times New Roman"/>
                    <w:noProof/>
                  </w:rPr>
                  <w:t>Lexicon-based Approaches</w:t>
                </w:r>
                <w:r w:rsidR="0096067F">
                  <w:rPr>
                    <w:noProof/>
                    <w:webHidden/>
                  </w:rPr>
                  <w:tab/>
                </w:r>
                <w:r w:rsidR="0096067F">
                  <w:rPr>
                    <w:noProof/>
                    <w:webHidden/>
                  </w:rPr>
                  <w:fldChar w:fldCharType="begin"/>
                </w:r>
                <w:r w:rsidR="0096067F">
                  <w:rPr>
                    <w:noProof/>
                    <w:webHidden/>
                  </w:rPr>
                  <w:instrText xml:space="preserve"> PAGEREF _Toc525399646 \h </w:instrText>
                </w:r>
                <w:r w:rsidR="0096067F">
                  <w:rPr>
                    <w:noProof/>
                    <w:webHidden/>
                  </w:rPr>
                </w:r>
                <w:r w:rsidR="0096067F">
                  <w:rPr>
                    <w:noProof/>
                    <w:webHidden/>
                  </w:rPr>
                  <w:fldChar w:fldCharType="separate"/>
                </w:r>
                <w:r w:rsidR="00B12A6A">
                  <w:rPr>
                    <w:noProof/>
                    <w:webHidden/>
                  </w:rPr>
                  <w:t>7</w:t>
                </w:r>
                <w:r w:rsidR="0096067F">
                  <w:rPr>
                    <w:noProof/>
                    <w:webHidden/>
                  </w:rPr>
                  <w:fldChar w:fldCharType="end"/>
                </w:r>
              </w:hyperlink>
            </w:p>
            <w:p w14:paraId="03DBE73B" w14:textId="0FEF63A6" w:rsidR="0096067F" w:rsidRDefault="009B22AA">
              <w:pPr>
                <w:pStyle w:val="TOC2"/>
                <w:tabs>
                  <w:tab w:val="left" w:pos="880"/>
                  <w:tab w:val="right" w:leader="dot" w:pos="9016"/>
                </w:tabs>
                <w:rPr>
                  <w:rFonts w:asciiTheme="minorHAnsi" w:hAnsiTheme="minorHAnsi"/>
                  <w:noProof/>
                </w:rPr>
              </w:pPr>
              <w:hyperlink w:anchor="_Toc525399647" w:history="1">
                <w:r w:rsidR="0096067F" w:rsidRPr="00446F1F">
                  <w:rPr>
                    <w:rStyle w:val="Hyperlink"/>
                    <w:rFonts w:cs="Times New Roman"/>
                    <w:noProof/>
                  </w:rPr>
                  <w:t>2.2</w:t>
                </w:r>
                <w:r w:rsidR="0096067F">
                  <w:rPr>
                    <w:rFonts w:asciiTheme="minorHAnsi" w:hAnsiTheme="minorHAnsi"/>
                    <w:noProof/>
                  </w:rPr>
                  <w:tab/>
                </w:r>
                <w:r w:rsidR="0096067F" w:rsidRPr="00446F1F">
                  <w:rPr>
                    <w:rStyle w:val="Hyperlink"/>
                    <w:rFonts w:cs="Times New Roman"/>
                    <w:noProof/>
                  </w:rPr>
                  <w:t>Learning-based Approaches</w:t>
                </w:r>
                <w:r w:rsidR="0096067F">
                  <w:rPr>
                    <w:noProof/>
                    <w:webHidden/>
                  </w:rPr>
                  <w:tab/>
                </w:r>
                <w:r w:rsidR="0096067F">
                  <w:rPr>
                    <w:noProof/>
                    <w:webHidden/>
                  </w:rPr>
                  <w:fldChar w:fldCharType="begin"/>
                </w:r>
                <w:r w:rsidR="0096067F">
                  <w:rPr>
                    <w:noProof/>
                    <w:webHidden/>
                  </w:rPr>
                  <w:instrText xml:space="preserve"> PAGEREF _Toc525399647 \h </w:instrText>
                </w:r>
                <w:r w:rsidR="0096067F">
                  <w:rPr>
                    <w:noProof/>
                    <w:webHidden/>
                  </w:rPr>
                </w:r>
                <w:r w:rsidR="0096067F">
                  <w:rPr>
                    <w:noProof/>
                    <w:webHidden/>
                  </w:rPr>
                  <w:fldChar w:fldCharType="separate"/>
                </w:r>
                <w:r w:rsidR="00B12A6A">
                  <w:rPr>
                    <w:noProof/>
                    <w:webHidden/>
                  </w:rPr>
                  <w:t>8</w:t>
                </w:r>
                <w:r w:rsidR="0096067F">
                  <w:rPr>
                    <w:noProof/>
                    <w:webHidden/>
                  </w:rPr>
                  <w:fldChar w:fldCharType="end"/>
                </w:r>
              </w:hyperlink>
            </w:p>
            <w:p w14:paraId="264287BF" w14:textId="2371ABD3" w:rsidR="0096067F" w:rsidRDefault="009B22AA">
              <w:pPr>
                <w:pStyle w:val="TOC2"/>
                <w:tabs>
                  <w:tab w:val="left" w:pos="880"/>
                  <w:tab w:val="right" w:leader="dot" w:pos="9016"/>
                </w:tabs>
                <w:rPr>
                  <w:rStyle w:val="Hyperlink"/>
                  <w:noProof/>
                </w:rPr>
              </w:pPr>
              <w:hyperlink w:anchor="_Toc525399648" w:history="1">
                <w:r w:rsidR="0096067F" w:rsidRPr="00446F1F">
                  <w:rPr>
                    <w:rStyle w:val="Hyperlink"/>
                    <w:rFonts w:cs="Times New Roman"/>
                    <w:noProof/>
                  </w:rPr>
                  <w:t>2.3</w:t>
                </w:r>
                <w:r w:rsidR="0096067F">
                  <w:rPr>
                    <w:rFonts w:asciiTheme="minorHAnsi" w:hAnsiTheme="minorHAnsi"/>
                    <w:noProof/>
                  </w:rPr>
                  <w:tab/>
                </w:r>
                <w:r w:rsidR="0096067F" w:rsidRPr="00446F1F">
                  <w:rPr>
                    <w:rStyle w:val="Hyperlink"/>
                    <w:rFonts w:cs="Times New Roman"/>
                    <w:noProof/>
                  </w:rPr>
                  <w:t>Hybrid Approach</w:t>
                </w:r>
                <w:r w:rsidR="0096067F">
                  <w:rPr>
                    <w:noProof/>
                    <w:webHidden/>
                  </w:rPr>
                  <w:tab/>
                </w:r>
                <w:r w:rsidR="0096067F">
                  <w:rPr>
                    <w:noProof/>
                    <w:webHidden/>
                  </w:rPr>
                  <w:fldChar w:fldCharType="begin"/>
                </w:r>
                <w:r w:rsidR="0096067F">
                  <w:rPr>
                    <w:noProof/>
                    <w:webHidden/>
                  </w:rPr>
                  <w:instrText xml:space="preserve"> PAGEREF _Toc525399648 \h </w:instrText>
                </w:r>
                <w:r w:rsidR="0096067F">
                  <w:rPr>
                    <w:noProof/>
                    <w:webHidden/>
                  </w:rPr>
                </w:r>
                <w:r w:rsidR="0096067F">
                  <w:rPr>
                    <w:noProof/>
                    <w:webHidden/>
                  </w:rPr>
                  <w:fldChar w:fldCharType="separate"/>
                </w:r>
                <w:r w:rsidR="00B12A6A">
                  <w:rPr>
                    <w:noProof/>
                    <w:webHidden/>
                  </w:rPr>
                  <w:t>9</w:t>
                </w:r>
                <w:r w:rsidR="0096067F">
                  <w:rPr>
                    <w:noProof/>
                    <w:webHidden/>
                  </w:rPr>
                  <w:fldChar w:fldCharType="end"/>
                </w:r>
              </w:hyperlink>
            </w:p>
            <w:p w14:paraId="5BEA6FCA" w14:textId="4BCF72F9" w:rsidR="0096067F" w:rsidRDefault="0096067F" w:rsidP="0096067F">
              <w:pPr>
                <w:rPr>
                  <w:noProof/>
                </w:rPr>
              </w:pPr>
            </w:p>
            <w:p w14:paraId="707A8515" w14:textId="48F49B8D" w:rsidR="0096067F" w:rsidRPr="0096067F" w:rsidRDefault="0096067F" w:rsidP="0096067F">
              <w:pPr>
                <w:rPr>
                  <w:noProof/>
                  <w:sz w:val="28"/>
                  <w:lang w:val="en-US" w:eastAsia="en-US"/>
                </w:rPr>
              </w:pPr>
              <w:r w:rsidRPr="006A5B3B">
                <w:rPr>
                  <w:noProof/>
                  <w:sz w:val="28"/>
                  <w:lang w:val="en-US" w:eastAsia="en-US"/>
                </w:rPr>
                <w:t xml:space="preserve">Chapter </w:t>
              </w:r>
              <w:r>
                <w:rPr>
                  <w:noProof/>
                  <w:sz w:val="28"/>
                  <w:lang w:val="en-US" w:eastAsia="en-US"/>
                </w:rPr>
                <w:t>3</w:t>
              </w:r>
            </w:p>
            <w:p w14:paraId="615E5E89" w14:textId="233F8F4A" w:rsidR="0096067F" w:rsidRDefault="009B22AA">
              <w:pPr>
                <w:pStyle w:val="TOC1"/>
                <w:rPr>
                  <w:rFonts w:asciiTheme="minorHAnsi" w:hAnsiTheme="minorHAnsi"/>
                  <w:noProof/>
                  <w:sz w:val="22"/>
                </w:rPr>
              </w:pPr>
              <w:hyperlink w:anchor="_Toc525399649" w:history="1">
                <w:r w:rsidR="0096067F" w:rsidRPr="00446F1F">
                  <w:rPr>
                    <w:rStyle w:val="Hyperlink"/>
                    <w:noProof/>
                  </w:rPr>
                  <w:t>Implementation</w:t>
                </w:r>
                <w:r w:rsidR="0096067F">
                  <w:rPr>
                    <w:noProof/>
                    <w:webHidden/>
                  </w:rPr>
                  <w:tab/>
                </w:r>
                <w:r w:rsidR="0096067F">
                  <w:rPr>
                    <w:noProof/>
                    <w:webHidden/>
                  </w:rPr>
                  <w:fldChar w:fldCharType="begin"/>
                </w:r>
                <w:r w:rsidR="0096067F">
                  <w:rPr>
                    <w:noProof/>
                    <w:webHidden/>
                  </w:rPr>
                  <w:instrText xml:space="preserve"> PAGEREF _Toc525399649 \h </w:instrText>
                </w:r>
                <w:r w:rsidR="0096067F">
                  <w:rPr>
                    <w:noProof/>
                    <w:webHidden/>
                  </w:rPr>
                </w:r>
                <w:r w:rsidR="0096067F">
                  <w:rPr>
                    <w:noProof/>
                    <w:webHidden/>
                  </w:rPr>
                  <w:fldChar w:fldCharType="separate"/>
                </w:r>
                <w:r w:rsidR="00B12A6A">
                  <w:rPr>
                    <w:noProof/>
                    <w:webHidden/>
                  </w:rPr>
                  <w:t>10</w:t>
                </w:r>
                <w:r w:rsidR="0096067F">
                  <w:rPr>
                    <w:noProof/>
                    <w:webHidden/>
                  </w:rPr>
                  <w:fldChar w:fldCharType="end"/>
                </w:r>
              </w:hyperlink>
            </w:p>
            <w:p w14:paraId="7C5D97CA" w14:textId="2151057E" w:rsidR="0096067F" w:rsidRDefault="009B22AA">
              <w:pPr>
                <w:pStyle w:val="TOC2"/>
                <w:tabs>
                  <w:tab w:val="left" w:pos="880"/>
                  <w:tab w:val="right" w:leader="dot" w:pos="9016"/>
                </w:tabs>
                <w:rPr>
                  <w:rFonts w:asciiTheme="minorHAnsi" w:hAnsiTheme="minorHAnsi"/>
                  <w:noProof/>
                </w:rPr>
              </w:pPr>
              <w:hyperlink w:anchor="_Toc525399650" w:history="1">
                <w:r w:rsidR="0096067F" w:rsidRPr="00446F1F">
                  <w:rPr>
                    <w:rStyle w:val="Hyperlink"/>
                    <w:noProof/>
                  </w:rPr>
                  <w:t>3.1</w:t>
                </w:r>
                <w:r w:rsidR="0096067F">
                  <w:rPr>
                    <w:rFonts w:asciiTheme="minorHAnsi" w:hAnsiTheme="minorHAnsi"/>
                    <w:noProof/>
                  </w:rPr>
                  <w:tab/>
                </w:r>
                <w:r w:rsidR="0096067F" w:rsidRPr="00446F1F">
                  <w:rPr>
                    <w:rStyle w:val="Hyperlink"/>
                    <w:noProof/>
                  </w:rPr>
                  <w:t>Programming Language and Frameworks</w:t>
                </w:r>
                <w:r w:rsidR="0096067F">
                  <w:rPr>
                    <w:noProof/>
                    <w:webHidden/>
                  </w:rPr>
                  <w:tab/>
                </w:r>
                <w:r w:rsidR="0096067F">
                  <w:rPr>
                    <w:noProof/>
                    <w:webHidden/>
                  </w:rPr>
                  <w:fldChar w:fldCharType="begin"/>
                </w:r>
                <w:r w:rsidR="0096067F">
                  <w:rPr>
                    <w:noProof/>
                    <w:webHidden/>
                  </w:rPr>
                  <w:instrText xml:space="preserve"> PAGEREF _Toc525399650 \h </w:instrText>
                </w:r>
                <w:r w:rsidR="0096067F">
                  <w:rPr>
                    <w:noProof/>
                    <w:webHidden/>
                  </w:rPr>
                </w:r>
                <w:r w:rsidR="0096067F">
                  <w:rPr>
                    <w:noProof/>
                    <w:webHidden/>
                  </w:rPr>
                  <w:fldChar w:fldCharType="separate"/>
                </w:r>
                <w:r w:rsidR="00B12A6A">
                  <w:rPr>
                    <w:noProof/>
                    <w:webHidden/>
                  </w:rPr>
                  <w:t>10</w:t>
                </w:r>
                <w:r w:rsidR="0096067F">
                  <w:rPr>
                    <w:noProof/>
                    <w:webHidden/>
                  </w:rPr>
                  <w:fldChar w:fldCharType="end"/>
                </w:r>
              </w:hyperlink>
            </w:p>
            <w:p w14:paraId="2D952169" w14:textId="2EA28CF5" w:rsidR="0096067F" w:rsidRDefault="009B22AA">
              <w:pPr>
                <w:pStyle w:val="TOC2"/>
                <w:tabs>
                  <w:tab w:val="left" w:pos="880"/>
                  <w:tab w:val="right" w:leader="dot" w:pos="9016"/>
                </w:tabs>
                <w:rPr>
                  <w:rFonts w:asciiTheme="minorHAnsi" w:hAnsiTheme="minorHAnsi"/>
                  <w:noProof/>
                </w:rPr>
              </w:pPr>
              <w:hyperlink w:anchor="_Toc525399653" w:history="1">
                <w:r w:rsidR="0096067F" w:rsidRPr="00446F1F">
                  <w:rPr>
                    <w:rStyle w:val="Hyperlink"/>
                    <w:noProof/>
                  </w:rPr>
                  <w:t>3.2</w:t>
                </w:r>
                <w:r w:rsidR="0096067F">
                  <w:rPr>
                    <w:rFonts w:asciiTheme="minorHAnsi" w:hAnsiTheme="minorHAnsi"/>
                    <w:noProof/>
                  </w:rPr>
                  <w:tab/>
                </w:r>
                <w:r w:rsidR="0096067F" w:rsidRPr="00446F1F">
                  <w:rPr>
                    <w:rStyle w:val="Hyperlink"/>
                    <w:noProof/>
                  </w:rPr>
                  <w:t>Data Pre-processing</w:t>
                </w:r>
                <w:r w:rsidR="0096067F">
                  <w:rPr>
                    <w:noProof/>
                    <w:webHidden/>
                  </w:rPr>
                  <w:tab/>
                </w:r>
                <w:r w:rsidR="0096067F">
                  <w:rPr>
                    <w:noProof/>
                    <w:webHidden/>
                  </w:rPr>
                  <w:fldChar w:fldCharType="begin"/>
                </w:r>
                <w:r w:rsidR="0096067F">
                  <w:rPr>
                    <w:noProof/>
                    <w:webHidden/>
                  </w:rPr>
                  <w:instrText xml:space="preserve"> PAGEREF _Toc525399653 \h </w:instrText>
                </w:r>
                <w:r w:rsidR="0096067F">
                  <w:rPr>
                    <w:noProof/>
                    <w:webHidden/>
                  </w:rPr>
                </w:r>
                <w:r w:rsidR="0096067F">
                  <w:rPr>
                    <w:noProof/>
                    <w:webHidden/>
                  </w:rPr>
                  <w:fldChar w:fldCharType="separate"/>
                </w:r>
                <w:r w:rsidR="00B12A6A">
                  <w:rPr>
                    <w:noProof/>
                    <w:webHidden/>
                  </w:rPr>
                  <w:t>11</w:t>
                </w:r>
                <w:r w:rsidR="0096067F">
                  <w:rPr>
                    <w:noProof/>
                    <w:webHidden/>
                  </w:rPr>
                  <w:fldChar w:fldCharType="end"/>
                </w:r>
              </w:hyperlink>
            </w:p>
            <w:p w14:paraId="4D2F8AE4" w14:textId="57D3EC8D" w:rsidR="0096067F" w:rsidRDefault="009B22AA">
              <w:pPr>
                <w:pStyle w:val="TOC3"/>
                <w:tabs>
                  <w:tab w:val="left" w:pos="1320"/>
                  <w:tab w:val="right" w:leader="dot" w:pos="9016"/>
                </w:tabs>
                <w:rPr>
                  <w:rFonts w:asciiTheme="minorHAnsi" w:hAnsiTheme="minorHAnsi"/>
                  <w:noProof/>
                </w:rPr>
              </w:pPr>
              <w:hyperlink w:anchor="_Toc525399654" w:history="1">
                <w:r w:rsidR="0096067F" w:rsidRPr="00446F1F">
                  <w:rPr>
                    <w:rStyle w:val="Hyperlink"/>
                    <w:noProof/>
                  </w:rPr>
                  <w:t>3.2.1</w:t>
                </w:r>
                <w:r w:rsidR="0096067F">
                  <w:rPr>
                    <w:rFonts w:asciiTheme="minorHAnsi" w:hAnsiTheme="minorHAnsi"/>
                    <w:noProof/>
                  </w:rPr>
                  <w:tab/>
                </w:r>
                <w:r w:rsidR="0096067F" w:rsidRPr="00446F1F">
                  <w:rPr>
                    <w:rStyle w:val="Hyperlink"/>
                    <w:rFonts w:cs="Times New Roman"/>
                    <w:noProof/>
                  </w:rPr>
                  <w:t>Cleaning and arranging the data</w:t>
                </w:r>
                <w:r w:rsidR="0096067F">
                  <w:rPr>
                    <w:noProof/>
                    <w:webHidden/>
                  </w:rPr>
                  <w:tab/>
                </w:r>
                <w:r w:rsidR="0096067F">
                  <w:rPr>
                    <w:noProof/>
                    <w:webHidden/>
                  </w:rPr>
                  <w:fldChar w:fldCharType="begin"/>
                </w:r>
                <w:r w:rsidR="0096067F">
                  <w:rPr>
                    <w:noProof/>
                    <w:webHidden/>
                  </w:rPr>
                  <w:instrText xml:space="preserve"> PAGEREF _Toc525399654 \h </w:instrText>
                </w:r>
                <w:r w:rsidR="0096067F">
                  <w:rPr>
                    <w:noProof/>
                    <w:webHidden/>
                  </w:rPr>
                </w:r>
                <w:r w:rsidR="0096067F">
                  <w:rPr>
                    <w:noProof/>
                    <w:webHidden/>
                  </w:rPr>
                  <w:fldChar w:fldCharType="separate"/>
                </w:r>
                <w:r w:rsidR="00B12A6A">
                  <w:rPr>
                    <w:noProof/>
                    <w:webHidden/>
                  </w:rPr>
                  <w:t>11</w:t>
                </w:r>
                <w:r w:rsidR="0096067F">
                  <w:rPr>
                    <w:noProof/>
                    <w:webHidden/>
                  </w:rPr>
                  <w:fldChar w:fldCharType="end"/>
                </w:r>
              </w:hyperlink>
            </w:p>
            <w:p w14:paraId="33F02D30" w14:textId="765C8DF2" w:rsidR="0096067F" w:rsidRDefault="009B22AA">
              <w:pPr>
                <w:pStyle w:val="TOC3"/>
                <w:tabs>
                  <w:tab w:val="left" w:pos="1320"/>
                  <w:tab w:val="right" w:leader="dot" w:pos="9016"/>
                </w:tabs>
                <w:rPr>
                  <w:rFonts w:asciiTheme="minorHAnsi" w:hAnsiTheme="minorHAnsi"/>
                  <w:noProof/>
                </w:rPr>
              </w:pPr>
              <w:hyperlink w:anchor="_Toc525399655" w:history="1">
                <w:r w:rsidR="0096067F" w:rsidRPr="00446F1F">
                  <w:rPr>
                    <w:rStyle w:val="Hyperlink"/>
                    <w:noProof/>
                  </w:rPr>
                  <w:t>3.2.2</w:t>
                </w:r>
                <w:r w:rsidR="0096067F">
                  <w:rPr>
                    <w:rFonts w:asciiTheme="minorHAnsi" w:hAnsiTheme="minorHAnsi"/>
                    <w:noProof/>
                  </w:rPr>
                  <w:tab/>
                </w:r>
                <w:r w:rsidR="0096067F" w:rsidRPr="00446F1F">
                  <w:rPr>
                    <w:rStyle w:val="Hyperlink"/>
                    <w:rFonts w:cs="Times New Roman"/>
                    <w:noProof/>
                  </w:rPr>
                  <w:t>Pre-processing of data</w:t>
                </w:r>
                <w:r w:rsidR="0096067F">
                  <w:rPr>
                    <w:noProof/>
                    <w:webHidden/>
                  </w:rPr>
                  <w:tab/>
                </w:r>
                <w:r w:rsidR="0096067F">
                  <w:rPr>
                    <w:noProof/>
                    <w:webHidden/>
                  </w:rPr>
                  <w:fldChar w:fldCharType="begin"/>
                </w:r>
                <w:r w:rsidR="0096067F">
                  <w:rPr>
                    <w:noProof/>
                    <w:webHidden/>
                  </w:rPr>
                  <w:instrText xml:space="preserve"> PAGEREF _Toc525399655 \h </w:instrText>
                </w:r>
                <w:r w:rsidR="0096067F">
                  <w:rPr>
                    <w:noProof/>
                    <w:webHidden/>
                  </w:rPr>
                </w:r>
                <w:r w:rsidR="0096067F">
                  <w:rPr>
                    <w:noProof/>
                    <w:webHidden/>
                  </w:rPr>
                  <w:fldChar w:fldCharType="separate"/>
                </w:r>
                <w:r w:rsidR="00B12A6A">
                  <w:rPr>
                    <w:noProof/>
                    <w:webHidden/>
                  </w:rPr>
                  <w:t>13</w:t>
                </w:r>
                <w:r w:rsidR="0096067F">
                  <w:rPr>
                    <w:noProof/>
                    <w:webHidden/>
                  </w:rPr>
                  <w:fldChar w:fldCharType="end"/>
                </w:r>
              </w:hyperlink>
            </w:p>
            <w:p w14:paraId="2002548B" w14:textId="7402754E" w:rsidR="0096067F" w:rsidRDefault="009B22AA">
              <w:pPr>
                <w:pStyle w:val="TOC3"/>
                <w:tabs>
                  <w:tab w:val="left" w:pos="1320"/>
                  <w:tab w:val="right" w:leader="dot" w:pos="9016"/>
                </w:tabs>
                <w:rPr>
                  <w:rFonts w:asciiTheme="minorHAnsi" w:hAnsiTheme="minorHAnsi"/>
                  <w:noProof/>
                </w:rPr>
              </w:pPr>
              <w:hyperlink w:anchor="_Toc525399656" w:history="1">
                <w:r w:rsidR="0096067F" w:rsidRPr="00446F1F">
                  <w:rPr>
                    <w:rStyle w:val="Hyperlink"/>
                    <w:noProof/>
                  </w:rPr>
                  <w:t>3.2.3</w:t>
                </w:r>
                <w:r w:rsidR="0096067F">
                  <w:rPr>
                    <w:rFonts w:asciiTheme="minorHAnsi" w:hAnsiTheme="minorHAnsi"/>
                    <w:noProof/>
                  </w:rPr>
                  <w:tab/>
                </w:r>
                <w:r w:rsidR="0096067F" w:rsidRPr="00446F1F">
                  <w:rPr>
                    <w:rStyle w:val="Hyperlink"/>
                    <w:rFonts w:cs="Times New Roman"/>
                    <w:noProof/>
                  </w:rPr>
                  <w:t>Feature Generation and Selection</w:t>
                </w:r>
                <w:r w:rsidR="0096067F">
                  <w:rPr>
                    <w:noProof/>
                    <w:webHidden/>
                  </w:rPr>
                  <w:tab/>
                </w:r>
                <w:r w:rsidR="0096067F">
                  <w:rPr>
                    <w:noProof/>
                    <w:webHidden/>
                  </w:rPr>
                  <w:fldChar w:fldCharType="begin"/>
                </w:r>
                <w:r w:rsidR="0096067F">
                  <w:rPr>
                    <w:noProof/>
                    <w:webHidden/>
                  </w:rPr>
                  <w:instrText xml:space="preserve"> PAGEREF _Toc525399656 \h </w:instrText>
                </w:r>
                <w:r w:rsidR="0096067F">
                  <w:rPr>
                    <w:noProof/>
                    <w:webHidden/>
                  </w:rPr>
                </w:r>
                <w:r w:rsidR="0096067F">
                  <w:rPr>
                    <w:noProof/>
                    <w:webHidden/>
                  </w:rPr>
                  <w:fldChar w:fldCharType="separate"/>
                </w:r>
                <w:r w:rsidR="00B12A6A">
                  <w:rPr>
                    <w:noProof/>
                    <w:webHidden/>
                  </w:rPr>
                  <w:t>15</w:t>
                </w:r>
                <w:r w:rsidR="0096067F">
                  <w:rPr>
                    <w:noProof/>
                    <w:webHidden/>
                  </w:rPr>
                  <w:fldChar w:fldCharType="end"/>
                </w:r>
              </w:hyperlink>
            </w:p>
            <w:p w14:paraId="147224A0" w14:textId="07220C83" w:rsidR="0096067F" w:rsidRDefault="009B22AA">
              <w:pPr>
                <w:pStyle w:val="TOC2"/>
                <w:tabs>
                  <w:tab w:val="left" w:pos="880"/>
                  <w:tab w:val="right" w:leader="dot" w:pos="9016"/>
                </w:tabs>
                <w:rPr>
                  <w:rFonts w:asciiTheme="minorHAnsi" w:hAnsiTheme="minorHAnsi"/>
                  <w:noProof/>
                </w:rPr>
              </w:pPr>
              <w:hyperlink w:anchor="_Toc525399657" w:history="1">
                <w:r w:rsidR="0096067F" w:rsidRPr="00446F1F">
                  <w:rPr>
                    <w:rStyle w:val="Hyperlink"/>
                    <w:noProof/>
                  </w:rPr>
                  <w:t>3.3</w:t>
                </w:r>
                <w:r w:rsidR="0096067F">
                  <w:rPr>
                    <w:rFonts w:asciiTheme="minorHAnsi" w:hAnsiTheme="minorHAnsi"/>
                    <w:noProof/>
                  </w:rPr>
                  <w:tab/>
                </w:r>
                <w:r w:rsidR="0096067F" w:rsidRPr="00446F1F">
                  <w:rPr>
                    <w:rStyle w:val="Hyperlink"/>
                    <w:rFonts w:cs="Times New Roman"/>
                    <w:noProof/>
                  </w:rPr>
                  <w:t>Lexicon-based method</w:t>
                </w:r>
                <w:r w:rsidR="0096067F">
                  <w:rPr>
                    <w:noProof/>
                    <w:webHidden/>
                  </w:rPr>
                  <w:tab/>
                </w:r>
                <w:r w:rsidR="0096067F">
                  <w:rPr>
                    <w:noProof/>
                    <w:webHidden/>
                  </w:rPr>
                  <w:fldChar w:fldCharType="begin"/>
                </w:r>
                <w:r w:rsidR="0096067F">
                  <w:rPr>
                    <w:noProof/>
                    <w:webHidden/>
                  </w:rPr>
                  <w:instrText xml:space="preserve"> PAGEREF _Toc525399657 \h </w:instrText>
                </w:r>
                <w:r w:rsidR="0096067F">
                  <w:rPr>
                    <w:noProof/>
                    <w:webHidden/>
                  </w:rPr>
                </w:r>
                <w:r w:rsidR="0096067F">
                  <w:rPr>
                    <w:noProof/>
                    <w:webHidden/>
                  </w:rPr>
                  <w:fldChar w:fldCharType="separate"/>
                </w:r>
                <w:r w:rsidR="00B12A6A">
                  <w:rPr>
                    <w:noProof/>
                    <w:webHidden/>
                  </w:rPr>
                  <w:t>22</w:t>
                </w:r>
                <w:r w:rsidR="0096067F">
                  <w:rPr>
                    <w:noProof/>
                    <w:webHidden/>
                  </w:rPr>
                  <w:fldChar w:fldCharType="end"/>
                </w:r>
              </w:hyperlink>
            </w:p>
            <w:p w14:paraId="79F3D694" w14:textId="39EEB537" w:rsidR="0096067F" w:rsidRDefault="009B22AA">
              <w:pPr>
                <w:pStyle w:val="TOC2"/>
                <w:tabs>
                  <w:tab w:val="left" w:pos="880"/>
                  <w:tab w:val="right" w:leader="dot" w:pos="9016"/>
                </w:tabs>
                <w:rPr>
                  <w:rFonts w:asciiTheme="minorHAnsi" w:hAnsiTheme="minorHAnsi"/>
                  <w:noProof/>
                </w:rPr>
              </w:pPr>
              <w:hyperlink w:anchor="_Toc525399658" w:history="1">
                <w:r w:rsidR="0096067F" w:rsidRPr="00446F1F">
                  <w:rPr>
                    <w:rStyle w:val="Hyperlink"/>
                    <w:noProof/>
                  </w:rPr>
                  <w:t>3.4</w:t>
                </w:r>
                <w:r w:rsidR="0096067F">
                  <w:rPr>
                    <w:rFonts w:asciiTheme="minorHAnsi" w:hAnsiTheme="minorHAnsi"/>
                    <w:noProof/>
                  </w:rPr>
                  <w:tab/>
                </w:r>
                <w:r w:rsidR="0096067F" w:rsidRPr="00446F1F">
                  <w:rPr>
                    <w:rStyle w:val="Hyperlink"/>
                    <w:rFonts w:cs="Times New Roman"/>
                    <w:noProof/>
                  </w:rPr>
                  <w:t>Learning-based method</w:t>
                </w:r>
                <w:r w:rsidR="0096067F">
                  <w:rPr>
                    <w:noProof/>
                    <w:webHidden/>
                  </w:rPr>
                  <w:tab/>
                </w:r>
                <w:r w:rsidR="0096067F">
                  <w:rPr>
                    <w:noProof/>
                    <w:webHidden/>
                  </w:rPr>
                  <w:fldChar w:fldCharType="begin"/>
                </w:r>
                <w:r w:rsidR="0096067F">
                  <w:rPr>
                    <w:noProof/>
                    <w:webHidden/>
                  </w:rPr>
                  <w:instrText xml:space="preserve"> PAGEREF _Toc525399658 \h </w:instrText>
                </w:r>
                <w:r w:rsidR="0096067F">
                  <w:rPr>
                    <w:noProof/>
                    <w:webHidden/>
                  </w:rPr>
                </w:r>
                <w:r w:rsidR="0096067F">
                  <w:rPr>
                    <w:noProof/>
                    <w:webHidden/>
                  </w:rPr>
                  <w:fldChar w:fldCharType="separate"/>
                </w:r>
                <w:r w:rsidR="00B12A6A">
                  <w:rPr>
                    <w:noProof/>
                    <w:webHidden/>
                  </w:rPr>
                  <w:t>23</w:t>
                </w:r>
                <w:r w:rsidR="0096067F">
                  <w:rPr>
                    <w:noProof/>
                    <w:webHidden/>
                  </w:rPr>
                  <w:fldChar w:fldCharType="end"/>
                </w:r>
              </w:hyperlink>
            </w:p>
            <w:p w14:paraId="1A7BDE69" w14:textId="14F8999A" w:rsidR="0096067F" w:rsidRDefault="009B22AA">
              <w:pPr>
                <w:pStyle w:val="TOC2"/>
                <w:tabs>
                  <w:tab w:val="left" w:pos="880"/>
                  <w:tab w:val="right" w:leader="dot" w:pos="9016"/>
                </w:tabs>
                <w:rPr>
                  <w:rStyle w:val="Hyperlink"/>
                  <w:noProof/>
                </w:rPr>
              </w:pPr>
              <w:hyperlink w:anchor="_Toc525399659" w:history="1">
                <w:r w:rsidR="0096067F" w:rsidRPr="00446F1F">
                  <w:rPr>
                    <w:rStyle w:val="Hyperlink"/>
                    <w:rFonts w:cs="Times New Roman"/>
                    <w:noProof/>
                  </w:rPr>
                  <w:t>3.5</w:t>
                </w:r>
                <w:r w:rsidR="0096067F">
                  <w:rPr>
                    <w:rFonts w:asciiTheme="minorHAnsi" w:hAnsiTheme="minorHAnsi"/>
                    <w:noProof/>
                  </w:rPr>
                  <w:tab/>
                </w:r>
                <w:r w:rsidR="0096067F" w:rsidRPr="00446F1F">
                  <w:rPr>
                    <w:rStyle w:val="Hyperlink"/>
                    <w:rFonts w:cs="Times New Roman"/>
                    <w:noProof/>
                  </w:rPr>
                  <w:t>Hybrid method</w:t>
                </w:r>
                <w:r w:rsidR="0096067F">
                  <w:rPr>
                    <w:noProof/>
                    <w:webHidden/>
                  </w:rPr>
                  <w:tab/>
                </w:r>
                <w:r w:rsidR="0096067F">
                  <w:rPr>
                    <w:noProof/>
                    <w:webHidden/>
                  </w:rPr>
                  <w:fldChar w:fldCharType="begin"/>
                </w:r>
                <w:r w:rsidR="0096067F">
                  <w:rPr>
                    <w:noProof/>
                    <w:webHidden/>
                  </w:rPr>
                  <w:instrText xml:space="preserve"> PAGEREF _Toc525399659 \h </w:instrText>
                </w:r>
                <w:r w:rsidR="0096067F">
                  <w:rPr>
                    <w:noProof/>
                    <w:webHidden/>
                  </w:rPr>
                </w:r>
                <w:r w:rsidR="0096067F">
                  <w:rPr>
                    <w:noProof/>
                    <w:webHidden/>
                  </w:rPr>
                  <w:fldChar w:fldCharType="separate"/>
                </w:r>
                <w:r w:rsidR="00B12A6A">
                  <w:rPr>
                    <w:noProof/>
                    <w:webHidden/>
                  </w:rPr>
                  <w:t>25</w:t>
                </w:r>
                <w:r w:rsidR="0096067F">
                  <w:rPr>
                    <w:noProof/>
                    <w:webHidden/>
                  </w:rPr>
                  <w:fldChar w:fldCharType="end"/>
                </w:r>
              </w:hyperlink>
            </w:p>
            <w:p w14:paraId="05DF9636" w14:textId="77777777" w:rsidR="0096067F" w:rsidRDefault="0096067F">
              <w:pPr>
                <w:rPr>
                  <w:rStyle w:val="Hyperlink"/>
                  <w:noProof/>
                </w:rPr>
              </w:pPr>
              <w:r>
                <w:rPr>
                  <w:rStyle w:val="Hyperlink"/>
                  <w:noProof/>
                </w:rPr>
                <w:br w:type="page"/>
              </w:r>
            </w:p>
            <w:p w14:paraId="0764FF9F" w14:textId="2B54D825" w:rsidR="0096067F" w:rsidRPr="0096067F" w:rsidRDefault="0096067F" w:rsidP="0096067F">
              <w:pPr>
                <w:rPr>
                  <w:noProof/>
                  <w:sz w:val="28"/>
                  <w:lang w:val="en-US" w:eastAsia="en-US"/>
                </w:rPr>
              </w:pPr>
              <w:r w:rsidRPr="006A5B3B">
                <w:rPr>
                  <w:noProof/>
                  <w:sz w:val="28"/>
                  <w:lang w:val="en-US" w:eastAsia="en-US"/>
                </w:rPr>
                <w:lastRenderedPageBreak/>
                <w:t xml:space="preserve">Chapter </w:t>
              </w:r>
              <w:r>
                <w:rPr>
                  <w:noProof/>
                  <w:sz w:val="28"/>
                  <w:lang w:val="en-US" w:eastAsia="en-US"/>
                </w:rPr>
                <w:t>4</w:t>
              </w:r>
            </w:p>
            <w:p w14:paraId="1D101253" w14:textId="208961D7" w:rsidR="0096067F" w:rsidRDefault="009B22AA">
              <w:pPr>
                <w:pStyle w:val="TOC1"/>
                <w:rPr>
                  <w:rFonts w:asciiTheme="minorHAnsi" w:hAnsiTheme="minorHAnsi"/>
                  <w:noProof/>
                  <w:sz w:val="22"/>
                </w:rPr>
              </w:pPr>
              <w:hyperlink w:anchor="_Toc525399660" w:history="1">
                <w:r w:rsidR="0096067F" w:rsidRPr="00446F1F">
                  <w:rPr>
                    <w:rStyle w:val="Hyperlink"/>
                    <w:noProof/>
                  </w:rPr>
                  <w:t>Results</w:t>
                </w:r>
                <w:r w:rsidR="0096067F">
                  <w:rPr>
                    <w:noProof/>
                    <w:webHidden/>
                  </w:rPr>
                  <w:tab/>
                </w:r>
                <w:r w:rsidR="0096067F">
                  <w:rPr>
                    <w:noProof/>
                    <w:webHidden/>
                  </w:rPr>
                  <w:fldChar w:fldCharType="begin"/>
                </w:r>
                <w:r w:rsidR="0096067F">
                  <w:rPr>
                    <w:noProof/>
                    <w:webHidden/>
                  </w:rPr>
                  <w:instrText xml:space="preserve"> PAGEREF _Toc525399660 \h </w:instrText>
                </w:r>
                <w:r w:rsidR="0096067F">
                  <w:rPr>
                    <w:noProof/>
                    <w:webHidden/>
                  </w:rPr>
                </w:r>
                <w:r w:rsidR="0096067F">
                  <w:rPr>
                    <w:noProof/>
                    <w:webHidden/>
                  </w:rPr>
                  <w:fldChar w:fldCharType="separate"/>
                </w:r>
                <w:r w:rsidR="00B12A6A">
                  <w:rPr>
                    <w:noProof/>
                    <w:webHidden/>
                  </w:rPr>
                  <w:t>27</w:t>
                </w:r>
                <w:r w:rsidR="0096067F">
                  <w:rPr>
                    <w:noProof/>
                    <w:webHidden/>
                  </w:rPr>
                  <w:fldChar w:fldCharType="end"/>
                </w:r>
              </w:hyperlink>
            </w:p>
            <w:p w14:paraId="0C9BCC21" w14:textId="73C786B0" w:rsidR="0096067F" w:rsidRDefault="009B22AA">
              <w:pPr>
                <w:pStyle w:val="TOC2"/>
                <w:tabs>
                  <w:tab w:val="left" w:pos="880"/>
                  <w:tab w:val="right" w:leader="dot" w:pos="9016"/>
                </w:tabs>
                <w:rPr>
                  <w:rFonts w:asciiTheme="minorHAnsi" w:hAnsiTheme="minorHAnsi"/>
                  <w:noProof/>
                </w:rPr>
              </w:pPr>
              <w:hyperlink w:anchor="_Toc525399661" w:history="1">
                <w:r w:rsidR="0096067F" w:rsidRPr="00446F1F">
                  <w:rPr>
                    <w:rStyle w:val="Hyperlink"/>
                    <w:rFonts w:cs="Times New Roman"/>
                    <w:noProof/>
                  </w:rPr>
                  <w:t>4.1</w:t>
                </w:r>
                <w:r w:rsidR="0096067F">
                  <w:rPr>
                    <w:rFonts w:asciiTheme="minorHAnsi" w:hAnsiTheme="minorHAnsi"/>
                    <w:noProof/>
                  </w:rPr>
                  <w:tab/>
                </w:r>
                <w:r w:rsidR="0096067F" w:rsidRPr="00446F1F">
                  <w:rPr>
                    <w:rStyle w:val="Hyperlink"/>
                    <w:rFonts w:cs="Times New Roman"/>
                    <w:noProof/>
                  </w:rPr>
                  <w:t>Lexicon-Based Approach</w:t>
                </w:r>
                <w:r w:rsidR="0096067F">
                  <w:rPr>
                    <w:noProof/>
                    <w:webHidden/>
                  </w:rPr>
                  <w:tab/>
                </w:r>
                <w:r w:rsidR="0096067F">
                  <w:rPr>
                    <w:noProof/>
                    <w:webHidden/>
                  </w:rPr>
                  <w:fldChar w:fldCharType="begin"/>
                </w:r>
                <w:r w:rsidR="0096067F">
                  <w:rPr>
                    <w:noProof/>
                    <w:webHidden/>
                  </w:rPr>
                  <w:instrText xml:space="preserve"> PAGEREF _Toc525399661 \h </w:instrText>
                </w:r>
                <w:r w:rsidR="0096067F">
                  <w:rPr>
                    <w:noProof/>
                    <w:webHidden/>
                  </w:rPr>
                </w:r>
                <w:r w:rsidR="0096067F">
                  <w:rPr>
                    <w:noProof/>
                    <w:webHidden/>
                  </w:rPr>
                  <w:fldChar w:fldCharType="separate"/>
                </w:r>
                <w:r w:rsidR="00B12A6A">
                  <w:rPr>
                    <w:noProof/>
                    <w:webHidden/>
                  </w:rPr>
                  <w:t>27</w:t>
                </w:r>
                <w:r w:rsidR="0096067F">
                  <w:rPr>
                    <w:noProof/>
                    <w:webHidden/>
                  </w:rPr>
                  <w:fldChar w:fldCharType="end"/>
                </w:r>
              </w:hyperlink>
            </w:p>
            <w:p w14:paraId="4FF2B686" w14:textId="6B90353B" w:rsidR="0096067F" w:rsidRDefault="009B22AA">
              <w:pPr>
                <w:pStyle w:val="TOC3"/>
                <w:tabs>
                  <w:tab w:val="left" w:pos="1320"/>
                  <w:tab w:val="right" w:leader="dot" w:pos="9016"/>
                </w:tabs>
                <w:rPr>
                  <w:rFonts w:asciiTheme="minorHAnsi" w:hAnsiTheme="minorHAnsi"/>
                  <w:noProof/>
                </w:rPr>
              </w:pPr>
              <w:hyperlink w:anchor="_Toc525399662" w:history="1">
                <w:r w:rsidR="0096067F" w:rsidRPr="00446F1F">
                  <w:rPr>
                    <w:rStyle w:val="Hyperlink"/>
                    <w:noProof/>
                  </w:rPr>
                  <w:t>4.1.1</w:t>
                </w:r>
                <w:r w:rsidR="0096067F">
                  <w:rPr>
                    <w:rFonts w:asciiTheme="minorHAnsi" w:hAnsiTheme="minorHAnsi"/>
                    <w:noProof/>
                  </w:rPr>
                  <w:tab/>
                </w:r>
                <w:r w:rsidR="0096067F" w:rsidRPr="00446F1F">
                  <w:rPr>
                    <w:rStyle w:val="Hyperlink"/>
                    <w:noProof/>
                  </w:rPr>
                  <w:t>Table Comparison of lexicon resources</w:t>
                </w:r>
                <w:r w:rsidR="0096067F">
                  <w:rPr>
                    <w:noProof/>
                    <w:webHidden/>
                  </w:rPr>
                  <w:tab/>
                </w:r>
                <w:r w:rsidR="0096067F">
                  <w:rPr>
                    <w:noProof/>
                    <w:webHidden/>
                  </w:rPr>
                  <w:fldChar w:fldCharType="begin"/>
                </w:r>
                <w:r w:rsidR="0096067F">
                  <w:rPr>
                    <w:noProof/>
                    <w:webHidden/>
                  </w:rPr>
                  <w:instrText xml:space="preserve"> PAGEREF _Toc525399662 \h </w:instrText>
                </w:r>
                <w:r w:rsidR="0096067F">
                  <w:rPr>
                    <w:noProof/>
                    <w:webHidden/>
                  </w:rPr>
                </w:r>
                <w:r w:rsidR="0096067F">
                  <w:rPr>
                    <w:noProof/>
                    <w:webHidden/>
                  </w:rPr>
                  <w:fldChar w:fldCharType="separate"/>
                </w:r>
                <w:r w:rsidR="00B12A6A">
                  <w:rPr>
                    <w:noProof/>
                    <w:webHidden/>
                  </w:rPr>
                  <w:t>28</w:t>
                </w:r>
                <w:r w:rsidR="0096067F">
                  <w:rPr>
                    <w:noProof/>
                    <w:webHidden/>
                  </w:rPr>
                  <w:fldChar w:fldCharType="end"/>
                </w:r>
              </w:hyperlink>
            </w:p>
            <w:p w14:paraId="2D5116C9" w14:textId="2CE91727" w:rsidR="0096067F" w:rsidRDefault="009B22AA">
              <w:pPr>
                <w:pStyle w:val="TOC2"/>
                <w:tabs>
                  <w:tab w:val="left" w:pos="880"/>
                  <w:tab w:val="right" w:leader="dot" w:pos="9016"/>
                </w:tabs>
                <w:rPr>
                  <w:rFonts w:asciiTheme="minorHAnsi" w:hAnsiTheme="minorHAnsi"/>
                  <w:noProof/>
                </w:rPr>
              </w:pPr>
              <w:hyperlink w:anchor="_Toc525399663" w:history="1">
                <w:r w:rsidR="0096067F" w:rsidRPr="00446F1F">
                  <w:rPr>
                    <w:rStyle w:val="Hyperlink"/>
                    <w:rFonts w:cs="Times New Roman"/>
                    <w:noProof/>
                  </w:rPr>
                  <w:t>4.2</w:t>
                </w:r>
                <w:r w:rsidR="0096067F">
                  <w:rPr>
                    <w:rFonts w:asciiTheme="minorHAnsi" w:hAnsiTheme="minorHAnsi"/>
                    <w:noProof/>
                  </w:rPr>
                  <w:tab/>
                </w:r>
                <w:r w:rsidR="0096067F" w:rsidRPr="00446F1F">
                  <w:rPr>
                    <w:rStyle w:val="Hyperlink"/>
                    <w:rFonts w:cs="Times New Roman"/>
                    <w:noProof/>
                  </w:rPr>
                  <w:t>Learning-based Approach</w:t>
                </w:r>
                <w:r w:rsidR="0096067F">
                  <w:rPr>
                    <w:noProof/>
                    <w:webHidden/>
                  </w:rPr>
                  <w:tab/>
                </w:r>
                <w:r w:rsidR="0096067F">
                  <w:rPr>
                    <w:noProof/>
                    <w:webHidden/>
                  </w:rPr>
                  <w:fldChar w:fldCharType="begin"/>
                </w:r>
                <w:r w:rsidR="0096067F">
                  <w:rPr>
                    <w:noProof/>
                    <w:webHidden/>
                  </w:rPr>
                  <w:instrText xml:space="preserve"> PAGEREF _Toc525399663 \h </w:instrText>
                </w:r>
                <w:r w:rsidR="0096067F">
                  <w:rPr>
                    <w:noProof/>
                    <w:webHidden/>
                  </w:rPr>
                </w:r>
                <w:r w:rsidR="0096067F">
                  <w:rPr>
                    <w:noProof/>
                    <w:webHidden/>
                  </w:rPr>
                  <w:fldChar w:fldCharType="separate"/>
                </w:r>
                <w:r w:rsidR="00B12A6A">
                  <w:rPr>
                    <w:noProof/>
                    <w:webHidden/>
                  </w:rPr>
                  <w:t>29</w:t>
                </w:r>
                <w:r w:rsidR="0096067F">
                  <w:rPr>
                    <w:noProof/>
                    <w:webHidden/>
                  </w:rPr>
                  <w:fldChar w:fldCharType="end"/>
                </w:r>
              </w:hyperlink>
            </w:p>
            <w:p w14:paraId="1AE3EA46" w14:textId="0913A198" w:rsidR="0096067F" w:rsidRDefault="009B22AA">
              <w:pPr>
                <w:pStyle w:val="TOC3"/>
                <w:tabs>
                  <w:tab w:val="left" w:pos="1320"/>
                  <w:tab w:val="right" w:leader="dot" w:pos="9016"/>
                </w:tabs>
                <w:rPr>
                  <w:rFonts w:asciiTheme="minorHAnsi" w:hAnsiTheme="minorHAnsi"/>
                  <w:noProof/>
                </w:rPr>
              </w:pPr>
              <w:hyperlink w:anchor="_Toc525399664" w:history="1">
                <w:r w:rsidR="0096067F" w:rsidRPr="00446F1F">
                  <w:rPr>
                    <w:rStyle w:val="Hyperlink"/>
                    <w:noProof/>
                  </w:rPr>
                  <w:t>4.2.1</w:t>
                </w:r>
                <w:r w:rsidR="0096067F">
                  <w:rPr>
                    <w:rFonts w:asciiTheme="minorHAnsi" w:hAnsiTheme="minorHAnsi"/>
                    <w:noProof/>
                  </w:rPr>
                  <w:tab/>
                </w:r>
                <w:r w:rsidR="0096067F" w:rsidRPr="00446F1F">
                  <w:rPr>
                    <w:rStyle w:val="Hyperlink"/>
                    <w:noProof/>
                  </w:rPr>
                  <w:t>Table Comparison of learning-based classifiers</w:t>
                </w:r>
                <w:r w:rsidR="0096067F">
                  <w:rPr>
                    <w:noProof/>
                    <w:webHidden/>
                  </w:rPr>
                  <w:tab/>
                </w:r>
                <w:r w:rsidR="0096067F">
                  <w:rPr>
                    <w:noProof/>
                    <w:webHidden/>
                  </w:rPr>
                  <w:fldChar w:fldCharType="begin"/>
                </w:r>
                <w:r w:rsidR="0096067F">
                  <w:rPr>
                    <w:noProof/>
                    <w:webHidden/>
                  </w:rPr>
                  <w:instrText xml:space="preserve"> PAGEREF _Toc525399664 \h </w:instrText>
                </w:r>
                <w:r w:rsidR="0096067F">
                  <w:rPr>
                    <w:noProof/>
                    <w:webHidden/>
                  </w:rPr>
                </w:r>
                <w:r w:rsidR="0096067F">
                  <w:rPr>
                    <w:noProof/>
                    <w:webHidden/>
                  </w:rPr>
                  <w:fldChar w:fldCharType="separate"/>
                </w:r>
                <w:r w:rsidR="00B12A6A">
                  <w:rPr>
                    <w:noProof/>
                    <w:webHidden/>
                  </w:rPr>
                  <w:t>29</w:t>
                </w:r>
                <w:r w:rsidR="0096067F">
                  <w:rPr>
                    <w:noProof/>
                    <w:webHidden/>
                  </w:rPr>
                  <w:fldChar w:fldCharType="end"/>
                </w:r>
              </w:hyperlink>
            </w:p>
            <w:p w14:paraId="349F3D52" w14:textId="3AC2A15D" w:rsidR="0096067F" w:rsidRDefault="009B22AA">
              <w:pPr>
                <w:pStyle w:val="TOC2"/>
                <w:tabs>
                  <w:tab w:val="left" w:pos="880"/>
                  <w:tab w:val="right" w:leader="dot" w:pos="9016"/>
                </w:tabs>
                <w:rPr>
                  <w:rFonts w:asciiTheme="minorHAnsi" w:hAnsiTheme="minorHAnsi"/>
                  <w:noProof/>
                </w:rPr>
              </w:pPr>
              <w:hyperlink w:anchor="_Toc525399665" w:history="1">
                <w:r w:rsidR="0096067F" w:rsidRPr="00446F1F">
                  <w:rPr>
                    <w:rStyle w:val="Hyperlink"/>
                    <w:rFonts w:cs="Times New Roman"/>
                    <w:noProof/>
                  </w:rPr>
                  <w:t>4.3</w:t>
                </w:r>
                <w:r w:rsidR="0096067F">
                  <w:rPr>
                    <w:rFonts w:asciiTheme="minorHAnsi" w:hAnsiTheme="minorHAnsi"/>
                    <w:noProof/>
                  </w:rPr>
                  <w:tab/>
                </w:r>
                <w:r w:rsidR="0096067F" w:rsidRPr="00446F1F">
                  <w:rPr>
                    <w:rStyle w:val="Hyperlink"/>
                    <w:rFonts w:cs="Times New Roman"/>
                    <w:noProof/>
                  </w:rPr>
                  <w:t>Hybrid Approach</w:t>
                </w:r>
                <w:r w:rsidR="0096067F">
                  <w:rPr>
                    <w:noProof/>
                    <w:webHidden/>
                  </w:rPr>
                  <w:tab/>
                </w:r>
                <w:r w:rsidR="0096067F">
                  <w:rPr>
                    <w:noProof/>
                    <w:webHidden/>
                  </w:rPr>
                  <w:fldChar w:fldCharType="begin"/>
                </w:r>
                <w:r w:rsidR="0096067F">
                  <w:rPr>
                    <w:noProof/>
                    <w:webHidden/>
                  </w:rPr>
                  <w:instrText xml:space="preserve"> PAGEREF _Toc525399665 \h </w:instrText>
                </w:r>
                <w:r w:rsidR="0096067F">
                  <w:rPr>
                    <w:noProof/>
                    <w:webHidden/>
                  </w:rPr>
                </w:r>
                <w:r w:rsidR="0096067F">
                  <w:rPr>
                    <w:noProof/>
                    <w:webHidden/>
                  </w:rPr>
                  <w:fldChar w:fldCharType="separate"/>
                </w:r>
                <w:r w:rsidR="00B12A6A">
                  <w:rPr>
                    <w:noProof/>
                    <w:webHidden/>
                  </w:rPr>
                  <w:t>30</w:t>
                </w:r>
                <w:r w:rsidR="0096067F">
                  <w:rPr>
                    <w:noProof/>
                    <w:webHidden/>
                  </w:rPr>
                  <w:fldChar w:fldCharType="end"/>
                </w:r>
              </w:hyperlink>
            </w:p>
            <w:p w14:paraId="5C004DFA" w14:textId="7178BA1E" w:rsidR="0096067F" w:rsidRDefault="009B22AA">
              <w:pPr>
                <w:pStyle w:val="TOC3"/>
                <w:tabs>
                  <w:tab w:val="left" w:pos="1320"/>
                  <w:tab w:val="right" w:leader="dot" w:pos="9016"/>
                </w:tabs>
                <w:rPr>
                  <w:rFonts w:asciiTheme="minorHAnsi" w:hAnsiTheme="minorHAnsi"/>
                  <w:noProof/>
                </w:rPr>
              </w:pPr>
              <w:hyperlink w:anchor="_Toc525399666" w:history="1">
                <w:r w:rsidR="0096067F" w:rsidRPr="00446F1F">
                  <w:rPr>
                    <w:rStyle w:val="Hyperlink"/>
                    <w:noProof/>
                  </w:rPr>
                  <w:t>4.3.1</w:t>
                </w:r>
                <w:r w:rsidR="0096067F">
                  <w:rPr>
                    <w:rFonts w:asciiTheme="minorHAnsi" w:hAnsiTheme="minorHAnsi"/>
                    <w:noProof/>
                  </w:rPr>
                  <w:tab/>
                </w:r>
                <w:r w:rsidR="0096067F" w:rsidRPr="00446F1F">
                  <w:rPr>
                    <w:rStyle w:val="Hyperlink"/>
                    <w:noProof/>
                  </w:rPr>
                  <w:t>Table Comparison on different combinations of pre-processors</w:t>
                </w:r>
                <w:r w:rsidR="0096067F">
                  <w:rPr>
                    <w:noProof/>
                    <w:webHidden/>
                  </w:rPr>
                  <w:tab/>
                </w:r>
                <w:r w:rsidR="0096067F">
                  <w:rPr>
                    <w:noProof/>
                    <w:webHidden/>
                  </w:rPr>
                  <w:fldChar w:fldCharType="begin"/>
                </w:r>
                <w:r w:rsidR="0096067F">
                  <w:rPr>
                    <w:noProof/>
                    <w:webHidden/>
                  </w:rPr>
                  <w:instrText xml:space="preserve"> PAGEREF _Toc525399666 \h </w:instrText>
                </w:r>
                <w:r w:rsidR="0096067F">
                  <w:rPr>
                    <w:noProof/>
                    <w:webHidden/>
                  </w:rPr>
                </w:r>
                <w:r w:rsidR="0096067F">
                  <w:rPr>
                    <w:noProof/>
                    <w:webHidden/>
                  </w:rPr>
                  <w:fldChar w:fldCharType="separate"/>
                </w:r>
                <w:r w:rsidR="00B12A6A">
                  <w:rPr>
                    <w:noProof/>
                    <w:webHidden/>
                  </w:rPr>
                  <w:t>30</w:t>
                </w:r>
                <w:r w:rsidR="0096067F">
                  <w:rPr>
                    <w:noProof/>
                    <w:webHidden/>
                  </w:rPr>
                  <w:fldChar w:fldCharType="end"/>
                </w:r>
              </w:hyperlink>
            </w:p>
            <w:p w14:paraId="12BC4BD6" w14:textId="6DA4D75C" w:rsidR="0096067F" w:rsidRDefault="009B22AA">
              <w:pPr>
                <w:pStyle w:val="TOC3"/>
                <w:tabs>
                  <w:tab w:val="left" w:pos="1320"/>
                  <w:tab w:val="right" w:leader="dot" w:pos="9016"/>
                </w:tabs>
                <w:rPr>
                  <w:rFonts w:asciiTheme="minorHAnsi" w:hAnsiTheme="minorHAnsi"/>
                  <w:noProof/>
                </w:rPr>
              </w:pPr>
              <w:hyperlink w:anchor="_Toc525399667" w:history="1">
                <w:r w:rsidR="0096067F" w:rsidRPr="00446F1F">
                  <w:rPr>
                    <w:rStyle w:val="Hyperlink"/>
                    <w:noProof/>
                  </w:rPr>
                  <w:t>4.3.2</w:t>
                </w:r>
                <w:r w:rsidR="0096067F">
                  <w:rPr>
                    <w:rFonts w:asciiTheme="minorHAnsi" w:hAnsiTheme="minorHAnsi"/>
                    <w:noProof/>
                  </w:rPr>
                  <w:tab/>
                </w:r>
                <w:r w:rsidR="0096067F" w:rsidRPr="00446F1F">
                  <w:rPr>
                    <w:rStyle w:val="Hyperlink"/>
                    <w:noProof/>
                  </w:rPr>
                  <w:t>Table Comparison on different combinations of various learning classifiers</w:t>
                </w:r>
                <w:r w:rsidR="0096067F">
                  <w:rPr>
                    <w:noProof/>
                    <w:webHidden/>
                  </w:rPr>
                  <w:tab/>
                </w:r>
                <w:r w:rsidR="0096067F">
                  <w:rPr>
                    <w:noProof/>
                    <w:webHidden/>
                  </w:rPr>
                  <w:fldChar w:fldCharType="begin"/>
                </w:r>
                <w:r w:rsidR="0096067F">
                  <w:rPr>
                    <w:noProof/>
                    <w:webHidden/>
                  </w:rPr>
                  <w:instrText xml:space="preserve"> PAGEREF _Toc525399667 \h </w:instrText>
                </w:r>
                <w:r w:rsidR="0096067F">
                  <w:rPr>
                    <w:noProof/>
                    <w:webHidden/>
                  </w:rPr>
                </w:r>
                <w:r w:rsidR="0096067F">
                  <w:rPr>
                    <w:noProof/>
                    <w:webHidden/>
                  </w:rPr>
                  <w:fldChar w:fldCharType="separate"/>
                </w:r>
                <w:r w:rsidR="00B12A6A">
                  <w:rPr>
                    <w:noProof/>
                    <w:webHidden/>
                  </w:rPr>
                  <w:t>31</w:t>
                </w:r>
                <w:r w:rsidR="0096067F">
                  <w:rPr>
                    <w:noProof/>
                    <w:webHidden/>
                  </w:rPr>
                  <w:fldChar w:fldCharType="end"/>
                </w:r>
              </w:hyperlink>
            </w:p>
            <w:p w14:paraId="5CB60651" w14:textId="185710B7" w:rsidR="0096067F" w:rsidRDefault="009B22AA">
              <w:pPr>
                <w:pStyle w:val="TOC2"/>
                <w:tabs>
                  <w:tab w:val="left" w:pos="880"/>
                  <w:tab w:val="right" w:leader="dot" w:pos="9016"/>
                </w:tabs>
                <w:rPr>
                  <w:rFonts w:asciiTheme="minorHAnsi" w:hAnsiTheme="minorHAnsi"/>
                  <w:noProof/>
                </w:rPr>
              </w:pPr>
              <w:hyperlink w:anchor="_Toc525399668" w:history="1">
                <w:r w:rsidR="0096067F" w:rsidRPr="00446F1F">
                  <w:rPr>
                    <w:rStyle w:val="Hyperlink"/>
                    <w:rFonts w:cs="Times New Roman"/>
                    <w:noProof/>
                  </w:rPr>
                  <w:t>4.4</w:t>
                </w:r>
                <w:r w:rsidR="0096067F">
                  <w:rPr>
                    <w:rFonts w:asciiTheme="minorHAnsi" w:hAnsiTheme="minorHAnsi"/>
                    <w:noProof/>
                  </w:rPr>
                  <w:tab/>
                </w:r>
                <w:r w:rsidR="0096067F" w:rsidRPr="00446F1F">
                  <w:rPr>
                    <w:rStyle w:val="Hyperlink"/>
                    <w:rFonts w:cs="Times New Roman"/>
                    <w:noProof/>
                  </w:rPr>
                  <w:t xml:space="preserve"> Scoreboard</w:t>
                </w:r>
                <w:r w:rsidR="0096067F">
                  <w:rPr>
                    <w:noProof/>
                    <w:webHidden/>
                  </w:rPr>
                  <w:tab/>
                </w:r>
                <w:r w:rsidR="0096067F">
                  <w:rPr>
                    <w:noProof/>
                    <w:webHidden/>
                  </w:rPr>
                  <w:fldChar w:fldCharType="begin"/>
                </w:r>
                <w:r w:rsidR="0096067F">
                  <w:rPr>
                    <w:noProof/>
                    <w:webHidden/>
                  </w:rPr>
                  <w:instrText xml:space="preserve"> PAGEREF _Toc525399668 \h </w:instrText>
                </w:r>
                <w:r w:rsidR="0096067F">
                  <w:rPr>
                    <w:noProof/>
                    <w:webHidden/>
                  </w:rPr>
                </w:r>
                <w:r w:rsidR="0096067F">
                  <w:rPr>
                    <w:noProof/>
                    <w:webHidden/>
                  </w:rPr>
                  <w:fldChar w:fldCharType="separate"/>
                </w:r>
                <w:r w:rsidR="00B12A6A">
                  <w:rPr>
                    <w:noProof/>
                    <w:webHidden/>
                  </w:rPr>
                  <w:t>31</w:t>
                </w:r>
                <w:r w:rsidR="0096067F">
                  <w:rPr>
                    <w:noProof/>
                    <w:webHidden/>
                  </w:rPr>
                  <w:fldChar w:fldCharType="end"/>
                </w:r>
              </w:hyperlink>
            </w:p>
            <w:p w14:paraId="4E1D2665" w14:textId="4238CBED" w:rsidR="0096067F" w:rsidRDefault="009B22AA">
              <w:pPr>
                <w:pStyle w:val="TOC3"/>
                <w:tabs>
                  <w:tab w:val="left" w:pos="1320"/>
                  <w:tab w:val="right" w:leader="dot" w:pos="9016"/>
                </w:tabs>
                <w:rPr>
                  <w:rFonts w:asciiTheme="minorHAnsi" w:hAnsiTheme="minorHAnsi"/>
                  <w:noProof/>
                </w:rPr>
              </w:pPr>
              <w:hyperlink w:anchor="_Toc525399669" w:history="1">
                <w:r w:rsidR="0096067F" w:rsidRPr="00446F1F">
                  <w:rPr>
                    <w:rStyle w:val="Hyperlink"/>
                    <w:noProof/>
                  </w:rPr>
                  <w:t>4.4.1</w:t>
                </w:r>
                <w:r w:rsidR="0096067F">
                  <w:rPr>
                    <w:rFonts w:asciiTheme="minorHAnsi" w:hAnsiTheme="minorHAnsi"/>
                    <w:noProof/>
                  </w:rPr>
                  <w:tab/>
                </w:r>
                <w:r w:rsidR="0096067F" w:rsidRPr="00446F1F">
                  <w:rPr>
                    <w:rStyle w:val="Hyperlink"/>
                    <w:noProof/>
                  </w:rPr>
                  <w:t>Baseline Scores by Organisers</w:t>
                </w:r>
                <w:r w:rsidR="0096067F">
                  <w:rPr>
                    <w:noProof/>
                    <w:webHidden/>
                  </w:rPr>
                  <w:tab/>
                </w:r>
                <w:r w:rsidR="0096067F">
                  <w:rPr>
                    <w:noProof/>
                    <w:webHidden/>
                  </w:rPr>
                  <w:fldChar w:fldCharType="begin"/>
                </w:r>
                <w:r w:rsidR="0096067F">
                  <w:rPr>
                    <w:noProof/>
                    <w:webHidden/>
                  </w:rPr>
                  <w:instrText xml:space="preserve"> PAGEREF _Toc525399669 \h </w:instrText>
                </w:r>
                <w:r w:rsidR="0096067F">
                  <w:rPr>
                    <w:noProof/>
                    <w:webHidden/>
                  </w:rPr>
                </w:r>
                <w:r w:rsidR="0096067F">
                  <w:rPr>
                    <w:noProof/>
                    <w:webHidden/>
                  </w:rPr>
                  <w:fldChar w:fldCharType="separate"/>
                </w:r>
                <w:r w:rsidR="00B12A6A">
                  <w:rPr>
                    <w:noProof/>
                    <w:webHidden/>
                  </w:rPr>
                  <w:t>32</w:t>
                </w:r>
                <w:r w:rsidR="0096067F">
                  <w:rPr>
                    <w:noProof/>
                    <w:webHidden/>
                  </w:rPr>
                  <w:fldChar w:fldCharType="end"/>
                </w:r>
              </w:hyperlink>
            </w:p>
            <w:p w14:paraId="4F56C9C8" w14:textId="38CB29B3" w:rsidR="0096067F" w:rsidRDefault="009B22AA">
              <w:pPr>
                <w:pStyle w:val="TOC3"/>
                <w:tabs>
                  <w:tab w:val="left" w:pos="1320"/>
                  <w:tab w:val="right" w:leader="dot" w:pos="9016"/>
                </w:tabs>
                <w:rPr>
                  <w:rFonts w:asciiTheme="minorHAnsi" w:hAnsiTheme="minorHAnsi"/>
                  <w:noProof/>
                </w:rPr>
              </w:pPr>
              <w:hyperlink w:anchor="_Toc525399670" w:history="1">
                <w:r w:rsidR="0096067F" w:rsidRPr="00446F1F">
                  <w:rPr>
                    <w:rStyle w:val="Hyperlink"/>
                    <w:noProof/>
                  </w:rPr>
                  <w:t>4.4.2</w:t>
                </w:r>
                <w:r w:rsidR="0096067F">
                  <w:rPr>
                    <w:rFonts w:asciiTheme="minorHAnsi" w:hAnsiTheme="minorHAnsi"/>
                    <w:noProof/>
                  </w:rPr>
                  <w:tab/>
                </w:r>
                <w:r w:rsidR="0096067F" w:rsidRPr="00446F1F">
                  <w:rPr>
                    <w:rStyle w:val="Hyperlink"/>
                    <w:noProof/>
                  </w:rPr>
                  <w:t>Submission Score</w:t>
                </w:r>
                <w:r w:rsidR="0096067F">
                  <w:rPr>
                    <w:noProof/>
                    <w:webHidden/>
                  </w:rPr>
                  <w:tab/>
                </w:r>
                <w:r w:rsidR="0096067F">
                  <w:rPr>
                    <w:noProof/>
                    <w:webHidden/>
                  </w:rPr>
                  <w:fldChar w:fldCharType="begin"/>
                </w:r>
                <w:r w:rsidR="0096067F">
                  <w:rPr>
                    <w:noProof/>
                    <w:webHidden/>
                  </w:rPr>
                  <w:instrText xml:space="preserve"> PAGEREF _Toc525399670 \h </w:instrText>
                </w:r>
                <w:r w:rsidR="0096067F">
                  <w:rPr>
                    <w:noProof/>
                    <w:webHidden/>
                  </w:rPr>
                </w:r>
                <w:r w:rsidR="0096067F">
                  <w:rPr>
                    <w:noProof/>
                    <w:webHidden/>
                  </w:rPr>
                  <w:fldChar w:fldCharType="separate"/>
                </w:r>
                <w:r w:rsidR="00B12A6A">
                  <w:rPr>
                    <w:noProof/>
                    <w:webHidden/>
                  </w:rPr>
                  <w:t>32</w:t>
                </w:r>
                <w:r w:rsidR="0096067F">
                  <w:rPr>
                    <w:noProof/>
                    <w:webHidden/>
                  </w:rPr>
                  <w:fldChar w:fldCharType="end"/>
                </w:r>
              </w:hyperlink>
            </w:p>
            <w:p w14:paraId="4F87D65F" w14:textId="0CC82B15" w:rsidR="0096067F" w:rsidRDefault="009B22AA">
              <w:pPr>
                <w:pStyle w:val="TOC3"/>
                <w:tabs>
                  <w:tab w:val="left" w:pos="1320"/>
                  <w:tab w:val="right" w:leader="dot" w:pos="9016"/>
                </w:tabs>
                <w:rPr>
                  <w:rFonts w:asciiTheme="minorHAnsi" w:hAnsiTheme="minorHAnsi"/>
                  <w:noProof/>
                </w:rPr>
              </w:pPr>
              <w:hyperlink w:anchor="_Toc525399671" w:history="1">
                <w:r w:rsidR="0096067F" w:rsidRPr="00446F1F">
                  <w:rPr>
                    <w:rStyle w:val="Hyperlink"/>
                    <w:noProof/>
                  </w:rPr>
                  <w:t>4.4.3</w:t>
                </w:r>
                <w:r w:rsidR="0096067F">
                  <w:rPr>
                    <w:rFonts w:asciiTheme="minorHAnsi" w:hAnsiTheme="minorHAnsi"/>
                    <w:noProof/>
                  </w:rPr>
                  <w:tab/>
                </w:r>
                <w:r w:rsidR="0096067F" w:rsidRPr="00446F1F">
                  <w:rPr>
                    <w:rStyle w:val="Hyperlink"/>
                    <w:noProof/>
                  </w:rPr>
                  <w:t>Top Scorers</w:t>
                </w:r>
                <w:r w:rsidR="0096067F">
                  <w:rPr>
                    <w:noProof/>
                    <w:webHidden/>
                  </w:rPr>
                  <w:tab/>
                </w:r>
                <w:r w:rsidR="0096067F">
                  <w:rPr>
                    <w:noProof/>
                    <w:webHidden/>
                  </w:rPr>
                  <w:fldChar w:fldCharType="begin"/>
                </w:r>
                <w:r w:rsidR="0096067F">
                  <w:rPr>
                    <w:noProof/>
                    <w:webHidden/>
                  </w:rPr>
                  <w:instrText xml:space="preserve"> PAGEREF _Toc525399671 \h </w:instrText>
                </w:r>
                <w:r w:rsidR="0096067F">
                  <w:rPr>
                    <w:noProof/>
                    <w:webHidden/>
                  </w:rPr>
                </w:r>
                <w:r w:rsidR="0096067F">
                  <w:rPr>
                    <w:noProof/>
                    <w:webHidden/>
                  </w:rPr>
                  <w:fldChar w:fldCharType="separate"/>
                </w:r>
                <w:r w:rsidR="00B12A6A">
                  <w:rPr>
                    <w:noProof/>
                    <w:webHidden/>
                  </w:rPr>
                  <w:t>33</w:t>
                </w:r>
                <w:r w:rsidR="0096067F">
                  <w:rPr>
                    <w:noProof/>
                    <w:webHidden/>
                  </w:rPr>
                  <w:fldChar w:fldCharType="end"/>
                </w:r>
              </w:hyperlink>
            </w:p>
            <w:p w14:paraId="2937D6C0" w14:textId="0BF230A6" w:rsidR="0096067F" w:rsidRDefault="009B22AA">
              <w:pPr>
                <w:pStyle w:val="TOC3"/>
                <w:tabs>
                  <w:tab w:val="left" w:pos="1320"/>
                  <w:tab w:val="right" w:leader="dot" w:pos="9016"/>
                </w:tabs>
                <w:rPr>
                  <w:rStyle w:val="Hyperlink"/>
                  <w:noProof/>
                </w:rPr>
              </w:pPr>
              <w:hyperlink w:anchor="_Toc525399672" w:history="1">
                <w:r w:rsidR="0096067F" w:rsidRPr="00446F1F">
                  <w:rPr>
                    <w:rStyle w:val="Hyperlink"/>
                    <w:noProof/>
                  </w:rPr>
                  <w:t>4.4.3</w:t>
                </w:r>
                <w:r w:rsidR="0096067F">
                  <w:rPr>
                    <w:rFonts w:asciiTheme="minorHAnsi" w:hAnsiTheme="minorHAnsi"/>
                    <w:noProof/>
                  </w:rPr>
                  <w:tab/>
                </w:r>
                <w:r w:rsidR="0096067F" w:rsidRPr="00446F1F">
                  <w:rPr>
                    <w:rStyle w:val="Hyperlink"/>
                    <w:noProof/>
                  </w:rPr>
                  <w:t>Evaluation of top scorers</w:t>
                </w:r>
                <w:r w:rsidR="0096067F">
                  <w:rPr>
                    <w:noProof/>
                    <w:webHidden/>
                  </w:rPr>
                  <w:tab/>
                </w:r>
                <w:r w:rsidR="0096067F">
                  <w:rPr>
                    <w:noProof/>
                    <w:webHidden/>
                  </w:rPr>
                  <w:fldChar w:fldCharType="begin"/>
                </w:r>
                <w:r w:rsidR="0096067F">
                  <w:rPr>
                    <w:noProof/>
                    <w:webHidden/>
                  </w:rPr>
                  <w:instrText xml:space="preserve"> PAGEREF _Toc525399672 \h </w:instrText>
                </w:r>
                <w:r w:rsidR="0096067F">
                  <w:rPr>
                    <w:noProof/>
                    <w:webHidden/>
                  </w:rPr>
                </w:r>
                <w:r w:rsidR="0096067F">
                  <w:rPr>
                    <w:noProof/>
                    <w:webHidden/>
                  </w:rPr>
                  <w:fldChar w:fldCharType="separate"/>
                </w:r>
                <w:r w:rsidR="00B12A6A">
                  <w:rPr>
                    <w:noProof/>
                    <w:webHidden/>
                  </w:rPr>
                  <w:t>33</w:t>
                </w:r>
                <w:r w:rsidR="0096067F">
                  <w:rPr>
                    <w:noProof/>
                    <w:webHidden/>
                  </w:rPr>
                  <w:fldChar w:fldCharType="end"/>
                </w:r>
              </w:hyperlink>
            </w:p>
            <w:p w14:paraId="7A02A58B" w14:textId="5295CC24" w:rsidR="0096067F" w:rsidRDefault="0096067F" w:rsidP="0096067F">
              <w:pPr>
                <w:rPr>
                  <w:noProof/>
                </w:rPr>
              </w:pPr>
            </w:p>
            <w:p w14:paraId="57C56AA7" w14:textId="0F1479A2" w:rsidR="0096067F" w:rsidRPr="0096067F" w:rsidRDefault="0096067F" w:rsidP="0096067F">
              <w:pPr>
                <w:rPr>
                  <w:noProof/>
                  <w:sz w:val="28"/>
                  <w:lang w:val="en-US" w:eastAsia="en-US"/>
                </w:rPr>
              </w:pPr>
              <w:r w:rsidRPr="006A5B3B">
                <w:rPr>
                  <w:noProof/>
                  <w:sz w:val="28"/>
                  <w:lang w:val="en-US" w:eastAsia="en-US"/>
                </w:rPr>
                <w:t xml:space="preserve">Chapter </w:t>
              </w:r>
              <w:r>
                <w:rPr>
                  <w:noProof/>
                  <w:sz w:val="28"/>
                  <w:lang w:val="en-US" w:eastAsia="en-US"/>
                </w:rPr>
                <w:t>5</w:t>
              </w:r>
            </w:p>
            <w:p w14:paraId="5E364E3A" w14:textId="1E0D351A" w:rsidR="0096067F" w:rsidRDefault="009B22AA">
              <w:pPr>
                <w:pStyle w:val="TOC1"/>
                <w:rPr>
                  <w:rFonts w:asciiTheme="minorHAnsi" w:hAnsiTheme="minorHAnsi"/>
                  <w:noProof/>
                  <w:sz w:val="22"/>
                </w:rPr>
              </w:pPr>
              <w:hyperlink w:anchor="_Toc525399673" w:history="1">
                <w:r w:rsidR="0096067F" w:rsidRPr="00446F1F">
                  <w:rPr>
                    <w:rStyle w:val="Hyperlink"/>
                    <w:noProof/>
                  </w:rPr>
                  <w:t>Discussion</w:t>
                </w:r>
                <w:r w:rsidR="0096067F">
                  <w:rPr>
                    <w:noProof/>
                    <w:webHidden/>
                  </w:rPr>
                  <w:tab/>
                </w:r>
                <w:r w:rsidR="0096067F">
                  <w:rPr>
                    <w:noProof/>
                    <w:webHidden/>
                  </w:rPr>
                  <w:fldChar w:fldCharType="begin"/>
                </w:r>
                <w:r w:rsidR="0096067F">
                  <w:rPr>
                    <w:noProof/>
                    <w:webHidden/>
                  </w:rPr>
                  <w:instrText xml:space="preserve"> PAGEREF _Toc525399673 \h </w:instrText>
                </w:r>
                <w:r w:rsidR="0096067F">
                  <w:rPr>
                    <w:noProof/>
                    <w:webHidden/>
                  </w:rPr>
                </w:r>
                <w:r w:rsidR="0096067F">
                  <w:rPr>
                    <w:noProof/>
                    <w:webHidden/>
                  </w:rPr>
                  <w:fldChar w:fldCharType="separate"/>
                </w:r>
                <w:r w:rsidR="00B12A6A">
                  <w:rPr>
                    <w:noProof/>
                    <w:webHidden/>
                  </w:rPr>
                  <w:t>34</w:t>
                </w:r>
                <w:r w:rsidR="0096067F">
                  <w:rPr>
                    <w:noProof/>
                    <w:webHidden/>
                  </w:rPr>
                  <w:fldChar w:fldCharType="end"/>
                </w:r>
              </w:hyperlink>
            </w:p>
            <w:p w14:paraId="6463F60A" w14:textId="4A2C4727" w:rsidR="0096067F" w:rsidRDefault="009B22AA">
              <w:pPr>
                <w:pStyle w:val="TOC2"/>
                <w:tabs>
                  <w:tab w:val="left" w:pos="880"/>
                  <w:tab w:val="right" w:leader="dot" w:pos="9016"/>
                </w:tabs>
                <w:rPr>
                  <w:rFonts w:asciiTheme="minorHAnsi" w:hAnsiTheme="minorHAnsi"/>
                  <w:noProof/>
                </w:rPr>
              </w:pPr>
              <w:hyperlink w:anchor="_Toc525399674" w:history="1">
                <w:r w:rsidR="0096067F" w:rsidRPr="00446F1F">
                  <w:rPr>
                    <w:rStyle w:val="Hyperlink"/>
                    <w:rFonts w:cs="Times New Roman"/>
                    <w:noProof/>
                  </w:rPr>
                  <w:t>5.1</w:t>
                </w:r>
                <w:r w:rsidR="0096067F">
                  <w:rPr>
                    <w:rFonts w:asciiTheme="minorHAnsi" w:hAnsiTheme="minorHAnsi"/>
                    <w:noProof/>
                  </w:rPr>
                  <w:tab/>
                </w:r>
                <w:r w:rsidR="0096067F" w:rsidRPr="00446F1F">
                  <w:rPr>
                    <w:rStyle w:val="Hyperlink"/>
                    <w:rFonts w:cs="Times New Roman"/>
                    <w:noProof/>
                  </w:rPr>
                  <w:t>Lexicon Resources</w:t>
                </w:r>
                <w:r w:rsidR="0096067F">
                  <w:rPr>
                    <w:noProof/>
                    <w:webHidden/>
                  </w:rPr>
                  <w:tab/>
                </w:r>
                <w:r w:rsidR="0096067F">
                  <w:rPr>
                    <w:noProof/>
                    <w:webHidden/>
                  </w:rPr>
                  <w:fldChar w:fldCharType="begin"/>
                </w:r>
                <w:r w:rsidR="0096067F">
                  <w:rPr>
                    <w:noProof/>
                    <w:webHidden/>
                  </w:rPr>
                  <w:instrText xml:space="preserve"> PAGEREF _Toc525399674 \h </w:instrText>
                </w:r>
                <w:r w:rsidR="0096067F">
                  <w:rPr>
                    <w:noProof/>
                    <w:webHidden/>
                  </w:rPr>
                </w:r>
                <w:r w:rsidR="0096067F">
                  <w:rPr>
                    <w:noProof/>
                    <w:webHidden/>
                  </w:rPr>
                  <w:fldChar w:fldCharType="separate"/>
                </w:r>
                <w:r w:rsidR="00B12A6A">
                  <w:rPr>
                    <w:noProof/>
                    <w:webHidden/>
                  </w:rPr>
                  <w:t>34</w:t>
                </w:r>
                <w:r w:rsidR="0096067F">
                  <w:rPr>
                    <w:noProof/>
                    <w:webHidden/>
                  </w:rPr>
                  <w:fldChar w:fldCharType="end"/>
                </w:r>
              </w:hyperlink>
            </w:p>
            <w:p w14:paraId="69E2B7D8" w14:textId="2DFCAC3F" w:rsidR="0096067F" w:rsidRDefault="009B22AA">
              <w:pPr>
                <w:pStyle w:val="TOC2"/>
                <w:tabs>
                  <w:tab w:val="left" w:pos="880"/>
                  <w:tab w:val="right" w:leader="dot" w:pos="9016"/>
                </w:tabs>
                <w:rPr>
                  <w:rFonts w:asciiTheme="minorHAnsi" w:hAnsiTheme="minorHAnsi"/>
                  <w:noProof/>
                </w:rPr>
              </w:pPr>
              <w:hyperlink w:anchor="_Toc525399675" w:history="1">
                <w:r w:rsidR="0096067F" w:rsidRPr="00446F1F">
                  <w:rPr>
                    <w:rStyle w:val="Hyperlink"/>
                    <w:rFonts w:cs="Times New Roman"/>
                    <w:noProof/>
                  </w:rPr>
                  <w:t>5.2</w:t>
                </w:r>
                <w:r w:rsidR="0096067F">
                  <w:rPr>
                    <w:rFonts w:asciiTheme="minorHAnsi" w:hAnsiTheme="minorHAnsi"/>
                    <w:noProof/>
                  </w:rPr>
                  <w:tab/>
                </w:r>
                <w:r w:rsidR="0096067F" w:rsidRPr="00446F1F">
                  <w:rPr>
                    <w:rStyle w:val="Hyperlink"/>
                    <w:rFonts w:cs="Times New Roman"/>
                    <w:noProof/>
                  </w:rPr>
                  <w:t>Learning-based Algorithms</w:t>
                </w:r>
                <w:r w:rsidR="0096067F">
                  <w:rPr>
                    <w:noProof/>
                    <w:webHidden/>
                  </w:rPr>
                  <w:tab/>
                </w:r>
                <w:r w:rsidR="0096067F">
                  <w:rPr>
                    <w:noProof/>
                    <w:webHidden/>
                  </w:rPr>
                  <w:fldChar w:fldCharType="begin"/>
                </w:r>
                <w:r w:rsidR="0096067F">
                  <w:rPr>
                    <w:noProof/>
                    <w:webHidden/>
                  </w:rPr>
                  <w:instrText xml:space="preserve"> PAGEREF _Toc525399675 \h </w:instrText>
                </w:r>
                <w:r w:rsidR="0096067F">
                  <w:rPr>
                    <w:noProof/>
                    <w:webHidden/>
                  </w:rPr>
                </w:r>
                <w:r w:rsidR="0096067F">
                  <w:rPr>
                    <w:noProof/>
                    <w:webHidden/>
                  </w:rPr>
                  <w:fldChar w:fldCharType="separate"/>
                </w:r>
                <w:r w:rsidR="00B12A6A">
                  <w:rPr>
                    <w:noProof/>
                    <w:webHidden/>
                  </w:rPr>
                  <w:t>36</w:t>
                </w:r>
                <w:r w:rsidR="0096067F">
                  <w:rPr>
                    <w:noProof/>
                    <w:webHidden/>
                  </w:rPr>
                  <w:fldChar w:fldCharType="end"/>
                </w:r>
              </w:hyperlink>
            </w:p>
            <w:p w14:paraId="39B3CDFC" w14:textId="12497BDB" w:rsidR="0096067F" w:rsidRDefault="009B22AA">
              <w:pPr>
                <w:pStyle w:val="TOC2"/>
                <w:tabs>
                  <w:tab w:val="left" w:pos="880"/>
                  <w:tab w:val="right" w:leader="dot" w:pos="9016"/>
                </w:tabs>
                <w:rPr>
                  <w:rFonts w:asciiTheme="minorHAnsi" w:hAnsiTheme="minorHAnsi"/>
                  <w:noProof/>
                </w:rPr>
              </w:pPr>
              <w:hyperlink w:anchor="_Toc525399676" w:history="1">
                <w:r w:rsidR="0096067F" w:rsidRPr="00446F1F">
                  <w:rPr>
                    <w:rStyle w:val="Hyperlink"/>
                    <w:rFonts w:cs="Times New Roman"/>
                    <w:noProof/>
                  </w:rPr>
                  <w:t>5.3</w:t>
                </w:r>
                <w:r w:rsidR="0096067F">
                  <w:rPr>
                    <w:rFonts w:asciiTheme="minorHAnsi" w:hAnsiTheme="minorHAnsi"/>
                    <w:noProof/>
                  </w:rPr>
                  <w:tab/>
                </w:r>
                <w:r w:rsidR="0096067F" w:rsidRPr="00446F1F">
                  <w:rPr>
                    <w:rStyle w:val="Hyperlink"/>
                    <w:rFonts w:cs="Times New Roman"/>
                    <w:noProof/>
                  </w:rPr>
                  <w:t>Hybrid Approach</w:t>
                </w:r>
                <w:r w:rsidR="0096067F">
                  <w:rPr>
                    <w:noProof/>
                    <w:webHidden/>
                  </w:rPr>
                  <w:tab/>
                </w:r>
                <w:r w:rsidR="0096067F">
                  <w:rPr>
                    <w:noProof/>
                    <w:webHidden/>
                  </w:rPr>
                  <w:fldChar w:fldCharType="begin"/>
                </w:r>
                <w:r w:rsidR="0096067F">
                  <w:rPr>
                    <w:noProof/>
                    <w:webHidden/>
                  </w:rPr>
                  <w:instrText xml:space="preserve"> PAGEREF _Toc525399676 \h </w:instrText>
                </w:r>
                <w:r w:rsidR="0096067F">
                  <w:rPr>
                    <w:noProof/>
                    <w:webHidden/>
                  </w:rPr>
                </w:r>
                <w:r w:rsidR="0096067F">
                  <w:rPr>
                    <w:noProof/>
                    <w:webHidden/>
                  </w:rPr>
                  <w:fldChar w:fldCharType="separate"/>
                </w:r>
                <w:r w:rsidR="00B12A6A">
                  <w:rPr>
                    <w:noProof/>
                    <w:webHidden/>
                  </w:rPr>
                  <w:t>38</w:t>
                </w:r>
                <w:r w:rsidR="0096067F">
                  <w:rPr>
                    <w:noProof/>
                    <w:webHidden/>
                  </w:rPr>
                  <w:fldChar w:fldCharType="end"/>
                </w:r>
              </w:hyperlink>
            </w:p>
            <w:p w14:paraId="41F20155" w14:textId="64E7D894" w:rsidR="0096067F" w:rsidRDefault="009B22AA">
              <w:pPr>
                <w:pStyle w:val="TOC2"/>
                <w:tabs>
                  <w:tab w:val="left" w:pos="880"/>
                  <w:tab w:val="right" w:leader="dot" w:pos="9016"/>
                </w:tabs>
                <w:rPr>
                  <w:rFonts w:asciiTheme="minorHAnsi" w:hAnsiTheme="minorHAnsi"/>
                  <w:noProof/>
                </w:rPr>
              </w:pPr>
              <w:hyperlink w:anchor="_Toc525399677" w:history="1">
                <w:r w:rsidR="0096067F" w:rsidRPr="00446F1F">
                  <w:rPr>
                    <w:rStyle w:val="Hyperlink"/>
                    <w:rFonts w:cs="Times New Roman"/>
                    <w:noProof/>
                  </w:rPr>
                  <w:t>5.4</w:t>
                </w:r>
                <w:r w:rsidR="0096067F">
                  <w:rPr>
                    <w:rFonts w:asciiTheme="minorHAnsi" w:hAnsiTheme="minorHAnsi"/>
                    <w:noProof/>
                  </w:rPr>
                  <w:tab/>
                </w:r>
                <w:r w:rsidR="0096067F" w:rsidRPr="00446F1F">
                  <w:rPr>
                    <w:rStyle w:val="Hyperlink"/>
                    <w:rFonts w:cs="Times New Roman"/>
                    <w:noProof/>
                  </w:rPr>
                  <w:t>Advantages of different models</w:t>
                </w:r>
                <w:r w:rsidR="0096067F">
                  <w:rPr>
                    <w:noProof/>
                    <w:webHidden/>
                  </w:rPr>
                  <w:tab/>
                </w:r>
                <w:r w:rsidR="0096067F">
                  <w:rPr>
                    <w:noProof/>
                    <w:webHidden/>
                  </w:rPr>
                  <w:fldChar w:fldCharType="begin"/>
                </w:r>
                <w:r w:rsidR="0096067F">
                  <w:rPr>
                    <w:noProof/>
                    <w:webHidden/>
                  </w:rPr>
                  <w:instrText xml:space="preserve"> PAGEREF _Toc525399677 \h </w:instrText>
                </w:r>
                <w:r w:rsidR="0096067F">
                  <w:rPr>
                    <w:noProof/>
                    <w:webHidden/>
                  </w:rPr>
                </w:r>
                <w:r w:rsidR="0096067F">
                  <w:rPr>
                    <w:noProof/>
                    <w:webHidden/>
                  </w:rPr>
                  <w:fldChar w:fldCharType="separate"/>
                </w:r>
                <w:r w:rsidR="00B12A6A">
                  <w:rPr>
                    <w:noProof/>
                    <w:webHidden/>
                  </w:rPr>
                  <w:t>39</w:t>
                </w:r>
                <w:r w:rsidR="0096067F">
                  <w:rPr>
                    <w:noProof/>
                    <w:webHidden/>
                  </w:rPr>
                  <w:fldChar w:fldCharType="end"/>
                </w:r>
              </w:hyperlink>
            </w:p>
            <w:p w14:paraId="7C29E9F9" w14:textId="4F6FD1BD" w:rsidR="0096067F" w:rsidRDefault="009B22AA">
              <w:pPr>
                <w:pStyle w:val="TOC2"/>
                <w:tabs>
                  <w:tab w:val="left" w:pos="880"/>
                  <w:tab w:val="right" w:leader="dot" w:pos="9016"/>
                </w:tabs>
                <w:rPr>
                  <w:rFonts w:asciiTheme="minorHAnsi" w:hAnsiTheme="minorHAnsi"/>
                  <w:noProof/>
                </w:rPr>
              </w:pPr>
              <w:hyperlink w:anchor="_Toc525399678" w:history="1">
                <w:r w:rsidR="0096067F" w:rsidRPr="00446F1F">
                  <w:rPr>
                    <w:rStyle w:val="Hyperlink"/>
                    <w:rFonts w:cs="Times New Roman"/>
                    <w:noProof/>
                  </w:rPr>
                  <w:t>5.5</w:t>
                </w:r>
                <w:r w:rsidR="0096067F">
                  <w:rPr>
                    <w:rFonts w:asciiTheme="minorHAnsi" w:hAnsiTheme="minorHAnsi"/>
                    <w:noProof/>
                  </w:rPr>
                  <w:tab/>
                </w:r>
                <w:r w:rsidR="0096067F" w:rsidRPr="00446F1F">
                  <w:rPr>
                    <w:rStyle w:val="Hyperlink"/>
                    <w:rFonts w:cs="Times New Roman"/>
                    <w:noProof/>
                  </w:rPr>
                  <w:t>Possible Improvements</w:t>
                </w:r>
                <w:r w:rsidR="0096067F">
                  <w:rPr>
                    <w:noProof/>
                    <w:webHidden/>
                  </w:rPr>
                  <w:tab/>
                </w:r>
                <w:r w:rsidR="0096067F">
                  <w:rPr>
                    <w:noProof/>
                    <w:webHidden/>
                  </w:rPr>
                  <w:fldChar w:fldCharType="begin"/>
                </w:r>
                <w:r w:rsidR="0096067F">
                  <w:rPr>
                    <w:noProof/>
                    <w:webHidden/>
                  </w:rPr>
                  <w:instrText xml:space="preserve"> PAGEREF _Toc525399678 \h </w:instrText>
                </w:r>
                <w:r w:rsidR="0096067F">
                  <w:rPr>
                    <w:noProof/>
                    <w:webHidden/>
                  </w:rPr>
                </w:r>
                <w:r w:rsidR="0096067F">
                  <w:rPr>
                    <w:noProof/>
                    <w:webHidden/>
                  </w:rPr>
                  <w:fldChar w:fldCharType="separate"/>
                </w:r>
                <w:r w:rsidR="00B12A6A">
                  <w:rPr>
                    <w:noProof/>
                    <w:webHidden/>
                  </w:rPr>
                  <w:t>40</w:t>
                </w:r>
                <w:r w:rsidR="0096067F">
                  <w:rPr>
                    <w:noProof/>
                    <w:webHidden/>
                  </w:rPr>
                  <w:fldChar w:fldCharType="end"/>
                </w:r>
              </w:hyperlink>
            </w:p>
            <w:p w14:paraId="6F01FC53" w14:textId="6F839F1D" w:rsidR="0096067F" w:rsidRDefault="009B22AA">
              <w:pPr>
                <w:pStyle w:val="TOC2"/>
                <w:tabs>
                  <w:tab w:val="left" w:pos="880"/>
                  <w:tab w:val="right" w:leader="dot" w:pos="9016"/>
                </w:tabs>
                <w:rPr>
                  <w:rStyle w:val="Hyperlink"/>
                  <w:noProof/>
                </w:rPr>
              </w:pPr>
              <w:hyperlink w:anchor="_Toc525399679" w:history="1">
                <w:r w:rsidR="0096067F" w:rsidRPr="00446F1F">
                  <w:rPr>
                    <w:rStyle w:val="Hyperlink"/>
                    <w:rFonts w:cs="Times New Roman"/>
                    <w:noProof/>
                  </w:rPr>
                  <w:t>5.6</w:t>
                </w:r>
                <w:r w:rsidR="0096067F">
                  <w:rPr>
                    <w:rFonts w:asciiTheme="minorHAnsi" w:hAnsiTheme="minorHAnsi"/>
                    <w:noProof/>
                  </w:rPr>
                  <w:tab/>
                </w:r>
                <w:r w:rsidR="0096067F" w:rsidRPr="00446F1F">
                  <w:rPr>
                    <w:rStyle w:val="Hyperlink"/>
                    <w:rFonts w:cs="Times New Roman"/>
                    <w:noProof/>
                  </w:rPr>
                  <w:t>Conclusion</w:t>
                </w:r>
                <w:r w:rsidR="0096067F">
                  <w:rPr>
                    <w:noProof/>
                    <w:webHidden/>
                  </w:rPr>
                  <w:tab/>
                </w:r>
                <w:r w:rsidR="0096067F">
                  <w:rPr>
                    <w:noProof/>
                    <w:webHidden/>
                  </w:rPr>
                  <w:fldChar w:fldCharType="begin"/>
                </w:r>
                <w:r w:rsidR="0096067F">
                  <w:rPr>
                    <w:noProof/>
                    <w:webHidden/>
                  </w:rPr>
                  <w:instrText xml:space="preserve"> PAGEREF _Toc525399679 \h </w:instrText>
                </w:r>
                <w:r w:rsidR="0096067F">
                  <w:rPr>
                    <w:noProof/>
                    <w:webHidden/>
                  </w:rPr>
                </w:r>
                <w:r w:rsidR="0096067F">
                  <w:rPr>
                    <w:noProof/>
                    <w:webHidden/>
                  </w:rPr>
                  <w:fldChar w:fldCharType="separate"/>
                </w:r>
                <w:r w:rsidR="00B12A6A">
                  <w:rPr>
                    <w:noProof/>
                    <w:webHidden/>
                  </w:rPr>
                  <w:t>41</w:t>
                </w:r>
                <w:r w:rsidR="0096067F">
                  <w:rPr>
                    <w:noProof/>
                    <w:webHidden/>
                  </w:rPr>
                  <w:fldChar w:fldCharType="end"/>
                </w:r>
              </w:hyperlink>
            </w:p>
            <w:p w14:paraId="0C219685" w14:textId="70350142" w:rsidR="00C77901" w:rsidRDefault="00C77901" w:rsidP="00C77901">
              <w:pPr>
                <w:rPr>
                  <w:noProof/>
                </w:rPr>
              </w:pPr>
            </w:p>
            <w:p w14:paraId="3C7E28AE" w14:textId="7681533A" w:rsidR="00D95AE9" w:rsidRPr="00D95AE9" w:rsidRDefault="00D95AE9" w:rsidP="00C77901">
              <w:pPr>
                <w:rPr>
                  <w:noProof/>
                  <w:sz w:val="28"/>
                  <w:lang w:val="en-US" w:eastAsia="en-US"/>
                </w:rPr>
              </w:pPr>
              <w:r w:rsidRPr="006A5B3B">
                <w:rPr>
                  <w:noProof/>
                  <w:sz w:val="28"/>
                  <w:lang w:val="en-US" w:eastAsia="en-US"/>
                </w:rPr>
                <w:t xml:space="preserve">Chapter </w:t>
              </w:r>
              <w:r>
                <w:rPr>
                  <w:noProof/>
                  <w:sz w:val="28"/>
                  <w:lang w:val="en-US" w:eastAsia="en-US"/>
                </w:rPr>
                <w:t>6</w:t>
              </w:r>
            </w:p>
            <w:p w14:paraId="3A39FA8F" w14:textId="032CCFC4" w:rsidR="0096067F" w:rsidRDefault="009B22AA">
              <w:pPr>
                <w:pStyle w:val="TOC1"/>
                <w:rPr>
                  <w:rFonts w:asciiTheme="minorHAnsi" w:hAnsiTheme="minorHAnsi"/>
                  <w:noProof/>
                  <w:sz w:val="22"/>
                </w:rPr>
              </w:pPr>
              <w:hyperlink w:anchor="_Toc525399680" w:history="1">
                <w:r w:rsidR="0096067F" w:rsidRPr="00446F1F">
                  <w:rPr>
                    <w:rStyle w:val="Hyperlink"/>
                    <w:noProof/>
                  </w:rPr>
                  <w:t>Appendix</w:t>
                </w:r>
                <w:r w:rsidR="0096067F">
                  <w:rPr>
                    <w:noProof/>
                    <w:webHidden/>
                  </w:rPr>
                  <w:tab/>
                </w:r>
                <w:r w:rsidR="0096067F">
                  <w:rPr>
                    <w:noProof/>
                    <w:webHidden/>
                  </w:rPr>
                  <w:fldChar w:fldCharType="begin"/>
                </w:r>
                <w:r w:rsidR="0096067F">
                  <w:rPr>
                    <w:noProof/>
                    <w:webHidden/>
                  </w:rPr>
                  <w:instrText xml:space="preserve"> PAGEREF _Toc525399680 \h </w:instrText>
                </w:r>
                <w:r w:rsidR="0096067F">
                  <w:rPr>
                    <w:noProof/>
                    <w:webHidden/>
                  </w:rPr>
                </w:r>
                <w:r w:rsidR="0096067F">
                  <w:rPr>
                    <w:noProof/>
                    <w:webHidden/>
                  </w:rPr>
                  <w:fldChar w:fldCharType="separate"/>
                </w:r>
                <w:r w:rsidR="00B12A6A">
                  <w:rPr>
                    <w:noProof/>
                    <w:webHidden/>
                  </w:rPr>
                  <w:t>42</w:t>
                </w:r>
                <w:r w:rsidR="0096067F">
                  <w:rPr>
                    <w:noProof/>
                    <w:webHidden/>
                  </w:rPr>
                  <w:fldChar w:fldCharType="end"/>
                </w:r>
              </w:hyperlink>
            </w:p>
            <w:p w14:paraId="5D4E03E8" w14:textId="24211799" w:rsidR="0096067F" w:rsidRDefault="009B22AA">
              <w:pPr>
                <w:pStyle w:val="TOC2"/>
                <w:tabs>
                  <w:tab w:val="right" w:leader="dot" w:pos="9016"/>
                </w:tabs>
                <w:rPr>
                  <w:rFonts w:asciiTheme="minorHAnsi" w:hAnsiTheme="minorHAnsi"/>
                  <w:noProof/>
                </w:rPr>
              </w:pPr>
              <w:hyperlink w:anchor="_Toc525399681" w:history="1">
                <w:r w:rsidR="0096067F" w:rsidRPr="00446F1F">
                  <w:rPr>
                    <w:rStyle w:val="Hyperlink"/>
                    <w:noProof/>
                  </w:rPr>
                  <w:t>Complied Results</w:t>
                </w:r>
                <w:r w:rsidR="0096067F">
                  <w:rPr>
                    <w:noProof/>
                    <w:webHidden/>
                  </w:rPr>
                  <w:tab/>
                </w:r>
                <w:r w:rsidR="0096067F">
                  <w:rPr>
                    <w:noProof/>
                    <w:webHidden/>
                  </w:rPr>
                  <w:fldChar w:fldCharType="begin"/>
                </w:r>
                <w:r w:rsidR="0096067F">
                  <w:rPr>
                    <w:noProof/>
                    <w:webHidden/>
                  </w:rPr>
                  <w:instrText xml:space="preserve"> PAGEREF _Toc525399681 \h </w:instrText>
                </w:r>
                <w:r w:rsidR="0096067F">
                  <w:rPr>
                    <w:noProof/>
                    <w:webHidden/>
                  </w:rPr>
                </w:r>
                <w:r w:rsidR="0096067F">
                  <w:rPr>
                    <w:noProof/>
                    <w:webHidden/>
                  </w:rPr>
                  <w:fldChar w:fldCharType="separate"/>
                </w:r>
                <w:r w:rsidR="00B12A6A">
                  <w:rPr>
                    <w:noProof/>
                    <w:webHidden/>
                  </w:rPr>
                  <w:t>42</w:t>
                </w:r>
                <w:r w:rsidR="0096067F">
                  <w:rPr>
                    <w:noProof/>
                    <w:webHidden/>
                  </w:rPr>
                  <w:fldChar w:fldCharType="end"/>
                </w:r>
              </w:hyperlink>
            </w:p>
            <w:p w14:paraId="14F8D1D2" w14:textId="7912FE4F" w:rsidR="0096067F" w:rsidRDefault="009B22AA">
              <w:pPr>
                <w:pStyle w:val="TOC2"/>
                <w:tabs>
                  <w:tab w:val="right" w:leader="dot" w:pos="9016"/>
                </w:tabs>
                <w:rPr>
                  <w:rFonts w:asciiTheme="minorHAnsi" w:hAnsiTheme="minorHAnsi"/>
                  <w:noProof/>
                </w:rPr>
              </w:pPr>
              <w:hyperlink w:anchor="_Toc525399682" w:history="1">
                <w:r w:rsidR="0096067F" w:rsidRPr="00446F1F">
                  <w:rPr>
                    <w:rStyle w:val="Hyperlink"/>
                    <w:noProof/>
                  </w:rPr>
                  <w:t>Setup</w:t>
                </w:r>
                <w:r w:rsidR="0096067F">
                  <w:rPr>
                    <w:noProof/>
                    <w:webHidden/>
                  </w:rPr>
                  <w:tab/>
                </w:r>
                <w:r w:rsidR="0096067F">
                  <w:rPr>
                    <w:noProof/>
                    <w:webHidden/>
                  </w:rPr>
                  <w:fldChar w:fldCharType="begin"/>
                </w:r>
                <w:r w:rsidR="0096067F">
                  <w:rPr>
                    <w:noProof/>
                    <w:webHidden/>
                  </w:rPr>
                  <w:instrText xml:space="preserve"> PAGEREF _Toc525399682 \h </w:instrText>
                </w:r>
                <w:r w:rsidR="0096067F">
                  <w:rPr>
                    <w:noProof/>
                    <w:webHidden/>
                  </w:rPr>
                </w:r>
                <w:r w:rsidR="0096067F">
                  <w:rPr>
                    <w:noProof/>
                    <w:webHidden/>
                  </w:rPr>
                  <w:fldChar w:fldCharType="separate"/>
                </w:r>
                <w:r w:rsidR="00B12A6A">
                  <w:rPr>
                    <w:noProof/>
                    <w:webHidden/>
                  </w:rPr>
                  <w:t>45</w:t>
                </w:r>
                <w:r w:rsidR="0096067F">
                  <w:rPr>
                    <w:noProof/>
                    <w:webHidden/>
                  </w:rPr>
                  <w:fldChar w:fldCharType="end"/>
                </w:r>
              </w:hyperlink>
            </w:p>
            <w:p w14:paraId="28962667" w14:textId="4C7DF538" w:rsidR="0096067F" w:rsidRDefault="009B22AA">
              <w:pPr>
                <w:pStyle w:val="TOC3"/>
                <w:tabs>
                  <w:tab w:val="right" w:leader="dot" w:pos="9016"/>
                </w:tabs>
                <w:rPr>
                  <w:rFonts w:asciiTheme="minorHAnsi" w:hAnsiTheme="minorHAnsi"/>
                  <w:noProof/>
                </w:rPr>
              </w:pPr>
              <w:hyperlink w:anchor="_Toc525399683" w:history="1">
                <w:r w:rsidR="0096067F" w:rsidRPr="00446F1F">
                  <w:rPr>
                    <w:rStyle w:val="Hyperlink"/>
                    <w:noProof/>
                  </w:rPr>
                  <w:t>Prerequisites</w:t>
                </w:r>
                <w:r w:rsidR="0096067F">
                  <w:rPr>
                    <w:noProof/>
                    <w:webHidden/>
                  </w:rPr>
                  <w:tab/>
                </w:r>
                <w:r w:rsidR="0096067F">
                  <w:rPr>
                    <w:noProof/>
                    <w:webHidden/>
                  </w:rPr>
                  <w:fldChar w:fldCharType="begin"/>
                </w:r>
                <w:r w:rsidR="0096067F">
                  <w:rPr>
                    <w:noProof/>
                    <w:webHidden/>
                  </w:rPr>
                  <w:instrText xml:space="preserve"> PAGEREF _Toc525399683 \h </w:instrText>
                </w:r>
                <w:r w:rsidR="0096067F">
                  <w:rPr>
                    <w:noProof/>
                    <w:webHidden/>
                  </w:rPr>
                </w:r>
                <w:r w:rsidR="0096067F">
                  <w:rPr>
                    <w:noProof/>
                    <w:webHidden/>
                  </w:rPr>
                  <w:fldChar w:fldCharType="separate"/>
                </w:r>
                <w:r w:rsidR="00B12A6A">
                  <w:rPr>
                    <w:noProof/>
                    <w:webHidden/>
                  </w:rPr>
                  <w:t>45</w:t>
                </w:r>
                <w:r w:rsidR="0096067F">
                  <w:rPr>
                    <w:noProof/>
                    <w:webHidden/>
                  </w:rPr>
                  <w:fldChar w:fldCharType="end"/>
                </w:r>
              </w:hyperlink>
            </w:p>
            <w:p w14:paraId="234C1157" w14:textId="0EE623EF" w:rsidR="0096067F" w:rsidRDefault="009B22AA">
              <w:pPr>
                <w:pStyle w:val="TOC3"/>
                <w:tabs>
                  <w:tab w:val="right" w:leader="dot" w:pos="9016"/>
                </w:tabs>
                <w:rPr>
                  <w:rFonts w:asciiTheme="minorHAnsi" w:hAnsiTheme="minorHAnsi"/>
                  <w:noProof/>
                </w:rPr>
              </w:pPr>
              <w:hyperlink w:anchor="_Toc525399684" w:history="1">
                <w:r w:rsidR="0096067F" w:rsidRPr="00446F1F">
                  <w:rPr>
                    <w:rStyle w:val="Hyperlink"/>
                    <w:noProof/>
                  </w:rPr>
                  <w:t>Instructions</w:t>
                </w:r>
                <w:r w:rsidR="0096067F">
                  <w:rPr>
                    <w:noProof/>
                    <w:webHidden/>
                  </w:rPr>
                  <w:tab/>
                </w:r>
                <w:r w:rsidR="0096067F">
                  <w:rPr>
                    <w:noProof/>
                    <w:webHidden/>
                  </w:rPr>
                  <w:fldChar w:fldCharType="begin"/>
                </w:r>
                <w:r w:rsidR="0096067F">
                  <w:rPr>
                    <w:noProof/>
                    <w:webHidden/>
                  </w:rPr>
                  <w:instrText xml:space="preserve"> PAGEREF _Toc525399684 \h </w:instrText>
                </w:r>
                <w:r w:rsidR="0096067F">
                  <w:rPr>
                    <w:noProof/>
                    <w:webHidden/>
                  </w:rPr>
                </w:r>
                <w:r w:rsidR="0096067F">
                  <w:rPr>
                    <w:noProof/>
                    <w:webHidden/>
                  </w:rPr>
                  <w:fldChar w:fldCharType="separate"/>
                </w:r>
                <w:r w:rsidR="00B12A6A">
                  <w:rPr>
                    <w:noProof/>
                    <w:webHidden/>
                  </w:rPr>
                  <w:t>46</w:t>
                </w:r>
                <w:r w:rsidR="0096067F">
                  <w:rPr>
                    <w:noProof/>
                    <w:webHidden/>
                  </w:rPr>
                  <w:fldChar w:fldCharType="end"/>
                </w:r>
              </w:hyperlink>
            </w:p>
            <w:p w14:paraId="3841FADE" w14:textId="041872F7" w:rsidR="0096067F" w:rsidRDefault="009B22AA">
              <w:pPr>
                <w:pStyle w:val="TOC3"/>
                <w:tabs>
                  <w:tab w:val="right" w:leader="dot" w:pos="9016"/>
                </w:tabs>
                <w:rPr>
                  <w:rFonts w:asciiTheme="minorHAnsi" w:hAnsiTheme="minorHAnsi"/>
                  <w:noProof/>
                </w:rPr>
              </w:pPr>
              <w:hyperlink w:anchor="_Toc525399685" w:history="1">
                <w:r w:rsidR="0096067F" w:rsidRPr="00446F1F">
                  <w:rPr>
                    <w:rStyle w:val="Hyperlink"/>
                    <w:noProof/>
                  </w:rPr>
                  <w:t>Source Codes</w:t>
                </w:r>
                <w:r w:rsidR="0096067F">
                  <w:rPr>
                    <w:noProof/>
                    <w:webHidden/>
                  </w:rPr>
                  <w:tab/>
                </w:r>
                <w:r w:rsidR="0096067F">
                  <w:rPr>
                    <w:noProof/>
                    <w:webHidden/>
                  </w:rPr>
                  <w:fldChar w:fldCharType="begin"/>
                </w:r>
                <w:r w:rsidR="0096067F">
                  <w:rPr>
                    <w:noProof/>
                    <w:webHidden/>
                  </w:rPr>
                  <w:instrText xml:space="preserve"> PAGEREF _Toc525399685 \h </w:instrText>
                </w:r>
                <w:r w:rsidR="0096067F">
                  <w:rPr>
                    <w:noProof/>
                    <w:webHidden/>
                  </w:rPr>
                </w:r>
                <w:r w:rsidR="0096067F">
                  <w:rPr>
                    <w:noProof/>
                    <w:webHidden/>
                  </w:rPr>
                  <w:fldChar w:fldCharType="separate"/>
                </w:r>
                <w:r w:rsidR="00B12A6A">
                  <w:rPr>
                    <w:noProof/>
                    <w:webHidden/>
                  </w:rPr>
                  <w:t>46</w:t>
                </w:r>
                <w:r w:rsidR="0096067F">
                  <w:rPr>
                    <w:noProof/>
                    <w:webHidden/>
                  </w:rPr>
                  <w:fldChar w:fldCharType="end"/>
                </w:r>
              </w:hyperlink>
            </w:p>
            <w:p w14:paraId="5641DC55" w14:textId="46CA4F92" w:rsidR="0096067F" w:rsidRDefault="009B22AA">
              <w:pPr>
                <w:pStyle w:val="TOC2"/>
                <w:tabs>
                  <w:tab w:val="right" w:leader="dot" w:pos="9016"/>
                </w:tabs>
                <w:rPr>
                  <w:rFonts w:asciiTheme="minorHAnsi" w:hAnsiTheme="minorHAnsi"/>
                  <w:noProof/>
                </w:rPr>
              </w:pPr>
              <w:hyperlink w:anchor="_Toc525399686" w:history="1">
                <w:r w:rsidR="0096067F" w:rsidRPr="00446F1F">
                  <w:rPr>
                    <w:rStyle w:val="Hyperlink"/>
                    <w:noProof/>
                  </w:rPr>
                  <w:t>Bibliography</w:t>
                </w:r>
                <w:r w:rsidR="0096067F">
                  <w:rPr>
                    <w:noProof/>
                    <w:webHidden/>
                  </w:rPr>
                  <w:tab/>
                </w:r>
                <w:r w:rsidR="0096067F">
                  <w:rPr>
                    <w:noProof/>
                    <w:webHidden/>
                  </w:rPr>
                  <w:fldChar w:fldCharType="begin"/>
                </w:r>
                <w:r w:rsidR="0096067F">
                  <w:rPr>
                    <w:noProof/>
                    <w:webHidden/>
                  </w:rPr>
                  <w:instrText xml:space="preserve"> PAGEREF _Toc525399686 \h </w:instrText>
                </w:r>
                <w:r w:rsidR="0096067F">
                  <w:rPr>
                    <w:noProof/>
                    <w:webHidden/>
                  </w:rPr>
                </w:r>
                <w:r w:rsidR="0096067F">
                  <w:rPr>
                    <w:noProof/>
                    <w:webHidden/>
                  </w:rPr>
                  <w:fldChar w:fldCharType="separate"/>
                </w:r>
                <w:r w:rsidR="00B12A6A">
                  <w:rPr>
                    <w:noProof/>
                    <w:webHidden/>
                  </w:rPr>
                  <w:t>47</w:t>
                </w:r>
                <w:r w:rsidR="0096067F">
                  <w:rPr>
                    <w:noProof/>
                    <w:webHidden/>
                  </w:rPr>
                  <w:fldChar w:fldCharType="end"/>
                </w:r>
              </w:hyperlink>
            </w:p>
            <w:p w14:paraId="787F52CB" w14:textId="387A02EA" w:rsidR="00527940" w:rsidRPr="005B102E" w:rsidRDefault="009D5BC0" w:rsidP="005B102E">
              <w:pPr>
                <w:spacing w:line="360" w:lineRule="auto"/>
                <w:jc w:val="both"/>
                <w:rPr>
                  <w:rFonts w:cs="Times New Roman"/>
                </w:rPr>
                <w:sectPr w:rsidR="00527940" w:rsidRPr="005B102E" w:rsidSect="000629DF">
                  <w:pgSz w:w="11906" w:h="16838"/>
                  <w:pgMar w:top="1440" w:right="1440" w:bottom="1440" w:left="1440" w:header="708" w:footer="708" w:gutter="0"/>
                  <w:pgNumType w:start="0"/>
                  <w:cols w:space="708"/>
                  <w:docGrid w:linePitch="360"/>
                </w:sectPr>
              </w:pPr>
              <w:r w:rsidRPr="00BD643C">
                <w:rPr>
                  <w:rFonts w:cs="Times New Roman"/>
                  <w:b/>
                  <w:bCs/>
                  <w:noProof/>
                </w:rPr>
                <w:fldChar w:fldCharType="end"/>
              </w:r>
            </w:p>
          </w:sdtContent>
        </w:sdt>
      </w:sdtContent>
    </w:sdt>
    <w:p w14:paraId="21727252" w14:textId="0EF21794" w:rsidR="009B1080" w:rsidRPr="00BD643C" w:rsidRDefault="007C59E3" w:rsidP="00F008E3">
      <w:pPr>
        <w:pStyle w:val="Title"/>
        <w:spacing w:line="360" w:lineRule="auto"/>
        <w:jc w:val="both"/>
        <w:rPr>
          <w:rFonts w:ascii="Verdana" w:hAnsi="Verdana" w:cs="Times New Roman"/>
        </w:rPr>
      </w:pPr>
      <w:r w:rsidRPr="00BD643C">
        <w:rPr>
          <w:rFonts w:ascii="Verdana" w:hAnsi="Verdana" w:cs="Times New Roman"/>
        </w:rPr>
        <w:lastRenderedPageBreak/>
        <w:t>Chapter 1</w:t>
      </w:r>
    </w:p>
    <w:p w14:paraId="1F180A12" w14:textId="77777777" w:rsidR="007C59E3" w:rsidRPr="00BD643C" w:rsidRDefault="007C59E3" w:rsidP="00F008E3">
      <w:pPr>
        <w:spacing w:line="360" w:lineRule="auto"/>
        <w:jc w:val="both"/>
        <w:rPr>
          <w:rFonts w:cs="Times New Roman"/>
        </w:rPr>
      </w:pPr>
    </w:p>
    <w:p w14:paraId="78470F94" w14:textId="7D5D6F41" w:rsidR="007C59E3" w:rsidRPr="00BD643C" w:rsidRDefault="007C59E3" w:rsidP="0017040C">
      <w:pPr>
        <w:pStyle w:val="Heading1"/>
        <w:numPr>
          <w:ilvl w:val="0"/>
          <w:numId w:val="0"/>
        </w:numPr>
      </w:pPr>
      <w:bookmarkStart w:id="0" w:name="_Toc525399636"/>
      <w:r w:rsidRPr="00BD643C">
        <w:t>Introduction</w:t>
      </w:r>
      <w:bookmarkEnd w:id="0"/>
    </w:p>
    <w:p w14:paraId="0DA6DB26" w14:textId="77777777" w:rsidR="009B1080" w:rsidRPr="00BD643C" w:rsidRDefault="009B1080" w:rsidP="00F008E3">
      <w:pPr>
        <w:spacing w:line="360" w:lineRule="auto"/>
        <w:jc w:val="both"/>
        <w:rPr>
          <w:rFonts w:cs="Times New Roman"/>
        </w:rPr>
      </w:pPr>
    </w:p>
    <w:p w14:paraId="7BF45CE0" w14:textId="25A8BCD8" w:rsidR="009B1080" w:rsidRPr="00BD643C" w:rsidRDefault="009B1080" w:rsidP="00F008E3">
      <w:pPr>
        <w:spacing w:line="360" w:lineRule="auto"/>
        <w:jc w:val="both"/>
        <w:rPr>
          <w:rFonts w:cs="Times New Roman"/>
        </w:rPr>
      </w:pPr>
      <w:r w:rsidRPr="00BD643C">
        <w:rPr>
          <w:rFonts w:cs="Times New Roman"/>
        </w:rPr>
        <w:t xml:space="preserve">Classification is a supervised learning approach </w:t>
      </w:r>
      <w:r w:rsidR="007402EB">
        <w:rPr>
          <w:rFonts w:cs="Times New Roman"/>
        </w:rPr>
        <w:t>where</w:t>
      </w:r>
      <w:r w:rsidRPr="00BD643C">
        <w:rPr>
          <w:rFonts w:cs="Times New Roman"/>
        </w:rPr>
        <w:t xml:space="preserve"> the computer program automates the process of </w:t>
      </w:r>
      <w:r w:rsidR="00E676F2">
        <w:rPr>
          <w:rFonts w:cs="Times New Roman"/>
        </w:rPr>
        <w:t>predicting a discrete class label</w:t>
      </w:r>
      <w:r w:rsidRPr="00BD643C">
        <w:rPr>
          <w:rFonts w:cs="Times New Roman"/>
        </w:rPr>
        <w:t xml:space="preserve"> based on the properties or features of the data given.</w:t>
      </w:r>
      <w:r w:rsidR="000E5CB0">
        <w:rPr>
          <w:rFonts w:cs="Times New Roman"/>
        </w:rPr>
        <w:t xml:space="preserve"> Regression follows a similar process as classification, but predicts a continuous </w:t>
      </w:r>
      <w:r w:rsidR="00E676F2">
        <w:rPr>
          <w:rFonts w:cs="Times New Roman"/>
        </w:rPr>
        <w:t>quantity</w:t>
      </w:r>
      <w:r w:rsidR="000E5CB0">
        <w:rPr>
          <w:rFonts w:cs="Times New Roman"/>
        </w:rPr>
        <w:t xml:space="preserve"> as an output instead of </w:t>
      </w:r>
      <w:r w:rsidR="00E676F2">
        <w:rPr>
          <w:rFonts w:cs="Times New Roman"/>
        </w:rPr>
        <w:t>a discrete class</w:t>
      </w:r>
      <w:r w:rsidR="000E5CB0">
        <w:rPr>
          <w:rFonts w:cs="Times New Roman"/>
        </w:rPr>
        <w:t>.</w:t>
      </w:r>
      <w:r w:rsidR="003A47DC">
        <w:rPr>
          <w:rFonts w:cs="Times New Roman"/>
        </w:rPr>
        <w:t xml:space="preserve"> In the field of sentiment analysis, </w:t>
      </w:r>
      <w:r w:rsidR="00E676F2">
        <w:rPr>
          <w:rFonts w:cs="Times New Roman"/>
        </w:rPr>
        <w:t>these kinds of predictive modelling problems are branched into two</w:t>
      </w:r>
      <w:r w:rsidR="00E676F2" w:rsidRPr="00BD643C">
        <w:rPr>
          <w:rFonts w:cs="Times New Roman"/>
        </w:rPr>
        <w:t xml:space="preserve"> main methodologies</w:t>
      </w:r>
      <w:r w:rsidR="00E676F2">
        <w:rPr>
          <w:rFonts w:cs="Times New Roman"/>
        </w:rPr>
        <w:t xml:space="preserve"> - </w:t>
      </w:r>
      <w:r w:rsidR="003A47DC">
        <w:rPr>
          <w:rFonts w:cs="Times New Roman"/>
        </w:rPr>
        <w:t>t</w:t>
      </w:r>
      <w:r w:rsidR="003A47DC" w:rsidRPr="00BD643C">
        <w:rPr>
          <w:rFonts w:cs="Times New Roman"/>
        </w:rPr>
        <w:t xml:space="preserve">he </w:t>
      </w:r>
      <w:r w:rsidR="003A47DC">
        <w:rPr>
          <w:rFonts w:cs="Times New Roman"/>
        </w:rPr>
        <w:t>lexicon-based</w:t>
      </w:r>
      <w:r w:rsidR="003A47DC" w:rsidRPr="00BD643C">
        <w:rPr>
          <w:rFonts w:cs="Times New Roman"/>
        </w:rPr>
        <w:t xml:space="preserve"> approach and learning</w:t>
      </w:r>
      <w:r w:rsidR="003A47DC">
        <w:rPr>
          <w:rFonts w:cs="Times New Roman"/>
        </w:rPr>
        <w:t>-based</w:t>
      </w:r>
      <w:r w:rsidR="003A47DC" w:rsidRPr="00BD643C">
        <w:rPr>
          <w:rFonts w:cs="Times New Roman"/>
        </w:rPr>
        <w:t xml:space="preserve"> approach</w:t>
      </w:r>
      <w:r w:rsidR="00E676F2">
        <w:rPr>
          <w:rFonts w:cs="Times New Roman"/>
        </w:rPr>
        <w:t>. They are the building blocks for</w:t>
      </w:r>
      <w:r w:rsidR="003A47DC">
        <w:rPr>
          <w:rFonts w:cs="Times New Roman"/>
        </w:rPr>
        <w:t xml:space="preserve"> creating a</w:t>
      </w:r>
      <w:r w:rsidR="00E676F2">
        <w:rPr>
          <w:rFonts w:cs="Times New Roman"/>
        </w:rPr>
        <w:t xml:space="preserve"> sentiment</w:t>
      </w:r>
      <w:r w:rsidR="003A47DC">
        <w:rPr>
          <w:rFonts w:cs="Times New Roman"/>
        </w:rPr>
        <w:t xml:space="preserve"> model to predict the different emotions in texts.</w:t>
      </w:r>
    </w:p>
    <w:p w14:paraId="689BF243" w14:textId="3EAF1B39" w:rsidR="009B1080" w:rsidRPr="00BD643C" w:rsidRDefault="009B1080" w:rsidP="00F008E3">
      <w:pPr>
        <w:spacing w:line="360" w:lineRule="auto"/>
        <w:jc w:val="both"/>
        <w:rPr>
          <w:rFonts w:cs="Times New Roman"/>
        </w:rPr>
      </w:pPr>
      <w:r w:rsidRPr="00BD643C">
        <w:rPr>
          <w:rFonts w:cs="Times New Roman"/>
        </w:rPr>
        <w:t>The lexicon</w:t>
      </w:r>
      <w:r w:rsidR="008E37C5">
        <w:rPr>
          <w:rFonts w:cs="Times New Roman"/>
        </w:rPr>
        <w:t xml:space="preserve">-based </w:t>
      </w:r>
      <w:r w:rsidRPr="00BD643C">
        <w:rPr>
          <w:rFonts w:cs="Times New Roman"/>
        </w:rPr>
        <w:t>approach is conducted by analysing the words from a text that are tokenised and then comparing against with a set of predefined or manually</w:t>
      </w:r>
      <w:r w:rsidR="000E5CB0">
        <w:rPr>
          <w:rFonts w:cs="Times New Roman"/>
        </w:rPr>
        <w:t>-</w:t>
      </w:r>
      <w:r w:rsidRPr="00BD643C">
        <w:rPr>
          <w:rFonts w:cs="Times New Roman"/>
        </w:rPr>
        <w:t>created lexicon. The polarity of the word that is extracted from the comparison will describe how positive or negative a word is.</w:t>
      </w:r>
    </w:p>
    <w:p w14:paraId="729D2B13" w14:textId="61B2E46A" w:rsidR="009B1080" w:rsidRPr="00BD643C" w:rsidRDefault="009B1080" w:rsidP="00F008E3">
      <w:pPr>
        <w:spacing w:line="360" w:lineRule="auto"/>
        <w:jc w:val="both"/>
        <w:rPr>
          <w:rFonts w:cs="Times New Roman"/>
        </w:rPr>
      </w:pPr>
      <w:r w:rsidRPr="00BD643C">
        <w:rPr>
          <w:rFonts w:cs="Times New Roman"/>
        </w:rPr>
        <w:t xml:space="preserve">The learning-based approach is conducted by training a machine learning algorithm on a training data set. Every text in the training data set is pre-labelled </w:t>
      </w:r>
      <w:r w:rsidR="000E5CB0">
        <w:rPr>
          <w:rFonts w:cs="Times New Roman"/>
        </w:rPr>
        <w:t xml:space="preserve">with a defined set of parameters </w:t>
      </w:r>
      <w:r w:rsidRPr="00BD643C">
        <w:rPr>
          <w:rFonts w:cs="Times New Roman"/>
        </w:rPr>
        <w:t xml:space="preserve">before it is run against a classifier. The classifier analyses the training data and evaluates similar patterns </w:t>
      </w:r>
      <w:r w:rsidR="000E5CB0">
        <w:rPr>
          <w:rFonts w:cs="Times New Roman"/>
        </w:rPr>
        <w:t>to produce a prediction.</w:t>
      </w:r>
    </w:p>
    <w:p w14:paraId="59A1346C" w14:textId="77777777" w:rsidR="00AA2A7C" w:rsidRPr="00BD643C" w:rsidRDefault="00AA2A7C" w:rsidP="00F008E3">
      <w:pPr>
        <w:spacing w:line="360" w:lineRule="auto"/>
        <w:jc w:val="both"/>
        <w:rPr>
          <w:rFonts w:cs="Times New Roman"/>
        </w:rPr>
      </w:pPr>
    </w:p>
    <w:p w14:paraId="6281BFA4" w14:textId="05872EFC" w:rsidR="00EA0A67" w:rsidRPr="00BD643C" w:rsidRDefault="009B1080" w:rsidP="00F008E3">
      <w:pPr>
        <w:pStyle w:val="Heading2"/>
        <w:spacing w:line="360" w:lineRule="auto"/>
        <w:jc w:val="both"/>
        <w:rPr>
          <w:rFonts w:cs="Times New Roman"/>
        </w:rPr>
      </w:pPr>
      <w:bookmarkStart w:id="1" w:name="_Toc525399637"/>
      <w:r w:rsidRPr="00BD643C">
        <w:rPr>
          <w:rFonts w:cs="Times New Roman"/>
        </w:rPr>
        <w:t>1.1</w:t>
      </w:r>
      <w:r w:rsidRPr="00BD643C">
        <w:rPr>
          <w:rFonts w:cs="Times New Roman"/>
        </w:rPr>
        <w:tab/>
      </w:r>
      <w:r w:rsidR="00EA0A67" w:rsidRPr="00BD643C">
        <w:rPr>
          <w:rFonts w:cs="Times New Roman"/>
        </w:rPr>
        <w:t>Problem Definition</w:t>
      </w:r>
      <w:bookmarkEnd w:id="1"/>
    </w:p>
    <w:p w14:paraId="7B2ECF69" w14:textId="77777777" w:rsidR="009B1080" w:rsidRPr="00BD643C" w:rsidRDefault="009B1080" w:rsidP="00F008E3">
      <w:pPr>
        <w:spacing w:line="360" w:lineRule="auto"/>
        <w:jc w:val="both"/>
        <w:rPr>
          <w:rFonts w:cs="Times New Roman"/>
        </w:rPr>
      </w:pPr>
    </w:p>
    <w:p w14:paraId="5E193FFC" w14:textId="44FA2D74" w:rsidR="00D90B4F" w:rsidRPr="00BD643C" w:rsidRDefault="00342BE6" w:rsidP="00F008E3">
      <w:pPr>
        <w:spacing w:line="360" w:lineRule="auto"/>
        <w:jc w:val="both"/>
        <w:rPr>
          <w:rFonts w:cs="Times New Roman"/>
        </w:rPr>
      </w:pPr>
      <w:r w:rsidRPr="00BD643C">
        <w:rPr>
          <w:rFonts w:cs="Times New Roman"/>
        </w:rPr>
        <w:t xml:space="preserve">The learning-based approach generally outperforms the </w:t>
      </w:r>
      <w:r w:rsidR="00EE0051" w:rsidRPr="00BD643C">
        <w:rPr>
          <w:rFonts w:cs="Times New Roman"/>
        </w:rPr>
        <w:t>lexicon-based</w:t>
      </w:r>
      <w:r w:rsidRPr="00BD643C">
        <w:rPr>
          <w:rFonts w:cs="Times New Roman"/>
        </w:rPr>
        <w:t xml:space="preserve"> approach</w:t>
      </w:r>
      <w:r w:rsidR="00770DFA" w:rsidRPr="00BD643C">
        <w:rPr>
          <w:rFonts w:cs="Times New Roman"/>
        </w:rPr>
        <w:t xml:space="preserve"> </w:t>
      </w:r>
      <w:r w:rsidR="00D533C9" w:rsidRPr="00BD643C">
        <w:rPr>
          <w:rFonts w:cs="Times New Roman"/>
        </w:rPr>
        <w:fldChar w:fldCharType="begin" w:fldLock="1"/>
      </w:r>
      <w:r w:rsidR="00D533C9" w:rsidRPr="00BD643C">
        <w:rPr>
          <w:rFonts w:cs="Times New Roman"/>
        </w:rPr>
        <w:instrText>ADDIN CSL_CITATION {"citationItems":[{"id":"ITEM-1","itemData":{"DOI":"10.3115/1118693.1118704","author":[{"dropping-particle":"","family":"Pang","given":"Bo","non-dropping-particle":"","parse-names":false,"suffix":""},{"dropping-particle":"","family":"Lee","given":"Lillian","non-dropping-particle":"","parse-names":false,"suffix":""},{"dropping-particle":"","family":"Vaithyanathan","given":"Shivakumar","non-dropping-particle":"","parse-names":false,"suffix":""}],"container-title":"Proceedings of the ACL-02 conference on Empirical methods in natural language processing - Volume 10","id":"ITEM-1","issued":{"date-parts":[["2002"]]},"page":"79-86","publisher":"Association for Computational Linguistics","title":"Thumbs up?: sentiment classification using machine learning techniques","type":"article"},"uris":["http://www.mendeley.com/documents/?uuid=34081860-5b4e-4cb7-9e4a-2efda7d92b9e"]}],"mendeley":{"formattedCitation":"[1]","plainTextFormattedCitation":"[1]","previouslyFormattedCitation":"[1]"},"properties":{"noteIndex":0},"schema":"https://github.com/citation-style-language/schema/raw/master/csl-citation.json"}</w:instrText>
      </w:r>
      <w:r w:rsidR="00D533C9" w:rsidRPr="00BD643C">
        <w:rPr>
          <w:rFonts w:cs="Times New Roman"/>
        </w:rPr>
        <w:fldChar w:fldCharType="separate"/>
      </w:r>
      <w:r w:rsidR="00D533C9" w:rsidRPr="00BD643C">
        <w:rPr>
          <w:rFonts w:cs="Times New Roman"/>
          <w:noProof/>
        </w:rPr>
        <w:t>[1]</w:t>
      </w:r>
      <w:r w:rsidR="00D533C9" w:rsidRPr="00BD643C">
        <w:rPr>
          <w:rFonts w:cs="Times New Roman"/>
        </w:rPr>
        <w:fldChar w:fldCharType="end"/>
      </w:r>
      <w:r w:rsidR="00364138" w:rsidRPr="00BD643C">
        <w:rPr>
          <w:rFonts w:cs="Times New Roman"/>
        </w:rPr>
        <w:t xml:space="preserve"> at the cost of being more time and resource intensive. </w:t>
      </w:r>
      <w:r w:rsidR="00564053" w:rsidRPr="00BD643C">
        <w:rPr>
          <w:rFonts w:cs="Times New Roman"/>
        </w:rPr>
        <w:t xml:space="preserve">In specific, using learning-based approach requires </w:t>
      </w:r>
      <w:r w:rsidR="00220D34" w:rsidRPr="00BD643C">
        <w:rPr>
          <w:rFonts w:cs="Times New Roman"/>
        </w:rPr>
        <w:t>data to be manually</w:t>
      </w:r>
      <w:r w:rsidR="008E37C5">
        <w:rPr>
          <w:rFonts w:cs="Times New Roman"/>
        </w:rPr>
        <w:t xml:space="preserve"> </w:t>
      </w:r>
      <w:r w:rsidR="00220D34" w:rsidRPr="00BD643C">
        <w:rPr>
          <w:rFonts w:cs="Times New Roman"/>
        </w:rPr>
        <w:t xml:space="preserve">classified </w:t>
      </w:r>
      <w:r w:rsidR="00D1131F" w:rsidRPr="00BD643C">
        <w:rPr>
          <w:rFonts w:cs="Times New Roman"/>
        </w:rPr>
        <w:t xml:space="preserve">before it is </w:t>
      </w:r>
      <w:r w:rsidR="008E37C5">
        <w:rPr>
          <w:rFonts w:cs="Times New Roman"/>
        </w:rPr>
        <w:t>handled by</w:t>
      </w:r>
      <w:r w:rsidR="00D1131F" w:rsidRPr="00BD643C">
        <w:rPr>
          <w:rFonts w:cs="Times New Roman"/>
        </w:rPr>
        <w:t xml:space="preserve"> the classifier model. </w:t>
      </w:r>
      <w:r w:rsidR="008E37C5">
        <w:rPr>
          <w:rFonts w:cs="Times New Roman"/>
        </w:rPr>
        <w:t>A</w:t>
      </w:r>
      <w:r w:rsidR="000A23F4" w:rsidRPr="00BD643C">
        <w:rPr>
          <w:rFonts w:cs="Times New Roman"/>
        </w:rPr>
        <w:t>ccording</w:t>
      </w:r>
      <w:r w:rsidR="002F43EA" w:rsidRPr="00BD643C">
        <w:rPr>
          <w:rFonts w:cs="Times New Roman"/>
        </w:rPr>
        <w:t xml:space="preserve"> to</w:t>
      </w:r>
      <w:r w:rsidR="000A23F4" w:rsidRPr="00BD643C">
        <w:rPr>
          <w:rFonts w:cs="Times New Roman"/>
        </w:rPr>
        <w:t xml:space="preserve"> </w:t>
      </w:r>
      <w:r w:rsidR="003F44F7" w:rsidRPr="00BD643C">
        <w:rPr>
          <w:rFonts w:cs="Times New Roman"/>
        </w:rPr>
        <w:t xml:space="preserve">various </w:t>
      </w:r>
      <w:r w:rsidR="00DB03EB" w:rsidRPr="00BD643C">
        <w:rPr>
          <w:rFonts w:cs="Times New Roman"/>
        </w:rPr>
        <w:t>studies</w:t>
      </w:r>
      <w:r w:rsidR="00D533C9" w:rsidRPr="00BD643C">
        <w:rPr>
          <w:rFonts w:cs="Times New Roman"/>
        </w:rPr>
        <w:fldChar w:fldCharType="begin" w:fldLock="1"/>
      </w:r>
      <w:r w:rsidR="00D533C9" w:rsidRPr="00BD643C">
        <w:rPr>
          <w:rFonts w:cs="Times New Roman"/>
        </w:rPr>
        <w:instrText>ADDIN CSL_CITATION {"citationItems":[{"id":"ITEM-1","itemData":{"author":[{"dropping-particle":"","family":"Zhang","given":"Lei","non-dropping-particle":"","parse-names":false,"suffix":""},{"dropping-particle":"","family":"Ghosh","given":"Riddhiman","non-dropping-particle":"","parse-names":false,"suffix":""},{"dropping-particle":"","family":"Dekhil","given":"Mohamed","non-dropping-particle":"","parse-names":false,"suffix":""},{"dropping-particle":"","family":"Hsu","given":"Meichun","non-dropping-particle":"","parse-names":false,"suffix":""},{"dropping-particle":"","family":"Liu","given":"Bing","non-dropping-particle":"","parse-names":false,"suffix":""}],"id":"ITEM-1","issued":{"date-parts":[["2011"]]},"title":"Combining Lexicon-based and Learning-based Methods for Twitter Sentiment Analysis","type":"paper-conference"},"uris":["http://www.mendeley.com/documents/?uuid=920eb013-5ed8-46a7-b8ad-2d5ab500ce34"]},{"id":"ITEM-2","itemData":{"DOI":"10.3115/1220355.1220426","author":[{"dropping-particle":"","family":"Hiroshi","given":"Kanayama","non-dropping-particle":"","parse-names":false,"suffix":""},{"dropping-particle":"","family":"Tetsuya","given":"Nasukawa","non-dropping-particle":"","parse-names":false,"suffix":""},{"dropping-particle":"","family":"Hideo","given":"Watanabe","non-dropping-particle":"","parse-names":false,"suffix":""}],"container-title":"Proceedings of the 20th international conference on Computational Linguistics","id":"ITEM-2","issued":{"date-parts":[["2004"]]},"page":"494","publisher":"Association for Computational Linguistics","publisher-place":"Geneva, Switzerland","title":"Deeper sentiment analysis using machine translation technology","type":"article"},"uris":["http://www.mendeley.com/documents/?uuid=b830af7a-f4de-40c3-950c-1a66289afd6d"]}],"mendeley":{"formattedCitation":"[2], [3]","plainTextFormattedCitation":"[2], [3]","previouslyFormattedCitation":"[2], [3]"},"properties":{"noteIndex":0},"schema":"https://github.com/citation-style-language/schema/raw/master/csl-citation.json"}</w:instrText>
      </w:r>
      <w:r w:rsidR="00D533C9" w:rsidRPr="00BD643C">
        <w:rPr>
          <w:rFonts w:cs="Times New Roman"/>
        </w:rPr>
        <w:fldChar w:fldCharType="separate"/>
      </w:r>
      <w:r w:rsidR="00D533C9" w:rsidRPr="00BD643C">
        <w:rPr>
          <w:rFonts w:cs="Times New Roman"/>
          <w:noProof/>
        </w:rPr>
        <w:t>[2] [3]</w:t>
      </w:r>
      <w:r w:rsidR="00D533C9" w:rsidRPr="00BD643C">
        <w:rPr>
          <w:rFonts w:cs="Times New Roman"/>
        </w:rPr>
        <w:fldChar w:fldCharType="end"/>
      </w:r>
      <w:r w:rsidR="003F44F7" w:rsidRPr="00BD643C">
        <w:rPr>
          <w:rFonts w:cs="Times New Roman"/>
        </w:rPr>
        <w:t>,</w:t>
      </w:r>
      <w:r w:rsidR="00D072FA" w:rsidRPr="00BD643C">
        <w:rPr>
          <w:rFonts w:cs="Times New Roman"/>
        </w:rPr>
        <w:t xml:space="preserve"> results produced from</w:t>
      </w:r>
      <w:r w:rsidR="00B86F81" w:rsidRPr="00BD643C">
        <w:rPr>
          <w:rFonts w:cs="Times New Roman"/>
        </w:rPr>
        <w:t xml:space="preserve"> lexicon-based approach g</w:t>
      </w:r>
      <w:r w:rsidR="008E37C5">
        <w:rPr>
          <w:rFonts w:cs="Times New Roman"/>
        </w:rPr>
        <w:t>ave</w:t>
      </w:r>
      <w:r w:rsidR="00B86F81" w:rsidRPr="00BD643C">
        <w:rPr>
          <w:rFonts w:cs="Times New Roman"/>
        </w:rPr>
        <w:t xml:space="preserve"> a high </w:t>
      </w:r>
      <w:r w:rsidR="00C824C4">
        <w:rPr>
          <w:rFonts w:cs="Times New Roman"/>
        </w:rPr>
        <w:t>accuracy</w:t>
      </w:r>
      <w:r w:rsidR="00B86F81" w:rsidRPr="00BD643C">
        <w:rPr>
          <w:rFonts w:cs="Times New Roman"/>
        </w:rPr>
        <w:t xml:space="preserve"> but </w:t>
      </w:r>
      <w:r w:rsidR="008E37C5">
        <w:rPr>
          <w:rFonts w:cs="Times New Roman"/>
        </w:rPr>
        <w:t>produced</w:t>
      </w:r>
      <w:r w:rsidR="00B86F81" w:rsidRPr="00BD643C">
        <w:rPr>
          <w:rFonts w:cs="Times New Roman"/>
        </w:rPr>
        <w:t xml:space="preserve"> a low recall</w:t>
      </w:r>
      <w:r w:rsidR="00D072FA" w:rsidRPr="00BD643C">
        <w:rPr>
          <w:rFonts w:cs="Times New Roman"/>
        </w:rPr>
        <w:t>.</w:t>
      </w:r>
      <w:r w:rsidR="004E54A9" w:rsidRPr="00BD643C">
        <w:rPr>
          <w:rFonts w:cs="Times New Roman"/>
        </w:rPr>
        <w:t xml:space="preserve"> This means that </w:t>
      </w:r>
      <w:r w:rsidR="008E37C5">
        <w:rPr>
          <w:rFonts w:cs="Times New Roman"/>
        </w:rPr>
        <w:t>the lexicon-based approach</w:t>
      </w:r>
      <w:r w:rsidR="00B2303C" w:rsidRPr="00BD643C">
        <w:rPr>
          <w:rFonts w:cs="Times New Roman"/>
        </w:rPr>
        <w:t xml:space="preserve"> </w:t>
      </w:r>
      <w:r w:rsidR="00714086" w:rsidRPr="00BD643C">
        <w:rPr>
          <w:rFonts w:cs="Times New Roman"/>
        </w:rPr>
        <w:t>can</w:t>
      </w:r>
      <w:r w:rsidR="00001CF2" w:rsidRPr="00BD643C">
        <w:rPr>
          <w:rFonts w:cs="Times New Roman"/>
        </w:rPr>
        <w:t xml:space="preserve"> capture and classify </w:t>
      </w:r>
      <w:r w:rsidR="00001CF2" w:rsidRPr="00BD643C">
        <w:rPr>
          <w:rFonts w:cs="Times New Roman"/>
        </w:rPr>
        <w:lastRenderedPageBreak/>
        <w:t>datasets with minimal errors</w:t>
      </w:r>
      <w:r w:rsidR="00917095" w:rsidRPr="00BD643C">
        <w:rPr>
          <w:rFonts w:cs="Times New Roman"/>
        </w:rPr>
        <w:t xml:space="preserve"> – lower rate of false positive and high</w:t>
      </w:r>
      <w:r w:rsidR="00610423" w:rsidRPr="00BD643C">
        <w:rPr>
          <w:rFonts w:cs="Times New Roman"/>
        </w:rPr>
        <w:t>er</w:t>
      </w:r>
      <w:r w:rsidR="00917095" w:rsidRPr="00BD643C">
        <w:rPr>
          <w:rFonts w:cs="Times New Roman"/>
        </w:rPr>
        <w:t xml:space="preserve"> rate </w:t>
      </w:r>
      <w:r w:rsidR="00DB03EB" w:rsidRPr="00BD643C">
        <w:rPr>
          <w:rFonts w:cs="Times New Roman"/>
        </w:rPr>
        <w:t>of true</w:t>
      </w:r>
      <w:r w:rsidR="00610423" w:rsidRPr="00BD643C">
        <w:rPr>
          <w:rFonts w:cs="Times New Roman"/>
        </w:rPr>
        <w:t xml:space="preserve"> </w:t>
      </w:r>
      <w:r w:rsidR="00422781" w:rsidRPr="00BD643C">
        <w:rPr>
          <w:rFonts w:cs="Times New Roman"/>
        </w:rPr>
        <w:t>positive, however</w:t>
      </w:r>
      <w:r w:rsidR="00610423" w:rsidRPr="00BD643C">
        <w:rPr>
          <w:rFonts w:cs="Times New Roman"/>
        </w:rPr>
        <w:t xml:space="preserve"> being constrain</w:t>
      </w:r>
      <w:r w:rsidR="008E37C5">
        <w:rPr>
          <w:rFonts w:cs="Times New Roman"/>
        </w:rPr>
        <w:t>ed</w:t>
      </w:r>
      <w:r w:rsidR="00610423" w:rsidRPr="00BD643C">
        <w:rPr>
          <w:rFonts w:cs="Times New Roman"/>
        </w:rPr>
        <w:t xml:space="preserve"> to specific</w:t>
      </w:r>
      <w:r w:rsidR="008939AF" w:rsidRPr="00BD643C">
        <w:rPr>
          <w:rFonts w:cs="Times New Roman"/>
        </w:rPr>
        <w:t xml:space="preserve"> domains </w:t>
      </w:r>
      <w:r w:rsidR="00A23BB5" w:rsidRPr="00BD643C">
        <w:rPr>
          <w:rFonts w:cs="Times New Roman"/>
        </w:rPr>
        <w:t xml:space="preserve">– where </w:t>
      </w:r>
      <w:r w:rsidR="00422781" w:rsidRPr="00BD643C">
        <w:rPr>
          <w:rFonts w:cs="Times New Roman"/>
        </w:rPr>
        <w:t xml:space="preserve">a high rate of </w:t>
      </w:r>
      <w:r w:rsidR="00A23BB5" w:rsidRPr="00BD643C">
        <w:rPr>
          <w:rFonts w:cs="Times New Roman"/>
        </w:rPr>
        <w:t xml:space="preserve">false negatives </w:t>
      </w:r>
      <w:r w:rsidR="00422781" w:rsidRPr="00BD643C">
        <w:rPr>
          <w:rFonts w:cs="Times New Roman"/>
        </w:rPr>
        <w:t>is</w:t>
      </w:r>
      <w:r w:rsidR="00A23BB5" w:rsidRPr="00BD643C">
        <w:rPr>
          <w:rFonts w:cs="Times New Roman"/>
        </w:rPr>
        <w:t xml:space="preserve"> not being captured.</w:t>
      </w:r>
    </w:p>
    <w:p w14:paraId="6956207B" w14:textId="7B01DD59" w:rsidR="00B87125" w:rsidRPr="00BD643C" w:rsidRDefault="00B87125" w:rsidP="00F008E3">
      <w:pPr>
        <w:spacing w:line="360" w:lineRule="auto"/>
        <w:jc w:val="both"/>
        <w:rPr>
          <w:rFonts w:cs="Times New Roman"/>
        </w:rPr>
      </w:pPr>
      <w:r w:rsidRPr="00BD643C">
        <w:rPr>
          <w:rFonts w:cs="Times New Roman"/>
        </w:rPr>
        <w:t xml:space="preserve">In the case of learning-based approach, </w:t>
      </w:r>
      <w:r w:rsidR="0057525B" w:rsidRPr="00BD643C">
        <w:rPr>
          <w:rFonts w:cs="Times New Roman"/>
        </w:rPr>
        <w:t>neural networks and traditional algorithms</w:t>
      </w:r>
      <w:r w:rsidR="0057525B">
        <w:rPr>
          <w:rFonts w:cs="Times New Roman"/>
        </w:rPr>
        <w:t xml:space="preserve"> are currently used. </w:t>
      </w:r>
      <w:r w:rsidRPr="00BD643C">
        <w:rPr>
          <w:rFonts w:cs="Times New Roman"/>
        </w:rPr>
        <w:t>Though neural network ha</w:t>
      </w:r>
      <w:r w:rsidR="007023E3">
        <w:rPr>
          <w:rFonts w:cs="Times New Roman"/>
        </w:rPr>
        <w:t>s</w:t>
      </w:r>
      <w:r w:rsidRPr="00BD643C">
        <w:rPr>
          <w:rFonts w:cs="Times New Roman"/>
        </w:rPr>
        <w:t xml:space="preserve"> proven to outperform nearly every other traditional machine learning </w:t>
      </w:r>
      <w:r w:rsidR="00D533C9" w:rsidRPr="00BD643C">
        <w:rPr>
          <w:rFonts w:cs="Times New Roman"/>
        </w:rPr>
        <w:t>algorithm</w:t>
      </w:r>
      <w:r w:rsidR="0057525B">
        <w:rPr>
          <w:rFonts w:cs="Times New Roman"/>
        </w:rPr>
        <w:t xml:space="preserve"> in various scenarios</w:t>
      </w:r>
      <w:r w:rsidRPr="00BD643C">
        <w:rPr>
          <w:rFonts w:cs="Times New Roman"/>
        </w:rPr>
        <w:t xml:space="preserve">, there are some disadvantages </w:t>
      </w:r>
      <w:r w:rsidR="0057525B">
        <w:rPr>
          <w:rFonts w:cs="Times New Roman"/>
        </w:rPr>
        <w:t>in which</w:t>
      </w:r>
      <w:r w:rsidRPr="00BD643C">
        <w:rPr>
          <w:rFonts w:cs="Times New Roman"/>
        </w:rPr>
        <w:t xml:space="preserve"> traditional algorithms may deliver a more satisfying result. In the case of neural networks, the </w:t>
      </w:r>
      <w:r w:rsidR="00D533C9" w:rsidRPr="00BD643C">
        <w:rPr>
          <w:rFonts w:cs="Times New Roman"/>
        </w:rPr>
        <w:t>best-known</w:t>
      </w:r>
      <w:r w:rsidRPr="00BD643C">
        <w:rPr>
          <w:rFonts w:cs="Times New Roman"/>
        </w:rPr>
        <w:t xml:space="preserve"> disadvantage is their “black box” nature where the indi</w:t>
      </w:r>
      <w:r w:rsidR="002B46CA" w:rsidRPr="00BD643C">
        <w:rPr>
          <w:rFonts w:cs="Times New Roman"/>
        </w:rPr>
        <w:t>vidual implementing</w:t>
      </w:r>
      <w:r w:rsidR="006103A0" w:rsidRPr="00BD643C">
        <w:rPr>
          <w:rFonts w:cs="Times New Roman"/>
        </w:rPr>
        <w:t xml:space="preserve"> finds it</w:t>
      </w:r>
      <w:r w:rsidRPr="00BD643C">
        <w:rPr>
          <w:rFonts w:cs="Times New Roman"/>
        </w:rPr>
        <w:t xml:space="preserve"> h</w:t>
      </w:r>
      <w:r w:rsidR="006103A0" w:rsidRPr="00BD643C">
        <w:rPr>
          <w:rFonts w:cs="Times New Roman"/>
        </w:rPr>
        <w:t>ard to understand what caused the model</w:t>
      </w:r>
      <w:r w:rsidRPr="00BD643C">
        <w:rPr>
          <w:rFonts w:cs="Times New Roman"/>
        </w:rPr>
        <w:t xml:space="preserve"> to </w:t>
      </w:r>
      <w:r w:rsidR="006103A0" w:rsidRPr="00BD643C">
        <w:rPr>
          <w:rFonts w:cs="Times New Roman"/>
        </w:rPr>
        <w:t>come up with the</w:t>
      </w:r>
      <w:r w:rsidRPr="00BD643C">
        <w:rPr>
          <w:rFonts w:cs="Times New Roman"/>
        </w:rPr>
        <w:t xml:space="preserve"> prediction</w:t>
      </w:r>
      <w:r w:rsidR="006103A0" w:rsidRPr="00BD643C">
        <w:rPr>
          <w:rFonts w:cs="Times New Roman"/>
        </w:rPr>
        <w:t>.</w:t>
      </w:r>
    </w:p>
    <w:p w14:paraId="593826C7" w14:textId="16FA4122" w:rsidR="00801621" w:rsidRPr="00BD643C" w:rsidRDefault="00A459B0" w:rsidP="00F008E3">
      <w:pPr>
        <w:spacing w:line="360" w:lineRule="auto"/>
        <w:jc w:val="both"/>
        <w:rPr>
          <w:rFonts w:cs="Times New Roman"/>
        </w:rPr>
      </w:pPr>
      <w:r w:rsidRPr="00BD643C">
        <w:rPr>
          <w:rFonts w:cs="Times New Roman"/>
        </w:rPr>
        <w:t xml:space="preserve">This report </w:t>
      </w:r>
      <w:r w:rsidR="00E31D24" w:rsidRPr="00BD643C">
        <w:rPr>
          <w:rFonts w:cs="Times New Roman"/>
        </w:rPr>
        <w:t xml:space="preserve">presents </w:t>
      </w:r>
      <w:r w:rsidR="008B6EC7" w:rsidRPr="00BD643C">
        <w:rPr>
          <w:rFonts w:cs="Times New Roman"/>
        </w:rPr>
        <w:t xml:space="preserve">the </w:t>
      </w:r>
      <w:r w:rsidR="00E31D24" w:rsidRPr="00BD643C">
        <w:rPr>
          <w:rFonts w:cs="Times New Roman"/>
        </w:rPr>
        <w:t>hybrid model</w:t>
      </w:r>
      <w:r w:rsidR="008B6EC7" w:rsidRPr="00BD643C">
        <w:rPr>
          <w:rFonts w:cs="Times New Roman"/>
        </w:rPr>
        <w:t xml:space="preserve"> of</w:t>
      </w:r>
      <w:r w:rsidR="00E31D24" w:rsidRPr="00BD643C">
        <w:rPr>
          <w:rFonts w:cs="Times New Roman"/>
        </w:rPr>
        <w:t xml:space="preserve"> combining</w:t>
      </w:r>
      <w:r w:rsidR="008B6EC7" w:rsidRPr="00BD643C">
        <w:rPr>
          <w:rFonts w:cs="Times New Roman"/>
        </w:rPr>
        <w:t xml:space="preserve"> both lexicon-based and </w:t>
      </w:r>
      <w:r w:rsidR="00B87125" w:rsidRPr="00BD643C">
        <w:rPr>
          <w:rFonts w:cs="Times New Roman"/>
        </w:rPr>
        <w:t xml:space="preserve">traditional </w:t>
      </w:r>
      <w:r w:rsidR="008B6EC7" w:rsidRPr="00BD643C">
        <w:rPr>
          <w:rFonts w:cs="Times New Roman"/>
        </w:rPr>
        <w:t>learning-based</w:t>
      </w:r>
      <w:r w:rsidR="0057525B">
        <w:rPr>
          <w:rFonts w:cs="Times New Roman"/>
        </w:rPr>
        <w:t xml:space="preserve"> approach</w:t>
      </w:r>
      <w:r w:rsidR="00056AC3" w:rsidRPr="00BD643C">
        <w:rPr>
          <w:rFonts w:cs="Times New Roman"/>
        </w:rPr>
        <w:t>.</w:t>
      </w:r>
      <w:r w:rsidR="003C7822" w:rsidRPr="00BD643C">
        <w:rPr>
          <w:rFonts w:cs="Times New Roman"/>
        </w:rPr>
        <w:t xml:space="preserve"> The lexicon-based classifier will be used to annotate</w:t>
      </w:r>
      <w:r w:rsidR="00C17A46" w:rsidRPr="00BD643C">
        <w:rPr>
          <w:rFonts w:cs="Times New Roman"/>
        </w:rPr>
        <w:t xml:space="preserve"> the training data</w:t>
      </w:r>
      <w:r w:rsidR="00D90B4F" w:rsidRPr="00BD643C">
        <w:rPr>
          <w:rFonts w:cs="Times New Roman"/>
        </w:rPr>
        <w:t xml:space="preserve"> for the learning-based classifier</w:t>
      </w:r>
      <w:r w:rsidR="003E7678" w:rsidRPr="00BD643C">
        <w:rPr>
          <w:rFonts w:cs="Times New Roman"/>
        </w:rPr>
        <w:t xml:space="preserve"> to perform on. This leverages the </w:t>
      </w:r>
      <w:r w:rsidR="00F67E3B" w:rsidRPr="00BD643C">
        <w:rPr>
          <w:rFonts w:cs="Times New Roman"/>
        </w:rPr>
        <w:t>performance of setting up a learning-</w:t>
      </w:r>
      <w:r w:rsidR="00CE0F71" w:rsidRPr="00BD643C">
        <w:rPr>
          <w:rFonts w:cs="Times New Roman"/>
        </w:rPr>
        <w:t>based approach as well as taking advantage of the accuracy given by the lexicon-based approach.</w:t>
      </w:r>
    </w:p>
    <w:p w14:paraId="4D3B9257" w14:textId="022AB2D1" w:rsidR="00554E6C" w:rsidRPr="00BD643C" w:rsidRDefault="00554E6C" w:rsidP="00F008E3">
      <w:pPr>
        <w:spacing w:line="360" w:lineRule="auto"/>
        <w:jc w:val="both"/>
        <w:rPr>
          <w:rFonts w:eastAsiaTheme="majorEastAsia" w:cs="Times New Roman"/>
          <w:color w:val="000000" w:themeColor="text1"/>
          <w:sz w:val="32"/>
          <w:szCs w:val="32"/>
        </w:rPr>
      </w:pPr>
    </w:p>
    <w:p w14:paraId="38F050EF" w14:textId="59E87A72" w:rsidR="00E56762" w:rsidRPr="00BD643C" w:rsidRDefault="00E56762" w:rsidP="00E56762">
      <w:pPr>
        <w:pStyle w:val="Heading2"/>
        <w:spacing w:line="360" w:lineRule="auto"/>
        <w:jc w:val="both"/>
        <w:rPr>
          <w:rFonts w:cs="Times New Roman"/>
        </w:rPr>
      </w:pPr>
      <w:bookmarkStart w:id="2" w:name="_Toc525399638"/>
      <w:r w:rsidRPr="00BD643C">
        <w:rPr>
          <w:rFonts w:cs="Times New Roman"/>
        </w:rPr>
        <w:t>1.</w:t>
      </w:r>
      <w:r>
        <w:rPr>
          <w:rFonts w:cs="Times New Roman"/>
        </w:rPr>
        <w:t>2</w:t>
      </w:r>
      <w:r w:rsidRPr="00BD643C">
        <w:rPr>
          <w:rFonts w:cs="Times New Roman"/>
        </w:rPr>
        <w:tab/>
      </w:r>
      <w:r>
        <w:rPr>
          <w:rFonts w:cs="Times New Roman"/>
        </w:rPr>
        <w:t>Research</w:t>
      </w:r>
      <w:bookmarkEnd w:id="2"/>
    </w:p>
    <w:p w14:paraId="166FE1EB" w14:textId="5D3AB40F" w:rsidR="0083707D" w:rsidRPr="00BD643C" w:rsidRDefault="0083707D" w:rsidP="00F008E3">
      <w:pPr>
        <w:spacing w:line="360" w:lineRule="auto"/>
        <w:jc w:val="both"/>
      </w:pPr>
    </w:p>
    <w:p w14:paraId="301A8C6D" w14:textId="5E59CEC3" w:rsidR="0083707D" w:rsidRPr="00BD643C" w:rsidRDefault="0083707D" w:rsidP="00F008E3">
      <w:pPr>
        <w:spacing w:line="360" w:lineRule="auto"/>
        <w:jc w:val="both"/>
      </w:pPr>
      <w:r w:rsidRPr="00BD643C">
        <w:t xml:space="preserve">The </w:t>
      </w:r>
      <w:r w:rsidR="00443E45">
        <w:t>report serve</w:t>
      </w:r>
      <w:r w:rsidR="00D91490">
        <w:t>s</w:t>
      </w:r>
      <w:r w:rsidRPr="00BD643C">
        <w:t xml:space="preserve"> to investigate the possibility of creating a hybrid sentiment analysis tool by combining the lexicon-based and learning-based approaches. The purpose </w:t>
      </w:r>
      <w:r w:rsidR="00D91490">
        <w:t>is</w:t>
      </w:r>
      <w:r w:rsidRPr="00BD643C">
        <w:t xml:space="preserve"> to determine the performance and convenience of the hybrid model as compared to lexicon-based or learning-based approach</w:t>
      </w:r>
      <w:r w:rsidR="004A0498" w:rsidRPr="00BD643C">
        <w:t xml:space="preserve"> when analysing the sentiments of text</w:t>
      </w:r>
      <w:r w:rsidR="007023E3">
        <w:t>s</w:t>
      </w:r>
      <w:r w:rsidR="004A0498" w:rsidRPr="00BD643C">
        <w:t>.</w:t>
      </w:r>
    </w:p>
    <w:p w14:paraId="2F5E46E1" w14:textId="4396F82A" w:rsidR="00D368BE" w:rsidRPr="00BD643C" w:rsidRDefault="00D368BE" w:rsidP="00F008E3">
      <w:pPr>
        <w:spacing w:line="360" w:lineRule="auto"/>
        <w:jc w:val="both"/>
      </w:pPr>
      <w:r w:rsidRPr="00BD643C">
        <w:t xml:space="preserve">The secondary aim of this report </w:t>
      </w:r>
      <w:r w:rsidR="00D91490">
        <w:t>is</w:t>
      </w:r>
      <w:r w:rsidRPr="00BD643C">
        <w:t xml:space="preserve"> to</w:t>
      </w:r>
      <w:r w:rsidR="00443E45">
        <w:t xml:space="preserve"> engage in a </w:t>
      </w:r>
      <w:r w:rsidR="00443E45" w:rsidRPr="00443E45">
        <w:t>Semantic Evaluation</w:t>
      </w:r>
      <w:r w:rsidRPr="00BD643C">
        <w:t xml:space="preserve"> competition</w:t>
      </w:r>
      <w:r w:rsidR="00D91490">
        <w:t xml:space="preserve"> task</w:t>
      </w:r>
      <w:r w:rsidRPr="00BD643C">
        <w:t xml:space="preserve"> hosted in the Internal Workshop on Semantic Evaluation 2018 without </w:t>
      </w:r>
      <w:r w:rsidR="00442E44" w:rsidRPr="00BD643C">
        <w:t xml:space="preserve">implementation of </w:t>
      </w:r>
      <w:r w:rsidRPr="00BD643C">
        <w:t xml:space="preserve">any </w:t>
      </w:r>
      <w:r w:rsidR="007023E3">
        <w:t>neural network</w:t>
      </w:r>
      <w:r w:rsidRPr="00BD643C">
        <w:t xml:space="preserve"> techniques. Given the rise of popularity of deep learning usage in the recent years, </w:t>
      </w:r>
      <w:r w:rsidR="00B83B08">
        <w:t>the author</w:t>
      </w:r>
      <w:r w:rsidRPr="00BD643C">
        <w:t xml:space="preserve"> want</w:t>
      </w:r>
      <w:r w:rsidR="00D91490">
        <w:t>s</w:t>
      </w:r>
      <w:r w:rsidRPr="00BD643C">
        <w:t xml:space="preserve"> to evaluate if traditional machine learning methodologies c</w:t>
      </w:r>
      <w:r w:rsidR="00D91490">
        <w:t>an</w:t>
      </w:r>
      <w:r w:rsidRPr="00BD643C">
        <w:t xml:space="preserve"> be on par or outperform neural network</w:t>
      </w:r>
      <w:r w:rsidR="00443E45">
        <w:t xml:space="preserve"> techniques</w:t>
      </w:r>
      <w:r w:rsidRPr="00BD643C">
        <w:t>.</w:t>
      </w:r>
    </w:p>
    <w:p w14:paraId="67B7F576" w14:textId="34566645" w:rsidR="00D368BE" w:rsidRPr="00BD643C" w:rsidRDefault="00D368BE" w:rsidP="00F008E3">
      <w:pPr>
        <w:spacing w:line="360" w:lineRule="auto"/>
        <w:jc w:val="both"/>
      </w:pPr>
      <w:r w:rsidRPr="00BD643C">
        <w:lastRenderedPageBreak/>
        <w:t xml:space="preserve">As natural language processing plays an important role in the evaluation of sentiments, </w:t>
      </w:r>
      <w:r w:rsidR="00B83B08">
        <w:t>the author</w:t>
      </w:r>
      <w:r w:rsidRPr="00BD643C">
        <w:t xml:space="preserve"> w</w:t>
      </w:r>
      <w:r w:rsidR="00D91490">
        <w:t xml:space="preserve">ill </w:t>
      </w:r>
      <w:r w:rsidR="00006845">
        <w:t>also evaluate</w:t>
      </w:r>
      <w:r w:rsidRPr="00BD643C">
        <w:t xml:space="preserve"> different pre-processing </w:t>
      </w:r>
      <w:r w:rsidR="00443E45">
        <w:t>procedures</w:t>
      </w:r>
      <w:r w:rsidRPr="00BD643C">
        <w:t xml:space="preserve"> that m</w:t>
      </w:r>
      <w:r w:rsidR="00994F40">
        <w:t>a</w:t>
      </w:r>
      <w:r w:rsidR="00EB44FA">
        <w:t>y</w:t>
      </w:r>
      <w:r w:rsidRPr="00BD643C">
        <w:t xml:space="preserve"> aid in improving the evaluation score of the sentiment tool.</w:t>
      </w:r>
    </w:p>
    <w:p w14:paraId="3A22E8EB" w14:textId="70CA7A0F" w:rsidR="00D368BE" w:rsidRPr="00BD643C" w:rsidRDefault="00D368BE" w:rsidP="00F008E3">
      <w:pPr>
        <w:spacing w:line="360" w:lineRule="auto"/>
        <w:jc w:val="both"/>
      </w:pPr>
      <w:r w:rsidRPr="00BD643C">
        <w:t xml:space="preserve">The following questions regarding the implementation of a hybrid model </w:t>
      </w:r>
      <w:r w:rsidR="00994F40">
        <w:t>are</w:t>
      </w:r>
      <w:r w:rsidRPr="00BD643C">
        <w:t xml:space="preserve"> answered as part of the investigation criteria:</w:t>
      </w:r>
    </w:p>
    <w:p w14:paraId="7C8921AA" w14:textId="356C16D4" w:rsidR="00D368BE" w:rsidRPr="00BD643C" w:rsidRDefault="00D368BE" w:rsidP="00F008E3">
      <w:pPr>
        <w:pStyle w:val="ListParagraph"/>
        <w:numPr>
          <w:ilvl w:val="0"/>
          <w:numId w:val="22"/>
        </w:numPr>
        <w:spacing w:line="360" w:lineRule="auto"/>
        <w:jc w:val="both"/>
      </w:pPr>
      <w:r w:rsidRPr="00BD643C">
        <w:t xml:space="preserve">What pre-processing </w:t>
      </w:r>
      <w:r w:rsidR="00443E45">
        <w:t>procedure aided</w:t>
      </w:r>
      <w:r w:rsidRPr="00BD643C">
        <w:t xml:space="preserve"> in the improvement of sentiment </w:t>
      </w:r>
      <w:r w:rsidR="00443E45">
        <w:t>regression result</w:t>
      </w:r>
      <w:r w:rsidR="00DB3A48" w:rsidRPr="00BD643C">
        <w:t>?</w:t>
      </w:r>
    </w:p>
    <w:p w14:paraId="16652B20" w14:textId="460C4AB8" w:rsidR="00D368BE" w:rsidRPr="00BD643C" w:rsidRDefault="00D368BE" w:rsidP="00F008E3">
      <w:pPr>
        <w:pStyle w:val="ListParagraph"/>
        <w:numPr>
          <w:ilvl w:val="0"/>
          <w:numId w:val="22"/>
        </w:numPr>
        <w:spacing w:line="360" w:lineRule="auto"/>
        <w:jc w:val="both"/>
      </w:pPr>
      <w:r w:rsidRPr="00BD643C">
        <w:t>Which lexicon-based resource yield</w:t>
      </w:r>
      <w:r w:rsidR="008D5195">
        <w:t>ed</w:t>
      </w:r>
      <w:r w:rsidRPr="00BD643C">
        <w:t xml:space="preserve"> the best result for sentiment </w:t>
      </w:r>
      <w:r w:rsidR="008D5195">
        <w:t>regression</w:t>
      </w:r>
      <w:r w:rsidR="00DB3A48" w:rsidRPr="00BD643C">
        <w:t>?</w:t>
      </w:r>
    </w:p>
    <w:p w14:paraId="23A765D2" w14:textId="0EBD6B93" w:rsidR="00D368BE" w:rsidRPr="00BD643C" w:rsidRDefault="00D368BE" w:rsidP="00F008E3">
      <w:pPr>
        <w:pStyle w:val="ListParagraph"/>
        <w:numPr>
          <w:ilvl w:val="0"/>
          <w:numId w:val="22"/>
        </w:numPr>
        <w:spacing w:line="360" w:lineRule="auto"/>
        <w:jc w:val="both"/>
      </w:pPr>
      <w:r w:rsidRPr="00BD643C">
        <w:t>Which traditional learning-based algorithm yield</w:t>
      </w:r>
      <w:r w:rsidR="004F4999">
        <w:t>ed</w:t>
      </w:r>
      <w:r w:rsidRPr="00BD643C">
        <w:t xml:space="preserve"> the best result for sentiment </w:t>
      </w:r>
      <w:r w:rsidR="004F4999">
        <w:t>regression</w:t>
      </w:r>
      <w:r w:rsidR="00DB3A48" w:rsidRPr="00BD643C">
        <w:t>?</w:t>
      </w:r>
    </w:p>
    <w:p w14:paraId="74231B23" w14:textId="75D727CC" w:rsidR="00D368BE" w:rsidRPr="00BD643C" w:rsidRDefault="00D368BE" w:rsidP="00F008E3">
      <w:pPr>
        <w:pStyle w:val="ListParagraph"/>
        <w:numPr>
          <w:ilvl w:val="0"/>
          <w:numId w:val="22"/>
        </w:numPr>
        <w:spacing w:line="360" w:lineRule="auto"/>
        <w:jc w:val="both"/>
      </w:pPr>
      <w:r w:rsidRPr="00BD643C">
        <w:t>What combination of</w:t>
      </w:r>
      <w:r w:rsidR="00DB3A48" w:rsidRPr="00BD643C">
        <w:t xml:space="preserve"> pre-processing techniques, </w:t>
      </w:r>
      <w:r w:rsidR="004F4999">
        <w:t>together with the</w:t>
      </w:r>
      <w:r w:rsidR="00DB3A48" w:rsidRPr="00BD643C">
        <w:t xml:space="preserve"> hybrid </w:t>
      </w:r>
      <w:r w:rsidR="00C411BB" w:rsidRPr="00BD643C">
        <w:t>model</w:t>
      </w:r>
      <w:r w:rsidR="00DB3A48" w:rsidRPr="00BD643C">
        <w:t xml:space="preserve"> yield</w:t>
      </w:r>
      <w:r w:rsidR="004F4999">
        <w:t>ed</w:t>
      </w:r>
      <w:r w:rsidR="00DB3A48" w:rsidRPr="00BD643C">
        <w:t xml:space="preserve"> the best result wit</w:t>
      </w:r>
      <w:r w:rsidR="00C824C4">
        <w:t>hin the author’s</w:t>
      </w:r>
      <w:r w:rsidR="00DB3A48" w:rsidRPr="00BD643C">
        <w:t xml:space="preserve"> defined parameter constraints?</w:t>
      </w:r>
    </w:p>
    <w:p w14:paraId="2AE6A08A" w14:textId="3B8F8602" w:rsidR="00D61001" w:rsidRPr="00BD643C" w:rsidRDefault="00D61001" w:rsidP="00F008E3">
      <w:pPr>
        <w:spacing w:line="360" w:lineRule="auto"/>
        <w:jc w:val="both"/>
      </w:pPr>
    </w:p>
    <w:p w14:paraId="0C14C7D5" w14:textId="799EC80B" w:rsidR="00D61001" w:rsidRPr="00BD643C" w:rsidRDefault="00D61001" w:rsidP="00F008E3">
      <w:pPr>
        <w:pStyle w:val="Heading2"/>
        <w:spacing w:line="360" w:lineRule="auto"/>
        <w:jc w:val="both"/>
        <w:rPr>
          <w:rFonts w:cs="Times New Roman"/>
        </w:rPr>
      </w:pPr>
      <w:bookmarkStart w:id="3" w:name="_Toc525399639"/>
      <w:r w:rsidRPr="00BD643C">
        <w:rPr>
          <w:rFonts w:cs="Times New Roman"/>
        </w:rPr>
        <w:t>1.3</w:t>
      </w:r>
      <w:r w:rsidRPr="00BD643C">
        <w:rPr>
          <w:rFonts w:cs="Times New Roman"/>
        </w:rPr>
        <w:tab/>
        <w:t>Hypothesis</w:t>
      </w:r>
      <w:bookmarkEnd w:id="3"/>
    </w:p>
    <w:p w14:paraId="5B6D4581" w14:textId="18EF5472" w:rsidR="00C411BB" w:rsidRPr="00BD643C" w:rsidRDefault="00C411BB" w:rsidP="00F008E3">
      <w:pPr>
        <w:spacing w:line="360" w:lineRule="auto"/>
        <w:jc w:val="both"/>
      </w:pPr>
    </w:p>
    <w:p w14:paraId="30874C37" w14:textId="0D652D56" w:rsidR="00C411BB" w:rsidRPr="00BD643C" w:rsidRDefault="00C411BB" w:rsidP="00F008E3">
      <w:pPr>
        <w:spacing w:line="360" w:lineRule="auto"/>
        <w:jc w:val="both"/>
      </w:pPr>
      <w:r w:rsidRPr="00BD643C">
        <w:t xml:space="preserve">The proposed hybrid </w:t>
      </w:r>
      <w:r w:rsidR="004D4B6F" w:rsidRPr="00BD643C">
        <w:t xml:space="preserve">model </w:t>
      </w:r>
      <w:r w:rsidR="00101D2F">
        <w:t>is</w:t>
      </w:r>
      <w:r w:rsidR="004D4B6F" w:rsidRPr="00BD643C">
        <w:t xml:space="preserve"> expected to outperform the lexicon-based model while being on par or with the possibility of performing better than traditional learning-based model</w:t>
      </w:r>
      <w:r w:rsidR="00506095" w:rsidRPr="00BD643C">
        <w:t>.</w:t>
      </w:r>
    </w:p>
    <w:p w14:paraId="29B95BBA" w14:textId="4700BF58" w:rsidR="00D61001" w:rsidRPr="00BD643C" w:rsidRDefault="00D61001" w:rsidP="00F008E3">
      <w:pPr>
        <w:spacing w:line="360" w:lineRule="auto"/>
        <w:jc w:val="both"/>
      </w:pPr>
    </w:p>
    <w:p w14:paraId="4578051A" w14:textId="24E6C47A" w:rsidR="00C543C7" w:rsidRPr="00BD643C" w:rsidRDefault="00C543C7" w:rsidP="00C543C7">
      <w:pPr>
        <w:pStyle w:val="Heading2"/>
        <w:spacing w:line="360" w:lineRule="auto"/>
        <w:jc w:val="both"/>
        <w:rPr>
          <w:rFonts w:cs="Times New Roman"/>
        </w:rPr>
      </w:pPr>
      <w:bookmarkStart w:id="4" w:name="_Toc525162396"/>
      <w:bookmarkStart w:id="5" w:name="_Toc525399640"/>
      <w:r w:rsidRPr="00BD643C">
        <w:rPr>
          <w:rFonts w:cs="Times New Roman"/>
        </w:rPr>
        <w:t>1.</w:t>
      </w:r>
      <w:r>
        <w:rPr>
          <w:rFonts w:cs="Times New Roman"/>
        </w:rPr>
        <w:t>4</w:t>
      </w:r>
      <w:r w:rsidRPr="00BD643C">
        <w:rPr>
          <w:rFonts w:cs="Times New Roman"/>
        </w:rPr>
        <w:tab/>
      </w:r>
      <w:bookmarkEnd w:id="4"/>
      <w:r>
        <w:rPr>
          <w:rFonts w:cs="Times New Roman"/>
        </w:rPr>
        <w:t>Motivation</w:t>
      </w:r>
      <w:bookmarkEnd w:id="5"/>
    </w:p>
    <w:p w14:paraId="0D706EDA" w14:textId="675005D1" w:rsidR="0074730C" w:rsidRPr="00BD643C" w:rsidRDefault="0074730C" w:rsidP="00F008E3">
      <w:pPr>
        <w:spacing w:line="360" w:lineRule="auto"/>
        <w:jc w:val="both"/>
      </w:pPr>
    </w:p>
    <w:p w14:paraId="23536FF2" w14:textId="121A512F" w:rsidR="0074730C" w:rsidRPr="00BD643C" w:rsidRDefault="0074730C" w:rsidP="00F008E3">
      <w:pPr>
        <w:spacing w:line="360" w:lineRule="auto"/>
        <w:jc w:val="both"/>
      </w:pPr>
      <w:r w:rsidRPr="00BD643C">
        <w:t>Social network services such as Twitter, Instagram and Facebook have become an integral part of our daily lives. Unlike traditional media outlets, these online services do not have any restrictions to what is being said and have become a popular avenue for expressing opinions on the Interne</w:t>
      </w:r>
      <w:r w:rsidR="00864925" w:rsidRPr="00BD643C">
        <w:t>t</w:t>
      </w:r>
      <w:r w:rsidR="00864925" w:rsidRPr="00BD643C">
        <w:fldChar w:fldCharType="begin" w:fldLock="1"/>
      </w:r>
      <w:r w:rsidR="00864925" w:rsidRPr="00BD643C">
        <w:instrText>ADDIN CSL_CITATION {"citationItems":[{"id":"ITEM-1","itemData":{"DOI":"10.1111/j.1460-2466.2012.01681.x","abstract":"Two experiments investigated when and how politicians' Twitter communication affects the public's cognitive, affective, and behavioral reactions, focusing on the effects of message personalization. In Study 1, personalized (vs. depersonalized) messages significantly enhanced message recognition and recall, but they heightened perceived presence of and imagined intimacy with the candidate only among more affiliative individuals, while lowering the willingness to vote for him among less affiliative ones. In Study 2, although personalized messages improved message encoding and retrieval, they induced stronger perceived intimacy with and more positive evaluations of the in-group candidate only among those with weak party identification. By contrast, those attaching greater value to their party affiliation responded negatively to the personalized messages and showed robust in-group favoritism.","author":[{"dropping-particle":"","family":"Lee","given":"Eun-Ju","non-dropping-particle":"","parse-names":false,"suffix":""},{"dropping-particle":"","family":"Oh","given":"Soo Youn","non-dropping-particle":"","parse-names":false,"suffix":""}],"container-title":"Journal of Communication","id":"ITEM-1","issue":"6","issued":{"date-parts":[["0"]]},"page":"932-949","title":"To Personalize or Depersonalize? When and How Politicians' Personalized Tweets Affect the Public's Reactions","type":"article-journal","volume":"62"},"uris":["http://www.mendeley.com/documents/?uuid=e91fea72-ab07-4d2f-9cfe-d85ba6c5646a"]}],"mendeley":{"formattedCitation":"[4]","plainTextFormattedCitation":"[4]","previouslyFormattedCitation":"[4]"},"properties":{"noteIndex":0},"schema":"https://github.com/citation-style-language/schema/raw/master/csl-citation.json"}</w:instrText>
      </w:r>
      <w:r w:rsidR="00864925" w:rsidRPr="00BD643C">
        <w:fldChar w:fldCharType="separate"/>
      </w:r>
      <w:r w:rsidR="00864925" w:rsidRPr="00BD643C">
        <w:rPr>
          <w:noProof/>
        </w:rPr>
        <w:t>[4]</w:t>
      </w:r>
      <w:r w:rsidR="00864925" w:rsidRPr="00BD643C">
        <w:fldChar w:fldCharType="end"/>
      </w:r>
      <w:r w:rsidRPr="00BD643C">
        <w:t xml:space="preserve">. Companies and government agencies have also resorted utilising these social network services to understand how people react to certain products or political news. During the Unites States Presidential Election in 2016, such tools were used to predict the next United States President. These tools analyse the emotive language used by </w:t>
      </w:r>
      <w:r w:rsidRPr="00BD643C">
        <w:lastRenderedPageBreak/>
        <w:t>users in social network services. EMOTIVE, a sentiment analysis tool for example, was able to successfully predict Donald Trump’s win over the election</w:t>
      </w:r>
      <w:r w:rsidR="00864925" w:rsidRPr="00BD643C">
        <w:fldChar w:fldCharType="begin" w:fldLock="1"/>
      </w:r>
      <w:r w:rsidR="00882FC4" w:rsidRPr="00BD643C">
        <w:instrText>ADDIN CSL_CITATION {"citationItems":[{"id":"ITEM-1","itemData":{"author":[{"dropping-particle":"","family":"Sykora; Jackson","given":"Tom; Martin","non-dropping-particle":"","parse-names":false,"suffix":""}],"container-title":"The Conversation","id":"ITEM-1","issued":{"date-parts":[["2016"]]},"title":"How our tool analysing emotions on Twitter predicted Donald Trump win","type":"article-journal"},"uris":["http://www.mendeley.com/documents/?uuid=45e50b7c-443a-48dc-be82-7137311e7eae"]}],"mendeley":{"formattedCitation":"[5]","plainTextFormattedCitation":"[5]","previouslyFormattedCitation":"[5]"},"properties":{"noteIndex":0},"schema":"https://github.com/citation-style-language/schema/raw/master/csl-citation.json"}</w:instrText>
      </w:r>
      <w:r w:rsidR="00864925" w:rsidRPr="00BD643C">
        <w:fldChar w:fldCharType="separate"/>
      </w:r>
      <w:r w:rsidR="00864925" w:rsidRPr="00BD643C">
        <w:rPr>
          <w:noProof/>
        </w:rPr>
        <w:t>[5]</w:t>
      </w:r>
      <w:r w:rsidR="00864925" w:rsidRPr="00BD643C">
        <w:fldChar w:fldCharType="end"/>
      </w:r>
      <w:r w:rsidRPr="00BD643C">
        <w:t xml:space="preserve"> based on the tweets it had processed prior to the results. Subjective analysis of such user-generated content has gained traction over the years for political, marketing and advertising purposes.</w:t>
      </w:r>
    </w:p>
    <w:p w14:paraId="70DD5DF8" w14:textId="221A1140" w:rsidR="00AA5005" w:rsidRPr="00BD643C" w:rsidRDefault="0074730C" w:rsidP="00F008E3">
      <w:pPr>
        <w:spacing w:line="360" w:lineRule="auto"/>
        <w:jc w:val="both"/>
      </w:pPr>
      <w:r w:rsidRPr="00BD643C">
        <w:t>The increasing number of empirical analysis of sentiment and mood based on textual collections of data generated social network services has been evident over the recent years and has been used to categorise such textual information</w:t>
      </w:r>
      <w:r w:rsidR="00882FC4" w:rsidRPr="00BD643C">
        <w:fldChar w:fldCharType="begin" w:fldLock="1"/>
      </w:r>
      <w:r w:rsidR="00FE7267" w:rsidRPr="00BD643C">
        <w:instrText>ADDIN CSL_CITATION {"citationItems":[{"id":"ITEM-1","itemData":{"author":[{"dropping-particle":"","family":"Bollen","given":"Johan","non-dropping-particle":"","parse-names":false,"suffix":""},{"dropping-particle":"","family":"Pepe","given":"Alberto","non-dropping-particle":"","parse-names":false,"suffix":""},{"dropping-particle":"","family":"Mao","given":"Huina","non-dropping-particle":"","parse-names":false,"suffix":""}],"container-title":"CoRR","id":"ITEM-1","issued":{"date-parts":[["2009"]]},"title":"Modeling public mood and emotion: Twitter sentiment and socio-economic phenomena","type":"article-journal","volume":"abs/0911.1"},"uris":["http://www.mendeley.com/documents/?uuid=7e9764b5-d3d9-4afd-baa9-fa1147a22fd9"]}],"mendeley":{"formattedCitation":"[6]","plainTextFormattedCitation":"[6]","previouslyFormattedCitation":"[6]"},"properties":{"noteIndex":0},"schema":"https://github.com/citation-style-language/schema/raw/master/csl-citation.json"}</w:instrText>
      </w:r>
      <w:r w:rsidR="00882FC4" w:rsidRPr="00BD643C">
        <w:fldChar w:fldCharType="separate"/>
      </w:r>
      <w:r w:rsidR="00882FC4" w:rsidRPr="00BD643C">
        <w:rPr>
          <w:noProof/>
        </w:rPr>
        <w:t>[6]</w:t>
      </w:r>
      <w:r w:rsidR="00882FC4" w:rsidRPr="00BD643C">
        <w:fldChar w:fldCharType="end"/>
      </w:r>
      <w:r w:rsidRPr="00BD643C">
        <w:t>. However, we often use language to communicate not only the emotion or sentiment we are feeling but also the intensity of it. Existing sentiment analysis tools have features that only annotate the emotive states of the datasets categorically but without an indication of intensity. These tools have almost always been framed as classification tasks – to identify one emotion among n-affect categories for a phrase or sentence. On the other hand, coming out with regression-based categorisation for such classification tasks is often useful for natural language applications to understand the intensity to which affect is expressed in text</w:t>
      </w:r>
      <w:r w:rsidR="00FE7267" w:rsidRPr="00BD643C">
        <w:fldChar w:fldCharType="begin" w:fldLock="1"/>
      </w:r>
      <w:r w:rsidR="001728B8" w:rsidRPr="00BD643C">
        <w:instrText>ADDIN CSL_CITATION {"citationItems":[{"id":"ITEM-1","itemData":{"author":[{"dropping-particle":"","family":"Mohammad","given":"Saif M","non-dropping-particle":"","parse-names":false,"suffix":""},{"dropping-particle":"","family":"Bravo-Marquez","given":"Felipe","non-dropping-particle":"","parse-names":false,"suffix":""}],"container-title":"CoRR","id":"ITEM-1","issued":{"date-parts":[["2017"]]},"title":"Emotion Intensities in Tweets","type":"article-journal","volume":"abs/1708.0"},"uris":["http://www.mendeley.com/documents/?uuid=45e33c31-d23e-42cf-986c-2a6291e3262a"]}],"mendeley":{"formattedCitation":"[7]","plainTextFormattedCitation":"[7]","previouslyFormattedCitation":"[7]"},"properties":{"noteIndex":0},"schema":"https://github.com/citation-style-language/schema/raw/master/csl-citation.json"}</w:instrText>
      </w:r>
      <w:r w:rsidR="00FE7267" w:rsidRPr="00BD643C">
        <w:fldChar w:fldCharType="separate"/>
      </w:r>
      <w:r w:rsidR="00FE7267" w:rsidRPr="00BD643C">
        <w:rPr>
          <w:noProof/>
        </w:rPr>
        <w:t>[7]</w:t>
      </w:r>
      <w:r w:rsidR="00FE7267" w:rsidRPr="00BD643C">
        <w:fldChar w:fldCharType="end"/>
      </w:r>
      <w:r w:rsidRPr="00BD643C">
        <w:t>.</w:t>
      </w:r>
    </w:p>
    <w:p w14:paraId="5FC746E8" w14:textId="1099AEC9" w:rsidR="00835B6D" w:rsidRDefault="00864925" w:rsidP="00F008E3">
      <w:pPr>
        <w:spacing w:line="360" w:lineRule="auto"/>
        <w:jc w:val="both"/>
      </w:pPr>
      <w:r w:rsidRPr="00BD643C">
        <w:t xml:space="preserve">In view of the popularity of sentiment analysis and the growing demand of building artificial models to aid with such tasks, </w:t>
      </w:r>
      <w:r w:rsidR="00DA2232">
        <w:t>the author</w:t>
      </w:r>
      <w:r w:rsidRPr="00BD643C">
        <w:t xml:space="preserve"> conclu</w:t>
      </w:r>
      <w:r w:rsidR="00101D2F">
        <w:t>des</w:t>
      </w:r>
      <w:r w:rsidRPr="00BD643C">
        <w:t xml:space="preserve"> that the findings presented in this report </w:t>
      </w:r>
      <w:r w:rsidR="009E6B76">
        <w:t>m</w:t>
      </w:r>
      <w:r w:rsidR="00101D2F">
        <w:t>ay</w:t>
      </w:r>
      <w:r w:rsidRPr="00BD643C">
        <w:t xml:space="preserve"> be of use in the development of a more optimal sentiment analysis tool in the future.</w:t>
      </w:r>
    </w:p>
    <w:p w14:paraId="0924BA7D" w14:textId="77777777" w:rsidR="00E616ED" w:rsidRPr="00E616ED" w:rsidRDefault="00E616ED" w:rsidP="00F008E3">
      <w:pPr>
        <w:spacing w:line="360" w:lineRule="auto"/>
        <w:jc w:val="both"/>
      </w:pPr>
    </w:p>
    <w:p w14:paraId="5AE6C2B8" w14:textId="61C8ECD3" w:rsidR="00F32698" w:rsidRDefault="00E616ED" w:rsidP="00F32698">
      <w:pPr>
        <w:pStyle w:val="Heading2"/>
        <w:numPr>
          <w:ilvl w:val="1"/>
          <w:numId w:val="24"/>
        </w:numPr>
        <w:spacing w:line="360" w:lineRule="auto"/>
        <w:jc w:val="both"/>
        <w:rPr>
          <w:rFonts w:cs="Times New Roman"/>
        </w:rPr>
      </w:pPr>
      <w:bookmarkStart w:id="6" w:name="_Toc525399641"/>
      <w:r>
        <w:rPr>
          <w:rFonts w:cs="Times New Roman"/>
        </w:rPr>
        <w:t>Limitations</w:t>
      </w:r>
      <w:bookmarkEnd w:id="6"/>
    </w:p>
    <w:p w14:paraId="74324EA3" w14:textId="77777777" w:rsidR="00F32698" w:rsidRPr="00F32698" w:rsidRDefault="00F32698" w:rsidP="00F32698"/>
    <w:p w14:paraId="327CD6B9" w14:textId="2B845771" w:rsidR="008C41FA" w:rsidRPr="00BD643C" w:rsidRDefault="008C41FA" w:rsidP="008C41FA">
      <w:pPr>
        <w:pStyle w:val="Heading3"/>
        <w:numPr>
          <w:ilvl w:val="2"/>
          <w:numId w:val="24"/>
        </w:numPr>
        <w:spacing w:line="360" w:lineRule="auto"/>
        <w:jc w:val="both"/>
        <w:rPr>
          <w:rFonts w:cs="Times New Roman"/>
        </w:rPr>
      </w:pPr>
      <w:bookmarkStart w:id="7" w:name="_Toc525399642"/>
      <w:r>
        <w:rPr>
          <w:rFonts w:cs="Times New Roman"/>
        </w:rPr>
        <w:t>Scope</w:t>
      </w:r>
      <w:bookmarkEnd w:id="7"/>
    </w:p>
    <w:p w14:paraId="777B6229" w14:textId="77777777" w:rsidR="00835B6D" w:rsidRPr="00BD643C" w:rsidRDefault="00835B6D" w:rsidP="00F008E3">
      <w:pPr>
        <w:spacing w:line="360" w:lineRule="auto"/>
        <w:jc w:val="both"/>
      </w:pPr>
    </w:p>
    <w:p w14:paraId="06A5E285" w14:textId="75AE9892" w:rsidR="00295042" w:rsidRPr="00BD643C" w:rsidRDefault="001728B8" w:rsidP="00F008E3">
      <w:pPr>
        <w:spacing w:line="360" w:lineRule="auto"/>
        <w:jc w:val="both"/>
      </w:pPr>
      <w:r w:rsidRPr="00BD643C">
        <w:t xml:space="preserve">The datasets used </w:t>
      </w:r>
      <w:r w:rsidR="00DA2232">
        <w:t>target</w:t>
      </w:r>
      <w:r w:rsidR="00101D2F">
        <w:t>s</w:t>
      </w:r>
      <w:r w:rsidR="00DA2232">
        <w:t xml:space="preserve"> a</w:t>
      </w:r>
      <w:r w:rsidRPr="00BD643C">
        <w:t xml:space="preserve"> corpus of English tweets collected by polling the Twitter API for tweets that include</w:t>
      </w:r>
      <w:r w:rsidR="00DA2232">
        <w:t>d</w:t>
      </w:r>
      <w:r w:rsidRPr="00BD643C">
        <w:t xml:space="preserve"> emotion-related words. The datasets </w:t>
      </w:r>
      <w:r w:rsidR="00101D2F">
        <w:t>are</w:t>
      </w:r>
      <w:r w:rsidRPr="00BD643C">
        <w:t xml:space="preserve"> provided by the organisers of the competition, International Workshop on Semantic Evaluation. As an additional in</w:t>
      </w:r>
      <w:r w:rsidR="00C824C4">
        <w:t>itiative in conjunction with to the author’s</w:t>
      </w:r>
      <w:r w:rsidRPr="00BD643C">
        <w:t xml:space="preserve"> main research objectives, </w:t>
      </w:r>
      <w:r w:rsidR="00DA2232">
        <w:t>the author</w:t>
      </w:r>
      <w:r w:rsidR="00101D2F">
        <w:t xml:space="preserve"> </w:t>
      </w:r>
      <w:r w:rsidR="00994F40">
        <w:t xml:space="preserve">has </w:t>
      </w:r>
      <w:r w:rsidR="00101D2F">
        <w:t>participated</w:t>
      </w:r>
      <w:r w:rsidR="00DA2232">
        <w:t xml:space="preserve"> </w:t>
      </w:r>
      <w:r w:rsidRPr="00BD643C">
        <w:t xml:space="preserve">in a competition hosted by </w:t>
      </w:r>
      <w:r w:rsidRPr="00BD643C">
        <w:lastRenderedPageBreak/>
        <w:t>the organisers - SemEval-2018 Task 1: Affect in Tweets</w:t>
      </w:r>
      <w:r w:rsidRPr="00BD643C">
        <w:fldChar w:fldCharType="begin" w:fldLock="1"/>
      </w:r>
      <w:r w:rsidR="008D5752">
        <w:instrText>ADDIN CSL_CITATION {"citationItems":[{"id":"ITEM-1","itemData":{"author":[{"dropping-particle":"","family":"Mohammad","given":"Saif","non-dropping-particle":"","parse-names":false,"suffix":""},{"dropping-particle":"","family":"Bravo-Marquez","given":"Felipe","non-dropping-particle":"","parse-names":false,"suffix":""},{"dropping-particle":"","family":"Salameh","given":"Mohammad","non-dropping-particle":"","parse-names":false,"suffix":""},{"dropping-particle":"","family":"Kiritchenko","given":"Svetlana","non-dropping-particle":"","parse-names":false,"suffix":""}],"container-title":"Proceedings of The 12th International Workshop on Semantic Evaluation","id":"ITEM-1","issued":{"date-parts":[["2018"]]},"page":"1-17","publisher":"Association for Computational Linguistics","title":"SemEval-2018 Task 1: Affect in Tweets","type":"paper-conference"},"uris":["http://www.mendeley.com/documents/?uuid=4ce698f0-9976-424d-92e5-12e28d0e3228"]}],"mendeley":{"formattedCitation":"[8]","plainTextFormattedCitation":"[8]","previouslyFormattedCitation":"[8]"},"properties":{"noteIndex":0},"schema":"https://github.com/citation-style-language/schema/raw/master/csl-citation.json"}</w:instrText>
      </w:r>
      <w:r w:rsidRPr="00BD643C">
        <w:fldChar w:fldCharType="separate"/>
      </w:r>
      <w:r w:rsidRPr="00BD643C">
        <w:rPr>
          <w:noProof/>
        </w:rPr>
        <w:t>[8]</w:t>
      </w:r>
      <w:r w:rsidRPr="00BD643C">
        <w:fldChar w:fldCharType="end"/>
      </w:r>
      <w:r w:rsidR="00C824C4">
        <w:t xml:space="preserve"> as part of a research effort</w:t>
      </w:r>
      <w:r w:rsidR="008F2CF0" w:rsidRPr="00BD643C">
        <w:t>.</w:t>
      </w:r>
      <w:r w:rsidR="00295042" w:rsidRPr="00BD643C">
        <w:t xml:space="preserve"> </w:t>
      </w:r>
      <w:r w:rsidR="00B83B08">
        <w:t>The</w:t>
      </w:r>
      <w:r w:rsidR="00295042" w:rsidRPr="00BD643C">
        <w:t xml:space="preserve"> emotion intensity regression task</w:t>
      </w:r>
      <w:r w:rsidR="00B83B08">
        <w:t xml:space="preserve"> </w:t>
      </w:r>
      <w:r w:rsidR="00994F40">
        <w:t>is</w:t>
      </w:r>
      <w:r w:rsidR="00B83B08">
        <w:t xml:space="preserve"> attempted</w:t>
      </w:r>
      <w:r w:rsidR="00295042" w:rsidRPr="00BD643C">
        <w:t>:</w:t>
      </w:r>
    </w:p>
    <w:p w14:paraId="7B8ECCE0" w14:textId="18185167" w:rsidR="00050654" w:rsidRPr="00BD643C" w:rsidRDefault="00295042" w:rsidP="00F008E3">
      <w:pPr>
        <w:pStyle w:val="ListParagraph"/>
        <w:numPr>
          <w:ilvl w:val="0"/>
          <w:numId w:val="23"/>
        </w:numPr>
        <w:spacing w:line="360" w:lineRule="auto"/>
        <w:jc w:val="both"/>
      </w:pPr>
      <w:r w:rsidRPr="00BD643C">
        <w:t>EI-reg (an emotion intensity regression task): Given a tweet and an emotion E, determine the intensity of E that best represents the mental state of the tweeter—a real-valued score between 0 (least E) and 1 (most E).</w:t>
      </w:r>
    </w:p>
    <w:p w14:paraId="77F79E80" w14:textId="77777777" w:rsidR="00A633BC" w:rsidRPr="00BD643C" w:rsidRDefault="00A633BC" w:rsidP="00F008E3">
      <w:pPr>
        <w:pStyle w:val="ListParagraph"/>
        <w:spacing w:line="360" w:lineRule="auto"/>
        <w:jc w:val="both"/>
      </w:pPr>
    </w:p>
    <w:p w14:paraId="7B064598" w14:textId="1182C257" w:rsidR="00050654" w:rsidRPr="00973763" w:rsidRDefault="009E1A68" w:rsidP="00F008E3">
      <w:pPr>
        <w:pStyle w:val="Heading3"/>
        <w:numPr>
          <w:ilvl w:val="2"/>
          <w:numId w:val="24"/>
        </w:numPr>
        <w:spacing w:line="360" w:lineRule="auto"/>
        <w:jc w:val="both"/>
        <w:rPr>
          <w:rFonts w:cs="Times New Roman"/>
        </w:rPr>
      </w:pPr>
      <w:bookmarkStart w:id="8" w:name="_Toc525399643"/>
      <w:r>
        <w:rPr>
          <w:rFonts w:cs="Times New Roman"/>
        </w:rPr>
        <w:t>Neural Networks vs Traditional Algorithms</w:t>
      </w:r>
      <w:bookmarkEnd w:id="8"/>
    </w:p>
    <w:p w14:paraId="3F1602FA" w14:textId="77777777" w:rsidR="00835B6D" w:rsidRPr="00BD643C" w:rsidRDefault="00835B6D" w:rsidP="00F008E3">
      <w:pPr>
        <w:spacing w:line="360" w:lineRule="auto"/>
        <w:jc w:val="both"/>
      </w:pPr>
    </w:p>
    <w:p w14:paraId="24C3F153" w14:textId="78A39770" w:rsidR="00295042" w:rsidRPr="00BD643C" w:rsidRDefault="00295042" w:rsidP="00F008E3">
      <w:pPr>
        <w:spacing w:line="360" w:lineRule="auto"/>
        <w:jc w:val="both"/>
      </w:pPr>
      <w:r w:rsidRPr="00BD643C">
        <w:t xml:space="preserve">Neural Networks with its implementation of </w:t>
      </w:r>
      <w:r w:rsidR="00835B6D" w:rsidRPr="00BD643C">
        <w:t>multi-layer</w:t>
      </w:r>
      <w:r w:rsidRPr="00BD643C">
        <w:t xml:space="preserve"> processin</w:t>
      </w:r>
      <w:r w:rsidR="00835B6D" w:rsidRPr="00BD643C">
        <w:t>g have proven to be a topic of interest and studies in the recent years. The advances and breakthroughs in the development of algorithms have been a contributing factor to the increased usage to perform various prediction</w:t>
      </w:r>
      <w:r w:rsidR="002048C2">
        <w:t>s</w:t>
      </w:r>
      <w:r w:rsidR="00835B6D" w:rsidRPr="00BD643C">
        <w:t>. This is made possible with the availability of the computational resources that are readily available. However</w:t>
      </w:r>
      <w:r w:rsidR="001D55F0" w:rsidRPr="00BD643C">
        <w:t xml:space="preserve"> though with advantages over traditional algorithms, it is still coupled with several disadvantages, and will</w:t>
      </w:r>
      <w:r w:rsidR="002048C2">
        <w:t xml:space="preserve"> likely</w:t>
      </w:r>
      <w:r w:rsidR="001D55F0" w:rsidRPr="00BD643C">
        <w:t xml:space="preserve"> not see it as a replacement of traditional algorithms but as a supplement for the advancement of artificial intelligence.</w:t>
      </w:r>
    </w:p>
    <w:p w14:paraId="76BAA3E5" w14:textId="06C5C8CA" w:rsidR="001D55F0" w:rsidRPr="00BD643C" w:rsidRDefault="001D55F0" w:rsidP="00F008E3">
      <w:pPr>
        <w:spacing w:line="360" w:lineRule="auto"/>
        <w:jc w:val="both"/>
      </w:pPr>
      <w:r w:rsidRPr="00BD643C">
        <w:t>Firs</w:t>
      </w:r>
      <w:r w:rsidR="002048C2">
        <w:t>t</w:t>
      </w:r>
      <w:r w:rsidRPr="00BD643C">
        <w:t xml:space="preserve">, the computation of neural networks comes in a “black box” settings where we </w:t>
      </w:r>
      <w:r w:rsidR="002048C2">
        <w:t>do</w:t>
      </w:r>
      <w:r w:rsidRPr="00BD643C">
        <w:t xml:space="preserve"> not know how the model comes out with a certain output</w:t>
      </w:r>
      <w:r w:rsidR="00CC2070" w:rsidRPr="00BD643C">
        <w:t xml:space="preserve">. In comparison, algorithms such as Decision trees and Support Vector Machines are interpretable which makes use of rules and distance vectors to compute its outputs. This is important in several domains in the industry, such as banks where they do not use deep learning techniques to predict whether a person is suitable to apply a loan as they need to explain to them a plausible reason for accepting or rejecting them. Human beings in nature are not comfortable with accepting any suggestion without a good reason or a certain valid procedure. This is even more true if sensitive information </w:t>
      </w:r>
      <w:r w:rsidR="00994F40">
        <w:t>is</w:t>
      </w:r>
      <w:r w:rsidR="00CC2070" w:rsidRPr="00BD643C">
        <w:t xml:space="preserve"> being processed or when handling with huge amount of money and resources.</w:t>
      </w:r>
    </w:p>
    <w:p w14:paraId="7AC9AE43" w14:textId="0C63136C" w:rsidR="001B5712" w:rsidRPr="00BD643C" w:rsidRDefault="001B5712" w:rsidP="00F008E3">
      <w:pPr>
        <w:spacing w:line="360" w:lineRule="auto"/>
        <w:jc w:val="both"/>
      </w:pPr>
      <w:r w:rsidRPr="00BD643C">
        <w:t>Secondly, neural networks usually require much more data to perform its computations</w:t>
      </w:r>
      <w:r w:rsidR="0083003A">
        <w:t xml:space="preserve"> with high </w:t>
      </w:r>
      <w:r w:rsidR="00C824C4">
        <w:t>accuracy</w:t>
      </w:r>
      <w:r w:rsidRPr="00BD643C">
        <w:t>. On the other hand, traditional learning algorithms can be solved with less data</w:t>
      </w:r>
      <w:r w:rsidR="0083003A">
        <w:t xml:space="preserve"> and can still achieve a decent </w:t>
      </w:r>
      <w:r w:rsidR="00C824C4">
        <w:t>accuracy</w:t>
      </w:r>
      <w:r w:rsidRPr="00BD643C">
        <w:t>.</w:t>
      </w:r>
    </w:p>
    <w:p w14:paraId="5011C6CF" w14:textId="4CFCDA84" w:rsidR="00295042" w:rsidRPr="00BD643C" w:rsidRDefault="001B5712" w:rsidP="00F008E3">
      <w:pPr>
        <w:spacing w:line="360" w:lineRule="auto"/>
        <w:jc w:val="both"/>
      </w:pPr>
      <w:r w:rsidRPr="00BD643C">
        <w:lastRenderedPageBreak/>
        <w:t>Lastly, the cost of neural network’s computation power is much more expensive than traditional algorithms. Several deep learning algorithms can take several weeks to train completely from scratch and the amount of resources as well as the number of layers of the network it is being trained on adds on to the costs. Most traditional algorithms do not have such high costs and would normally take a few minutes to a few hours or days to compute the results.</w:t>
      </w:r>
      <w:r w:rsidR="0083003A">
        <w:t xml:space="preserve"> Depending on the nature of usage, traditional algorithms may still be preferred over lesser time cost even though if it means to sacrifice some </w:t>
      </w:r>
      <w:r w:rsidR="00C824C4">
        <w:t>accuracy</w:t>
      </w:r>
      <w:r w:rsidR="0083003A">
        <w:t>.</w:t>
      </w:r>
    </w:p>
    <w:p w14:paraId="06A7E65C" w14:textId="77777777" w:rsidR="00295042" w:rsidRPr="00BD643C" w:rsidRDefault="00295042" w:rsidP="00F008E3">
      <w:pPr>
        <w:spacing w:line="360" w:lineRule="auto"/>
        <w:jc w:val="both"/>
      </w:pPr>
    </w:p>
    <w:p w14:paraId="24127788" w14:textId="3C8D0581" w:rsidR="005F59BF" w:rsidRPr="00252EDF" w:rsidRDefault="004D0229" w:rsidP="00F008E3">
      <w:pPr>
        <w:pStyle w:val="Heading2"/>
        <w:numPr>
          <w:ilvl w:val="1"/>
          <w:numId w:val="24"/>
        </w:numPr>
        <w:spacing w:line="360" w:lineRule="auto"/>
        <w:jc w:val="both"/>
        <w:rPr>
          <w:rFonts w:cs="Times New Roman"/>
        </w:rPr>
      </w:pPr>
      <w:bookmarkStart w:id="9" w:name="_Toc525399644"/>
      <w:r>
        <w:rPr>
          <w:rFonts w:cs="Times New Roman"/>
        </w:rPr>
        <w:t>Structure of Report</w:t>
      </w:r>
      <w:bookmarkEnd w:id="9"/>
    </w:p>
    <w:p w14:paraId="32D5768C" w14:textId="77777777" w:rsidR="00A356FB" w:rsidRPr="00BD643C" w:rsidRDefault="00A356FB" w:rsidP="00F008E3">
      <w:pPr>
        <w:spacing w:line="360" w:lineRule="auto"/>
        <w:jc w:val="both"/>
      </w:pPr>
    </w:p>
    <w:p w14:paraId="7943F51C" w14:textId="7298B5A0" w:rsidR="00994F40" w:rsidRDefault="00A356FB" w:rsidP="00F008E3">
      <w:pPr>
        <w:spacing w:line="360" w:lineRule="auto"/>
        <w:jc w:val="both"/>
        <w:rPr>
          <w:rFonts w:cs="Times New Roman"/>
          <w:color w:val="000000" w:themeColor="text1"/>
        </w:rPr>
      </w:pPr>
      <w:r w:rsidRPr="00BD643C">
        <w:rPr>
          <w:rFonts w:cs="Times New Roman"/>
          <w:color w:val="000000" w:themeColor="text1"/>
        </w:rPr>
        <w:t xml:space="preserve">The report </w:t>
      </w:r>
      <w:r w:rsidR="00E963BB">
        <w:rPr>
          <w:rFonts w:cs="Times New Roman"/>
          <w:color w:val="000000" w:themeColor="text1"/>
        </w:rPr>
        <w:t>is</w:t>
      </w:r>
      <w:r w:rsidRPr="00BD643C">
        <w:rPr>
          <w:rFonts w:cs="Times New Roman"/>
          <w:color w:val="000000" w:themeColor="text1"/>
        </w:rPr>
        <w:t xml:space="preserve"> structured</w:t>
      </w:r>
      <w:r w:rsidR="00E963BB">
        <w:rPr>
          <w:rFonts w:cs="Times New Roman"/>
          <w:color w:val="000000" w:themeColor="text1"/>
        </w:rPr>
        <w:t xml:space="preserve"> into</w:t>
      </w:r>
      <w:r w:rsidRPr="00BD643C">
        <w:rPr>
          <w:rFonts w:cs="Times New Roman"/>
          <w:color w:val="000000" w:themeColor="text1"/>
        </w:rPr>
        <w:t xml:space="preserve"> f</w:t>
      </w:r>
      <w:r w:rsidR="0098053A" w:rsidRPr="00BD643C">
        <w:rPr>
          <w:rFonts w:cs="Times New Roman"/>
          <w:color w:val="000000" w:themeColor="text1"/>
        </w:rPr>
        <w:t>our main sections</w:t>
      </w:r>
      <w:r w:rsidR="00994F40">
        <w:rPr>
          <w:rFonts w:cs="Times New Roman"/>
          <w:color w:val="000000" w:themeColor="text1"/>
        </w:rPr>
        <w:t xml:space="preserve"> and one appendix section. The main sections</w:t>
      </w:r>
      <w:r w:rsidR="00F835FF">
        <w:rPr>
          <w:rFonts w:cs="Times New Roman"/>
          <w:color w:val="000000" w:themeColor="text1"/>
        </w:rPr>
        <w:t xml:space="preserve"> consisting of Related W</w:t>
      </w:r>
      <w:r w:rsidR="0098053A" w:rsidRPr="00BD643C">
        <w:rPr>
          <w:rFonts w:cs="Times New Roman"/>
          <w:color w:val="000000" w:themeColor="text1"/>
        </w:rPr>
        <w:t xml:space="preserve">orks, Implementation, Results and Discussion. Related works covers published papers which attempted research areas </w:t>
      </w:r>
      <w:r w:rsidR="00E963BB">
        <w:rPr>
          <w:rFonts w:cs="Times New Roman"/>
          <w:color w:val="000000" w:themeColor="text1"/>
        </w:rPr>
        <w:t>similar to the experiments conducted in the report</w:t>
      </w:r>
      <w:r w:rsidR="0098053A" w:rsidRPr="00BD643C">
        <w:rPr>
          <w:rFonts w:cs="Times New Roman"/>
          <w:color w:val="000000" w:themeColor="text1"/>
        </w:rPr>
        <w:t xml:space="preserve">. Implementation details the process </w:t>
      </w:r>
      <w:r w:rsidR="00A633BC" w:rsidRPr="00BD643C">
        <w:rPr>
          <w:rFonts w:cs="Times New Roman"/>
          <w:color w:val="000000" w:themeColor="text1"/>
        </w:rPr>
        <w:t xml:space="preserve">creation of the hybrid model, as well as the necessary pre-processing of datasets that are done beforehand. The acquired </w:t>
      </w:r>
      <w:r w:rsidR="00E963BB">
        <w:rPr>
          <w:rFonts w:cs="Times New Roman"/>
          <w:color w:val="000000" w:themeColor="text1"/>
        </w:rPr>
        <w:t>r</w:t>
      </w:r>
      <w:r w:rsidR="00A633BC" w:rsidRPr="00BD643C">
        <w:rPr>
          <w:rFonts w:cs="Times New Roman"/>
          <w:color w:val="000000" w:themeColor="text1"/>
        </w:rPr>
        <w:t xml:space="preserve">esults are presented in the </w:t>
      </w:r>
      <w:r w:rsidR="00E963BB">
        <w:rPr>
          <w:rFonts w:cs="Times New Roman"/>
          <w:color w:val="000000" w:themeColor="text1"/>
        </w:rPr>
        <w:t>R</w:t>
      </w:r>
      <w:r w:rsidR="00A633BC" w:rsidRPr="00BD643C">
        <w:rPr>
          <w:rFonts w:cs="Times New Roman"/>
          <w:color w:val="000000" w:themeColor="text1"/>
        </w:rPr>
        <w:t>esults section and a discussion among the attempted approaches is reflected in the Discussion section.</w:t>
      </w:r>
    </w:p>
    <w:p w14:paraId="01E77C3B" w14:textId="3E69AF18" w:rsidR="00167233" w:rsidRPr="00BD643C" w:rsidRDefault="00994F40" w:rsidP="00F008E3">
      <w:pPr>
        <w:spacing w:line="360" w:lineRule="auto"/>
        <w:jc w:val="both"/>
        <w:rPr>
          <w:rFonts w:eastAsiaTheme="majorEastAsia" w:cs="Times New Roman"/>
          <w:color w:val="000000" w:themeColor="text1"/>
          <w:sz w:val="32"/>
          <w:szCs w:val="32"/>
        </w:rPr>
      </w:pPr>
      <w:r>
        <w:rPr>
          <w:rFonts w:cs="Times New Roman"/>
          <w:color w:val="000000" w:themeColor="text1"/>
        </w:rPr>
        <w:t>The appendix section consists of a compiled version of results attempted, steps to compile the program and execute the classifier, and lastly the bibliography.</w:t>
      </w:r>
      <w:r w:rsidR="00167233" w:rsidRPr="00BD643C">
        <w:rPr>
          <w:rFonts w:cs="Times New Roman"/>
          <w:color w:val="000000" w:themeColor="text1"/>
        </w:rPr>
        <w:br w:type="page"/>
      </w:r>
    </w:p>
    <w:p w14:paraId="05A11288" w14:textId="0E4384C4" w:rsidR="00A247AA" w:rsidRPr="00BD643C" w:rsidRDefault="00A247AA" w:rsidP="00F008E3">
      <w:pPr>
        <w:pStyle w:val="Title"/>
        <w:spacing w:line="360" w:lineRule="auto"/>
        <w:jc w:val="both"/>
        <w:rPr>
          <w:rFonts w:ascii="Verdana" w:hAnsi="Verdana" w:cs="Times New Roman"/>
        </w:rPr>
      </w:pPr>
      <w:r w:rsidRPr="00BD643C">
        <w:rPr>
          <w:rFonts w:ascii="Verdana" w:hAnsi="Verdana" w:cs="Times New Roman"/>
        </w:rPr>
        <w:lastRenderedPageBreak/>
        <w:t>Chapter 2</w:t>
      </w:r>
    </w:p>
    <w:p w14:paraId="0F509299" w14:textId="77777777" w:rsidR="00A247AA" w:rsidRPr="00BD643C" w:rsidRDefault="00A247AA" w:rsidP="00F008E3">
      <w:pPr>
        <w:spacing w:line="360" w:lineRule="auto"/>
        <w:jc w:val="both"/>
        <w:rPr>
          <w:rFonts w:cs="Times New Roman"/>
        </w:rPr>
      </w:pPr>
    </w:p>
    <w:p w14:paraId="2114AAFC" w14:textId="4430D879" w:rsidR="00A247AA" w:rsidRPr="00BD643C" w:rsidRDefault="00A247AA" w:rsidP="00152C2B">
      <w:pPr>
        <w:pStyle w:val="Heading1"/>
        <w:numPr>
          <w:ilvl w:val="0"/>
          <w:numId w:val="0"/>
        </w:numPr>
      </w:pPr>
      <w:bookmarkStart w:id="10" w:name="_Toc525399645"/>
      <w:r w:rsidRPr="00BD643C">
        <w:t>Related Works</w:t>
      </w:r>
      <w:bookmarkEnd w:id="10"/>
    </w:p>
    <w:p w14:paraId="45085F9E" w14:textId="77777777" w:rsidR="009B1080" w:rsidRPr="00BD643C" w:rsidRDefault="009B1080" w:rsidP="00F008E3">
      <w:pPr>
        <w:spacing w:line="360" w:lineRule="auto"/>
        <w:jc w:val="both"/>
        <w:rPr>
          <w:rFonts w:cs="Times New Roman"/>
        </w:rPr>
      </w:pPr>
    </w:p>
    <w:p w14:paraId="5FE8C709" w14:textId="7C2CDF0B" w:rsidR="00A638E9" w:rsidRPr="00BD643C" w:rsidRDefault="00A638E9" w:rsidP="00F008E3">
      <w:pPr>
        <w:spacing w:line="360" w:lineRule="auto"/>
        <w:jc w:val="both"/>
        <w:rPr>
          <w:rFonts w:cs="Times New Roman"/>
        </w:rPr>
      </w:pPr>
      <w:r w:rsidRPr="00BD643C">
        <w:rPr>
          <w:rFonts w:cs="Times New Roman"/>
        </w:rPr>
        <w:t xml:space="preserve">Sentiment analysis is currently a well-discussed topic of interest in the field of machine learning, with a considerable number of published papers detailing the different approaches to analyse the data </w:t>
      </w:r>
      <w:r w:rsidR="00962973" w:rsidRPr="00BD643C">
        <w:rPr>
          <w:rFonts w:cs="Times New Roman"/>
        </w:rPr>
        <w:t>as well as their comparisons. The resources below are found to share similar ideas on how a hybrid model can be achieved by tapping into well-known approaches and leveraging on their experimental results.</w:t>
      </w:r>
    </w:p>
    <w:p w14:paraId="2FB58839" w14:textId="77777777" w:rsidR="009B1080" w:rsidRPr="00BD643C" w:rsidRDefault="009B1080" w:rsidP="00F008E3">
      <w:pPr>
        <w:spacing w:line="360" w:lineRule="auto"/>
        <w:jc w:val="both"/>
        <w:rPr>
          <w:rFonts w:cs="Times New Roman"/>
        </w:rPr>
      </w:pPr>
    </w:p>
    <w:p w14:paraId="0FDC7050" w14:textId="22335A09" w:rsidR="006A6E6B" w:rsidRPr="00BD643C" w:rsidRDefault="006B3B87" w:rsidP="00F008E3">
      <w:pPr>
        <w:pStyle w:val="Heading2"/>
        <w:numPr>
          <w:ilvl w:val="1"/>
          <w:numId w:val="13"/>
        </w:numPr>
        <w:spacing w:line="360" w:lineRule="auto"/>
        <w:jc w:val="both"/>
        <w:rPr>
          <w:rFonts w:cs="Times New Roman"/>
        </w:rPr>
      </w:pPr>
      <w:bookmarkStart w:id="11" w:name="_Toc525399646"/>
      <w:r w:rsidRPr="00BD643C">
        <w:rPr>
          <w:rFonts w:cs="Times New Roman"/>
        </w:rPr>
        <w:t>Lexicon-based Approaches</w:t>
      </w:r>
      <w:bookmarkEnd w:id="11"/>
    </w:p>
    <w:p w14:paraId="75E912FB" w14:textId="77777777" w:rsidR="00A247AA" w:rsidRPr="00BD643C" w:rsidRDefault="00A247AA" w:rsidP="00F008E3">
      <w:pPr>
        <w:spacing w:line="360" w:lineRule="auto"/>
        <w:jc w:val="both"/>
        <w:rPr>
          <w:rFonts w:cs="Times New Roman"/>
        </w:rPr>
      </w:pPr>
    </w:p>
    <w:p w14:paraId="5B659AC0" w14:textId="4C408CCE" w:rsidR="00013F7F" w:rsidRPr="00BD643C" w:rsidRDefault="00422CA2" w:rsidP="00F008E3">
      <w:pPr>
        <w:spacing w:line="360" w:lineRule="auto"/>
        <w:jc w:val="both"/>
        <w:rPr>
          <w:rFonts w:cs="Times New Roman"/>
        </w:rPr>
      </w:pPr>
      <w:r w:rsidRPr="00BD643C">
        <w:rPr>
          <w:rFonts w:cs="Times New Roman"/>
        </w:rPr>
        <w:t xml:space="preserve">The lexicon-based </w:t>
      </w:r>
      <w:r w:rsidR="00D533C9" w:rsidRPr="00BD643C">
        <w:rPr>
          <w:rFonts w:cs="Times New Roman"/>
        </w:rPr>
        <w:t>approach</w:t>
      </w:r>
      <w:r w:rsidR="00D533C9" w:rsidRPr="00BD643C">
        <w:rPr>
          <w:rFonts w:cs="Times New Roman"/>
        </w:rPr>
        <w:fldChar w:fldCharType="begin" w:fldLock="1"/>
      </w:r>
      <w:r w:rsidR="008D5752">
        <w:rPr>
          <w:rFonts w:cs="Times New Roman"/>
        </w:rPr>
        <w:instrText>ADDIN CSL_CITATION {"citationItems":[{"id":"ITEM-1","itemData":{"DOI":"10.1145/1014052.1014073","author":[{"dropping-particle":"","family":"Hu","given":"Minqing","non-dropping-particle":"","parse-names":false,"suffix":""},{"dropping-particle":"","family":"Liu","given":"Bing","non-dropping-particle":"","parse-names":false,"suffix":""}],"container-title":"Proceedings of the tenth ACM SIGKDD international conference on Knowledge discovery and data mining","id":"ITEM-1","issued":{"date-parts":[["2004"]]},"page":"168-177","publisher":"ACM","publisher-place":"Seattle, WA, USA","title":"Mining and summarizing customer reviews","type":"article"},"uris":["http://www.mendeley.com/documents/?uuid=98863b0c-46a6-45f7-a674-7e2e2808467b"]}],"mendeley":{"formattedCitation":"[9]","plainTextFormattedCitation":"[9]","previouslyFormattedCitation":"[9]"},"properties":{"noteIndex":0},"schema":"https://github.com/citation-style-language/schema/raw/master/csl-citation.json"}</w:instrText>
      </w:r>
      <w:r w:rsidR="00D533C9" w:rsidRPr="00BD643C">
        <w:rPr>
          <w:rFonts w:cs="Times New Roman"/>
        </w:rPr>
        <w:fldChar w:fldCharType="separate"/>
      </w:r>
      <w:r w:rsidR="001728B8" w:rsidRPr="00BD643C">
        <w:rPr>
          <w:rFonts w:cs="Times New Roman"/>
          <w:noProof/>
        </w:rPr>
        <w:t>[9]</w:t>
      </w:r>
      <w:r w:rsidR="00D533C9" w:rsidRPr="00BD643C">
        <w:rPr>
          <w:rFonts w:cs="Times New Roman"/>
        </w:rPr>
        <w:fldChar w:fldCharType="end"/>
      </w:r>
      <w:r w:rsidR="00D533C9" w:rsidRPr="00BD643C">
        <w:rPr>
          <w:rFonts w:cs="Times New Roman"/>
        </w:rPr>
        <w:t xml:space="preserve"> determines</w:t>
      </w:r>
      <w:r w:rsidRPr="00BD643C">
        <w:rPr>
          <w:rFonts w:cs="Times New Roman"/>
        </w:rPr>
        <w:t xml:space="preserve"> the sentiment or polarity of opinion </w:t>
      </w:r>
      <w:r w:rsidR="00ED6DBB" w:rsidRPr="00BD643C">
        <w:rPr>
          <w:rFonts w:cs="Times New Roman"/>
        </w:rPr>
        <w:t xml:space="preserve">through the </w:t>
      </w:r>
      <w:r w:rsidR="00A80933" w:rsidRPr="00BD643C">
        <w:rPr>
          <w:rFonts w:cs="Times New Roman"/>
        </w:rPr>
        <w:t>com</w:t>
      </w:r>
      <w:r w:rsidR="00ED6DBB" w:rsidRPr="00BD643C">
        <w:rPr>
          <w:rFonts w:cs="Times New Roman"/>
        </w:rPr>
        <w:t>parison of lexicons</w:t>
      </w:r>
      <w:r w:rsidR="00CA6DCE" w:rsidRPr="00BD643C">
        <w:rPr>
          <w:rFonts w:cs="Times New Roman"/>
        </w:rPr>
        <w:t xml:space="preserve"> with the targeted words</w:t>
      </w:r>
      <w:r w:rsidR="00357D5E" w:rsidRPr="00BD643C">
        <w:rPr>
          <w:rFonts w:cs="Times New Roman"/>
        </w:rPr>
        <w:t xml:space="preserve"> in the data set</w:t>
      </w:r>
      <w:r w:rsidR="00CA6DCE" w:rsidRPr="00BD643C">
        <w:rPr>
          <w:rFonts w:cs="Times New Roman"/>
        </w:rPr>
        <w:t>. This</w:t>
      </w:r>
      <w:r w:rsidRPr="00BD643C">
        <w:rPr>
          <w:rFonts w:cs="Times New Roman"/>
        </w:rPr>
        <w:t xml:space="preserve"> method</w:t>
      </w:r>
      <w:r w:rsidR="00CA6DCE" w:rsidRPr="00BD643C">
        <w:rPr>
          <w:rFonts w:cs="Times New Roman"/>
        </w:rPr>
        <w:t xml:space="preserve"> as mentioned</w:t>
      </w:r>
      <w:r w:rsidR="00ED7C86" w:rsidRPr="00BD643C">
        <w:rPr>
          <w:rFonts w:cs="Times New Roman"/>
        </w:rPr>
        <w:t xml:space="preserve"> </w:t>
      </w:r>
      <w:r w:rsidR="0083003A">
        <w:rPr>
          <w:rFonts w:cs="Times New Roman"/>
        </w:rPr>
        <w:t>in the previous section</w:t>
      </w:r>
      <w:r w:rsidRPr="00BD643C">
        <w:rPr>
          <w:rFonts w:cs="Times New Roman"/>
        </w:rPr>
        <w:t xml:space="preserve"> can result in low recall for entity-level sentiment analysis.</w:t>
      </w:r>
    </w:p>
    <w:p w14:paraId="26313ECC" w14:textId="6F1E3469" w:rsidR="00422CA2" w:rsidRPr="00BD643C" w:rsidRDefault="00CE2ECC" w:rsidP="00F008E3">
      <w:pPr>
        <w:spacing w:line="360" w:lineRule="auto"/>
        <w:jc w:val="both"/>
        <w:rPr>
          <w:rFonts w:cs="Times New Roman"/>
        </w:rPr>
      </w:pPr>
      <w:r w:rsidRPr="00BD643C">
        <w:rPr>
          <w:rFonts w:cs="Times New Roman"/>
        </w:rPr>
        <w:t xml:space="preserve">The paper by </w:t>
      </w:r>
      <w:r w:rsidR="00536998" w:rsidRPr="00BD643C">
        <w:rPr>
          <w:rFonts w:cs="Times New Roman"/>
          <w:noProof/>
          <w:szCs w:val="24"/>
        </w:rPr>
        <w:t>V. Hatzivassiloglou and K. R. McKeown</w:t>
      </w:r>
      <w:r w:rsidR="00D533C9" w:rsidRPr="00BD643C">
        <w:rPr>
          <w:rFonts w:cs="Times New Roman"/>
        </w:rPr>
        <w:fldChar w:fldCharType="begin" w:fldLock="1"/>
      </w:r>
      <w:r w:rsidR="008D5752">
        <w:rPr>
          <w:rFonts w:cs="Times New Roman"/>
        </w:rPr>
        <w:instrText>ADDIN CSL_CITATION {"citationItems":[{"id":"ITEM-1","itemData":{"DOI":"10.3115/979617.979640","author":[{"dropping-particle":"","family":"Hatzivassiloglou","given":"Vasileios","non-dropping-particle":"","parse-names":false,"suffix":""},{"dropping-particle":"","family":"McKeown","given":"Kathleen R","non-dropping-particle":"","parse-names":false,"suffix":""}],"container-title":"Proceedings of the eighth conference on European chapter of the Association for Computational Linguistics","id":"ITEM-1","issued":{"date-parts":[["1997"]]},"page":"174-181","publisher":"Association for Computational Linguistics","publisher-place":"Madrid, Spain","title":"Predicting the semantic orientation of adjectives","type":"article"},"uris":["http://www.mendeley.com/documents/?uuid=ca203a83-4270-46a6-9a5b-c17542eea70c"]}],"mendeley":{"formattedCitation":"[10]","plainTextFormattedCitation":"[10]","previouslyFormattedCitation":"[10]"},"properties":{"noteIndex":0},"schema":"https://github.com/citation-style-language/schema/raw/master/csl-citation.json"}</w:instrText>
      </w:r>
      <w:r w:rsidR="00D533C9" w:rsidRPr="00BD643C">
        <w:rPr>
          <w:rFonts w:cs="Times New Roman"/>
        </w:rPr>
        <w:fldChar w:fldCharType="separate"/>
      </w:r>
      <w:r w:rsidR="001728B8" w:rsidRPr="00BD643C">
        <w:rPr>
          <w:rFonts w:cs="Times New Roman"/>
          <w:noProof/>
        </w:rPr>
        <w:t>[10]</w:t>
      </w:r>
      <w:r w:rsidR="00D533C9" w:rsidRPr="00BD643C">
        <w:rPr>
          <w:rFonts w:cs="Times New Roman"/>
        </w:rPr>
        <w:fldChar w:fldCharType="end"/>
      </w:r>
      <w:r w:rsidRPr="00BD643C">
        <w:rPr>
          <w:rFonts w:cs="Times New Roman"/>
        </w:rPr>
        <w:t xml:space="preserve"> </w:t>
      </w:r>
      <w:r w:rsidR="00BA5758" w:rsidRPr="00BD643C">
        <w:rPr>
          <w:rFonts w:cs="Times New Roman"/>
        </w:rPr>
        <w:t xml:space="preserve"> </w:t>
      </w:r>
      <w:r w:rsidRPr="00BD643C">
        <w:rPr>
          <w:rFonts w:cs="Times New Roman"/>
        </w:rPr>
        <w:t>describes a basic sentiment classification framework which boasts a classification prediction rate</w:t>
      </w:r>
      <w:r w:rsidR="000E6664" w:rsidRPr="00BD643C">
        <w:rPr>
          <w:rFonts w:cs="Times New Roman"/>
        </w:rPr>
        <w:t xml:space="preserve"> of up to 90%</w:t>
      </w:r>
      <w:r w:rsidRPr="00BD643C">
        <w:rPr>
          <w:rFonts w:cs="Times New Roman"/>
        </w:rPr>
        <w:t xml:space="preserve"> o</w:t>
      </w:r>
      <w:r w:rsidR="000E6664" w:rsidRPr="00BD643C">
        <w:rPr>
          <w:rFonts w:cs="Times New Roman"/>
        </w:rPr>
        <w:t>n</w:t>
      </w:r>
      <w:r w:rsidRPr="00BD643C">
        <w:rPr>
          <w:rFonts w:cs="Times New Roman"/>
        </w:rPr>
        <w:t xml:space="preserve"> the </w:t>
      </w:r>
      <w:r w:rsidR="00F56989" w:rsidRPr="00BD643C">
        <w:rPr>
          <w:rFonts w:cs="Times New Roman"/>
        </w:rPr>
        <w:t xml:space="preserve">positive or negative semantic </w:t>
      </w:r>
      <w:r w:rsidRPr="00BD643C">
        <w:rPr>
          <w:rFonts w:cs="Times New Roman"/>
        </w:rPr>
        <w:t xml:space="preserve">orientation of </w:t>
      </w:r>
      <w:r w:rsidR="0083785D" w:rsidRPr="00BD643C">
        <w:rPr>
          <w:rFonts w:cs="Times New Roman"/>
        </w:rPr>
        <w:t xml:space="preserve">conjoined </w:t>
      </w:r>
      <w:r w:rsidRPr="00BD643C">
        <w:rPr>
          <w:rFonts w:cs="Times New Roman"/>
        </w:rPr>
        <w:t>adjectives</w:t>
      </w:r>
      <w:r w:rsidR="004140DC" w:rsidRPr="00BD643C">
        <w:rPr>
          <w:rFonts w:cs="Times New Roman"/>
        </w:rPr>
        <w:t>. However, the results are constrain</w:t>
      </w:r>
      <w:r w:rsidR="00390FE9" w:rsidRPr="00BD643C">
        <w:rPr>
          <w:rFonts w:cs="Times New Roman"/>
        </w:rPr>
        <w:t xml:space="preserve">ed </w:t>
      </w:r>
      <w:r w:rsidR="00D62588" w:rsidRPr="00BD643C">
        <w:rPr>
          <w:rFonts w:cs="Times New Roman"/>
        </w:rPr>
        <w:t>with the knowledge that</w:t>
      </w:r>
      <w:r w:rsidRPr="00BD643C">
        <w:rPr>
          <w:rFonts w:cs="Times New Roman"/>
        </w:rPr>
        <w:t xml:space="preserve"> adjectives appear in a modest number of conjunctions</w:t>
      </w:r>
      <w:r w:rsidR="00B00FF6" w:rsidRPr="00BD643C">
        <w:rPr>
          <w:rFonts w:cs="Times New Roman"/>
        </w:rPr>
        <w:t xml:space="preserve"> in the corpus used.</w:t>
      </w:r>
    </w:p>
    <w:p w14:paraId="0412BB49" w14:textId="679D7A6A" w:rsidR="00D9671E" w:rsidRPr="00BD643C" w:rsidRDefault="00421466" w:rsidP="00F008E3">
      <w:pPr>
        <w:spacing w:line="360" w:lineRule="auto"/>
        <w:jc w:val="both"/>
        <w:rPr>
          <w:rFonts w:cs="Times New Roman"/>
        </w:rPr>
      </w:pPr>
      <w:r w:rsidRPr="00BD643C">
        <w:rPr>
          <w:rFonts w:cs="Times New Roman"/>
          <w:noProof/>
          <w:szCs w:val="24"/>
        </w:rPr>
        <w:t>M. Hu and B. Liu</w:t>
      </w:r>
      <w:r w:rsidR="00D533C9" w:rsidRPr="00BD643C">
        <w:rPr>
          <w:rFonts w:cs="Times New Roman"/>
        </w:rPr>
        <w:fldChar w:fldCharType="begin" w:fldLock="1"/>
      </w:r>
      <w:r w:rsidR="008D5752">
        <w:rPr>
          <w:rFonts w:cs="Times New Roman"/>
        </w:rPr>
        <w:instrText>ADDIN CSL_CITATION {"citationItems":[{"id":"ITEM-1","itemData":{"DOI":"10.1145/1014052.1014073","author":[{"dropping-particle":"","family":"Hu","given":"Minqing","non-dropping-particle":"","parse-names":false,"suffix":""},{"dropping-particle":"","family":"Liu","given":"Bing","non-dropping-particle":"","parse-names":false,"suffix":""}],"container-title":"Proceedings of the tenth ACM SIGKDD international conference on Knowledge discovery and data mining","id":"ITEM-1","issued":{"date-parts":[["2004"]]},"page":"168-177","publisher":"ACM","publisher-place":"Seattle, WA, USA","title":"Mining and summarizing customer reviews","type":"article"},"uris":["http://www.mendeley.com/documents/?uuid=98863b0c-46a6-45f7-a674-7e2e2808467b"]}],"mendeley":{"formattedCitation":"[9]","plainTextFormattedCitation":"[9]","previouslyFormattedCitation":"[9]"},"properties":{"noteIndex":0},"schema":"https://github.com/citation-style-language/schema/raw/master/csl-citation.json"}</w:instrText>
      </w:r>
      <w:r w:rsidR="00D533C9" w:rsidRPr="00BD643C">
        <w:rPr>
          <w:rFonts w:cs="Times New Roman"/>
        </w:rPr>
        <w:fldChar w:fldCharType="separate"/>
      </w:r>
      <w:r w:rsidR="001728B8" w:rsidRPr="00BD643C">
        <w:rPr>
          <w:rFonts w:cs="Times New Roman"/>
          <w:noProof/>
        </w:rPr>
        <w:t>[9]</w:t>
      </w:r>
      <w:r w:rsidR="00D533C9" w:rsidRPr="00BD643C">
        <w:rPr>
          <w:rFonts w:cs="Times New Roman"/>
        </w:rPr>
        <w:fldChar w:fldCharType="end"/>
      </w:r>
      <w:r w:rsidR="00530CD1" w:rsidRPr="00BD643C">
        <w:rPr>
          <w:rFonts w:cs="Times New Roman"/>
        </w:rPr>
        <w:t xml:space="preserve"> describe</w:t>
      </w:r>
      <w:r w:rsidR="00D9671E" w:rsidRPr="00BD643C">
        <w:rPr>
          <w:rFonts w:cs="Times New Roman"/>
        </w:rPr>
        <w:t xml:space="preserve"> in </w:t>
      </w:r>
      <w:r w:rsidR="00790320" w:rsidRPr="00BD643C">
        <w:rPr>
          <w:rFonts w:cs="Times New Roman"/>
        </w:rPr>
        <w:t>detail</w:t>
      </w:r>
      <w:r w:rsidR="00D9671E" w:rsidRPr="00BD643C">
        <w:rPr>
          <w:rFonts w:cs="Times New Roman"/>
        </w:rPr>
        <w:t xml:space="preserve"> th</w:t>
      </w:r>
      <w:r w:rsidR="00290393" w:rsidRPr="00BD643C">
        <w:rPr>
          <w:rFonts w:cs="Times New Roman"/>
        </w:rPr>
        <w:t>eir methodology of manually creating a lexicon</w:t>
      </w:r>
      <w:r w:rsidR="00B94287" w:rsidRPr="00BD643C">
        <w:rPr>
          <w:rFonts w:cs="Times New Roman"/>
        </w:rPr>
        <w:t xml:space="preserve"> using </w:t>
      </w:r>
      <w:r w:rsidR="00495559" w:rsidRPr="00BD643C">
        <w:rPr>
          <w:rFonts w:cs="Times New Roman"/>
        </w:rPr>
        <w:t xml:space="preserve">useful </w:t>
      </w:r>
      <w:r w:rsidR="007B4CD7" w:rsidRPr="00BD643C">
        <w:rPr>
          <w:rFonts w:cs="Times New Roman"/>
        </w:rPr>
        <w:t>words with regards to the topic that they are tackling.</w:t>
      </w:r>
      <w:r w:rsidR="000675AE" w:rsidRPr="00BD643C">
        <w:rPr>
          <w:rFonts w:cs="Times New Roman"/>
        </w:rPr>
        <w:t xml:space="preserve"> This will help enable the algorithms to discriminate positive from negative sentiment</w:t>
      </w:r>
      <w:r w:rsidR="000D7CC9" w:rsidRPr="00BD643C">
        <w:rPr>
          <w:rFonts w:cs="Times New Roman"/>
        </w:rPr>
        <w:t>.</w:t>
      </w:r>
      <w:r w:rsidR="003817BF" w:rsidRPr="00BD643C">
        <w:rPr>
          <w:rFonts w:cs="Times New Roman"/>
        </w:rPr>
        <w:t xml:space="preserve"> The lexicons, together with other data such as </w:t>
      </w:r>
      <w:r w:rsidR="00D04A77" w:rsidRPr="00BD643C">
        <w:rPr>
          <w:rFonts w:cs="Times New Roman"/>
        </w:rPr>
        <w:t xml:space="preserve">predefined grammar rules, an English dictionary that provides the base language data </w:t>
      </w:r>
      <w:r w:rsidR="002269FB" w:rsidRPr="00BD643C">
        <w:rPr>
          <w:rFonts w:cs="Times New Roman"/>
        </w:rPr>
        <w:t>are</w:t>
      </w:r>
      <w:r w:rsidR="00290393" w:rsidRPr="00BD643C">
        <w:rPr>
          <w:rFonts w:cs="Times New Roman"/>
        </w:rPr>
        <w:t xml:space="preserve"> being computed against several scoring </w:t>
      </w:r>
      <w:r w:rsidR="002269FB" w:rsidRPr="00BD643C">
        <w:rPr>
          <w:rFonts w:cs="Times New Roman"/>
        </w:rPr>
        <w:t>classifiers</w:t>
      </w:r>
      <w:r w:rsidR="00256C03" w:rsidRPr="00BD643C">
        <w:rPr>
          <w:rFonts w:cs="Times New Roman"/>
        </w:rPr>
        <w:t xml:space="preserve"> to determine the sentiments of stock postings on an investor bulletin.</w:t>
      </w:r>
    </w:p>
    <w:p w14:paraId="74CBC42E" w14:textId="3FC13EB1" w:rsidR="000136D9" w:rsidRPr="00BD643C" w:rsidRDefault="000136D9" w:rsidP="00F008E3">
      <w:pPr>
        <w:spacing w:line="360" w:lineRule="auto"/>
        <w:jc w:val="both"/>
        <w:rPr>
          <w:rFonts w:cs="Times New Roman"/>
        </w:rPr>
      </w:pPr>
      <w:r w:rsidRPr="00BD643C">
        <w:rPr>
          <w:rFonts w:cs="Times New Roman"/>
        </w:rPr>
        <w:lastRenderedPageBreak/>
        <w:t xml:space="preserve">The paper by </w:t>
      </w:r>
      <w:r w:rsidR="006B327B" w:rsidRPr="00BD643C">
        <w:rPr>
          <w:rFonts w:cs="Times New Roman"/>
          <w:noProof/>
          <w:szCs w:val="24"/>
        </w:rPr>
        <w:t>T. Nasukawa and J. Yi</w:t>
      </w:r>
      <w:r w:rsidR="00F5688D" w:rsidRPr="00BD643C">
        <w:rPr>
          <w:rFonts w:cs="Times New Roman"/>
        </w:rPr>
        <w:fldChar w:fldCharType="begin" w:fldLock="1"/>
      </w:r>
      <w:r w:rsidR="008D5752">
        <w:rPr>
          <w:rFonts w:cs="Times New Roman"/>
        </w:rPr>
        <w:instrText>ADDIN CSL_CITATION {"citationItems":[{"id":"ITEM-1","itemData":{"DOI":"10.1145/945645.945658","author":[{"dropping-particle":"","family":"Nasukawa","given":"Tetsuya","non-dropping-particle":"","parse-names":false,"suffix":""},{"dropping-particle":"","family":"Yi","given":"Jeonghee","non-dropping-particle":"","parse-names":false,"suffix":""}],"container-title":"Proceedings of the 2nd international conference on Knowledge capture","id":"ITEM-1","issued":{"date-parts":[["2003"]]},"page":"70-77","publisher":"ACM","publisher-place":"Sanibel Island, FL, USA","title":"Sentiment analysis: capturing favorability using natural language processing","type":"article"},"uris":["http://www.mendeley.com/documents/?uuid=48542e22-e0b0-4bb2-8713-252227be8473"]}],"mendeley":{"formattedCitation":"[11]","plainTextFormattedCitation":"[11]","previouslyFormattedCitation":"[11]"},"properties":{"noteIndex":0},"schema":"https://github.com/citation-style-language/schema/raw/master/csl-citation.json"}</w:instrText>
      </w:r>
      <w:r w:rsidR="00F5688D" w:rsidRPr="00BD643C">
        <w:rPr>
          <w:rFonts w:cs="Times New Roman"/>
        </w:rPr>
        <w:fldChar w:fldCharType="separate"/>
      </w:r>
      <w:r w:rsidR="001728B8" w:rsidRPr="00BD643C">
        <w:rPr>
          <w:rFonts w:cs="Times New Roman"/>
          <w:noProof/>
        </w:rPr>
        <w:t>[11]</w:t>
      </w:r>
      <w:r w:rsidR="00F5688D" w:rsidRPr="00BD643C">
        <w:rPr>
          <w:rFonts w:cs="Times New Roman"/>
        </w:rPr>
        <w:fldChar w:fldCharType="end"/>
      </w:r>
      <w:r w:rsidR="001C4587" w:rsidRPr="00BD643C">
        <w:rPr>
          <w:rFonts w:cs="Times New Roman"/>
        </w:rPr>
        <w:t xml:space="preserve"> proposes a </w:t>
      </w:r>
      <w:r w:rsidR="00FB1591" w:rsidRPr="00BD643C">
        <w:rPr>
          <w:rFonts w:cs="Times New Roman"/>
        </w:rPr>
        <w:t>lexicon-based</w:t>
      </w:r>
      <w:r w:rsidR="001C4587" w:rsidRPr="00BD643C">
        <w:rPr>
          <w:rFonts w:cs="Times New Roman"/>
        </w:rPr>
        <w:t xml:space="preserve"> </w:t>
      </w:r>
      <w:r w:rsidR="00E04699" w:rsidRPr="00BD643C">
        <w:rPr>
          <w:rFonts w:cs="Times New Roman"/>
        </w:rPr>
        <w:t>framework</w:t>
      </w:r>
      <w:r w:rsidR="009E4205" w:rsidRPr="00BD643C">
        <w:rPr>
          <w:rFonts w:cs="Times New Roman"/>
        </w:rPr>
        <w:t xml:space="preserve"> </w:t>
      </w:r>
      <w:r w:rsidR="001C4587" w:rsidRPr="00BD643C">
        <w:rPr>
          <w:rFonts w:cs="Times New Roman"/>
        </w:rPr>
        <w:t xml:space="preserve">to extract sentiments associated with polarities for specific subjects from a </w:t>
      </w:r>
      <w:r w:rsidR="009A0EB4" w:rsidRPr="00BD643C">
        <w:rPr>
          <w:rFonts w:cs="Times New Roman"/>
        </w:rPr>
        <w:t xml:space="preserve">document and has boasted a </w:t>
      </w:r>
      <w:r w:rsidR="00C824C4">
        <w:rPr>
          <w:rFonts w:cs="Times New Roman"/>
        </w:rPr>
        <w:t>accuracy</w:t>
      </w:r>
      <w:r w:rsidR="009A0EB4" w:rsidRPr="00BD643C">
        <w:rPr>
          <w:rFonts w:cs="Times New Roman"/>
        </w:rPr>
        <w:t xml:space="preserve"> of 75-95%. Again, the </w:t>
      </w:r>
      <w:r w:rsidR="003B60DA" w:rsidRPr="00BD643C">
        <w:rPr>
          <w:rFonts w:cs="Times New Roman"/>
        </w:rPr>
        <w:t xml:space="preserve">high accuracy </w:t>
      </w:r>
      <w:r w:rsidR="00C839CF" w:rsidRPr="00BD643C">
        <w:rPr>
          <w:rFonts w:cs="Times New Roman"/>
        </w:rPr>
        <w:t xml:space="preserve">of results </w:t>
      </w:r>
      <w:r w:rsidR="009E4205" w:rsidRPr="00BD643C">
        <w:rPr>
          <w:rFonts w:cs="Times New Roman"/>
        </w:rPr>
        <w:t>is</w:t>
      </w:r>
      <w:r w:rsidR="00C839CF" w:rsidRPr="00BD643C">
        <w:rPr>
          <w:rFonts w:cs="Times New Roman"/>
        </w:rPr>
        <w:t xml:space="preserve"> diminished by remov</w:t>
      </w:r>
      <w:r w:rsidR="007729FF">
        <w:rPr>
          <w:rFonts w:cs="Times New Roman"/>
        </w:rPr>
        <w:t xml:space="preserve">al of </w:t>
      </w:r>
      <w:r w:rsidR="00C839CF" w:rsidRPr="00BD643C">
        <w:rPr>
          <w:rFonts w:cs="Times New Roman"/>
        </w:rPr>
        <w:t>ambiguous cases</w:t>
      </w:r>
      <w:r w:rsidR="00ED63E9" w:rsidRPr="00BD643C">
        <w:rPr>
          <w:rFonts w:cs="Times New Roman"/>
        </w:rPr>
        <w:t xml:space="preserve"> and the limited domain scope </w:t>
      </w:r>
      <w:r w:rsidR="007C720D" w:rsidRPr="00BD643C">
        <w:rPr>
          <w:rFonts w:cs="Times New Roman"/>
        </w:rPr>
        <w:t>of the classification,</w:t>
      </w:r>
      <w:r w:rsidR="00C839CF" w:rsidRPr="00BD643C">
        <w:rPr>
          <w:rFonts w:cs="Times New Roman"/>
        </w:rPr>
        <w:t xml:space="preserve"> </w:t>
      </w:r>
      <w:r w:rsidR="007C720D" w:rsidRPr="00BD643C">
        <w:rPr>
          <w:rFonts w:cs="Times New Roman"/>
        </w:rPr>
        <w:t>damaging</w:t>
      </w:r>
      <w:r w:rsidR="00062F10" w:rsidRPr="00BD643C">
        <w:rPr>
          <w:rFonts w:cs="Times New Roman"/>
        </w:rPr>
        <w:t xml:space="preserve"> the recall rate</w:t>
      </w:r>
      <w:r w:rsidR="007C720D" w:rsidRPr="00BD643C">
        <w:rPr>
          <w:rFonts w:cs="Times New Roman"/>
        </w:rPr>
        <w:t xml:space="preserve"> in return.</w:t>
      </w:r>
    </w:p>
    <w:p w14:paraId="1C173BE4" w14:textId="5F907D7B" w:rsidR="00C46E6E" w:rsidRPr="00BD643C" w:rsidRDefault="00DA3C7C" w:rsidP="00F008E3">
      <w:pPr>
        <w:spacing w:line="360" w:lineRule="auto"/>
        <w:jc w:val="both"/>
        <w:rPr>
          <w:rFonts w:cs="Times New Roman"/>
        </w:rPr>
      </w:pPr>
      <w:r w:rsidRPr="00BD643C">
        <w:rPr>
          <w:rFonts w:cs="Times New Roman"/>
        </w:rPr>
        <w:t>The paper by</w:t>
      </w:r>
      <w:r w:rsidR="00CD177A" w:rsidRPr="00BD643C">
        <w:rPr>
          <w:rFonts w:cs="Times New Roman"/>
        </w:rPr>
        <w:t xml:space="preserve"> </w:t>
      </w:r>
      <w:r w:rsidR="009359BE" w:rsidRPr="00BD643C">
        <w:rPr>
          <w:rFonts w:cs="Times New Roman"/>
          <w:noProof/>
          <w:szCs w:val="24"/>
        </w:rPr>
        <w:t>A. Devitt and K. Ahmad</w:t>
      </w:r>
      <w:r w:rsidR="00F5688D" w:rsidRPr="00BD643C">
        <w:rPr>
          <w:rFonts w:cs="Times New Roman"/>
        </w:rPr>
        <w:fldChar w:fldCharType="begin" w:fldLock="1"/>
      </w:r>
      <w:r w:rsidR="008D5752">
        <w:rPr>
          <w:rFonts w:cs="Times New Roman"/>
        </w:rPr>
        <w:instrText>ADDIN CSL_CITATION {"citationItems":[{"id":"ITEM-1","itemData":{"author":[{"dropping-particle":"","family":"Devitt","given":"Ann","non-dropping-particle":"","parse-names":false,"suffix":""},{"dropping-particle":"","family":"Ahmad","given":"Khurshid","non-dropping-particle":"","parse-names":false,"suffix":""}],"id":"ITEM-1","issued":{"date-parts":[["2007"]]},"title":"Sentiment Polarity Identification in Financial News: A Cohesion-based Approach","type":"book"},"uris":["http://www.mendeley.com/documents/?uuid=db5e6e75-408e-48e4-9c80-087f5f843147"]}],"mendeley":{"formattedCitation":"[12]","plainTextFormattedCitation":"[12]","previouslyFormattedCitation":"[12]"},"properties":{"noteIndex":0},"schema":"https://github.com/citation-style-language/schema/raw/master/csl-citation.json"}</w:instrText>
      </w:r>
      <w:r w:rsidR="00F5688D" w:rsidRPr="00BD643C">
        <w:rPr>
          <w:rFonts w:cs="Times New Roman"/>
        </w:rPr>
        <w:fldChar w:fldCharType="separate"/>
      </w:r>
      <w:r w:rsidR="001728B8" w:rsidRPr="00BD643C">
        <w:rPr>
          <w:rFonts w:cs="Times New Roman"/>
          <w:noProof/>
        </w:rPr>
        <w:t>[12]</w:t>
      </w:r>
      <w:r w:rsidR="00F5688D" w:rsidRPr="00BD643C">
        <w:rPr>
          <w:rFonts w:cs="Times New Roman"/>
        </w:rPr>
        <w:fldChar w:fldCharType="end"/>
      </w:r>
      <w:r w:rsidR="00A05BDA" w:rsidRPr="00BD643C">
        <w:rPr>
          <w:rFonts w:cs="Times New Roman"/>
        </w:rPr>
        <w:t xml:space="preserve"> </w:t>
      </w:r>
      <w:r w:rsidR="00590F39" w:rsidRPr="00BD643C">
        <w:rPr>
          <w:rFonts w:cs="Times New Roman"/>
        </w:rPr>
        <w:t>notes</w:t>
      </w:r>
      <w:r w:rsidR="00A05BDA" w:rsidRPr="00BD643C">
        <w:rPr>
          <w:rFonts w:cs="Times New Roman"/>
        </w:rPr>
        <w:t xml:space="preserve"> the impact of being over reliant on lexical resources</w:t>
      </w:r>
      <w:r w:rsidR="00590F39" w:rsidRPr="00BD643C">
        <w:rPr>
          <w:rFonts w:cs="Times New Roman"/>
        </w:rPr>
        <w:t xml:space="preserve">, where any hand-coded or corpus-derived lexicon will have a certain degree of error or consistency. The </w:t>
      </w:r>
      <w:r w:rsidR="009925EB" w:rsidRPr="00BD643C">
        <w:rPr>
          <w:rFonts w:cs="Times New Roman"/>
        </w:rPr>
        <w:t>given solution is to spread the risk associated from only using a single lexical resource to drawing from multiple sources. This</w:t>
      </w:r>
      <w:r w:rsidR="00640837" w:rsidRPr="00BD643C">
        <w:rPr>
          <w:rFonts w:cs="Times New Roman"/>
        </w:rPr>
        <w:t xml:space="preserve"> is further demonstrated in detail from the paper </w:t>
      </w:r>
      <w:r w:rsidR="00D90165" w:rsidRPr="00BD643C">
        <w:rPr>
          <w:rFonts w:cs="Times New Roman"/>
          <w:noProof/>
          <w:szCs w:val="24"/>
        </w:rPr>
        <w:t>S.-M. Kim and E. Hovy</w:t>
      </w:r>
      <w:r w:rsidR="00F5688D" w:rsidRPr="00BD643C">
        <w:rPr>
          <w:rFonts w:cs="Times New Roman"/>
        </w:rPr>
        <w:fldChar w:fldCharType="begin" w:fldLock="1"/>
      </w:r>
      <w:r w:rsidR="008D5752">
        <w:rPr>
          <w:rFonts w:cs="Times New Roman"/>
        </w:rPr>
        <w:instrText>ADDIN CSL_CITATION {"citationItems":[{"id":"ITEM-1","itemData":{"DOI":"10.3115/1220355.1220555","author":[{"dropping-particle":"","family":"Kim","given":"Soo-Min","non-dropping-particle":"","parse-names":false,"suffix":""},{"dropping-particle":"","family":"Hovy","given":"Eduard","non-dropping-particle":"","parse-names":false,"suffix":""}],"container-title":"Proceedings of the 20th international conference on Computational Linguistics","id":"ITEM-1","issued":{"date-parts":[["2004"]]},"page":"1367","publisher":"Association for Computational Linguistics","publisher-place":"Geneva, Switzerland","title":"Determining the sentiment of opinions","type":"article"},"uris":["http://www.mendeley.com/documents/?uuid=79a3371a-14a0-4a37-8f54-994b88654024"]}],"mendeley":{"formattedCitation":"[13]","plainTextFormattedCitation":"[13]","previouslyFormattedCitation":"[13]"},"properties":{"noteIndex":0},"schema":"https://github.com/citation-style-language/schema/raw/master/csl-citation.json"}</w:instrText>
      </w:r>
      <w:r w:rsidR="00F5688D" w:rsidRPr="00BD643C">
        <w:rPr>
          <w:rFonts w:cs="Times New Roman"/>
        </w:rPr>
        <w:fldChar w:fldCharType="separate"/>
      </w:r>
      <w:r w:rsidR="001728B8" w:rsidRPr="00BD643C">
        <w:rPr>
          <w:rFonts w:cs="Times New Roman"/>
          <w:noProof/>
        </w:rPr>
        <w:t>[13]</w:t>
      </w:r>
      <w:r w:rsidR="00F5688D" w:rsidRPr="00BD643C">
        <w:rPr>
          <w:rFonts w:cs="Times New Roman"/>
        </w:rPr>
        <w:fldChar w:fldCharType="end"/>
      </w:r>
      <w:r w:rsidR="00640837" w:rsidRPr="00BD643C">
        <w:rPr>
          <w:rFonts w:cs="Times New Roman"/>
        </w:rPr>
        <w:t>.</w:t>
      </w:r>
      <w:r w:rsidR="006103A0" w:rsidRPr="00BD643C">
        <w:rPr>
          <w:rFonts w:cs="Times New Roman"/>
        </w:rPr>
        <w:t xml:space="preserve"> These studies serve as the basis for the decision to combine </w:t>
      </w:r>
      <w:r w:rsidR="00A638E9" w:rsidRPr="00BD643C">
        <w:rPr>
          <w:rFonts w:cs="Times New Roman"/>
        </w:rPr>
        <w:t>several lexicon resources into one</w:t>
      </w:r>
      <w:r w:rsidR="006103A0" w:rsidRPr="00BD643C">
        <w:rPr>
          <w:rFonts w:cs="Times New Roman"/>
        </w:rPr>
        <w:t xml:space="preserve"> feature vector.</w:t>
      </w:r>
    </w:p>
    <w:p w14:paraId="3D0C4CAD" w14:textId="77777777" w:rsidR="00C10DD0" w:rsidRPr="00BD643C" w:rsidRDefault="00C10DD0" w:rsidP="00F008E3">
      <w:pPr>
        <w:spacing w:line="360" w:lineRule="auto"/>
        <w:jc w:val="both"/>
        <w:rPr>
          <w:rFonts w:cs="Times New Roman"/>
        </w:rPr>
      </w:pPr>
    </w:p>
    <w:p w14:paraId="43C7C506" w14:textId="636BD9D5" w:rsidR="006B3B87" w:rsidRPr="00BD643C" w:rsidRDefault="006B3B87" w:rsidP="00F008E3">
      <w:pPr>
        <w:pStyle w:val="Heading2"/>
        <w:numPr>
          <w:ilvl w:val="1"/>
          <w:numId w:val="13"/>
        </w:numPr>
        <w:spacing w:line="360" w:lineRule="auto"/>
        <w:jc w:val="both"/>
        <w:rPr>
          <w:rFonts w:cs="Times New Roman"/>
        </w:rPr>
      </w:pPr>
      <w:bookmarkStart w:id="12" w:name="_Toc525399647"/>
      <w:r w:rsidRPr="00BD643C">
        <w:rPr>
          <w:rFonts w:cs="Times New Roman"/>
        </w:rPr>
        <w:t>Learning-based Approaches</w:t>
      </w:r>
      <w:bookmarkEnd w:id="12"/>
    </w:p>
    <w:p w14:paraId="098A2C8F" w14:textId="77777777" w:rsidR="00A247AA" w:rsidRPr="00BD643C" w:rsidRDefault="00A247AA" w:rsidP="00F008E3">
      <w:pPr>
        <w:spacing w:line="360" w:lineRule="auto"/>
        <w:jc w:val="both"/>
        <w:rPr>
          <w:rFonts w:cs="Times New Roman"/>
        </w:rPr>
      </w:pPr>
    </w:p>
    <w:p w14:paraId="30D8CB6E" w14:textId="77DA8602" w:rsidR="009A06BF" w:rsidRPr="00BD643C" w:rsidRDefault="00DA4FC3" w:rsidP="00F008E3">
      <w:pPr>
        <w:spacing w:line="360" w:lineRule="auto"/>
        <w:jc w:val="both"/>
        <w:rPr>
          <w:rFonts w:cs="Times New Roman"/>
        </w:rPr>
      </w:pPr>
      <w:r w:rsidRPr="00BD643C">
        <w:rPr>
          <w:rFonts w:cs="Times New Roman"/>
          <w:noProof/>
          <w:szCs w:val="24"/>
        </w:rPr>
        <w:t>B. Pang, L. Lee, and S. Vaithyanathan</w:t>
      </w:r>
      <w:r w:rsidRPr="00BD643C">
        <w:rPr>
          <w:rFonts w:cs="Times New Roman"/>
        </w:rPr>
        <w:t xml:space="preserve"> </w:t>
      </w:r>
      <w:r w:rsidR="00F5688D" w:rsidRPr="00BD643C">
        <w:rPr>
          <w:rFonts w:cs="Times New Roman"/>
        </w:rPr>
        <w:fldChar w:fldCharType="begin" w:fldLock="1"/>
      </w:r>
      <w:r w:rsidR="00F5688D" w:rsidRPr="00BD643C">
        <w:rPr>
          <w:rFonts w:cs="Times New Roman"/>
        </w:rPr>
        <w:instrText>ADDIN CSL_CITATION {"citationItems":[{"id":"ITEM-1","itemData":{"DOI":"10.3115/1118693.1118704","author":[{"dropping-particle":"","family":"Pang","given":"Bo","non-dropping-particle":"","parse-names":false,"suffix":""},{"dropping-particle":"","family":"Lee","given":"Lillian","non-dropping-particle":"","parse-names":false,"suffix":""},{"dropping-particle":"","family":"Vaithyanathan","given":"Shivakumar","non-dropping-particle":"","parse-names":false,"suffix":""}],"container-title":"Proceedings of the ACL-02 conference on Empirical methods in natural language processing - Volume 10","id":"ITEM-1","issued":{"date-parts":[["2002"]]},"page":"79-86","publisher":"Association for Computational Linguistics","title":"Thumbs up?: sentiment classification using machine learning techniques","type":"article"},"uris":["http://www.mendeley.com/documents/?uuid=34081860-5b4e-4cb7-9e4a-2efda7d92b9e"]}],"mendeley":{"formattedCitation":"[1]","plainTextFormattedCitation":"[1]","previouslyFormattedCitation":"[1]"},"properties":{"noteIndex":0},"schema":"https://github.com/citation-style-language/schema/raw/master/csl-citation.json"}</w:instrText>
      </w:r>
      <w:r w:rsidR="00F5688D" w:rsidRPr="00BD643C">
        <w:rPr>
          <w:rFonts w:cs="Times New Roman"/>
        </w:rPr>
        <w:fldChar w:fldCharType="separate"/>
      </w:r>
      <w:r w:rsidR="00F5688D" w:rsidRPr="00BD643C">
        <w:rPr>
          <w:rFonts w:cs="Times New Roman"/>
          <w:noProof/>
        </w:rPr>
        <w:t>[1]</w:t>
      </w:r>
      <w:r w:rsidR="00F5688D" w:rsidRPr="00BD643C">
        <w:rPr>
          <w:rFonts w:cs="Times New Roman"/>
        </w:rPr>
        <w:fldChar w:fldCharType="end"/>
      </w:r>
      <w:r w:rsidR="00E6603F" w:rsidRPr="00BD643C">
        <w:rPr>
          <w:rFonts w:cs="Times New Roman"/>
        </w:rPr>
        <w:t xml:space="preserve"> provide </w:t>
      </w:r>
      <w:r w:rsidR="009B3274" w:rsidRPr="00BD643C">
        <w:rPr>
          <w:rFonts w:cs="Times New Roman"/>
        </w:rPr>
        <w:t xml:space="preserve">an </w:t>
      </w:r>
      <w:r w:rsidR="00E74D9A" w:rsidRPr="00BD643C">
        <w:rPr>
          <w:rFonts w:cs="Times New Roman"/>
        </w:rPr>
        <w:t>in-depth</w:t>
      </w:r>
      <w:r w:rsidR="009B3274" w:rsidRPr="00BD643C">
        <w:rPr>
          <w:rFonts w:cs="Times New Roman"/>
        </w:rPr>
        <w:t xml:space="preserve"> comparison</w:t>
      </w:r>
      <w:r w:rsidR="00E6603F" w:rsidRPr="00BD643C">
        <w:rPr>
          <w:rFonts w:cs="Times New Roman"/>
        </w:rPr>
        <w:t xml:space="preserve"> on three</w:t>
      </w:r>
      <w:r w:rsidR="009B3274" w:rsidRPr="00BD643C">
        <w:rPr>
          <w:rFonts w:cs="Times New Roman"/>
        </w:rPr>
        <w:t xml:space="preserve"> l</w:t>
      </w:r>
      <w:r w:rsidR="00E6603F" w:rsidRPr="00BD643C">
        <w:rPr>
          <w:rFonts w:cs="Times New Roman"/>
        </w:rPr>
        <w:t>earning-based classifiers: maximum entropy classification</w:t>
      </w:r>
      <w:r w:rsidR="009B3274" w:rsidRPr="00BD643C">
        <w:rPr>
          <w:rFonts w:cs="Times New Roman"/>
        </w:rPr>
        <w:t xml:space="preserve">, </w:t>
      </w:r>
      <w:r w:rsidR="00E6603F" w:rsidRPr="00BD643C">
        <w:rPr>
          <w:rFonts w:cs="Times New Roman"/>
        </w:rPr>
        <w:t xml:space="preserve">naive Bayes (NB) and support vector machines (SVM). </w:t>
      </w:r>
      <w:r w:rsidR="00E74D9A" w:rsidRPr="00BD643C">
        <w:rPr>
          <w:rFonts w:cs="Times New Roman"/>
        </w:rPr>
        <w:t xml:space="preserve">They </w:t>
      </w:r>
      <w:r w:rsidR="00CF5D26">
        <w:rPr>
          <w:rFonts w:cs="Times New Roman"/>
        </w:rPr>
        <w:t xml:space="preserve">have </w:t>
      </w:r>
      <w:r w:rsidR="00E74D9A" w:rsidRPr="00BD643C">
        <w:rPr>
          <w:rFonts w:cs="Times New Roman"/>
        </w:rPr>
        <w:t xml:space="preserve">concluded that </w:t>
      </w:r>
      <w:r w:rsidR="00580A2F" w:rsidRPr="00BD643C">
        <w:rPr>
          <w:rFonts w:cs="Times New Roman"/>
        </w:rPr>
        <w:t>these 3 machine learning techniques outperforms human-produ</w:t>
      </w:r>
      <w:r w:rsidR="0085774D" w:rsidRPr="00BD643C">
        <w:rPr>
          <w:rFonts w:cs="Times New Roman"/>
        </w:rPr>
        <w:t>ced baseline</w:t>
      </w:r>
      <w:r w:rsidR="00474595" w:rsidRPr="00BD643C">
        <w:rPr>
          <w:rFonts w:cs="Times New Roman"/>
        </w:rPr>
        <w:t xml:space="preserve"> with SVM coming out on top</w:t>
      </w:r>
      <w:r w:rsidR="0085774D" w:rsidRPr="00BD643C">
        <w:rPr>
          <w:rFonts w:cs="Times New Roman"/>
        </w:rPr>
        <w:t xml:space="preserve"> but underperform when </w:t>
      </w:r>
      <w:r w:rsidR="006427D1" w:rsidRPr="00BD643C">
        <w:rPr>
          <w:rFonts w:cs="Times New Roman"/>
        </w:rPr>
        <w:t xml:space="preserve">it is executed on </w:t>
      </w:r>
      <w:r w:rsidR="00A1087D" w:rsidRPr="00BD643C">
        <w:rPr>
          <w:rFonts w:cs="Times New Roman"/>
        </w:rPr>
        <w:t>sentiment-based</w:t>
      </w:r>
      <w:r w:rsidR="006427D1" w:rsidRPr="00BD643C">
        <w:rPr>
          <w:rFonts w:cs="Times New Roman"/>
        </w:rPr>
        <w:t xml:space="preserve"> classification than on traditional topic-based c</w:t>
      </w:r>
      <w:r w:rsidR="00A1087D" w:rsidRPr="00BD643C">
        <w:rPr>
          <w:rFonts w:cs="Times New Roman"/>
        </w:rPr>
        <w:t>lassification.</w:t>
      </w:r>
      <w:r w:rsidR="00E74D9A" w:rsidRPr="00BD643C">
        <w:rPr>
          <w:rFonts w:cs="Times New Roman"/>
        </w:rPr>
        <w:t xml:space="preserve"> </w:t>
      </w:r>
      <w:r w:rsidR="008656F9" w:rsidRPr="00BD643C">
        <w:rPr>
          <w:rFonts w:cs="Times New Roman"/>
        </w:rPr>
        <w:t>Using learning</w:t>
      </w:r>
      <w:r w:rsidR="00624CEB" w:rsidRPr="00BD643C">
        <w:rPr>
          <w:rFonts w:cs="Times New Roman"/>
        </w:rPr>
        <w:t xml:space="preserve">-based classifiers </w:t>
      </w:r>
      <w:r w:rsidR="00CF5D26">
        <w:rPr>
          <w:rFonts w:cs="Times New Roman"/>
        </w:rPr>
        <w:t xml:space="preserve">has </w:t>
      </w:r>
      <w:r w:rsidR="00624CEB" w:rsidRPr="00BD643C">
        <w:rPr>
          <w:rFonts w:cs="Times New Roman"/>
        </w:rPr>
        <w:t>produced a common phenomenon in documents where the text serves as a deliberate contrast to the actual context.</w:t>
      </w:r>
      <w:r w:rsidR="00FF4600" w:rsidRPr="00BD643C">
        <w:rPr>
          <w:rFonts w:cs="Times New Roman"/>
        </w:rPr>
        <w:t xml:space="preserve"> Furthermore, the paper suggests that models using features introduced with unigram model combination have shown to be effective in the past.</w:t>
      </w:r>
    </w:p>
    <w:p w14:paraId="26052CD1" w14:textId="50745125" w:rsidR="009A06BF" w:rsidRPr="00BD643C" w:rsidRDefault="00617538" w:rsidP="00F008E3">
      <w:pPr>
        <w:spacing w:line="360" w:lineRule="auto"/>
        <w:jc w:val="both"/>
        <w:rPr>
          <w:rFonts w:cs="Times New Roman"/>
        </w:rPr>
      </w:pPr>
      <w:r w:rsidRPr="00BD643C">
        <w:rPr>
          <w:rFonts w:cs="Times New Roman"/>
          <w:noProof/>
          <w:szCs w:val="24"/>
        </w:rPr>
        <w:t>A. Go, R. Bhayani, and L. Huang</w:t>
      </w:r>
      <w:r w:rsidR="00F5688D" w:rsidRPr="00BD643C">
        <w:rPr>
          <w:rFonts w:cs="Times New Roman"/>
        </w:rPr>
        <w:fldChar w:fldCharType="begin" w:fldLock="1"/>
      </w:r>
      <w:r w:rsidR="008D5752">
        <w:rPr>
          <w:rFonts w:cs="Times New Roman"/>
        </w:rPr>
        <w:instrText>ADDIN CSL_CITATION {"citationItems":[{"id":"ITEM-1","itemData":{"author":[{"dropping-particle":"","family":"Go","given":"Alec","non-dropping-particle":"","parse-names":false,"suffix":""},{"dropping-particle":"","family":"Bhayani","given":"Richa","non-dropping-particle":"","parse-names":false,"suffix":""},{"dropping-particle":"","family":"Huang","given":"Lei","non-dropping-particle":"","parse-names":false,"suffix":""}],"id":"ITEM-1","issued":{"date-parts":[["2009"]]},"title":"Twitter sentiment classification using distant supervision","type":"book","volume":"150"},"uris":["http://www.mendeley.com/documents/?uuid=73185465-aed9-4703-abb7-2a3e2ff5f378"]}],"mendeley":{"formattedCitation":"[14]","plainTextFormattedCitation":"[14]","previouslyFormattedCitation":"[14]"},"properties":{"noteIndex":0},"schema":"https://github.com/citation-style-language/schema/raw/master/csl-citation.json"}</w:instrText>
      </w:r>
      <w:r w:rsidR="00F5688D" w:rsidRPr="00BD643C">
        <w:rPr>
          <w:rFonts w:cs="Times New Roman"/>
        </w:rPr>
        <w:fldChar w:fldCharType="separate"/>
      </w:r>
      <w:r w:rsidR="001728B8" w:rsidRPr="00BD643C">
        <w:rPr>
          <w:rFonts w:cs="Times New Roman"/>
          <w:noProof/>
        </w:rPr>
        <w:t>[14]</w:t>
      </w:r>
      <w:r w:rsidR="00F5688D" w:rsidRPr="00BD643C">
        <w:rPr>
          <w:rFonts w:cs="Times New Roman"/>
        </w:rPr>
        <w:fldChar w:fldCharType="end"/>
      </w:r>
      <w:r w:rsidR="009A06BF" w:rsidRPr="00BD643C">
        <w:rPr>
          <w:rFonts w:cs="Times New Roman"/>
        </w:rPr>
        <w:t xml:space="preserve"> </w:t>
      </w:r>
      <w:r w:rsidR="00DD5B49" w:rsidRPr="00BD643C">
        <w:rPr>
          <w:rFonts w:cs="Times New Roman"/>
        </w:rPr>
        <w:t>ha</w:t>
      </w:r>
      <w:r w:rsidR="007729FF">
        <w:rPr>
          <w:rFonts w:cs="Times New Roman"/>
        </w:rPr>
        <w:t>ve</w:t>
      </w:r>
      <w:r w:rsidR="00DD5B49" w:rsidRPr="00BD643C">
        <w:rPr>
          <w:rFonts w:cs="Times New Roman"/>
        </w:rPr>
        <w:t xml:space="preserve"> proven</w:t>
      </w:r>
      <w:r w:rsidR="007C307A" w:rsidRPr="00BD643C">
        <w:rPr>
          <w:rFonts w:cs="Times New Roman"/>
        </w:rPr>
        <w:t xml:space="preserve"> that using unigrams with combination of traditional learning algorithms such as Naïve Bayes, MaxEnt and SVM perform much better than their baseline of </w:t>
      </w:r>
      <w:r w:rsidR="009A06BF" w:rsidRPr="00BD643C">
        <w:rPr>
          <w:rFonts w:cs="Times New Roman"/>
        </w:rPr>
        <w:t>including Twittratr’s</w:t>
      </w:r>
      <w:r w:rsidR="007C307A" w:rsidRPr="00BD643C">
        <w:rPr>
          <w:rFonts w:cs="Times New Roman"/>
        </w:rPr>
        <w:t xml:space="preserve"> list of keywords consisting of 174 positive words and 185 negative words. </w:t>
      </w:r>
      <w:r w:rsidR="009A06BF" w:rsidRPr="00BD643C">
        <w:rPr>
          <w:rFonts w:cs="Times New Roman"/>
        </w:rPr>
        <w:t xml:space="preserve">Experimental results in the paper also shows that </w:t>
      </w:r>
      <w:r w:rsidR="007C307A" w:rsidRPr="00BD643C">
        <w:rPr>
          <w:rFonts w:cs="Times New Roman"/>
        </w:rPr>
        <w:t>using bigrams alone results in the drop of accuracy in the case of using both MaxEnt or SVM and that using bigrams as feature is not useful b</w:t>
      </w:r>
      <w:r w:rsidR="009A06BF" w:rsidRPr="00BD643C">
        <w:rPr>
          <w:rFonts w:cs="Times New Roman"/>
        </w:rPr>
        <w:t>ecause</w:t>
      </w:r>
      <w:r w:rsidR="007C307A" w:rsidRPr="00BD643C">
        <w:rPr>
          <w:rFonts w:cs="Times New Roman"/>
        </w:rPr>
        <w:t xml:space="preserve"> the feature space is very sparse</w:t>
      </w:r>
      <w:r w:rsidR="009A06BF" w:rsidRPr="00BD643C">
        <w:rPr>
          <w:rFonts w:cs="Times New Roman"/>
        </w:rPr>
        <w:t xml:space="preserve">. In addition, the </w:t>
      </w:r>
      <w:r w:rsidR="009A06BF" w:rsidRPr="00BD643C">
        <w:rPr>
          <w:rFonts w:cs="Times New Roman"/>
        </w:rPr>
        <w:lastRenderedPageBreak/>
        <w:t xml:space="preserve">paper has evaluated that using POS tags as features are not useful and saw a decrease in the accuracy for SVM and Naïve </w:t>
      </w:r>
      <w:r w:rsidR="00BD64B1" w:rsidRPr="00BD643C">
        <w:rPr>
          <w:rFonts w:cs="Times New Roman"/>
        </w:rPr>
        <w:t>Bayes algorithms and is consistent with the results shown by Pang</w:t>
      </w:r>
      <w:r w:rsidR="009A06BF" w:rsidRPr="00BD643C">
        <w:rPr>
          <w:rFonts w:cs="Times New Roman"/>
        </w:rPr>
        <w:t xml:space="preserve"> and Lee</w:t>
      </w:r>
      <w:r w:rsidR="00F5688D" w:rsidRPr="00BD643C">
        <w:rPr>
          <w:rFonts w:cs="Times New Roman"/>
        </w:rPr>
        <w:fldChar w:fldCharType="begin" w:fldLock="1"/>
      </w:r>
      <w:r w:rsidR="00DA4FC3" w:rsidRPr="00BD643C">
        <w:rPr>
          <w:rFonts w:cs="Times New Roman"/>
        </w:rPr>
        <w:instrText>ADDIN CSL_CITATION {"citationItems":[{"id":"ITEM-1","itemData":{"DOI":"10.3115/1118693.1118704","author":[{"dropping-particle":"","family":"Pang","given":"Bo","non-dropping-particle":"","parse-names":false,"suffix":""},{"dropping-particle":"","family":"Lee","given":"Lillian","non-dropping-particle":"","parse-names":false,"suffix":""},{"dropping-particle":"","family":"Vaithyanathan","given":"Shivakumar","non-dropping-particle":"","parse-names":false,"suffix":""}],"container-title":"Proceedings of the ACL-02 conference on Empirical methods in natural language processing - Volume 10","id":"ITEM-1","issued":{"date-parts":[["2002"]]},"page":"79-86","publisher":"Association for Computational Linguistics","title":"Thumbs up?: sentiment classification using machine learning techniques","type":"article"},"uris":["http://www.mendeley.com/documents/?uuid=34081860-5b4e-4cb7-9e4a-2efda7d92b9e"]}],"mendeley":{"formattedCitation":"[1]","plainTextFormattedCitation":"[1]","previouslyFormattedCitation":"[1]"},"properties":{"noteIndex":0},"schema":"https://github.com/citation-style-language/schema/raw/master/csl-citation.json"}</w:instrText>
      </w:r>
      <w:r w:rsidR="00F5688D" w:rsidRPr="00BD643C">
        <w:rPr>
          <w:rFonts w:cs="Times New Roman"/>
        </w:rPr>
        <w:fldChar w:fldCharType="separate"/>
      </w:r>
      <w:r w:rsidR="00F5688D" w:rsidRPr="00BD643C">
        <w:rPr>
          <w:rFonts w:cs="Times New Roman"/>
          <w:noProof/>
        </w:rPr>
        <w:t>[1]</w:t>
      </w:r>
      <w:r w:rsidR="00F5688D" w:rsidRPr="00BD643C">
        <w:rPr>
          <w:rFonts w:cs="Times New Roman"/>
        </w:rPr>
        <w:fldChar w:fldCharType="end"/>
      </w:r>
      <w:r w:rsidR="00F5688D" w:rsidRPr="00BD643C">
        <w:rPr>
          <w:rFonts w:cs="Times New Roman"/>
        </w:rPr>
        <w:t>.</w:t>
      </w:r>
    </w:p>
    <w:p w14:paraId="0C70862F" w14:textId="727423CF" w:rsidR="009B1080" w:rsidRPr="00BD643C" w:rsidRDefault="00BD64B1" w:rsidP="00F008E3">
      <w:pPr>
        <w:spacing w:line="360" w:lineRule="auto"/>
        <w:jc w:val="both"/>
        <w:rPr>
          <w:rFonts w:cs="Times New Roman"/>
        </w:rPr>
      </w:pPr>
      <w:r w:rsidRPr="00BD643C">
        <w:rPr>
          <w:rFonts w:cs="Times New Roman"/>
        </w:rPr>
        <w:t>These studies serve</w:t>
      </w:r>
      <w:r w:rsidR="00A1087D" w:rsidRPr="00BD643C">
        <w:rPr>
          <w:rFonts w:cs="Times New Roman"/>
        </w:rPr>
        <w:t xml:space="preserve"> </w:t>
      </w:r>
      <w:r w:rsidR="00E6603F" w:rsidRPr="00BD643C">
        <w:rPr>
          <w:rFonts w:cs="Times New Roman"/>
        </w:rPr>
        <w:t>as the basis for the decision regarding choice of a learning mode</w:t>
      </w:r>
      <w:r w:rsidR="00FF4600" w:rsidRPr="00BD643C">
        <w:rPr>
          <w:rFonts w:cs="Times New Roman"/>
        </w:rPr>
        <w:t>l for use in the imple</w:t>
      </w:r>
      <w:r w:rsidRPr="00BD643C">
        <w:rPr>
          <w:rFonts w:cs="Times New Roman"/>
        </w:rPr>
        <w:t>mentation. It also complements</w:t>
      </w:r>
      <w:r w:rsidR="00FF4600" w:rsidRPr="00BD643C">
        <w:rPr>
          <w:rFonts w:cs="Times New Roman"/>
        </w:rPr>
        <w:t xml:space="preserve"> the decision to include n </w:t>
      </w:r>
      <w:r w:rsidR="007729FF">
        <w:rPr>
          <w:rFonts w:cs="Times New Roman"/>
        </w:rPr>
        <w:t xml:space="preserve">word </w:t>
      </w:r>
      <w:r w:rsidR="00FF4600" w:rsidRPr="00BD643C">
        <w:rPr>
          <w:rFonts w:cs="Times New Roman"/>
        </w:rPr>
        <w:t>gram model as an additiona</w:t>
      </w:r>
      <w:r w:rsidRPr="00BD643C">
        <w:rPr>
          <w:rFonts w:cs="Times New Roman"/>
        </w:rPr>
        <w:t>l filter in processing the data and removing POS tags to be used as a feature in the hybrid model constructed.</w:t>
      </w:r>
    </w:p>
    <w:p w14:paraId="09FC5B8E" w14:textId="77777777" w:rsidR="009B1080" w:rsidRPr="00BD643C" w:rsidRDefault="009B1080" w:rsidP="00F008E3">
      <w:pPr>
        <w:spacing w:line="360" w:lineRule="auto"/>
        <w:jc w:val="both"/>
        <w:rPr>
          <w:rFonts w:cs="Times New Roman"/>
        </w:rPr>
      </w:pPr>
    </w:p>
    <w:p w14:paraId="3D11804E" w14:textId="5076EB97" w:rsidR="000C7DAA" w:rsidRPr="00BD643C" w:rsidRDefault="006B3B87" w:rsidP="00F008E3">
      <w:pPr>
        <w:pStyle w:val="Heading2"/>
        <w:numPr>
          <w:ilvl w:val="1"/>
          <w:numId w:val="13"/>
        </w:numPr>
        <w:spacing w:line="360" w:lineRule="auto"/>
        <w:jc w:val="both"/>
        <w:rPr>
          <w:rFonts w:cs="Times New Roman"/>
        </w:rPr>
      </w:pPr>
      <w:bookmarkStart w:id="13" w:name="_Toc525399648"/>
      <w:r w:rsidRPr="00BD643C">
        <w:rPr>
          <w:rFonts w:cs="Times New Roman"/>
        </w:rPr>
        <w:t>Hybrid Approach</w:t>
      </w:r>
      <w:bookmarkEnd w:id="13"/>
    </w:p>
    <w:p w14:paraId="091A4F5D" w14:textId="77777777" w:rsidR="007C6B30" w:rsidRPr="00BD643C" w:rsidRDefault="007C6B30" w:rsidP="00F008E3">
      <w:pPr>
        <w:spacing w:line="360" w:lineRule="auto"/>
        <w:jc w:val="both"/>
        <w:rPr>
          <w:rFonts w:cs="Times New Roman"/>
        </w:rPr>
      </w:pPr>
    </w:p>
    <w:p w14:paraId="13EE33B5" w14:textId="5D328FAA" w:rsidR="00890880" w:rsidRPr="00BD643C" w:rsidRDefault="007C6B30" w:rsidP="00F008E3">
      <w:pPr>
        <w:spacing w:line="360" w:lineRule="auto"/>
        <w:jc w:val="both"/>
        <w:rPr>
          <w:rFonts w:cs="Times New Roman"/>
        </w:rPr>
      </w:pPr>
      <w:r w:rsidRPr="00BD643C">
        <w:rPr>
          <w:rFonts w:cs="Times New Roman"/>
        </w:rPr>
        <w:t xml:space="preserve">The paper by </w:t>
      </w:r>
      <w:r w:rsidR="00256FD1" w:rsidRPr="00BD643C">
        <w:rPr>
          <w:rFonts w:cs="Times New Roman"/>
          <w:noProof/>
          <w:szCs w:val="24"/>
        </w:rPr>
        <w:t>L. Zhang, R. Ghosh, M. Dekhil, M. Hsu, and B. Liu</w:t>
      </w:r>
      <w:r w:rsidR="00256FD1" w:rsidRPr="00BD643C">
        <w:rPr>
          <w:rFonts w:cs="Times New Roman"/>
        </w:rPr>
        <w:t xml:space="preserve"> </w:t>
      </w:r>
      <w:r w:rsidR="00DA4FC3" w:rsidRPr="00BD643C">
        <w:rPr>
          <w:rFonts w:cs="Times New Roman"/>
        </w:rPr>
        <w:fldChar w:fldCharType="begin" w:fldLock="1"/>
      </w:r>
      <w:r w:rsidR="00DA4FC3" w:rsidRPr="00BD643C">
        <w:rPr>
          <w:rFonts w:cs="Times New Roman"/>
        </w:rPr>
        <w:instrText>ADDIN CSL_CITATION {"citationItems":[{"id":"ITEM-1","itemData":{"author":[{"dropping-particle":"","family":"Zhang","given":"Lei","non-dropping-particle":"","parse-names":false,"suffix":""},{"dropping-particle":"","family":"Ghosh","given":"Riddhiman","non-dropping-particle":"","parse-names":false,"suffix":""},{"dropping-particle":"","family":"Dekhil","given":"Mohamed","non-dropping-particle":"","parse-names":false,"suffix":""},{"dropping-particle":"","family":"Hsu","given":"Meichun","non-dropping-particle":"","parse-names":false,"suffix":""},{"dropping-particle":"","family":"Liu","given":"Bing","non-dropping-particle":"","parse-names":false,"suffix":""}],"id":"ITEM-1","issued":{"date-parts":[["2011"]]},"title":"Combining Lexicon-based and Learning-based Methods for Twitter Sentiment Analysis","type":"paper-conference"},"uris":["http://www.mendeley.com/documents/?uuid=920eb013-5ed8-46a7-b8ad-2d5ab500ce34"]}],"mendeley":{"formattedCitation":"[2]","plainTextFormattedCitation":"[2]","previouslyFormattedCitation":"[2]"},"properties":{"noteIndex":0},"schema":"https://github.com/citation-style-language/schema/raw/master/csl-citation.json"}</w:instrText>
      </w:r>
      <w:r w:rsidR="00DA4FC3" w:rsidRPr="00BD643C">
        <w:rPr>
          <w:rFonts w:cs="Times New Roman"/>
        </w:rPr>
        <w:fldChar w:fldCharType="separate"/>
      </w:r>
      <w:r w:rsidR="00DA4FC3" w:rsidRPr="00BD643C">
        <w:rPr>
          <w:rFonts w:cs="Times New Roman"/>
          <w:noProof/>
        </w:rPr>
        <w:t>[2]</w:t>
      </w:r>
      <w:r w:rsidR="00DA4FC3" w:rsidRPr="00BD643C">
        <w:rPr>
          <w:rFonts w:cs="Times New Roman"/>
        </w:rPr>
        <w:fldChar w:fldCharType="end"/>
      </w:r>
      <w:r w:rsidRPr="00BD643C">
        <w:rPr>
          <w:rFonts w:cs="Times New Roman"/>
        </w:rPr>
        <w:t xml:space="preserve"> proposes a method of adopting a lexicon-based approach to perform entity-level sentiment analysis with a </w:t>
      </w:r>
      <w:r w:rsidR="00890880" w:rsidRPr="00BD643C">
        <w:rPr>
          <w:rFonts w:cs="Times New Roman"/>
        </w:rPr>
        <w:t xml:space="preserve">traditional learning-based </w:t>
      </w:r>
      <w:r w:rsidRPr="00BD643C">
        <w:rPr>
          <w:rFonts w:cs="Times New Roman"/>
        </w:rPr>
        <w:t xml:space="preserve">classifier trained to assign polarities to the entities in the newly identified data source. The experimental results show that their proposed method outperforms any other learning-based or lexicon-based method in terms of accuracy. The paper has also noted that </w:t>
      </w:r>
      <w:r w:rsidR="00890880" w:rsidRPr="00BD643C">
        <w:rPr>
          <w:rFonts w:cs="Times New Roman"/>
        </w:rPr>
        <w:t xml:space="preserve">the supervised method they have implemented using Maximum Entropy performs poorly. </w:t>
      </w:r>
      <w:r w:rsidR="007F3CA2" w:rsidRPr="00BD643C">
        <w:rPr>
          <w:rFonts w:cs="Times New Roman"/>
        </w:rPr>
        <w:t xml:space="preserve"> </w:t>
      </w:r>
      <w:r w:rsidR="00054AEE" w:rsidRPr="00BD643C">
        <w:rPr>
          <w:rFonts w:cs="Times New Roman"/>
        </w:rPr>
        <w:t>The paper</w:t>
      </w:r>
      <w:r w:rsidR="007F3CA2" w:rsidRPr="00BD643C">
        <w:rPr>
          <w:rFonts w:cs="Times New Roman"/>
        </w:rPr>
        <w:t xml:space="preserve"> provides valuable insight into the underlying principles of combining the </w:t>
      </w:r>
      <w:r w:rsidR="006E10C9" w:rsidRPr="00BD643C">
        <w:rPr>
          <w:rFonts w:cs="Times New Roman"/>
        </w:rPr>
        <w:t>techniques</w:t>
      </w:r>
      <w:r w:rsidR="007F3CA2" w:rsidRPr="00BD643C">
        <w:rPr>
          <w:rFonts w:cs="Times New Roman"/>
        </w:rPr>
        <w:t xml:space="preserve">, </w:t>
      </w:r>
      <w:r w:rsidR="00054AEE" w:rsidRPr="00BD643C">
        <w:rPr>
          <w:rFonts w:cs="Times New Roman"/>
        </w:rPr>
        <w:t>but the</w:t>
      </w:r>
      <w:r w:rsidR="007F3CA2" w:rsidRPr="00BD643C">
        <w:rPr>
          <w:rFonts w:cs="Times New Roman"/>
        </w:rPr>
        <w:t xml:space="preserve"> proposed approach only makes use of the traditional machine learning algorithm to label the data sets and not use as a model for evaluating the actual sentiment of the data.</w:t>
      </w:r>
    </w:p>
    <w:p w14:paraId="14F0E8A4" w14:textId="2341292B" w:rsidR="00054AEE" w:rsidRPr="00BD643C" w:rsidRDefault="00CA540E" w:rsidP="00F008E3">
      <w:pPr>
        <w:spacing w:line="360" w:lineRule="auto"/>
        <w:jc w:val="both"/>
        <w:rPr>
          <w:rFonts w:cs="Times New Roman"/>
        </w:rPr>
      </w:pPr>
      <w:r w:rsidRPr="00BD643C">
        <w:rPr>
          <w:rFonts w:cs="Times New Roman"/>
        </w:rPr>
        <w:t xml:space="preserve">The paper by </w:t>
      </w:r>
      <w:r w:rsidR="00FC2993" w:rsidRPr="00BD643C">
        <w:rPr>
          <w:rFonts w:cs="Times New Roman"/>
          <w:noProof/>
          <w:szCs w:val="24"/>
        </w:rPr>
        <w:t>S. Tan, Y. Wang, and X. Cheng</w:t>
      </w:r>
      <w:r w:rsidR="00DA4FC3" w:rsidRPr="00BD643C">
        <w:rPr>
          <w:rFonts w:cs="Times New Roman"/>
        </w:rPr>
        <w:fldChar w:fldCharType="begin" w:fldLock="1"/>
      </w:r>
      <w:r w:rsidR="008D5752">
        <w:rPr>
          <w:rFonts w:cs="Times New Roman"/>
        </w:rPr>
        <w:instrText>ADDIN CSL_CITATION {"citationItems":[{"id":"ITEM-1","itemData":{"DOI":"10.1145/1390334.1390481","author":[{"dropping-particle":"","family":"Tan","given":"Songbo","non-dropping-particle":"","parse-names":false,"suffix":""},{"dropping-particle":"","family":"Wang","given":"Yuefen","non-dropping-particle":"","parse-names":false,"suffix":""},{"dropping-particle":"","family":"Cheng","given":"Xueqi","non-dropping-particle":"","parse-names":false,"suffix":""}],"container-title":"Proceedings of the 31st annual international ACM SIGIR conference on Research and development in information retrieval","id":"ITEM-1","issued":{"date-parts":[["2008"]]},"page":"743-744","publisher":"ACM","publisher-place":"Singapore, Singapore","title":"Combining learn-based and lexicon-based techniques for sentiment detection without using labeled examples","type":"article"},"uris":["http://www.mendeley.com/documents/?uuid=be397c3f-0e9f-478b-96d2-8b8f8a7638b5"]}],"mendeley":{"formattedCitation":"[15]","plainTextFormattedCitation":"[15]","previouslyFormattedCitation":"[15]"},"properties":{"noteIndex":0},"schema":"https://github.com/citation-style-language/schema/raw/master/csl-citation.json"}</w:instrText>
      </w:r>
      <w:r w:rsidR="00DA4FC3" w:rsidRPr="00BD643C">
        <w:rPr>
          <w:rFonts w:cs="Times New Roman"/>
        </w:rPr>
        <w:fldChar w:fldCharType="separate"/>
      </w:r>
      <w:r w:rsidR="001728B8" w:rsidRPr="00BD643C">
        <w:rPr>
          <w:rFonts w:cs="Times New Roman"/>
          <w:noProof/>
        </w:rPr>
        <w:t>[15]</w:t>
      </w:r>
      <w:r w:rsidR="00DA4FC3" w:rsidRPr="00BD643C">
        <w:rPr>
          <w:rFonts w:cs="Times New Roman"/>
        </w:rPr>
        <w:fldChar w:fldCharType="end"/>
      </w:r>
      <w:r w:rsidR="00054AEE" w:rsidRPr="00BD643C">
        <w:rPr>
          <w:rFonts w:cs="Times New Roman"/>
        </w:rPr>
        <w:t xml:space="preserve"> presents useful information and ideas regarding the combination of learning-based and lexicon-based techniques using a centroid classifier. However, it does not go into detail about the specifics of used implementations.</w:t>
      </w:r>
    </w:p>
    <w:p w14:paraId="1E9A73C7" w14:textId="5F579BCA" w:rsidR="00FA1299" w:rsidRPr="00BD643C" w:rsidRDefault="00054AEE" w:rsidP="00F008E3">
      <w:pPr>
        <w:spacing w:line="360" w:lineRule="auto"/>
        <w:jc w:val="both"/>
        <w:rPr>
          <w:rFonts w:cs="Times New Roman"/>
        </w:rPr>
      </w:pPr>
      <w:r w:rsidRPr="00BD643C">
        <w:rPr>
          <w:rFonts w:cs="Times New Roman"/>
        </w:rPr>
        <w:t>These serve</w:t>
      </w:r>
      <w:r w:rsidR="00890880" w:rsidRPr="00BD643C">
        <w:rPr>
          <w:rFonts w:cs="Times New Roman"/>
        </w:rPr>
        <w:t xml:space="preserve"> as the basis for the decision to continue the implementation of the hybrid approach where the objective of the report </w:t>
      </w:r>
      <w:r w:rsidR="00B64DD7" w:rsidRPr="00BD643C">
        <w:rPr>
          <w:rFonts w:cs="Times New Roman"/>
        </w:rPr>
        <w:t xml:space="preserve">is to </w:t>
      </w:r>
      <w:r w:rsidR="009C0924" w:rsidRPr="00BD643C">
        <w:rPr>
          <w:rFonts w:cs="Times New Roman"/>
        </w:rPr>
        <w:t>increase the accuracy of hybrid approaches by</w:t>
      </w:r>
      <w:r w:rsidR="00B64DD7" w:rsidRPr="00BD643C">
        <w:rPr>
          <w:rFonts w:cs="Times New Roman"/>
        </w:rPr>
        <w:t xml:space="preserve"> </w:t>
      </w:r>
      <w:r w:rsidR="009C0924" w:rsidRPr="00BD643C">
        <w:rPr>
          <w:rFonts w:cs="Times New Roman"/>
        </w:rPr>
        <w:t xml:space="preserve">experimenting different methods of </w:t>
      </w:r>
      <w:r w:rsidR="00B64DD7" w:rsidRPr="00BD643C">
        <w:rPr>
          <w:rFonts w:cs="Times New Roman"/>
        </w:rPr>
        <w:t>combining lexicon-labelled data</w:t>
      </w:r>
      <w:r w:rsidR="009C0924" w:rsidRPr="00BD643C">
        <w:rPr>
          <w:rFonts w:cs="Times New Roman"/>
        </w:rPr>
        <w:t xml:space="preserve"> with traditional </w:t>
      </w:r>
      <w:r w:rsidR="00B64DD7" w:rsidRPr="00BD643C">
        <w:rPr>
          <w:rFonts w:cs="Times New Roman"/>
        </w:rPr>
        <w:t xml:space="preserve">learning-based </w:t>
      </w:r>
      <w:r w:rsidR="009C0924" w:rsidRPr="00BD643C">
        <w:rPr>
          <w:rFonts w:cs="Times New Roman"/>
        </w:rPr>
        <w:t xml:space="preserve">algorithms </w:t>
      </w:r>
      <w:r w:rsidR="00B64DD7" w:rsidRPr="00BD643C">
        <w:rPr>
          <w:rFonts w:cs="Times New Roman"/>
        </w:rPr>
        <w:t>identified in this report.</w:t>
      </w:r>
    </w:p>
    <w:p w14:paraId="41907EA7" w14:textId="57C9F271" w:rsidR="009B1080" w:rsidRPr="00BD643C" w:rsidRDefault="00FA1299" w:rsidP="00F008E3">
      <w:pPr>
        <w:spacing w:line="360" w:lineRule="auto"/>
        <w:jc w:val="both"/>
        <w:rPr>
          <w:rFonts w:cs="Times New Roman"/>
        </w:rPr>
      </w:pPr>
      <w:r w:rsidRPr="00BD643C">
        <w:rPr>
          <w:rFonts w:cs="Times New Roman"/>
        </w:rPr>
        <w:br w:type="page"/>
      </w:r>
    </w:p>
    <w:p w14:paraId="40EA8BB4" w14:textId="494B4016" w:rsidR="00962973" w:rsidRPr="00BD643C" w:rsidRDefault="00962973" w:rsidP="00F008E3">
      <w:pPr>
        <w:pStyle w:val="Title"/>
        <w:spacing w:line="360" w:lineRule="auto"/>
        <w:jc w:val="both"/>
        <w:rPr>
          <w:rFonts w:ascii="Verdana" w:hAnsi="Verdana" w:cs="Times New Roman"/>
        </w:rPr>
      </w:pPr>
      <w:r w:rsidRPr="00BD643C">
        <w:rPr>
          <w:rFonts w:ascii="Verdana" w:hAnsi="Verdana" w:cs="Times New Roman"/>
        </w:rPr>
        <w:lastRenderedPageBreak/>
        <w:t>Chapter 3</w:t>
      </w:r>
    </w:p>
    <w:p w14:paraId="00FE52D5" w14:textId="77777777" w:rsidR="00962973" w:rsidRPr="00BD643C" w:rsidRDefault="00962973" w:rsidP="00F008E3">
      <w:pPr>
        <w:spacing w:line="360" w:lineRule="auto"/>
        <w:jc w:val="both"/>
        <w:rPr>
          <w:rFonts w:cs="Times New Roman"/>
        </w:rPr>
      </w:pPr>
    </w:p>
    <w:p w14:paraId="37BC7212" w14:textId="1FA085E8" w:rsidR="00962973" w:rsidRPr="00BD643C" w:rsidRDefault="00962973" w:rsidP="00D43EB2">
      <w:pPr>
        <w:pStyle w:val="Heading1"/>
        <w:numPr>
          <w:ilvl w:val="0"/>
          <w:numId w:val="0"/>
        </w:numPr>
      </w:pPr>
      <w:bookmarkStart w:id="14" w:name="_Toc525399649"/>
      <w:r w:rsidRPr="007E55B8">
        <w:t>Implementation</w:t>
      </w:r>
      <w:bookmarkEnd w:id="14"/>
    </w:p>
    <w:p w14:paraId="57D53432" w14:textId="77777777" w:rsidR="00FA1299" w:rsidRPr="00BD643C" w:rsidRDefault="00FA1299" w:rsidP="00F008E3">
      <w:pPr>
        <w:spacing w:line="360" w:lineRule="auto"/>
        <w:jc w:val="both"/>
        <w:rPr>
          <w:rFonts w:cs="Times New Roman"/>
        </w:rPr>
      </w:pPr>
    </w:p>
    <w:p w14:paraId="764667DC" w14:textId="082AEE7D" w:rsidR="00313268" w:rsidRDefault="00A638E9" w:rsidP="00313268">
      <w:pPr>
        <w:spacing w:line="360" w:lineRule="auto"/>
        <w:jc w:val="both"/>
        <w:rPr>
          <w:rFonts w:cs="Times New Roman"/>
        </w:rPr>
      </w:pPr>
      <w:r w:rsidRPr="00BD643C">
        <w:rPr>
          <w:rFonts w:cs="Times New Roman"/>
        </w:rPr>
        <w:t xml:space="preserve">The implementation of the proposed approach consists of mainly </w:t>
      </w:r>
      <w:r w:rsidR="00F14527" w:rsidRPr="00BD643C">
        <w:rPr>
          <w:rFonts w:cs="Times New Roman"/>
        </w:rPr>
        <w:t xml:space="preserve">four </w:t>
      </w:r>
      <w:r w:rsidRPr="00BD643C">
        <w:rPr>
          <w:rFonts w:cs="Times New Roman"/>
        </w:rPr>
        <w:t xml:space="preserve">parts. The first part treats the data source to ensure that it conforms to the structure of the input </w:t>
      </w:r>
      <w:r w:rsidR="00962973" w:rsidRPr="00BD643C">
        <w:rPr>
          <w:rFonts w:cs="Times New Roman"/>
        </w:rPr>
        <w:t xml:space="preserve">lexicon-based or learning-based </w:t>
      </w:r>
      <w:r w:rsidRPr="00BD643C">
        <w:rPr>
          <w:rFonts w:cs="Times New Roman"/>
        </w:rPr>
        <w:t>classifier</w:t>
      </w:r>
      <w:r w:rsidR="00F14527" w:rsidRPr="00BD643C">
        <w:rPr>
          <w:rFonts w:cs="Times New Roman"/>
        </w:rPr>
        <w:t xml:space="preserve"> and removes unwanted entities. The second part includes the addition of new features into the data that will help in improving the accuracy of the prediction as discussed in the Related Works Section. The third part introduces the usage of different lexicons to be processed as individual features and combined to a single feature vector. Lastly, the fourth part encompasses </w:t>
      </w:r>
      <w:r w:rsidR="00C10DD0" w:rsidRPr="00BD643C">
        <w:rPr>
          <w:rFonts w:cs="Times New Roman"/>
        </w:rPr>
        <w:t>the usage of traditional learning algorithms together with the derived features.</w:t>
      </w:r>
    </w:p>
    <w:p w14:paraId="720BF67E" w14:textId="77777777" w:rsidR="00F978A9" w:rsidRDefault="00F978A9" w:rsidP="00313268">
      <w:pPr>
        <w:spacing w:line="360" w:lineRule="auto"/>
        <w:jc w:val="both"/>
        <w:rPr>
          <w:rFonts w:cs="Times New Roman"/>
        </w:rPr>
      </w:pPr>
    </w:p>
    <w:p w14:paraId="55C8E861" w14:textId="476F390D" w:rsidR="00313268" w:rsidRPr="00F978A9" w:rsidRDefault="00F978A9" w:rsidP="004F0C43">
      <w:pPr>
        <w:pStyle w:val="Heading2"/>
        <w:numPr>
          <w:ilvl w:val="1"/>
          <w:numId w:val="36"/>
        </w:numPr>
        <w:spacing w:line="360" w:lineRule="auto"/>
        <w:jc w:val="both"/>
        <w:rPr>
          <w:rFonts w:cs="Times New Roman"/>
        </w:rPr>
      </w:pPr>
      <w:bookmarkStart w:id="15" w:name="_Toc525399650"/>
      <w:r>
        <w:t>Programming Language and Frameworks</w:t>
      </w:r>
      <w:bookmarkEnd w:id="15"/>
    </w:p>
    <w:p w14:paraId="1B2DECC5" w14:textId="77777777" w:rsidR="00D43EB2" w:rsidRPr="00D43EB2" w:rsidRDefault="00D43EB2" w:rsidP="00D43EB2">
      <w:pPr>
        <w:pStyle w:val="ListParagraph"/>
        <w:keepNext/>
        <w:keepLines/>
        <w:numPr>
          <w:ilvl w:val="0"/>
          <w:numId w:val="30"/>
        </w:numPr>
        <w:spacing w:before="40" w:after="0"/>
        <w:contextualSpacing w:val="0"/>
        <w:outlineLvl w:val="1"/>
        <w:rPr>
          <w:rFonts w:eastAsiaTheme="majorEastAsia" w:cstheme="majorBidi"/>
          <w:b/>
          <w:vanish/>
          <w:color w:val="000000" w:themeColor="text1"/>
          <w:sz w:val="32"/>
          <w:szCs w:val="26"/>
        </w:rPr>
      </w:pPr>
      <w:bookmarkStart w:id="16" w:name="_Toc525164253"/>
      <w:bookmarkStart w:id="17" w:name="_Toc525168648"/>
      <w:bookmarkStart w:id="18" w:name="_Toc525220058"/>
      <w:bookmarkStart w:id="19" w:name="_Toc525220109"/>
      <w:bookmarkStart w:id="20" w:name="_Toc525220161"/>
      <w:bookmarkStart w:id="21" w:name="_Toc525220360"/>
      <w:bookmarkStart w:id="22" w:name="_Toc525220412"/>
      <w:bookmarkStart w:id="23" w:name="_Toc525220584"/>
      <w:bookmarkStart w:id="24" w:name="_Toc525220647"/>
      <w:bookmarkStart w:id="25" w:name="_Toc525220780"/>
      <w:bookmarkStart w:id="26" w:name="_Toc525220912"/>
      <w:bookmarkStart w:id="27" w:name="_Toc525221006"/>
      <w:bookmarkStart w:id="28" w:name="_Toc525221133"/>
      <w:bookmarkStart w:id="29" w:name="_Toc525221289"/>
      <w:bookmarkStart w:id="30" w:name="_Toc525221369"/>
      <w:bookmarkStart w:id="31" w:name="_Toc525399651"/>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p>
    <w:p w14:paraId="0FA6FE5D" w14:textId="77777777" w:rsidR="00D43EB2" w:rsidRPr="00D43EB2" w:rsidRDefault="00D43EB2" w:rsidP="00D43EB2">
      <w:pPr>
        <w:pStyle w:val="ListParagraph"/>
        <w:keepNext/>
        <w:keepLines/>
        <w:numPr>
          <w:ilvl w:val="0"/>
          <w:numId w:val="30"/>
        </w:numPr>
        <w:spacing w:before="40" w:after="0"/>
        <w:contextualSpacing w:val="0"/>
        <w:outlineLvl w:val="1"/>
        <w:rPr>
          <w:rFonts w:eastAsiaTheme="majorEastAsia" w:cstheme="majorBidi"/>
          <w:b/>
          <w:vanish/>
          <w:color w:val="000000" w:themeColor="text1"/>
          <w:sz w:val="32"/>
          <w:szCs w:val="26"/>
        </w:rPr>
      </w:pPr>
      <w:bookmarkStart w:id="32" w:name="_Toc525164254"/>
      <w:bookmarkStart w:id="33" w:name="_Toc525168649"/>
      <w:bookmarkStart w:id="34" w:name="_Toc525220059"/>
      <w:bookmarkStart w:id="35" w:name="_Toc525220110"/>
      <w:bookmarkStart w:id="36" w:name="_Toc525220162"/>
      <w:bookmarkStart w:id="37" w:name="_Toc525220361"/>
      <w:bookmarkStart w:id="38" w:name="_Toc525220413"/>
      <w:bookmarkStart w:id="39" w:name="_Toc525220585"/>
      <w:bookmarkStart w:id="40" w:name="_Toc525220648"/>
      <w:bookmarkStart w:id="41" w:name="_Toc525220781"/>
      <w:bookmarkStart w:id="42" w:name="_Toc525220913"/>
      <w:bookmarkStart w:id="43" w:name="_Toc525221007"/>
      <w:bookmarkStart w:id="44" w:name="_Toc525221134"/>
      <w:bookmarkStart w:id="45" w:name="_Toc525221290"/>
      <w:bookmarkStart w:id="46" w:name="_Toc525221370"/>
      <w:bookmarkStart w:id="47" w:name="_Toc525399652"/>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p>
    <w:p w14:paraId="41E1FF52" w14:textId="77777777" w:rsidR="007E55B8" w:rsidRPr="007E55B8" w:rsidRDefault="007E55B8" w:rsidP="007E55B8"/>
    <w:p w14:paraId="1EF900D8" w14:textId="4487470A" w:rsidR="00C10DD0" w:rsidRDefault="00C10DD0" w:rsidP="00F008E3">
      <w:pPr>
        <w:spacing w:line="360" w:lineRule="auto"/>
        <w:jc w:val="both"/>
        <w:rPr>
          <w:rFonts w:cs="Times New Roman"/>
        </w:rPr>
      </w:pPr>
      <w:r w:rsidRPr="00BD643C">
        <w:rPr>
          <w:rFonts w:cs="Times New Roman"/>
        </w:rPr>
        <w:t>The language of choice</w:t>
      </w:r>
      <w:r w:rsidR="00CF5D26">
        <w:rPr>
          <w:rFonts w:cs="Times New Roman"/>
        </w:rPr>
        <w:t xml:space="preserve"> for processing of data</w:t>
      </w:r>
      <w:r w:rsidRPr="00BD643C">
        <w:rPr>
          <w:rFonts w:cs="Times New Roman"/>
        </w:rPr>
        <w:t xml:space="preserve"> is Python</w:t>
      </w:r>
      <w:r w:rsidRPr="00BD643C">
        <w:rPr>
          <w:rStyle w:val="FootnoteReference"/>
          <w:rFonts w:cs="Times New Roman"/>
        </w:rPr>
        <w:footnoteReference w:id="1"/>
      </w:r>
      <w:r w:rsidRPr="00BD643C">
        <w:rPr>
          <w:rFonts w:cs="Times New Roman"/>
        </w:rPr>
        <w:t xml:space="preserve"> mainly because of its flexibility to handle and process data easily with a wide range of packages that works hand in hand with data analysis and </w:t>
      </w:r>
      <w:r w:rsidR="00BA3832" w:rsidRPr="00BD643C">
        <w:rPr>
          <w:rFonts w:cs="Times New Roman"/>
        </w:rPr>
        <w:t xml:space="preserve">machine </w:t>
      </w:r>
      <w:r w:rsidRPr="00BD643C">
        <w:rPr>
          <w:rFonts w:cs="Times New Roman"/>
        </w:rPr>
        <w:t>learning. Furthermore, many well-known machine learning libraries are based-off the language itself, showin</w:t>
      </w:r>
      <w:r w:rsidR="003C4D43" w:rsidRPr="00BD643C">
        <w:rPr>
          <w:rFonts w:cs="Times New Roman"/>
        </w:rPr>
        <w:t>g its</w:t>
      </w:r>
      <w:r w:rsidRPr="00BD643C">
        <w:rPr>
          <w:rFonts w:cs="Times New Roman"/>
        </w:rPr>
        <w:t xml:space="preserve"> popularity among the field of data analytics and artificial intelligence. The main </w:t>
      </w:r>
      <w:r w:rsidR="00CF5D26">
        <w:rPr>
          <w:rFonts w:cs="Times New Roman"/>
        </w:rPr>
        <w:t>machine learning</w:t>
      </w:r>
      <w:r w:rsidRPr="00BD643C">
        <w:rPr>
          <w:rFonts w:cs="Times New Roman"/>
        </w:rPr>
        <w:t xml:space="preserve"> framework used is Weka</w:t>
      </w:r>
      <w:r w:rsidR="00BA3832" w:rsidRPr="00BD643C">
        <w:rPr>
          <w:rStyle w:val="FootnoteReference"/>
          <w:rFonts w:cs="Times New Roman"/>
        </w:rPr>
        <w:footnoteReference w:id="2"/>
      </w:r>
      <w:r w:rsidR="00CF5D26">
        <w:rPr>
          <w:rStyle w:val="FootnoteReference"/>
          <w:rFonts w:cs="Times New Roman"/>
        </w:rPr>
        <w:footnoteReference w:id="3"/>
      </w:r>
      <w:r w:rsidR="00CF5D26">
        <w:rPr>
          <w:rFonts w:cs="Times New Roman"/>
        </w:rPr>
        <w:t xml:space="preserve"> with java command line implementation</w:t>
      </w:r>
      <w:r w:rsidRPr="00BD643C">
        <w:rPr>
          <w:rFonts w:cs="Times New Roman"/>
        </w:rPr>
        <w:t xml:space="preserve">, which </w:t>
      </w:r>
      <w:r w:rsidR="003C4D43" w:rsidRPr="00BD643C">
        <w:rPr>
          <w:rFonts w:cs="Times New Roman"/>
        </w:rPr>
        <w:t xml:space="preserve">has a comprehensive collection of data pre-processing and modelling techniques. </w:t>
      </w:r>
      <w:r w:rsidR="00DA4FC3" w:rsidRPr="00BD643C">
        <w:rPr>
          <w:rFonts w:cs="Times New Roman"/>
        </w:rPr>
        <w:t>Furthermore,</w:t>
      </w:r>
      <w:r w:rsidR="003C4D43" w:rsidRPr="00BD643C">
        <w:rPr>
          <w:rFonts w:cs="Times New Roman"/>
        </w:rPr>
        <w:t xml:space="preserve"> it has a package manager to allow easier </w:t>
      </w:r>
      <w:r w:rsidR="003C4D43" w:rsidRPr="00BD643C">
        <w:rPr>
          <w:rFonts w:cs="Times New Roman"/>
        </w:rPr>
        <w:lastRenderedPageBreak/>
        <w:t>installation of extension packages, such as the AffectiveTweets packa</w:t>
      </w:r>
      <w:r w:rsidR="002648C9" w:rsidRPr="00BD643C">
        <w:rPr>
          <w:rFonts w:cs="Times New Roman"/>
        </w:rPr>
        <w:t>ge</w:t>
      </w:r>
      <w:r w:rsidR="00BA3832" w:rsidRPr="00BD643C">
        <w:rPr>
          <w:rStyle w:val="FootnoteReference"/>
          <w:rFonts w:cs="Times New Roman"/>
        </w:rPr>
        <w:footnoteReference w:id="4"/>
      </w:r>
      <w:r w:rsidR="002648C9" w:rsidRPr="00BD643C">
        <w:rPr>
          <w:rFonts w:cs="Times New Roman"/>
        </w:rPr>
        <w:t xml:space="preserve"> </w:t>
      </w:r>
      <w:r w:rsidR="00BA3832" w:rsidRPr="00BD643C">
        <w:rPr>
          <w:rFonts w:cs="Times New Roman"/>
        </w:rPr>
        <w:t>and LibLINEAR package</w:t>
      </w:r>
      <w:r w:rsidR="00BA3832" w:rsidRPr="00BD643C">
        <w:rPr>
          <w:rStyle w:val="FootnoteReference"/>
          <w:rFonts w:cs="Times New Roman"/>
        </w:rPr>
        <w:footnoteReference w:id="5"/>
      </w:r>
      <w:r w:rsidR="00173A4F">
        <w:rPr>
          <w:rFonts w:cs="Times New Roman"/>
        </w:rPr>
        <w:t xml:space="preserve"> which</w:t>
      </w:r>
      <w:r w:rsidR="008D6338">
        <w:rPr>
          <w:rFonts w:cs="Times New Roman"/>
        </w:rPr>
        <w:t xml:space="preserve"> </w:t>
      </w:r>
      <w:r w:rsidR="00173A4F">
        <w:rPr>
          <w:rFonts w:cs="Times New Roman"/>
        </w:rPr>
        <w:t>will be using in the experiments</w:t>
      </w:r>
      <w:r w:rsidR="00BA3832" w:rsidRPr="00BD643C">
        <w:rPr>
          <w:rFonts w:cs="Times New Roman"/>
        </w:rPr>
        <w:t>.</w:t>
      </w:r>
    </w:p>
    <w:p w14:paraId="6F8F3760" w14:textId="77777777" w:rsidR="00173A4F" w:rsidRPr="00BD643C" w:rsidRDefault="00173A4F" w:rsidP="00F008E3">
      <w:pPr>
        <w:spacing w:line="360" w:lineRule="auto"/>
        <w:jc w:val="both"/>
        <w:rPr>
          <w:rFonts w:cs="Times New Roman"/>
        </w:rPr>
      </w:pPr>
    </w:p>
    <w:p w14:paraId="5A7FD89C" w14:textId="25106472" w:rsidR="00AA2CF9" w:rsidRDefault="00B77D06" w:rsidP="00173DAD">
      <w:pPr>
        <w:pStyle w:val="Heading2"/>
        <w:numPr>
          <w:ilvl w:val="1"/>
          <w:numId w:val="36"/>
        </w:numPr>
        <w:spacing w:line="360" w:lineRule="auto"/>
        <w:jc w:val="both"/>
      </w:pPr>
      <w:bookmarkStart w:id="48" w:name="_Toc525399653"/>
      <w:r>
        <w:t>Data Pre-processing</w:t>
      </w:r>
      <w:bookmarkEnd w:id="48"/>
    </w:p>
    <w:p w14:paraId="1337379C" w14:textId="485D22A1" w:rsidR="00DB58FD" w:rsidRDefault="00DB58FD" w:rsidP="00DB58FD"/>
    <w:p w14:paraId="5A9DC53B" w14:textId="7BFE08EE" w:rsidR="00DB58FD" w:rsidRPr="00BD643C" w:rsidRDefault="00DB58FD" w:rsidP="00173DAD">
      <w:pPr>
        <w:pStyle w:val="Heading3"/>
        <w:numPr>
          <w:ilvl w:val="2"/>
          <w:numId w:val="36"/>
        </w:numPr>
        <w:spacing w:line="360" w:lineRule="auto"/>
        <w:jc w:val="both"/>
        <w:rPr>
          <w:rFonts w:cs="Times New Roman"/>
        </w:rPr>
      </w:pPr>
      <w:bookmarkStart w:id="49" w:name="_Toc525399654"/>
      <w:r w:rsidRPr="00BD643C">
        <w:rPr>
          <w:rFonts w:cs="Times New Roman"/>
        </w:rPr>
        <w:t>Cleaning and arranging the data</w:t>
      </w:r>
      <w:bookmarkEnd w:id="49"/>
    </w:p>
    <w:p w14:paraId="380654DA" w14:textId="77777777" w:rsidR="00DB58FD" w:rsidRPr="00DB58FD" w:rsidRDefault="00DB58FD" w:rsidP="00DB58FD">
      <w:pPr>
        <w:pStyle w:val="Heading3"/>
      </w:pPr>
    </w:p>
    <w:p w14:paraId="1C64743B" w14:textId="4343578A" w:rsidR="00F61DAA" w:rsidRPr="00BD643C" w:rsidRDefault="00BA3832" w:rsidP="00F008E3">
      <w:pPr>
        <w:spacing w:line="360" w:lineRule="auto"/>
        <w:jc w:val="both"/>
        <w:rPr>
          <w:rFonts w:cs="Times New Roman"/>
        </w:rPr>
      </w:pPr>
      <w:r w:rsidRPr="00BD643C">
        <w:rPr>
          <w:rFonts w:cs="Times New Roman"/>
        </w:rPr>
        <w:t>The datasets</w:t>
      </w:r>
      <w:r w:rsidR="00F90A1D" w:rsidRPr="00BD643C">
        <w:rPr>
          <w:rStyle w:val="FootnoteReference"/>
          <w:rFonts w:cs="Times New Roman"/>
        </w:rPr>
        <w:footnoteReference w:id="6"/>
      </w:r>
      <w:r w:rsidRPr="00BD643C">
        <w:rPr>
          <w:rFonts w:cs="Times New Roman"/>
        </w:rPr>
        <w:t xml:space="preserve"> include</w:t>
      </w:r>
      <w:r w:rsidR="00F61DAA" w:rsidRPr="00BD643C">
        <w:rPr>
          <w:rFonts w:cs="Times New Roman"/>
        </w:rPr>
        <w:t xml:space="preserve"> a corpus of tweets and has altogether</w:t>
      </w:r>
      <w:r w:rsidRPr="00BD643C">
        <w:rPr>
          <w:rFonts w:cs="Times New Roman"/>
        </w:rPr>
        <w:t xml:space="preserve"> 8 files, separated into 4 training and 4 test data</w:t>
      </w:r>
      <w:r w:rsidR="00F61DAA" w:rsidRPr="00BD643C">
        <w:rPr>
          <w:rFonts w:cs="Times New Roman"/>
        </w:rPr>
        <w:t xml:space="preserve"> sets</w:t>
      </w:r>
      <w:r w:rsidR="00503FAB">
        <w:rPr>
          <w:rFonts w:cs="Times New Roman"/>
        </w:rPr>
        <w:t xml:space="preserve"> as shown in Figure </w:t>
      </w:r>
      <w:r w:rsidR="00F32395">
        <w:rPr>
          <w:rFonts w:cs="Times New Roman"/>
        </w:rPr>
        <w:t>1</w:t>
      </w:r>
      <w:r w:rsidR="00F61DAA" w:rsidRPr="00BD643C">
        <w:rPr>
          <w:rFonts w:cs="Times New Roman"/>
        </w:rPr>
        <w:t>. Each of the data files</w:t>
      </w:r>
      <w:r w:rsidRPr="00BD643C">
        <w:rPr>
          <w:rFonts w:cs="Times New Roman"/>
        </w:rPr>
        <w:t xml:space="preserve"> for training and test</w:t>
      </w:r>
      <w:r w:rsidR="00F61DAA" w:rsidRPr="00BD643C">
        <w:rPr>
          <w:rFonts w:cs="Times New Roman"/>
        </w:rPr>
        <w:t xml:space="preserve"> data is tagged to 1 of the 4 emotions, namely:</w:t>
      </w:r>
    </w:p>
    <w:p w14:paraId="1E2E92F8" w14:textId="3B167422" w:rsidR="00BA3832" w:rsidRPr="00BD643C" w:rsidRDefault="00F61DAA" w:rsidP="00F008E3">
      <w:pPr>
        <w:pStyle w:val="ListParagraph"/>
        <w:numPr>
          <w:ilvl w:val="0"/>
          <w:numId w:val="15"/>
        </w:numPr>
        <w:spacing w:line="360" w:lineRule="auto"/>
        <w:jc w:val="both"/>
        <w:rPr>
          <w:rFonts w:cs="Times New Roman"/>
        </w:rPr>
      </w:pPr>
      <w:r w:rsidRPr="00BD643C">
        <w:rPr>
          <w:rFonts w:cs="Times New Roman"/>
        </w:rPr>
        <w:t>anger</w:t>
      </w:r>
    </w:p>
    <w:p w14:paraId="5EDC0E1E" w14:textId="54832131" w:rsidR="00F61DAA" w:rsidRPr="00BD643C" w:rsidRDefault="00F61DAA" w:rsidP="00F008E3">
      <w:pPr>
        <w:pStyle w:val="ListParagraph"/>
        <w:numPr>
          <w:ilvl w:val="0"/>
          <w:numId w:val="15"/>
        </w:numPr>
        <w:spacing w:line="360" w:lineRule="auto"/>
        <w:jc w:val="both"/>
        <w:rPr>
          <w:rFonts w:cs="Times New Roman"/>
        </w:rPr>
      </w:pPr>
      <w:r w:rsidRPr="00BD643C">
        <w:rPr>
          <w:rFonts w:cs="Times New Roman"/>
        </w:rPr>
        <w:t>fear</w:t>
      </w:r>
    </w:p>
    <w:p w14:paraId="416B82BB" w14:textId="38BFEA83" w:rsidR="00F61DAA" w:rsidRPr="00BD643C" w:rsidRDefault="00F61DAA" w:rsidP="00F008E3">
      <w:pPr>
        <w:pStyle w:val="ListParagraph"/>
        <w:numPr>
          <w:ilvl w:val="0"/>
          <w:numId w:val="15"/>
        </w:numPr>
        <w:spacing w:line="360" w:lineRule="auto"/>
        <w:jc w:val="both"/>
        <w:rPr>
          <w:rFonts w:cs="Times New Roman"/>
        </w:rPr>
      </w:pPr>
      <w:r w:rsidRPr="00BD643C">
        <w:rPr>
          <w:rFonts w:cs="Times New Roman"/>
        </w:rPr>
        <w:t>joy</w:t>
      </w:r>
    </w:p>
    <w:p w14:paraId="459D25CC" w14:textId="1AAE4CE1" w:rsidR="00F61DAA" w:rsidRPr="00BD643C" w:rsidRDefault="00F61DAA" w:rsidP="00F008E3">
      <w:pPr>
        <w:pStyle w:val="ListParagraph"/>
        <w:numPr>
          <w:ilvl w:val="0"/>
          <w:numId w:val="15"/>
        </w:numPr>
        <w:spacing w:line="360" w:lineRule="auto"/>
        <w:jc w:val="both"/>
        <w:rPr>
          <w:rFonts w:cs="Times New Roman"/>
        </w:rPr>
      </w:pPr>
      <w:r w:rsidRPr="00BD643C">
        <w:rPr>
          <w:rFonts w:cs="Times New Roman"/>
        </w:rPr>
        <w:t>sadness</w:t>
      </w:r>
    </w:p>
    <w:p w14:paraId="3594708B" w14:textId="3E0428D1" w:rsidR="00F61DAA" w:rsidRPr="00BD643C" w:rsidRDefault="00F61DAA" w:rsidP="00F008E3">
      <w:pPr>
        <w:spacing w:line="360" w:lineRule="auto"/>
        <w:jc w:val="both"/>
        <w:rPr>
          <w:rFonts w:cs="Times New Roman"/>
        </w:rPr>
      </w:pPr>
      <w:r w:rsidRPr="00BD643C">
        <w:rPr>
          <w:rFonts w:cs="Times New Roman"/>
        </w:rPr>
        <w:t>The corpus of tweets is collected by polling the Twitter API for tweets that include emotion-related words such as '#angry', 'annoyed', 'panic', 'happy', 'elated', 'surprised', etc. Each of the training data set contains thousands of unique tweets that are share the same emotion as 1 of the above mentioned. The test data set contains tens of thousands of tweets which will be used to evaluate the accuracy of the training model developed.</w:t>
      </w:r>
    </w:p>
    <w:p w14:paraId="409EC1C7" w14:textId="05115ADD" w:rsidR="00F61DAA" w:rsidRPr="00BD643C" w:rsidRDefault="00F61DAA" w:rsidP="00F008E3">
      <w:pPr>
        <w:spacing w:line="360" w:lineRule="auto"/>
        <w:jc w:val="both"/>
        <w:rPr>
          <w:rFonts w:cs="Times New Roman"/>
        </w:rPr>
      </w:pPr>
      <w:r w:rsidRPr="00BD643C">
        <w:rPr>
          <w:rFonts w:cs="Times New Roman"/>
        </w:rPr>
        <w:t xml:space="preserve">For every data set, there </w:t>
      </w:r>
      <w:r w:rsidR="006E37F0">
        <w:rPr>
          <w:rFonts w:cs="Times New Roman"/>
        </w:rPr>
        <w:t>are</w:t>
      </w:r>
      <w:r w:rsidRPr="00BD643C">
        <w:rPr>
          <w:rFonts w:cs="Times New Roman"/>
        </w:rPr>
        <w:t xml:space="preserve"> 4 column headers:</w:t>
      </w:r>
    </w:p>
    <w:p w14:paraId="257CBFB1" w14:textId="7359A53F" w:rsidR="00F61DAA" w:rsidRPr="00BD643C" w:rsidRDefault="00F61DAA" w:rsidP="00F008E3">
      <w:pPr>
        <w:pStyle w:val="ListParagraph"/>
        <w:numPr>
          <w:ilvl w:val="0"/>
          <w:numId w:val="16"/>
        </w:numPr>
        <w:spacing w:line="360" w:lineRule="auto"/>
        <w:jc w:val="both"/>
        <w:rPr>
          <w:rFonts w:cs="Times New Roman"/>
        </w:rPr>
      </w:pPr>
      <w:r w:rsidRPr="00BD643C">
        <w:rPr>
          <w:rFonts w:cs="Times New Roman"/>
        </w:rPr>
        <w:t>ID – The tweet ID that is fetched from the Twitter API</w:t>
      </w:r>
    </w:p>
    <w:p w14:paraId="6CC2418D" w14:textId="2E14A2ED" w:rsidR="00F61DAA" w:rsidRPr="00BD643C" w:rsidRDefault="00F61DAA" w:rsidP="00F008E3">
      <w:pPr>
        <w:pStyle w:val="ListParagraph"/>
        <w:numPr>
          <w:ilvl w:val="0"/>
          <w:numId w:val="16"/>
        </w:numPr>
        <w:spacing w:line="360" w:lineRule="auto"/>
        <w:jc w:val="both"/>
        <w:rPr>
          <w:rFonts w:cs="Times New Roman"/>
        </w:rPr>
      </w:pPr>
      <w:r w:rsidRPr="00BD643C">
        <w:rPr>
          <w:rFonts w:cs="Times New Roman"/>
        </w:rPr>
        <w:t>Tweet – The actual content of the tweet</w:t>
      </w:r>
    </w:p>
    <w:p w14:paraId="62CEAECC" w14:textId="5FA4E203" w:rsidR="00F61DAA" w:rsidRPr="00BD643C" w:rsidRDefault="00F61DAA" w:rsidP="00F008E3">
      <w:pPr>
        <w:pStyle w:val="ListParagraph"/>
        <w:numPr>
          <w:ilvl w:val="0"/>
          <w:numId w:val="16"/>
        </w:numPr>
        <w:spacing w:line="360" w:lineRule="auto"/>
        <w:jc w:val="both"/>
        <w:rPr>
          <w:rFonts w:cs="Times New Roman"/>
        </w:rPr>
      </w:pPr>
      <w:r w:rsidRPr="00BD643C">
        <w:rPr>
          <w:rFonts w:cs="Times New Roman"/>
        </w:rPr>
        <w:t>Affect Dimension – The respective emotion</w:t>
      </w:r>
      <w:r w:rsidR="00F90A1D" w:rsidRPr="00BD643C">
        <w:rPr>
          <w:rFonts w:cs="Times New Roman"/>
        </w:rPr>
        <w:t xml:space="preserve"> related to the tweet</w:t>
      </w:r>
    </w:p>
    <w:p w14:paraId="79D5BCAE" w14:textId="21CDE024" w:rsidR="0037209F" w:rsidRPr="00BD643C" w:rsidRDefault="00F90A1D" w:rsidP="00F008E3">
      <w:pPr>
        <w:pStyle w:val="ListParagraph"/>
        <w:numPr>
          <w:ilvl w:val="0"/>
          <w:numId w:val="16"/>
        </w:numPr>
        <w:spacing w:line="360" w:lineRule="auto"/>
        <w:jc w:val="both"/>
        <w:rPr>
          <w:rFonts w:cs="Times New Roman"/>
        </w:rPr>
      </w:pPr>
      <w:r w:rsidRPr="00BD643C">
        <w:rPr>
          <w:rFonts w:cs="Times New Roman"/>
        </w:rPr>
        <w:t>Intensity – A continuous value of the intensity of the Affect Dimension from a scale of 0 to 1.</w:t>
      </w:r>
    </w:p>
    <w:p w14:paraId="2C1F4969" w14:textId="5504AB3B" w:rsidR="009231A7" w:rsidRPr="00BD643C" w:rsidRDefault="009231A7" w:rsidP="00F008E3">
      <w:pPr>
        <w:spacing w:line="360" w:lineRule="auto"/>
        <w:jc w:val="both"/>
        <w:rPr>
          <w:rFonts w:cs="Times New Roman"/>
        </w:rPr>
      </w:pPr>
    </w:p>
    <w:p w14:paraId="66C36BBE" w14:textId="77777777" w:rsidR="009231A7" w:rsidRPr="00BD643C" w:rsidRDefault="009231A7" w:rsidP="00F008E3">
      <w:pPr>
        <w:spacing w:line="360" w:lineRule="auto"/>
        <w:jc w:val="both"/>
        <w:rPr>
          <w:rFonts w:cs="Times New Roman"/>
        </w:rPr>
      </w:pPr>
    </w:p>
    <w:p w14:paraId="38390286" w14:textId="7515964C" w:rsidR="00DD5B49" w:rsidRPr="00BD643C" w:rsidRDefault="008754EC" w:rsidP="00F008E3">
      <w:pPr>
        <w:spacing w:line="360" w:lineRule="auto"/>
        <w:jc w:val="both"/>
        <w:rPr>
          <w:rFonts w:cs="Times New Roman"/>
        </w:rPr>
      </w:pPr>
      <w:r w:rsidRPr="00BD643C">
        <w:rPr>
          <w:rFonts w:cs="Times New Roman"/>
          <w:noProof/>
        </w:rPr>
        <mc:AlternateContent>
          <mc:Choice Requires="wps">
            <w:drawing>
              <wp:anchor distT="45720" distB="45720" distL="114300" distR="114300" simplePos="0" relativeHeight="251699200" behindDoc="0" locked="0" layoutInCell="1" allowOverlap="1" wp14:anchorId="7FB707E5" wp14:editId="1264C093">
                <wp:simplePos x="0" y="0"/>
                <wp:positionH relativeFrom="column">
                  <wp:posOffset>66</wp:posOffset>
                </wp:positionH>
                <wp:positionV relativeFrom="paragraph">
                  <wp:posOffset>2212051</wp:posOffset>
                </wp:positionV>
                <wp:extent cx="5450205" cy="295910"/>
                <wp:effectExtent l="0" t="0" r="0" b="88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62CF16C3" w14:textId="501F0ADC" w:rsidR="009B22AA" w:rsidRPr="00905CD1" w:rsidRDefault="009B22AA" w:rsidP="00DD5B49">
                            <w:pPr>
                              <w:rPr>
                                <w:i/>
                                <w:sz w:val="20"/>
                              </w:rPr>
                            </w:pPr>
                            <w:r w:rsidRPr="00905CD1">
                              <w:rPr>
                                <w:i/>
                                <w:sz w:val="20"/>
                              </w:rPr>
                              <w:t xml:space="preserve">Figure </w:t>
                            </w:r>
                            <w:r>
                              <w:rPr>
                                <w:i/>
                                <w:sz w:val="20"/>
                              </w:rPr>
                              <w:t>1.</w:t>
                            </w:r>
                            <w:r w:rsidRPr="00905CD1">
                              <w:rPr>
                                <w:i/>
                                <w:sz w:val="20"/>
                              </w:rPr>
                              <w:t xml:space="preserve"> An illustration of how the data set is being split and categoriz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FB707E5" id="_x0000_t202" coordsize="21600,21600" o:spt="202" path="m,l,21600r21600,l21600,xe">
                <v:stroke joinstyle="miter"/>
                <v:path gradientshapeok="t" o:connecttype="rect"/>
              </v:shapetype>
              <v:shape id="Text Box 2" o:spid="_x0000_s1026" type="#_x0000_t202" style="position:absolute;left:0;text-align:left;margin-left:0;margin-top:174.2pt;width:429.15pt;height:23.3pt;z-index:251699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" stroked="f">
                <v:textbox>
                  <w:txbxContent>
                    <w:p w14:paraId="62CF16C3" w14:textId="501F0ADC" w:rsidR="009B22AA" w:rsidRPr="00905CD1" w:rsidRDefault="009B22AA" w:rsidP="00DD5B49">
                      <w:pPr>
                        <w:rPr>
                          <w:i/>
                          <w:sz w:val="20"/>
                        </w:rPr>
                      </w:pPr>
                      <w:r w:rsidRPr="00905CD1">
                        <w:rPr>
                          <w:i/>
                          <w:sz w:val="20"/>
                        </w:rPr>
                        <w:t xml:space="preserve">Figure </w:t>
                      </w:r>
                      <w:r>
                        <w:rPr>
                          <w:i/>
                          <w:sz w:val="20"/>
                        </w:rPr>
                        <w:t>1.</w:t>
                      </w:r>
                      <w:r w:rsidRPr="00905CD1">
                        <w:rPr>
                          <w:i/>
                          <w:sz w:val="20"/>
                        </w:rPr>
                        <w:t xml:space="preserve"> An illustration of how the data set is being split and categorized</w:t>
                      </w:r>
                    </w:p>
                  </w:txbxContent>
                </v:textbox>
                <w10:wrap type="square"/>
              </v:shape>
            </w:pict>
          </mc:Fallback>
        </mc:AlternateContent>
      </w:r>
      <w:r w:rsidR="00DD5B49" w:rsidRPr="00BD643C">
        <w:rPr>
          <w:rFonts w:cs="Times New Roman"/>
          <w:noProof/>
        </w:rPr>
        <mc:AlternateContent>
          <mc:Choice Requires="wpg">
            <w:drawing>
              <wp:anchor distT="0" distB="0" distL="114300" distR="114300" simplePos="0" relativeHeight="251697152" behindDoc="0" locked="0" layoutInCell="1" allowOverlap="1" wp14:anchorId="1B8702A6" wp14:editId="3E3C7EA0">
                <wp:simplePos x="0" y="0"/>
                <wp:positionH relativeFrom="column">
                  <wp:posOffset>0</wp:posOffset>
                </wp:positionH>
                <wp:positionV relativeFrom="paragraph">
                  <wp:posOffset>0</wp:posOffset>
                </wp:positionV>
                <wp:extent cx="2671445" cy="2018665"/>
                <wp:effectExtent l="0" t="0" r="14605" b="19685"/>
                <wp:wrapTopAndBottom/>
                <wp:docPr id="24" name="Group 24"/>
                <wp:cNvGraphicFramePr/>
                <a:graphic xmlns:a="http://schemas.openxmlformats.org/drawingml/2006/main">
                  <a:graphicData uri="http://schemas.microsoft.com/office/word/2010/wordprocessingGroup">
                    <wpg:wgp>
                      <wpg:cNvGrpSpPr/>
                      <wpg:grpSpPr>
                        <a:xfrm>
                          <a:off x="0" y="0"/>
                          <a:ext cx="2671445" cy="2018665"/>
                          <a:chOff x="0" y="0"/>
                          <a:chExt cx="2671948" cy="2018805"/>
                        </a:xfrm>
                      </wpg:grpSpPr>
                      <wps:wsp>
                        <wps:cNvPr id="5" name="Rectangle 5"/>
                        <wps:cNvSpPr/>
                        <wps:spPr>
                          <a:xfrm>
                            <a:off x="0" y="0"/>
                            <a:ext cx="2671948" cy="201880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Text Box 6"/>
                        <wps:cNvSpPr txBox="1"/>
                        <wps:spPr>
                          <a:xfrm>
                            <a:off x="0" y="0"/>
                            <a:ext cx="2671445" cy="29688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F29CCD4" w14:textId="77777777" w:rsidR="009B22AA" w:rsidRPr="0002057C" w:rsidRDefault="009B22AA" w:rsidP="00DD5B49">
                              <w:pPr>
                                <w:jc w:val="center"/>
                                <w:rPr>
                                  <w:sz w:val="18"/>
                                  <w:szCs w:val="18"/>
                                  <w:lang w:val="en-US"/>
                                </w:rPr>
                              </w:pPr>
                              <w:r w:rsidRPr="0002057C">
                                <w:rPr>
                                  <w:sz w:val="18"/>
                                  <w:szCs w:val="18"/>
                                  <w:lang w:val="en-US"/>
                                </w:rPr>
                                <w:t>Training 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1" name="Group 11"/>
                        <wpg:cNvGrpSpPr/>
                        <wpg:grpSpPr>
                          <a:xfrm>
                            <a:off x="95003" y="439387"/>
                            <a:ext cx="926275" cy="629392"/>
                            <a:chOff x="0" y="0"/>
                            <a:chExt cx="926275" cy="629392"/>
                          </a:xfrm>
                        </wpg:grpSpPr>
                        <wps:wsp>
                          <wps:cNvPr id="7" name="Snip Diagonal Corner Rectangle 7"/>
                          <wps:cNvSpPr/>
                          <wps:spPr>
                            <a:xfrm>
                              <a:off x="118753" y="0"/>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nip Diagonal Corner Rectangle 8"/>
                          <wps:cNvSpPr/>
                          <wps:spPr>
                            <a:xfrm>
                              <a:off x="59377" y="71251"/>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nip Diagonal Corner Rectangle 9"/>
                          <wps:cNvSpPr/>
                          <wps:spPr>
                            <a:xfrm>
                              <a:off x="0" y="166254"/>
                              <a:ext cx="807522" cy="463138"/>
                            </a:xfrm>
                            <a:prstGeom prst="snip2DiagRect">
                              <a:avLst/>
                            </a:prstGeom>
                          </wps:spPr>
                          <wps:style>
                            <a:lnRef idx="2">
                              <a:schemeClr val="dk1"/>
                            </a:lnRef>
                            <a:fillRef idx="1">
                              <a:schemeClr val="lt1"/>
                            </a:fillRef>
                            <a:effectRef idx="0">
                              <a:schemeClr val="dk1"/>
                            </a:effectRef>
                            <a:fontRef idx="minor">
                              <a:schemeClr val="dk1"/>
                            </a:fontRef>
                          </wps:style>
                          <wps:txbx>
                            <w:txbxContent>
                              <w:p w14:paraId="71A3A50C" w14:textId="77777777" w:rsidR="009B22AA" w:rsidRPr="0002057C" w:rsidRDefault="009B22AA" w:rsidP="00DD5B49">
                                <w:pPr>
                                  <w:jc w:val="center"/>
                                  <w:rPr>
                                    <w:sz w:val="18"/>
                                    <w:szCs w:val="18"/>
                                    <w:lang w:val="en-US"/>
                                  </w:rPr>
                                </w:pPr>
                                <w:r w:rsidRPr="0002057C">
                                  <w:rPr>
                                    <w:sz w:val="18"/>
                                    <w:szCs w:val="18"/>
                                    <w:lang w:val="en-US"/>
                                  </w:rPr>
                                  <w:t>An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2" name="Group 12"/>
                        <wpg:cNvGrpSpPr/>
                        <wpg:grpSpPr>
                          <a:xfrm>
                            <a:off x="1389413" y="439387"/>
                            <a:ext cx="926275" cy="629392"/>
                            <a:chOff x="0" y="0"/>
                            <a:chExt cx="926275" cy="629392"/>
                          </a:xfrm>
                        </wpg:grpSpPr>
                        <wps:wsp>
                          <wps:cNvPr id="13" name="Snip Diagonal Corner Rectangle 13"/>
                          <wps:cNvSpPr/>
                          <wps:spPr>
                            <a:xfrm>
                              <a:off x="118753" y="0"/>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nip Diagonal Corner Rectangle 14"/>
                          <wps:cNvSpPr/>
                          <wps:spPr>
                            <a:xfrm>
                              <a:off x="59377" y="71251"/>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nip Diagonal Corner Rectangle 15"/>
                          <wps:cNvSpPr/>
                          <wps:spPr>
                            <a:xfrm>
                              <a:off x="0" y="166254"/>
                              <a:ext cx="807522" cy="463138"/>
                            </a:xfrm>
                            <a:prstGeom prst="snip2DiagRect">
                              <a:avLst/>
                            </a:prstGeom>
                          </wps:spPr>
                          <wps:style>
                            <a:lnRef idx="2">
                              <a:schemeClr val="dk1"/>
                            </a:lnRef>
                            <a:fillRef idx="1">
                              <a:schemeClr val="lt1"/>
                            </a:fillRef>
                            <a:effectRef idx="0">
                              <a:schemeClr val="dk1"/>
                            </a:effectRef>
                            <a:fontRef idx="minor">
                              <a:schemeClr val="dk1"/>
                            </a:fontRef>
                          </wps:style>
                          <wps:txbx>
                            <w:txbxContent>
                              <w:p w14:paraId="2DFFBADE" w14:textId="77777777" w:rsidR="009B22AA" w:rsidRPr="0002057C" w:rsidRDefault="009B22AA" w:rsidP="00DD5B49">
                                <w:pPr>
                                  <w:jc w:val="center"/>
                                  <w:rPr>
                                    <w:sz w:val="18"/>
                                    <w:szCs w:val="18"/>
                                    <w:lang w:val="en-US"/>
                                  </w:rPr>
                                </w:pPr>
                                <w:r w:rsidRPr="0002057C">
                                  <w:rPr>
                                    <w:sz w:val="18"/>
                                    <w:szCs w:val="18"/>
                                    <w:lang w:val="en-US"/>
                                  </w:rPr>
                                  <w:t>Fe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 name="Group 16"/>
                        <wpg:cNvGrpSpPr/>
                        <wpg:grpSpPr>
                          <a:xfrm>
                            <a:off x="118754" y="1199407"/>
                            <a:ext cx="926275" cy="629392"/>
                            <a:chOff x="0" y="0"/>
                            <a:chExt cx="926275" cy="629392"/>
                          </a:xfrm>
                        </wpg:grpSpPr>
                        <wps:wsp>
                          <wps:cNvPr id="17" name="Snip Diagonal Corner Rectangle 17"/>
                          <wps:cNvSpPr/>
                          <wps:spPr>
                            <a:xfrm>
                              <a:off x="118753" y="0"/>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Snip Diagonal Corner Rectangle 18"/>
                          <wps:cNvSpPr/>
                          <wps:spPr>
                            <a:xfrm>
                              <a:off x="59377" y="71251"/>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Snip Diagonal Corner Rectangle 19"/>
                          <wps:cNvSpPr/>
                          <wps:spPr>
                            <a:xfrm>
                              <a:off x="0" y="166254"/>
                              <a:ext cx="807522" cy="463138"/>
                            </a:xfrm>
                            <a:prstGeom prst="snip2DiagRect">
                              <a:avLst/>
                            </a:prstGeom>
                          </wps:spPr>
                          <wps:style>
                            <a:lnRef idx="2">
                              <a:schemeClr val="dk1"/>
                            </a:lnRef>
                            <a:fillRef idx="1">
                              <a:schemeClr val="lt1"/>
                            </a:fillRef>
                            <a:effectRef idx="0">
                              <a:schemeClr val="dk1"/>
                            </a:effectRef>
                            <a:fontRef idx="minor">
                              <a:schemeClr val="dk1"/>
                            </a:fontRef>
                          </wps:style>
                          <wps:txbx>
                            <w:txbxContent>
                              <w:p w14:paraId="46B093B7" w14:textId="77777777" w:rsidR="009B22AA" w:rsidRPr="0002057C" w:rsidRDefault="009B22AA" w:rsidP="00DD5B49">
                                <w:pPr>
                                  <w:jc w:val="center"/>
                                  <w:rPr>
                                    <w:sz w:val="18"/>
                                    <w:szCs w:val="18"/>
                                    <w:lang w:val="en-US"/>
                                  </w:rPr>
                                </w:pPr>
                                <w:r w:rsidRPr="0002057C">
                                  <w:rPr>
                                    <w:sz w:val="18"/>
                                    <w:szCs w:val="18"/>
                                    <w:lang w:val="en-US"/>
                                  </w:rPr>
                                  <w:t>Jo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0" name="Group 20"/>
                        <wpg:cNvGrpSpPr/>
                        <wpg:grpSpPr>
                          <a:xfrm>
                            <a:off x="1389413" y="1199407"/>
                            <a:ext cx="926275" cy="629392"/>
                            <a:chOff x="0" y="0"/>
                            <a:chExt cx="926275" cy="629392"/>
                          </a:xfrm>
                        </wpg:grpSpPr>
                        <wps:wsp>
                          <wps:cNvPr id="21" name="Snip Diagonal Corner Rectangle 21"/>
                          <wps:cNvSpPr/>
                          <wps:spPr>
                            <a:xfrm>
                              <a:off x="118753" y="0"/>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nip Diagonal Corner Rectangle 22"/>
                          <wps:cNvSpPr/>
                          <wps:spPr>
                            <a:xfrm>
                              <a:off x="59377" y="71251"/>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Snip Diagonal Corner Rectangle 23"/>
                          <wps:cNvSpPr/>
                          <wps:spPr>
                            <a:xfrm>
                              <a:off x="0" y="166254"/>
                              <a:ext cx="807522" cy="463138"/>
                            </a:xfrm>
                            <a:prstGeom prst="snip2DiagRect">
                              <a:avLst/>
                            </a:prstGeom>
                          </wps:spPr>
                          <wps:style>
                            <a:lnRef idx="2">
                              <a:schemeClr val="dk1"/>
                            </a:lnRef>
                            <a:fillRef idx="1">
                              <a:schemeClr val="lt1"/>
                            </a:fillRef>
                            <a:effectRef idx="0">
                              <a:schemeClr val="dk1"/>
                            </a:effectRef>
                            <a:fontRef idx="minor">
                              <a:schemeClr val="dk1"/>
                            </a:fontRef>
                          </wps:style>
                          <wps:txbx>
                            <w:txbxContent>
                              <w:p w14:paraId="7F1FAEBD" w14:textId="77777777" w:rsidR="009B22AA" w:rsidRPr="0002057C" w:rsidRDefault="009B22AA" w:rsidP="00DD5B49">
                                <w:pPr>
                                  <w:jc w:val="center"/>
                                  <w:rPr>
                                    <w:sz w:val="18"/>
                                    <w:szCs w:val="18"/>
                                    <w:lang w:val="en-US"/>
                                  </w:rPr>
                                </w:pPr>
                                <w:r w:rsidRPr="0002057C">
                                  <w:rPr>
                                    <w:sz w:val="18"/>
                                    <w:szCs w:val="18"/>
                                    <w:lang w:val="en-US"/>
                                  </w:rPr>
                                  <w:t>Sad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1B8702A6" id="Group 24" o:spid="_x0000_s1027" style="position:absolute;left:0;text-align:left;margin-left:0;margin-top:0;width:210.35pt;height:158.95pt;z-index:251697152" coordsize="26719,201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">
                <v:rect id="Rectangle 5" o:spid="_x0000_s1028" style="position:absolute;width:26719;height:201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V1cMA&#10;AADaAAAADwAAAGRycy9kb3ducmV2LnhtbESPQWvCQBSE7wX/w/KE3urGQq1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V1cMAAADaAAAADwAAAAAAAAAAAAAAAACYAgAAZHJzL2Rv&#10;d25yZXYueG1sUEsFBgAAAAAEAAQA9QAAAIgDAAAAAA==&#10;" fillcolor="white [3201]" strokecolor="black [3200]" strokeweight="1pt"/>
                <v:shape id="Text Box 6" o:spid="_x0000_s1029" type="#_x0000_t202" style="position:absolute;width:26714;height:2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O+8cAA&#10;AADaAAAADwAAAGRycy9kb3ducmV2LnhtbESPQWsCMRSE74X+h/AEbzVrD7JdjaLFlkJP1dLzY/NM&#10;gpuXJUnX9d83BcHjMDPfMKvN6DsxUEwusIL5rAJB3Abt2Cj4Pr491SBSRtbYBSYFV0qwWT8+rLDR&#10;4cJfNByyEQXCqUEFNue+kTK1ljymWeiJi3cK0WMuMhqpI14K3HfyuaoW0qPjsmCxp1dL7fnw6xXs&#10;d+bFtDVGu6+1c8P4c/o070pNJ+N2CSLTmO/hW/tDK1jA/5VyA+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SO+8cAAAADaAAAADwAAAAAAAAAAAAAAAACYAgAAZHJzL2Rvd25y&#10;ZXYueG1sUEsFBgAAAAAEAAQA9QAAAIUDAAAAAA==&#10;" fillcolor="white [3201]" strokeweight=".5pt">
                  <v:textbox>
                    <w:txbxContent>
                      <w:p w14:paraId="2F29CCD4" w14:textId="77777777" w:rsidR="009B22AA" w:rsidRPr="0002057C" w:rsidRDefault="009B22AA" w:rsidP="00DD5B49">
                        <w:pPr>
                          <w:jc w:val="center"/>
                          <w:rPr>
                            <w:sz w:val="18"/>
                            <w:szCs w:val="18"/>
                            <w:lang w:val="en-US"/>
                          </w:rPr>
                        </w:pPr>
                        <w:r w:rsidRPr="0002057C">
                          <w:rPr>
                            <w:sz w:val="18"/>
                            <w:szCs w:val="18"/>
                            <w:lang w:val="en-US"/>
                          </w:rPr>
                          <w:t>Training Set</w:t>
                        </w:r>
                      </w:p>
                    </w:txbxContent>
                  </v:textbox>
                </v:shape>
                <v:group id="Group 11" o:spid="_x0000_s1030" style="position:absolute;left:950;top:4393;width:9262;height:6294" coordsize="9262,62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 id="Snip Diagonal Corner Rectangle 7" o:spid="_x0000_s1031" style="position:absolute;left:1187;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LCCMIA&#10;AADaAAAADwAAAGRycy9kb3ducmV2LnhtbESPQWvCQBSE7wX/w/KE3upGQRuiqwQl4KnQVPD6yD6T&#10;YPZt3F1N2l/fFQo9DjPzDbPZjaYTD3K+taxgPktAEFdWt1wrOH0VbykIH5A1dpZJwTd52G0nLxvM&#10;tB34kx5lqEWEsM9QQRNCn0npq4YM+pntiaN3sc5giNLVUjscItx0cpEkK2mw5bjQYE/7hqpreTcK&#10;8uV+OHfpLS2Lj+Xhp+bcVUWu1Ot0zNcgAo3hP/zXPmoF7/C8Em+A3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MsIIwgAAANoAAAAPAAAAAAAAAAAAAAAAAJgCAABkcnMvZG93&#10;bnJldi54bWxQSwUGAAAAAAQABAD1AAAAhwM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8" o:spid="_x0000_s1032" style="position:absolute;left:593;top:712;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1Wer4A&#10;AADaAAAADwAAAGRycy9kb3ducmV2LnhtbERPTYvCMBC9C/6HMMLeNFVwKdUoRSnsacHugtehGdti&#10;M6lJtF1/vTkIe3y87+1+NJ14kPOtZQXLRQKCuLK65VrB708xT0H4gKyxs0wK/sjDfjedbDHTduAT&#10;PcpQixjCPkMFTQh9JqWvGjLoF7YnjtzFOoMhQldL7XCI4aaTqyT5lAZbjg0N9nRoqLqWd6MgXx+G&#10;c5fe0rL4Xh+fNeeuKnKlPmZjvgERaAz/4rf7SyuIW+OVeAPk7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itVnq+AAAA2gAAAA8AAAAAAAAAAAAAAAAAmAIAAGRycy9kb3ducmV2&#10;LnhtbFBLBQYAAAAABAAEAPUAAACDAw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9" o:spid="_x0000_s1033" style="position:absolute;top:1662;width:8075;height:4631;visibility:visible;mso-wrap-style:square;v-text-anchor:middle" coordsize="807522,4631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tL8MEA&#10;AADaAAAADwAAAGRycy9kb3ducmV2LnhtbESPzWrDMBCE74W8g9hAbo0cH9zaiRLSQnCvdfsAi7W1&#10;HVsrx5J/8vZRodDjMDPfMIfTYjox0eAaywp22wgEcWl1w5WC76/L8ysI55E1dpZJwZ0cnI6rpwNm&#10;2s78SVPhKxEg7DJUUHvfZ1K6siaDbmt74uD92MGgD3KopB5wDnDTyTiKEmmw4bBQY0/vNZVtMRoF&#10;vr3N+ZjEY2ry5iV9i65JS1elNuvlvAfhafH/4b/2h1aQwu+VcAPk8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V7S/DBAAAA2gAAAA8AAAAAAAAAAAAAAAAAmAIAAGRycy9kb3du&#10;cmV2LnhtbFBLBQYAAAAABAAEAPUAAACGAwAAAAA=&#10;" adj="-11796480,,5400" path="m,l730331,r77191,77191l807522,463138r,l77191,463138,,385947,,xe" fillcolor="white [3201]" strokecolor="black [3200]" strokeweight="1pt">
                    <v:stroke joinstyle="miter"/>
                    <v:formulas/>
                    <v:path arrowok="t" o:connecttype="custom" o:connectlocs="0,0;730331,0;807522,77191;807522,463138;807522,463138;77191,463138;0,385947;0,0" o:connectangles="0,0,0,0,0,0,0,0" textboxrect="0,0,807522,463138"/>
                    <v:textbox>
                      <w:txbxContent>
                        <w:p w14:paraId="71A3A50C" w14:textId="77777777" w:rsidR="009B22AA" w:rsidRPr="0002057C" w:rsidRDefault="009B22AA" w:rsidP="00DD5B49">
                          <w:pPr>
                            <w:jc w:val="center"/>
                            <w:rPr>
                              <w:sz w:val="18"/>
                              <w:szCs w:val="18"/>
                              <w:lang w:val="en-US"/>
                            </w:rPr>
                          </w:pPr>
                          <w:r w:rsidRPr="0002057C">
                            <w:rPr>
                              <w:sz w:val="18"/>
                              <w:szCs w:val="18"/>
                              <w:lang w:val="en-US"/>
                            </w:rPr>
                            <w:t>Anger</w:t>
                          </w:r>
                        </w:p>
                      </w:txbxContent>
                    </v:textbox>
                  </v:shape>
                </v:group>
                <v:group id="Group 12" o:spid="_x0000_s1034" style="position:absolute;left:13894;top:4393;width:9262;height:6294" coordsize="9262,62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shape id="Snip Diagonal Corner Rectangle 13" o:spid="_x0000_s1035" style="position:absolute;left:1187;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z158EA&#10;AADbAAAADwAAAGRycy9kb3ducmV2LnhtbERPTWvCQBC9F/wPywi91Y0tlhBdJVgCngqmgtchOybB&#10;7GzcXU3aX98VBG/zeJ+z2oymEzdyvrWsYD5LQBBXVrdcKzj8FG8pCB+QNXaWScEvedisJy8rzLQd&#10;eE+3MtQihrDPUEETQp9J6auGDPqZ7Ykjd7LOYIjQ1VI7HGK46eR7knxKgy3HhgZ72jZUncurUZAv&#10;tsOxSy9pWXwvvv5qzl1V5Eq9Tsd8CSLQGJ7ih3un4/wPuP8SD5D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Rc9efBAAAA2wAAAA8AAAAAAAAAAAAAAAAAmAIAAGRycy9kb3du&#10;cmV2LnhtbFBLBQYAAAAABAAEAPUAAACGAw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14" o:spid="_x0000_s1036" style="position:absolute;left:593;top:712;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Vtk8EA&#10;AADbAAAADwAAAGRycy9kb3ducmV2LnhtbERPTWvCQBC9F/wPywi91Y2llhBdJVgCngqmgtchOybB&#10;7GzcXU3aX98VBG/zeJ+z2oymEzdyvrWsYD5LQBBXVrdcKzj8FG8pCB+QNXaWScEvedisJy8rzLQd&#10;eE+3MtQihrDPUEETQp9J6auGDPqZ7Ykjd7LOYIjQ1VI7HGK46eR7knxKgy3HhgZ72jZUncurUZAv&#10;tsOxSy9pWXwvvv5qzl1V5Eq9Tsd8CSLQGJ7ih3un4/wPuP8SD5D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1bZPBAAAA2wAAAA8AAAAAAAAAAAAAAAAAmAIAAGRycy9kb3du&#10;cmV2LnhtbFBLBQYAAAAABAAEAPUAAACGAw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15" o:spid="_x0000_s1037" style="position:absolute;top:1662;width:8075;height:4631;visibility:visible;mso-wrap-style:square;v-text-anchor:middle" coordsize="807522,4631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O2Lb8A&#10;AADbAAAADwAAAGRycy9kb3ducmV2LnhtbERP24rCMBB9X/Afwgi+bVMFu1qNoguLvnr5gKEZ29pm&#10;UpvUdv9+Iwj7NodznfV2MLV4UutKywqmUQyCOLO65FzB9fLzuQDhPLLG2jIp+CUH283oY42ptj2f&#10;6Hn2uQgh7FJUUHjfpFK6rCCDLrINceButjXoA2xzqVvsQ7ip5SyOE2mw5NBQYEPfBWXVuTMKfPXo&#10;D10y65bmUH4t9/E9qeiu1GQ87FYgPA3+X/x2H3WYP4fXL+EAuf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ek7YtvwAAANsAAAAPAAAAAAAAAAAAAAAAAJgCAABkcnMvZG93bnJl&#10;di54bWxQSwUGAAAAAAQABAD1AAAAhAMAAAAA&#10;" adj="-11796480,,5400" path="m,l730331,r77191,77191l807522,463138r,l77191,463138,,385947,,xe" fillcolor="white [3201]" strokecolor="black [3200]" strokeweight="1pt">
                    <v:stroke joinstyle="miter"/>
                    <v:formulas/>
                    <v:path arrowok="t" o:connecttype="custom" o:connectlocs="0,0;730331,0;807522,77191;807522,463138;807522,463138;77191,463138;0,385947;0,0" o:connectangles="0,0,0,0,0,0,0,0" textboxrect="0,0,807522,463138"/>
                    <v:textbox>
                      <w:txbxContent>
                        <w:p w14:paraId="2DFFBADE" w14:textId="77777777" w:rsidR="009B22AA" w:rsidRPr="0002057C" w:rsidRDefault="009B22AA" w:rsidP="00DD5B49">
                          <w:pPr>
                            <w:jc w:val="center"/>
                            <w:rPr>
                              <w:sz w:val="18"/>
                              <w:szCs w:val="18"/>
                              <w:lang w:val="en-US"/>
                            </w:rPr>
                          </w:pPr>
                          <w:r w:rsidRPr="0002057C">
                            <w:rPr>
                              <w:sz w:val="18"/>
                              <w:szCs w:val="18"/>
                              <w:lang w:val="en-US"/>
                            </w:rPr>
                            <w:t>Fear</w:t>
                          </w:r>
                        </w:p>
                      </w:txbxContent>
                    </v:textbox>
                  </v:shape>
                </v:group>
                <v:group id="Group 16" o:spid="_x0000_s1038" style="position:absolute;left:1187;top:11994;width:9263;height:6293" coordsize="9262,62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shape id="Snip Diagonal Corner Rectangle 17" o:spid="_x0000_s1039" style="position:absolute;left:1187;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z5MEA&#10;AADbAAAADwAAAGRycy9kb3ducmV2LnhtbERPTWvCQBC9F/wPywi91Y2CNkRXCUrAU6Gp4HXIjkkw&#10;Oxt3V5P213eFQm/zeJ+z2Y2mEw9yvrWsYD5LQBBXVrdcKzh9FW8pCB+QNXaWScE3edhtJy8bzLQd&#10;+JMeZahFDGGfoYImhD6T0lcNGfQz2xNH7mKdwRChq6V2OMRw08lFkqykwZZjQ4M97RuqruXdKMiX&#10;++Hcpbe0LD6Wh5+ac1cVuVKv0zFfgwg0hn/xn/uo4/x3eP4SD5D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tn8+TBAAAA2wAAAA8AAAAAAAAAAAAAAAAAmAIAAGRycy9kb3du&#10;cmV2LnhtbFBLBQYAAAAABAAEAPUAAACGAw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18" o:spid="_x0000_s1040" style="position:absolute;left:593;top:712;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hnlsMA&#10;AADbAAAADwAAAGRycy9kb3ducmV2LnhtbESPQWvDMAyF74X9B6PBbq2zQUdI65bQEdhp0GzQq4jV&#10;JDSWU9trsv366VDYTeI9vfdpu5/doG4UYu/ZwPMqA0XceNtza+Drs1rmoGJCtjh4JgM/FGG/e1hs&#10;sbB+4iPd6tQqCeFYoIEupbHQOjYdOYwrPxKLdvbBYZI1tNoGnCTcDfoly161w56locORDh01l/rb&#10;GSjXh+k05Ne8rj7Wb78tl6GpSmOeHudyAyrRnP7N9+t3K/gCK7/IAHr3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vhnlsMAAADbAAAADwAAAAAAAAAAAAAAAACYAgAAZHJzL2Rv&#10;d25yZXYueG1sUEsFBgAAAAAEAAQA9QAAAIgDA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19" o:spid="_x0000_s1041" style="position:absolute;top:1662;width:8075;height:4631;visibility:visible;mso-wrap-style:square;v-text-anchor:middle" coordsize="807522,4631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968KL8A&#10;AADbAAAADwAAAGRycy9kb3ducmV2LnhtbERPzY6CMBC+m+w7NGOyNyl6QGGtZjXZ6NWfB5jQERA6&#10;ZWkR9u23Jibe5sv3O+vtaBrxoM5VlhXMoxgEcW51xYWC6+VntgLhPLLGxjIp+CMH283HZI2ZtgOf&#10;6HH2hQgh7DJUUHrfZlK6vCSDLrItceButjPoA+wKqTscQrhp5CKOE2mw4tBQYkv7kvL63BsFvv4d&#10;Dn2y6FNzqJbpLr4nNd2V+pyO318gPI3+LX65jzrMT+H5SzhAbv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f3rwovwAAANsAAAAPAAAAAAAAAAAAAAAAAJgCAABkcnMvZG93bnJl&#10;di54bWxQSwUGAAAAAAQABAD1AAAAhAMAAAAA&#10;" adj="-11796480,,5400" path="m,l730331,r77191,77191l807522,463138r,l77191,463138,,385947,,xe" fillcolor="white [3201]" strokecolor="black [3200]" strokeweight="1pt">
                    <v:stroke joinstyle="miter"/>
                    <v:formulas/>
                    <v:path arrowok="t" o:connecttype="custom" o:connectlocs="0,0;730331,0;807522,77191;807522,463138;807522,463138;77191,463138;0,385947;0,0" o:connectangles="0,0,0,0,0,0,0,0" textboxrect="0,0,807522,463138"/>
                    <v:textbox>
                      <w:txbxContent>
                        <w:p w14:paraId="46B093B7" w14:textId="77777777" w:rsidR="009B22AA" w:rsidRPr="0002057C" w:rsidRDefault="009B22AA" w:rsidP="00DD5B49">
                          <w:pPr>
                            <w:jc w:val="center"/>
                            <w:rPr>
                              <w:sz w:val="18"/>
                              <w:szCs w:val="18"/>
                              <w:lang w:val="en-US"/>
                            </w:rPr>
                          </w:pPr>
                          <w:r w:rsidRPr="0002057C">
                            <w:rPr>
                              <w:sz w:val="18"/>
                              <w:szCs w:val="18"/>
                              <w:lang w:val="en-US"/>
                            </w:rPr>
                            <w:t>Joy</w:t>
                          </w:r>
                        </w:p>
                      </w:txbxContent>
                    </v:textbox>
                  </v:shape>
                </v:group>
                <v:group id="Group 20" o:spid="_x0000_s1042" style="position:absolute;left:13894;top:11994;width:9262;height:6293" coordsize="9262,62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Snip Diagonal Corner Rectangle 21" o:spid="_x0000_s1043" style="position:absolute;left:1187;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4EtsIA&#10;AADbAAAADwAAAGRycy9kb3ducmV2LnhtbESPQWvCQBSE7wX/w/KE3upGwRJSVwlKwJNgWuj1kX0m&#10;wezbuLua2F/vFgSPw8x8w6w2o+nEjZxvLSuYzxIQxJXVLdcKfr6LjxSED8gaO8uk4E4eNuvJ2woz&#10;bQc+0q0MtYgQ9hkqaELoMyl91ZBBP7M9cfRO1hkMUbpaaodDhJtOLpLkUxpsOS402NO2oepcXo2C&#10;fLkdfrv0kpbFYbn7qzl3VZEr9T4d8y8QgcbwCj/be61gMYf/L/EHy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rgS2wgAAANsAAAAPAAAAAAAAAAAAAAAAAJgCAABkcnMvZG93&#10;bnJldi54bWxQSwUGAAAAAAQABAD1AAAAhwM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22" o:spid="_x0000_s1044" style="position:absolute;left:593;top:712;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yawcMA&#10;AADbAAAADwAAAGRycy9kb3ducmV2LnhtbESPQWvCQBSE7wX/w/IEb3VjwBKiqwQl4KnQtOD1kX0m&#10;wezbuLua1F/fLRR6HGbmG2a7n0wvHuR8Z1nBapmAIK6t7rhR8PVZvmYgfEDW2FsmBd/kYb+bvWwx&#10;13bkD3pUoRERwj5HBW0IQy6lr1sy6Jd2II7exTqDIUrXSO1wjHDTyzRJ3qTBjuNCiwMdWqqv1d0o&#10;KNaH8dxnt6wq39fHZ8OFq8tCqcV8KjYgAk3hP/zXPmkFaQq/X+IPkL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XyawcMAAADbAAAADwAAAAAAAAAAAAAAAACYAgAAZHJzL2Rv&#10;d25yZXYueG1sUEsFBgAAAAAEAAQA9QAAAIgDA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23" o:spid="_x0000_s1045" style="position:absolute;top:1662;width:8075;height:4631;visibility:visible;mso-wrap-style:square;v-text-anchor:middle" coordsize="807522,4631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pBf8IA&#10;AADbAAAADwAAAGRycy9kb3ducmV2LnhtbESPzWrDMBCE74W8g9hCbo1cB9zEtRLaQHCvTfIAi7X1&#10;r1aOJf/07atCocdhZr5hsuNiOjHR4GrLCp43EQjiwuqaSwW36/lpB8J5ZI2dZVLwTQ6Oh9VDhqm2&#10;M3/SdPGlCBB2KSqovO9TKV1RkUG3sT1x8L7sYNAHOZRSDzgHuOlkHEWJNFhzWKiwp1NFRXsZjQLf&#10;3ud8TOJxb/L6Zf8eNUlLjVLrx+XtFYSnxf+H/9ofWkG8hd8v4QfIw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WkF/wgAAANsAAAAPAAAAAAAAAAAAAAAAAJgCAABkcnMvZG93&#10;bnJldi54bWxQSwUGAAAAAAQABAD1AAAAhwMAAAAA&#10;" adj="-11796480,,5400" path="m,l730331,r77191,77191l807522,463138r,l77191,463138,,385947,,xe" fillcolor="white [3201]" strokecolor="black [3200]" strokeweight="1pt">
                    <v:stroke joinstyle="miter"/>
                    <v:formulas/>
                    <v:path arrowok="t" o:connecttype="custom" o:connectlocs="0,0;730331,0;807522,77191;807522,463138;807522,463138;77191,463138;0,385947;0,0" o:connectangles="0,0,0,0,0,0,0,0" textboxrect="0,0,807522,463138"/>
                    <v:textbox>
                      <w:txbxContent>
                        <w:p w14:paraId="7F1FAEBD" w14:textId="77777777" w:rsidR="009B22AA" w:rsidRPr="0002057C" w:rsidRDefault="009B22AA" w:rsidP="00DD5B49">
                          <w:pPr>
                            <w:jc w:val="center"/>
                            <w:rPr>
                              <w:sz w:val="18"/>
                              <w:szCs w:val="18"/>
                              <w:lang w:val="en-US"/>
                            </w:rPr>
                          </w:pPr>
                          <w:r w:rsidRPr="0002057C">
                            <w:rPr>
                              <w:sz w:val="18"/>
                              <w:szCs w:val="18"/>
                              <w:lang w:val="en-US"/>
                            </w:rPr>
                            <w:t>Sadness</w:t>
                          </w:r>
                        </w:p>
                      </w:txbxContent>
                    </v:textbox>
                  </v:shape>
                </v:group>
                <w10:wrap type="topAndBottom"/>
              </v:group>
            </w:pict>
          </mc:Fallback>
        </mc:AlternateContent>
      </w:r>
      <w:r w:rsidR="00DD5B49" w:rsidRPr="00BD643C">
        <w:rPr>
          <w:rFonts w:cs="Times New Roman"/>
          <w:noProof/>
        </w:rPr>
        <mc:AlternateContent>
          <mc:Choice Requires="wpg">
            <w:drawing>
              <wp:anchor distT="0" distB="0" distL="114300" distR="114300" simplePos="0" relativeHeight="251698176" behindDoc="0" locked="0" layoutInCell="1" allowOverlap="1" wp14:anchorId="57F4AB96" wp14:editId="31D294F2">
                <wp:simplePos x="0" y="0"/>
                <wp:positionH relativeFrom="column">
                  <wp:posOffset>3122930</wp:posOffset>
                </wp:positionH>
                <wp:positionV relativeFrom="paragraph">
                  <wp:posOffset>0</wp:posOffset>
                </wp:positionV>
                <wp:extent cx="2671445" cy="2018665"/>
                <wp:effectExtent l="0" t="0" r="14605" b="19685"/>
                <wp:wrapTopAndBottom/>
                <wp:docPr id="29" name="Group 29"/>
                <wp:cNvGraphicFramePr/>
                <a:graphic xmlns:a="http://schemas.openxmlformats.org/drawingml/2006/main">
                  <a:graphicData uri="http://schemas.microsoft.com/office/word/2010/wordprocessingGroup">
                    <wpg:wgp>
                      <wpg:cNvGrpSpPr/>
                      <wpg:grpSpPr>
                        <a:xfrm>
                          <a:off x="0" y="0"/>
                          <a:ext cx="2671445" cy="2018665"/>
                          <a:chOff x="0" y="0"/>
                          <a:chExt cx="2671948" cy="2018805"/>
                        </a:xfrm>
                      </wpg:grpSpPr>
                      <wps:wsp>
                        <wps:cNvPr id="30" name="Rectangle 30"/>
                        <wps:cNvSpPr/>
                        <wps:spPr>
                          <a:xfrm>
                            <a:off x="0" y="0"/>
                            <a:ext cx="2671948" cy="201880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ext Box 31"/>
                        <wps:cNvSpPr txBox="1"/>
                        <wps:spPr>
                          <a:xfrm>
                            <a:off x="0" y="0"/>
                            <a:ext cx="2671445" cy="29688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D7F9200" w14:textId="77777777" w:rsidR="009B22AA" w:rsidRPr="0002057C" w:rsidRDefault="009B22AA" w:rsidP="00DD5B49">
                              <w:pPr>
                                <w:jc w:val="center"/>
                                <w:rPr>
                                  <w:sz w:val="18"/>
                                  <w:szCs w:val="18"/>
                                  <w:lang w:val="en-US"/>
                                </w:rPr>
                              </w:pPr>
                              <w:r w:rsidRPr="0002057C">
                                <w:rPr>
                                  <w:sz w:val="18"/>
                                  <w:szCs w:val="18"/>
                                  <w:lang w:val="en-US"/>
                                </w:rPr>
                                <w:t>Test 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2" name="Group 32"/>
                        <wpg:cNvGrpSpPr/>
                        <wpg:grpSpPr>
                          <a:xfrm>
                            <a:off x="95003" y="439387"/>
                            <a:ext cx="926275" cy="629392"/>
                            <a:chOff x="0" y="0"/>
                            <a:chExt cx="926275" cy="629392"/>
                          </a:xfrm>
                        </wpg:grpSpPr>
                        <wps:wsp>
                          <wps:cNvPr id="33" name="Snip Diagonal Corner Rectangle 33"/>
                          <wps:cNvSpPr/>
                          <wps:spPr>
                            <a:xfrm>
                              <a:off x="118753" y="0"/>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Snip Diagonal Corner Rectangle 34"/>
                          <wps:cNvSpPr/>
                          <wps:spPr>
                            <a:xfrm>
                              <a:off x="59377" y="71251"/>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nip Diagonal Corner Rectangle 35"/>
                          <wps:cNvSpPr/>
                          <wps:spPr>
                            <a:xfrm>
                              <a:off x="0" y="166254"/>
                              <a:ext cx="807522" cy="463138"/>
                            </a:xfrm>
                            <a:prstGeom prst="snip2DiagRect">
                              <a:avLst/>
                            </a:prstGeom>
                          </wps:spPr>
                          <wps:style>
                            <a:lnRef idx="2">
                              <a:schemeClr val="dk1"/>
                            </a:lnRef>
                            <a:fillRef idx="1">
                              <a:schemeClr val="lt1"/>
                            </a:fillRef>
                            <a:effectRef idx="0">
                              <a:schemeClr val="dk1"/>
                            </a:effectRef>
                            <a:fontRef idx="minor">
                              <a:schemeClr val="dk1"/>
                            </a:fontRef>
                          </wps:style>
                          <wps:txbx>
                            <w:txbxContent>
                              <w:p w14:paraId="22110842" w14:textId="77777777" w:rsidR="009B22AA" w:rsidRPr="0002057C" w:rsidRDefault="009B22AA" w:rsidP="00DD5B49">
                                <w:pPr>
                                  <w:jc w:val="center"/>
                                  <w:rPr>
                                    <w:sz w:val="18"/>
                                    <w:szCs w:val="18"/>
                                    <w:lang w:val="en-US"/>
                                  </w:rPr>
                                </w:pPr>
                                <w:r w:rsidRPr="0002057C">
                                  <w:rPr>
                                    <w:sz w:val="18"/>
                                    <w:szCs w:val="18"/>
                                    <w:lang w:val="en-US"/>
                                  </w:rPr>
                                  <w:t>An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 name="Group 36"/>
                        <wpg:cNvGrpSpPr/>
                        <wpg:grpSpPr>
                          <a:xfrm>
                            <a:off x="1389413" y="439387"/>
                            <a:ext cx="926275" cy="629392"/>
                            <a:chOff x="0" y="0"/>
                            <a:chExt cx="926275" cy="629392"/>
                          </a:xfrm>
                        </wpg:grpSpPr>
                        <wps:wsp>
                          <wps:cNvPr id="37" name="Snip Diagonal Corner Rectangle 37"/>
                          <wps:cNvSpPr/>
                          <wps:spPr>
                            <a:xfrm>
                              <a:off x="118753" y="0"/>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Snip Diagonal Corner Rectangle 38"/>
                          <wps:cNvSpPr/>
                          <wps:spPr>
                            <a:xfrm>
                              <a:off x="59377" y="71251"/>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nip Diagonal Corner Rectangle 39"/>
                          <wps:cNvSpPr/>
                          <wps:spPr>
                            <a:xfrm>
                              <a:off x="0" y="166254"/>
                              <a:ext cx="807522" cy="463138"/>
                            </a:xfrm>
                            <a:prstGeom prst="snip2DiagRect">
                              <a:avLst/>
                            </a:prstGeom>
                          </wps:spPr>
                          <wps:style>
                            <a:lnRef idx="2">
                              <a:schemeClr val="dk1"/>
                            </a:lnRef>
                            <a:fillRef idx="1">
                              <a:schemeClr val="lt1"/>
                            </a:fillRef>
                            <a:effectRef idx="0">
                              <a:schemeClr val="dk1"/>
                            </a:effectRef>
                            <a:fontRef idx="minor">
                              <a:schemeClr val="dk1"/>
                            </a:fontRef>
                          </wps:style>
                          <wps:txbx>
                            <w:txbxContent>
                              <w:p w14:paraId="02768201" w14:textId="77777777" w:rsidR="009B22AA" w:rsidRPr="0002057C" w:rsidRDefault="009B22AA" w:rsidP="00DD5B49">
                                <w:pPr>
                                  <w:jc w:val="center"/>
                                  <w:rPr>
                                    <w:sz w:val="18"/>
                                    <w:szCs w:val="18"/>
                                    <w:lang w:val="en-US"/>
                                  </w:rPr>
                                </w:pPr>
                                <w:r w:rsidRPr="0002057C">
                                  <w:rPr>
                                    <w:sz w:val="18"/>
                                    <w:szCs w:val="18"/>
                                    <w:lang w:val="en-US"/>
                                  </w:rPr>
                                  <w:t>Fe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 name="Group 40"/>
                        <wpg:cNvGrpSpPr/>
                        <wpg:grpSpPr>
                          <a:xfrm>
                            <a:off x="118754" y="1199407"/>
                            <a:ext cx="926275" cy="629392"/>
                            <a:chOff x="0" y="0"/>
                            <a:chExt cx="926275" cy="629392"/>
                          </a:xfrm>
                        </wpg:grpSpPr>
                        <wps:wsp>
                          <wps:cNvPr id="41" name="Snip Diagonal Corner Rectangle 41"/>
                          <wps:cNvSpPr/>
                          <wps:spPr>
                            <a:xfrm>
                              <a:off x="118753" y="0"/>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nip Diagonal Corner Rectangle 42"/>
                          <wps:cNvSpPr/>
                          <wps:spPr>
                            <a:xfrm>
                              <a:off x="59377" y="71251"/>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Snip Diagonal Corner Rectangle 43"/>
                          <wps:cNvSpPr/>
                          <wps:spPr>
                            <a:xfrm>
                              <a:off x="0" y="166254"/>
                              <a:ext cx="807522" cy="463138"/>
                            </a:xfrm>
                            <a:prstGeom prst="snip2DiagRect">
                              <a:avLst/>
                            </a:prstGeom>
                          </wps:spPr>
                          <wps:style>
                            <a:lnRef idx="2">
                              <a:schemeClr val="dk1"/>
                            </a:lnRef>
                            <a:fillRef idx="1">
                              <a:schemeClr val="lt1"/>
                            </a:fillRef>
                            <a:effectRef idx="0">
                              <a:schemeClr val="dk1"/>
                            </a:effectRef>
                            <a:fontRef idx="minor">
                              <a:schemeClr val="dk1"/>
                            </a:fontRef>
                          </wps:style>
                          <wps:txbx>
                            <w:txbxContent>
                              <w:p w14:paraId="1766126B" w14:textId="77777777" w:rsidR="009B22AA" w:rsidRPr="0002057C" w:rsidRDefault="009B22AA" w:rsidP="00DD5B49">
                                <w:pPr>
                                  <w:jc w:val="center"/>
                                  <w:rPr>
                                    <w:sz w:val="18"/>
                                    <w:szCs w:val="18"/>
                                    <w:lang w:val="en-US"/>
                                  </w:rPr>
                                </w:pPr>
                                <w:r w:rsidRPr="0002057C">
                                  <w:rPr>
                                    <w:sz w:val="18"/>
                                    <w:szCs w:val="18"/>
                                    <w:lang w:val="en-US"/>
                                  </w:rPr>
                                  <w:t>Jo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4" name="Group 44"/>
                        <wpg:cNvGrpSpPr/>
                        <wpg:grpSpPr>
                          <a:xfrm>
                            <a:off x="1389413" y="1199407"/>
                            <a:ext cx="926275" cy="629392"/>
                            <a:chOff x="0" y="0"/>
                            <a:chExt cx="926275" cy="629392"/>
                          </a:xfrm>
                        </wpg:grpSpPr>
                        <wps:wsp>
                          <wps:cNvPr id="45" name="Snip Diagonal Corner Rectangle 45"/>
                          <wps:cNvSpPr/>
                          <wps:spPr>
                            <a:xfrm>
                              <a:off x="118753" y="0"/>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Snip Diagonal Corner Rectangle 46"/>
                          <wps:cNvSpPr/>
                          <wps:spPr>
                            <a:xfrm>
                              <a:off x="59377" y="71251"/>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Snip Diagonal Corner Rectangle 47"/>
                          <wps:cNvSpPr/>
                          <wps:spPr>
                            <a:xfrm>
                              <a:off x="0" y="166254"/>
                              <a:ext cx="807522" cy="463138"/>
                            </a:xfrm>
                            <a:prstGeom prst="snip2DiagRect">
                              <a:avLst/>
                            </a:prstGeom>
                          </wps:spPr>
                          <wps:style>
                            <a:lnRef idx="2">
                              <a:schemeClr val="dk1"/>
                            </a:lnRef>
                            <a:fillRef idx="1">
                              <a:schemeClr val="lt1"/>
                            </a:fillRef>
                            <a:effectRef idx="0">
                              <a:schemeClr val="dk1"/>
                            </a:effectRef>
                            <a:fontRef idx="minor">
                              <a:schemeClr val="dk1"/>
                            </a:fontRef>
                          </wps:style>
                          <wps:txbx>
                            <w:txbxContent>
                              <w:p w14:paraId="41DD533D" w14:textId="77777777" w:rsidR="009B22AA" w:rsidRPr="0002057C" w:rsidRDefault="009B22AA" w:rsidP="00DD5B49">
                                <w:pPr>
                                  <w:jc w:val="center"/>
                                  <w:rPr>
                                    <w:sz w:val="18"/>
                                    <w:szCs w:val="18"/>
                                    <w:lang w:val="en-US"/>
                                  </w:rPr>
                                </w:pPr>
                                <w:r w:rsidRPr="0002057C">
                                  <w:rPr>
                                    <w:sz w:val="18"/>
                                    <w:szCs w:val="18"/>
                                    <w:lang w:val="en-US"/>
                                  </w:rPr>
                                  <w:t>Sad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V relativeFrom="margin">
                  <wp14:pctHeight>0</wp14:pctHeight>
                </wp14:sizeRelV>
              </wp:anchor>
            </w:drawing>
          </mc:Choice>
          <mc:Fallback>
            <w:pict>
              <v:group w14:anchorId="57F4AB96" id="Group 29" o:spid="_x0000_s1046" style="position:absolute;left:0;text-align:left;margin-left:245.9pt;margin-top:0;width:210.35pt;height:158.95pt;z-index:251698176;mso-height-relative:margin" coordsize="26719,201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">
                <v:rect id="Rectangle 30" o:spid="_x0000_s1047" style="position:absolute;width:26719;height:201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dvvMAA&#10;AADbAAAADwAAAGRycy9kb3ducmV2LnhtbERPy4rCMBTdC/5DuAPuNB0FH9UoIg4MjCg+Fi4vzZ22&#10;THNTkkxb/94sBJeH815tOlOJhpwvLSv4HCUgiDOrS84V3K5fwzkIH5A1VpZJwYM8bNb93gpTbVs+&#10;U3MJuYgh7FNUUIRQp1L6rCCDfmRr4sj9WmcwROhyqR22MdxUcpwkU2mw5NhQYE27grK/y79RYE/l&#10;o9q6xbE50Oz+cwpJ2033Sg0+uu0SRKAuvMUv97dWMInr45f4A+T6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AdvvMAAAADbAAAADwAAAAAAAAAAAAAAAACYAgAAZHJzL2Rvd25y&#10;ZXYueG1sUEsFBgAAAAAEAAQA9QAAAIUDAAAAAA==&#10;" fillcolor="white [3201]" strokecolor="black [3200]" strokeweight="1pt"/>
                <v:shape id="Text Box 31" o:spid="_x0000_s1048" type="#_x0000_t202" style="position:absolute;width:26714;height:2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6SmcIA&#10;AADbAAAADwAAAGRycy9kb3ducmV2LnhtbESPQWsCMRSE74X+h/AKvdWsFmRdjdKKLQVP1dLzY/NM&#10;gpuXJUnX7b9vBKHHYWa+YVab0XdioJhcYAXTSQWCuA3asVHwdXx7qkGkjKyxC0wKfinBZn1/t8JG&#10;hwt/0nDIRhQIpwYV2Jz7RsrUWvKYJqEnLt4pRI+5yGikjngpcN/JWVXNpUfHZcFiT1tL7fnw4xXs&#10;Xs3CtDVGu6u1c8P4fdqbd6UeH8aXJYhMY/4P39ofWsHzFK5fyg+Q6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rpKZwgAAANsAAAAPAAAAAAAAAAAAAAAAAJgCAABkcnMvZG93&#10;bnJldi54bWxQSwUGAAAAAAQABAD1AAAAhwMAAAAA&#10;" fillcolor="white [3201]" strokeweight=".5pt">
                  <v:textbox>
                    <w:txbxContent>
                      <w:p w14:paraId="7D7F9200" w14:textId="77777777" w:rsidR="009B22AA" w:rsidRPr="0002057C" w:rsidRDefault="009B22AA" w:rsidP="00DD5B49">
                        <w:pPr>
                          <w:jc w:val="center"/>
                          <w:rPr>
                            <w:sz w:val="18"/>
                            <w:szCs w:val="18"/>
                            <w:lang w:val="en-US"/>
                          </w:rPr>
                        </w:pPr>
                        <w:r w:rsidRPr="0002057C">
                          <w:rPr>
                            <w:sz w:val="18"/>
                            <w:szCs w:val="18"/>
                            <w:lang w:val="en-US"/>
                          </w:rPr>
                          <w:t>Test Set</w:t>
                        </w:r>
                      </w:p>
                    </w:txbxContent>
                  </v:textbox>
                </v:shape>
                <v:group id="Group 32" o:spid="_x0000_s1049" style="position:absolute;left:950;top:4393;width:9262;height:6294" coordsize="9262,62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shape id="Snip Diagonal Corner Rectangle 33" o:spid="_x0000_s1050" style="position:absolute;left:1187;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ph8MA&#10;AADbAAAADwAAAGRycy9kb3ducmV2LnhtbESPQWvCQBSE7wX/w/IEb3WjYgnRVYIS8FRoWuj1kX0m&#10;wezbuLuatL++WxA8DjPzDbPdj6YTd3K+taxgMU9AEFdWt1wr+PosXlMQPiBr7CyTgh/ysN9NXraY&#10;aTvwB93LUIsIYZ+hgiaEPpPSVw0Z9HPbE0fvbJ3BEKWrpXY4RLjp5DJJ3qTBluNCgz0dGqou5c0o&#10;yNeH4btLr2lZvK+PvzXnripypWbTMd+ACDSGZ/jRPmkFqxX8f4k/QO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mph8MAAADbAAAADwAAAAAAAAAAAAAAAACYAgAAZHJzL2Rv&#10;d25yZXYueG1sUEsFBgAAAAAEAAQA9QAAAIgDA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34" o:spid="_x0000_s1051" style="position:absolute;left:593;top:712;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Ax88MA&#10;AADbAAAADwAAAGRycy9kb3ducmV2LnhtbESPQWvCQBSE7wX/w/KE3upGqyWkrhKUgCfBtNDrI/ua&#10;BLNv4+5qYn99Vyj0OMzMN8x6O5pO3Mj51rKC+SwBQVxZ3XKt4POjeElB+ICssbNMCu7kYbuZPK0x&#10;03bgE93KUIsIYZ+hgiaEPpPSVw0Z9DPbE0fv2zqDIUpXS+1wiHDTyUWSvEmDLceFBnvaNVSdy6tR&#10;kK92w1eXXtKyOK72PzXnripypZ6nY/4OItAY/sN/7YNW8LqEx5f4A+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AAx88MAAADbAAAADwAAAAAAAAAAAAAAAACYAgAAZHJzL2Rv&#10;d25yZXYueG1sUEsFBgAAAAAEAAQA9QAAAIgDA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35" o:spid="_x0000_s1052" style="position:absolute;top:1662;width:8075;height:4631;visibility:visible;mso-wrap-style:square;v-text-anchor:middle" coordsize="807522,4631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bqTcEA&#10;AADbAAAADwAAAGRycy9kb3ducmV2LnhtbESP0YrCMBRE34X9h3AXfNN0FbtrNYoKoq+6+wGX5trW&#10;NjfdJrX1740g+DjMzBlmue5NJW7UuMKygq9xBII4tbrgTMHf7370A8J5ZI2VZVJwJwfr1cdgiYm2&#10;HZ/odvaZCBB2CSrIva8TKV2ak0E3tjVx8C62MeiDbDKpG+wC3FRyEkWxNFhwWMixpl1OaXlujQJf&#10;/neHNp60c3Movufb6BqXdFVq+NlvFiA89f4dfrWPWsF0Bs8v4QfI1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Um6k3BAAAA2wAAAA8AAAAAAAAAAAAAAAAAmAIAAGRycy9kb3du&#10;cmV2LnhtbFBLBQYAAAAABAAEAPUAAACGAwAAAAA=&#10;" adj="-11796480,,5400" path="m,l730331,r77191,77191l807522,463138r,l77191,463138,,385947,,xe" fillcolor="white [3201]" strokecolor="black [3200]" strokeweight="1pt">
                    <v:stroke joinstyle="miter"/>
                    <v:formulas/>
                    <v:path arrowok="t" o:connecttype="custom" o:connectlocs="0,0;730331,0;807522,77191;807522,463138;807522,463138;77191,463138;0,385947;0,0" o:connectangles="0,0,0,0,0,0,0,0" textboxrect="0,0,807522,463138"/>
                    <v:textbox>
                      <w:txbxContent>
                        <w:p w14:paraId="22110842" w14:textId="77777777" w:rsidR="009B22AA" w:rsidRPr="0002057C" w:rsidRDefault="009B22AA" w:rsidP="00DD5B49">
                          <w:pPr>
                            <w:jc w:val="center"/>
                            <w:rPr>
                              <w:sz w:val="18"/>
                              <w:szCs w:val="18"/>
                              <w:lang w:val="en-US"/>
                            </w:rPr>
                          </w:pPr>
                          <w:r w:rsidRPr="0002057C">
                            <w:rPr>
                              <w:sz w:val="18"/>
                              <w:szCs w:val="18"/>
                              <w:lang w:val="en-US"/>
                            </w:rPr>
                            <w:t>Anger</w:t>
                          </w:r>
                        </w:p>
                      </w:txbxContent>
                    </v:textbox>
                  </v:shape>
                </v:group>
                <v:group id="Group 36" o:spid="_x0000_s1053" style="position:absolute;left:13894;top:4393;width:9262;height:6294" coordsize="9262,62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shape id="Snip Diagonal Corner Rectangle 37" o:spid="_x0000_s1054" style="position:absolute;left:1187;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KvhMMA&#10;AADbAAAADwAAAGRycy9kb3ducmV2LnhtbESPQWvCQBSE7wX/w/IEb3WjYg3RVYIl0FOhUfD6yD6T&#10;YPZt3N2atL++Wyj0OMzMN8zuMJpOPMj51rKCxTwBQVxZ3XKt4HwqnlMQPiBr7CyTgi/ycNhPnnaY&#10;aTvwBz3KUIsIYZ+hgiaEPpPSVw0Z9HPbE0fvap3BEKWrpXY4RLjp5DJJXqTBluNCgz0dG6pu5adR&#10;kK+Pw6VL72lZvK9fv2vOXVXkSs2mY74FEWgM/+G/9ptWsNrA75f4A+T+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NKvhMMAAADbAAAADwAAAAAAAAAAAAAAAACYAgAAZHJzL2Rv&#10;d25yZXYueG1sUEsFBgAAAAAEAAQA9QAAAIgDA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38" o:spid="_x0000_s1055" style="position:absolute;left:593;top:712;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079sEA&#10;AADbAAAADwAAAGRycy9kb3ducmV2LnhtbERPz2uDMBS+D/Y/hDfYbcZ2tIhtKuIQdhrMDnZ9mFeV&#10;mheXpNXtr18OhR4/vt/7YjGjuJLzg2UFqyQFQdxaPXCn4OtYv2QgfEDWOFomBb/koTg8Puwx13bm&#10;T7o2oRMxhH2OCvoQplxK3/Zk0Cd2Io7cyTqDIULXSe1wjuFmlOs03UqDA8eGHieqemrPzcUoKDfV&#10;/D1mP1lTf2ze/jouXVuXSj0/LeUORKAl3MU397tW8BrHxi/xB8jD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NO/bBAAAA2wAAAA8AAAAAAAAAAAAAAAAAmAIAAGRycy9kb3du&#10;cmV2LnhtbFBLBQYAAAAABAAEAPUAAACGAw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39" o:spid="_x0000_s1056" style="position:absolute;top:1662;width:8075;height:4631;visibility:visible;mso-wrap-style:square;v-text-anchor:middle" coordsize="807522,4631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vgSMIA&#10;AADbAAAADwAAAGRycy9kb3ducmV2LnhtbESPzWrDMBCE74G+g9hAb4kcF9zaiWySQkmvTfoAi7Xx&#10;r1auJcfu21eFQo/DzHzDHIrF9OJOo2ssK9htIxDEpdUNVwo+r2+bFxDOI2vsLZOCb3JQ5A+rA2ba&#10;zvxB94uvRICwy1BB7f2QSenKmgy6rR2Ig3ezo0Ef5FhJPeIc4KaXcRQl0mDDYaHGgV5rKrvLZBT4&#10;7ms+T0k8pebcPKenqE06apV6XC/HPQhPi/8P/7XftYKnFH6/hB8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a+BIwgAAANsAAAAPAAAAAAAAAAAAAAAAAJgCAABkcnMvZG93&#10;bnJldi54bWxQSwUGAAAAAAQABAD1AAAAhwMAAAAA&#10;" adj="-11796480,,5400" path="m,l730331,r77191,77191l807522,463138r,l77191,463138,,385947,,xe" fillcolor="white [3201]" strokecolor="black [3200]" strokeweight="1pt">
                    <v:stroke joinstyle="miter"/>
                    <v:formulas/>
                    <v:path arrowok="t" o:connecttype="custom" o:connectlocs="0,0;730331,0;807522,77191;807522,463138;807522,463138;77191,463138;0,385947;0,0" o:connectangles="0,0,0,0,0,0,0,0" textboxrect="0,0,807522,463138"/>
                    <v:textbox>
                      <w:txbxContent>
                        <w:p w14:paraId="02768201" w14:textId="77777777" w:rsidR="009B22AA" w:rsidRPr="0002057C" w:rsidRDefault="009B22AA" w:rsidP="00DD5B49">
                          <w:pPr>
                            <w:jc w:val="center"/>
                            <w:rPr>
                              <w:sz w:val="18"/>
                              <w:szCs w:val="18"/>
                              <w:lang w:val="en-US"/>
                            </w:rPr>
                          </w:pPr>
                          <w:r w:rsidRPr="0002057C">
                            <w:rPr>
                              <w:sz w:val="18"/>
                              <w:szCs w:val="18"/>
                              <w:lang w:val="en-US"/>
                            </w:rPr>
                            <w:t>Fear</w:t>
                          </w:r>
                        </w:p>
                      </w:txbxContent>
                    </v:textbox>
                  </v:shape>
                </v:group>
                <v:group id="Group 40" o:spid="_x0000_s1057" style="position:absolute;left:1187;top:11994;width:9263;height:6293" coordsize="9262,62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shape id="Snip Diagonal Corner Rectangle 41" o:spid="_x0000_s1058" style="position:absolute;left:1187;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hFsMA&#10;AADbAAAADwAAAGRycy9kb3ducmV2LnhtbESPQWvCQBSE7wX/w/IEb3Vj0RKiqwRLwFPBtNDrI/tM&#10;gtm3cXc1aX99VxA8DjPzDbPZjaYTN3K+taxgMU9AEFdWt1wr+P4qXlMQPiBr7CyTgl/ysNtOXjaY&#10;aTvwkW5lqEWEsM9QQRNCn0npq4YM+rntiaN3ss5giNLVUjscItx08i1J3qXBluNCgz3tG6rO5dUo&#10;yFf74adLL2lZfK4+/mrOXVXkSs2mY74GEWgMz/CjfdAKlgu4f4k/QG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HHhFsMAAADbAAAADwAAAAAAAAAAAAAAAACYAgAAZHJzL2Rv&#10;d25yZXYueG1sUEsFBgAAAAAEAAQA9QAAAIgDA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42" o:spid="_x0000_s1059" style="position:absolute;left:593;top:712;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YcMA&#10;AADbAAAADwAAAGRycy9kb3ducmV2LnhtbESPQWvCQBSE7wX/w/IEb3WjaAnRVYIS8FRoWuj1kX0m&#10;wezbuLuatL++WxA8DjPzDbPdj6YTd3K+taxgMU9AEFdWt1wr+PosXlMQPiBr7CyTgh/ysN9NXraY&#10;aTvwB93LUIsIYZ+hgiaEPpPSVw0Z9HPbE0fvbJ3BEKWrpXY4RLjp5DJJ3qTBluNCgz0dGqou5c0o&#10;yNeH4btLr2lZvK+PvzXnripypWbTMd+ACDSGZ/jRPmkFqyX8f4k/QO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N/YcMAAADbAAAADwAAAAAAAAAAAAAAAACYAgAAZHJzL2Rv&#10;d25yZXYueG1sUEsFBgAAAAAEAAQA9QAAAIgDA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43" o:spid="_x0000_s1060" style="position:absolute;top:1662;width:8075;height:4631;visibility:visible;mso-wrap-style:square;v-text-anchor:middle" coordsize="807522,4631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Wk38EA&#10;AADbAAAADwAAAGRycy9kb3ducmV2LnhtbESP0YrCMBRE34X9h3AXfNN0VbprNYoKoq+6+wGX5trW&#10;NjfdJrX1740g+DjMzBlmue5NJW7UuMKygq9xBII4tbrgTMHf7370A8J5ZI2VZVJwJwfr1cdgiYm2&#10;HZ/odvaZCBB2CSrIva8TKV2ak0E3tjVx8C62MeiDbDKpG+wC3FRyEkWxNFhwWMixpl1OaXlujQJf&#10;/neHNp60c3Movufb6BqXdFVq+NlvFiA89f4dfrWPWsFsCs8v4QfI1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2FpN/BAAAA2wAAAA8AAAAAAAAAAAAAAAAAmAIAAGRycy9kb3du&#10;cmV2LnhtbFBLBQYAAAAABAAEAPUAAACGAwAAAAA=&#10;" adj="-11796480,,5400" path="m,l730331,r77191,77191l807522,463138r,l77191,463138,,385947,,xe" fillcolor="white [3201]" strokecolor="black [3200]" strokeweight="1pt">
                    <v:stroke joinstyle="miter"/>
                    <v:formulas/>
                    <v:path arrowok="t" o:connecttype="custom" o:connectlocs="0,0;730331,0;807522,77191;807522,463138;807522,463138;77191,463138;0,385947;0,0" o:connectangles="0,0,0,0,0,0,0,0" textboxrect="0,0,807522,463138"/>
                    <v:textbox>
                      <w:txbxContent>
                        <w:p w14:paraId="1766126B" w14:textId="77777777" w:rsidR="009B22AA" w:rsidRPr="0002057C" w:rsidRDefault="009B22AA" w:rsidP="00DD5B49">
                          <w:pPr>
                            <w:jc w:val="center"/>
                            <w:rPr>
                              <w:sz w:val="18"/>
                              <w:szCs w:val="18"/>
                              <w:lang w:val="en-US"/>
                            </w:rPr>
                          </w:pPr>
                          <w:r w:rsidRPr="0002057C">
                            <w:rPr>
                              <w:sz w:val="18"/>
                              <w:szCs w:val="18"/>
                              <w:lang w:val="en-US"/>
                            </w:rPr>
                            <w:t>Joy</w:t>
                          </w:r>
                        </w:p>
                      </w:txbxContent>
                    </v:textbox>
                  </v:shape>
                </v:group>
                <v:group id="Group 44" o:spid="_x0000_s1061" style="position:absolute;left:13894;top:11994;width:9262;height:6293" coordsize="9262,62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XrBMUAAADbAAAADwAAAGRycy9kb3ducmV2LnhtbESPT2vCQBTE70K/w/IK&#10;vdVN2rRIdBWRtvQgBZOCeHtkn0kw+zZkt/nz7V2h4HGYmd8wq81oGtFT52rLCuJ5BIK4sLrmUsFv&#10;/vm8AOE8ssbGMimYyMFm/TBbYartwAfqM1+KAGGXooLK+zaV0hUVGXRz2xIH72w7gz7IrpS6wyHA&#10;TSNfouhdGqw5LFTY0q6i4pL9GQVfAw7b1/ij31/Ou+mUv/0c9zEp9fQ4bpcgPI3+Hv5vf2sFS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G16wTFAAAA2wAA&#10;AA8AAAAAAAAAAAAAAAAAqgIAAGRycy9kb3ducmV2LnhtbFBLBQYAAAAABAAEAPoAAACcAwAAAAA=&#10;">
                  <v:shape id="Snip Diagonal Corner Rectangle 45" o:spid="_x0000_s1062" style="position:absolute;left:1187;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rnFcMA&#10;AADbAAAADwAAAGRycy9kb3ducmV2LnhtbESPQWvCQBSE7wX/w/IK3uqmxZQQXSVYAp4KpoLXR/Y1&#10;Cc2+jburSfvru4LgcZiZb5j1djK9uJLznWUFr4sEBHFtdceNguNX+ZKB8AFZY2+ZFPySh+1m9rTG&#10;XNuRD3StQiMihH2OCtoQhlxKX7dk0C/sQBy9b+sMhihdI7XDMcJNL9+S5F0a7DgutDjQrqX6p7oY&#10;BUW6G099ds6q8jP9+Gu4cHVZKDV/nooViEBTeITv7b1WsEzh9iX+ALn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0rnFcMAAADbAAAADwAAAAAAAAAAAAAAAACYAgAAZHJzL2Rv&#10;d25yZXYueG1sUEsFBgAAAAAEAAQA9QAAAIgDA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46" o:spid="_x0000_s1063" style="position:absolute;left:593;top:712;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h5YsMA&#10;AADbAAAADwAAAGRycy9kb3ducmV2LnhtbESPQWvCQBSE7wX/w/KE3upGUQnRVYIS8FRoWuj1kX0m&#10;wezbuLuatL++Kwg9DjPzDbPdj6YTd3K+taxgPktAEFdWt1wr+Pos3lIQPiBr7CyTgh/ysN9NXraY&#10;aTvwB93LUIsIYZ+hgiaEPpPSVw0Z9DPbE0fvbJ3BEKWrpXY4RLjp5CJJ1tJgy3GhwZ4ODVWX8mYU&#10;5KvD8N2l17Qs3lfH35pzVxW5Uq/TMd+ACDSG//CzfdIKlmt4fIk/QO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5h5YsMAAADbAAAADwAAAAAAAAAAAAAAAACYAgAAZHJzL2Rv&#10;d25yZXYueG1sUEsFBgAAAAAEAAQA9QAAAIgDA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47" o:spid="_x0000_s1064" style="position:absolute;top:1662;width:8075;height:4631;visibility:visible;mso-wrap-style:square;v-text-anchor:middle" coordsize="807522,4631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6i3MIA&#10;AADbAAAADwAAAGRycy9kb3ducmV2LnhtbESP0WqDQBRE3wv9h+UW8lbXSNHGZCNNoKSvNfmAi3ur&#10;Rveudddo/r5bKPRxmJkzzK5YTC9uNLrWsoJ1FIMgrqxuuVZwOb8/v4JwHlljb5kU3MlBsX982GGu&#10;7cyfdCt9LQKEXY4KGu+HXEpXNWTQRXYgDt6XHQ36IMda6hHnADe9TOI4lQZbDgsNDnRsqOrKySjw&#10;3fd8mtJk2phTm20O8TXt6KrU6ml524LwtPj/8F/7Qyt4yeD3S/gBcv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vqLcwgAAANsAAAAPAAAAAAAAAAAAAAAAAJgCAABkcnMvZG93&#10;bnJldi54bWxQSwUGAAAAAAQABAD1AAAAhwMAAAAA&#10;" adj="-11796480,,5400" path="m,l730331,r77191,77191l807522,463138r,l77191,463138,,385947,,xe" fillcolor="white [3201]" strokecolor="black [3200]" strokeweight="1pt">
                    <v:stroke joinstyle="miter"/>
                    <v:formulas/>
                    <v:path arrowok="t" o:connecttype="custom" o:connectlocs="0,0;730331,0;807522,77191;807522,463138;807522,463138;77191,463138;0,385947;0,0" o:connectangles="0,0,0,0,0,0,0,0" textboxrect="0,0,807522,463138"/>
                    <v:textbox>
                      <w:txbxContent>
                        <w:p w14:paraId="41DD533D" w14:textId="77777777" w:rsidR="009B22AA" w:rsidRPr="0002057C" w:rsidRDefault="009B22AA" w:rsidP="00DD5B49">
                          <w:pPr>
                            <w:jc w:val="center"/>
                            <w:rPr>
                              <w:sz w:val="18"/>
                              <w:szCs w:val="18"/>
                              <w:lang w:val="en-US"/>
                            </w:rPr>
                          </w:pPr>
                          <w:r w:rsidRPr="0002057C">
                            <w:rPr>
                              <w:sz w:val="18"/>
                              <w:szCs w:val="18"/>
                              <w:lang w:val="en-US"/>
                            </w:rPr>
                            <w:t>Sadness</w:t>
                          </w:r>
                        </w:p>
                      </w:txbxContent>
                    </v:textbox>
                  </v:shape>
                </v:group>
                <w10:wrap type="topAndBottom"/>
              </v:group>
            </w:pict>
          </mc:Fallback>
        </mc:AlternateContent>
      </w:r>
    </w:p>
    <w:p w14:paraId="27F75B6B" w14:textId="59BE66D5" w:rsidR="00905CD1" w:rsidRPr="00BD643C" w:rsidRDefault="00905CD1" w:rsidP="00F008E3">
      <w:pPr>
        <w:spacing w:line="360" w:lineRule="auto"/>
        <w:jc w:val="both"/>
        <w:rPr>
          <w:rFonts w:cs="Times New Roman"/>
        </w:rPr>
      </w:pPr>
      <w:r w:rsidRPr="00BD643C">
        <w:rPr>
          <w:rFonts w:cs="Times New Roman"/>
        </w:rPr>
        <w:t xml:space="preserve">Before the data sets are being evaluated, it </w:t>
      </w:r>
      <w:r w:rsidR="006E10C9" w:rsidRPr="00BD643C">
        <w:rPr>
          <w:rFonts w:cs="Times New Roman"/>
        </w:rPr>
        <w:t>must</w:t>
      </w:r>
      <w:r w:rsidRPr="00BD643C">
        <w:rPr>
          <w:rFonts w:cs="Times New Roman"/>
        </w:rPr>
        <w:t xml:space="preserve"> be converted into an ARFF (Attribute-Relation File Format) file </w:t>
      </w:r>
      <w:r w:rsidR="006E10C9" w:rsidRPr="00BD643C">
        <w:rPr>
          <w:rFonts w:cs="Times New Roman"/>
        </w:rPr>
        <w:t>for</w:t>
      </w:r>
      <w:r w:rsidRPr="00BD643C">
        <w:rPr>
          <w:rFonts w:cs="Times New Roman"/>
        </w:rPr>
        <w:t xml:space="preserve"> it be compatible for usage with the Weka software. An ARFF file is an ASCII text file that describes a list of instances sharing a set of attributes and were developed by the Machine Learning Project at the Department of Computer Science of The University of Waikato for use with the Weka machine learning software.</w:t>
      </w:r>
      <w:r w:rsidR="00AA2CF9" w:rsidRPr="00BD643C">
        <w:rPr>
          <w:rFonts w:cs="Times New Roman"/>
        </w:rPr>
        <w:t xml:space="preserve"> Figure </w:t>
      </w:r>
      <w:r w:rsidR="00FA612B">
        <w:rPr>
          <w:rFonts w:cs="Times New Roman"/>
        </w:rPr>
        <w:t>2</w:t>
      </w:r>
      <w:r w:rsidR="00AA2CF9" w:rsidRPr="00BD643C">
        <w:rPr>
          <w:rFonts w:cs="Times New Roman"/>
        </w:rPr>
        <w:t xml:space="preserve"> shows the raw dataset while Figure </w:t>
      </w:r>
      <w:r w:rsidR="00FA612B">
        <w:rPr>
          <w:rFonts w:cs="Times New Roman"/>
        </w:rPr>
        <w:t>3</w:t>
      </w:r>
      <w:r w:rsidR="00AA2CF9" w:rsidRPr="00BD643C">
        <w:rPr>
          <w:rFonts w:cs="Times New Roman"/>
        </w:rPr>
        <w:t xml:space="preserve"> shows the dataset in ARFF format</w:t>
      </w:r>
      <w:r w:rsidR="00FA612B">
        <w:rPr>
          <w:rFonts w:cs="Times New Roman"/>
        </w:rPr>
        <w:t xml:space="preserve"> converted using codes</w:t>
      </w:r>
      <w:r w:rsidR="00AA2CF9" w:rsidRPr="00BD643C">
        <w:rPr>
          <w:rFonts w:cs="Times New Roman"/>
        </w:rPr>
        <w:t>.</w:t>
      </w:r>
    </w:p>
    <w:p w14:paraId="4D881BE0" w14:textId="5CFD3B42" w:rsidR="00905CD1" w:rsidRPr="00BD643C" w:rsidRDefault="00AA2CF9" w:rsidP="00F008E3">
      <w:pPr>
        <w:spacing w:line="360" w:lineRule="auto"/>
        <w:jc w:val="both"/>
        <w:rPr>
          <w:rFonts w:cs="Times New Roman"/>
        </w:rPr>
      </w:pPr>
      <w:r w:rsidRPr="00BD643C">
        <w:rPr>
          <w:rFonts w:cs="Times New Roman"/>
          <w:noProof/>
        </w:rPr>
        <mc:AlternateContent>
          <mc:Choice Requires="wps">
            <w:drawing>
              <wp:anchor distT="45720" distB="45720" distL="114300" distR="114300" simplePos="0" relativeHeight="251537408" behindDoc="0" locked="0" layoutInCell="1" allowOverlap="1" wp14:anchorId="7B598973" wp14:editId="76A8D310">
                <wp:simplePos x="0" y="0"/>
                <wp:positionH relativeFrom="column">
                  <wp:posOffset>0</wp:posOffset>
                </wp:positionH>
                <wp:positionV relativeFrom="paragraph">
                  <wp:posOffset>582930</wp:posOffset>
                </wp:positionV>
                <wp:extent cx="5450205" cy="295910"/>
                <wp:effectExtent l="0" t="0" r="0" b="8890"/>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686D57AE" w14:textId="501F1C92" w:rsidR="009B22AA" w:rsidRPr="00905CD1" w:rsidRDefault="009B22AA" w:rsidP="00AA2CF9">
                            <w:pPr>
                              <w:rPr>
                                <w:i/>
                                <w:sz w:val="20"/>
                              </w:rPr>
                            </w:pPr>
                            <w:r w:rsidRPr="00905CD1">
                              <w:rPr>
                                <w:i/>
                                <w:sz w:val="20"/>
                              </w:rPr>
                              <w:t xml:space="preserve">Figure </w:t>
                            </w:r>
                            <w:r>
                              <w:rPr>
                                <w:i/>
                                <w:sz w:val="20"/>
                              </w:rPr>
                              <w:t>2</w:t>
                            </w:r>
                            <w:r w:rsidRPr="00905CD1">
                              <w:rPr>
                                <w:i/>
                                <w:sz w:val="20"/>
                              </w:rPr>
                              <w:t>. A</w:t>
                            </w:r>
                            <w:r>
                              <w:rPr>
                                <w:i/>
                                <w:sz w:val="20"/>
                              </w:rPr>
                              <w:t>n illustration of a raw data fi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98973" id="_x0000_s1065" type="#_x0000_t202" style="position:absolute;left:0;text-align:left;margin-left:0;margin-top:45.9pt;width:429.15pt;height:23.3pt;z-index:251537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" stroked="f">
                <v:textbox>
                  <w:txbxContent>
                    <w:p w14:paraId="686D57AE" w14:textId="501F1C92" w:rsidR="009B22AA" w:rsidRPr="00905CD1" w:rsidRDefault="009B22AA" w:rsidP="00AA2CF9">
                      <w:pPr>
                        <w:rPr>
                          <w:i/>
                          <w:sz w:val="20"/>
                        </w:rPr>
                      </w:pPr>
                      <w:r w:rsidRPr="00905CD1">
                        <w:rPr>
                          <w:i/>
                          <w:sz w:val="20"/>
                        </w:rPr>
                        <w:t xml:space="preserve">Figure </w:t>
                      </w:r>
                      <w:r>
                        <w:rPr>
                          <w:i/>
                          <w:sz w:val="20"/>
                        </w:rPr>
                        <w:t>2</w:t>
                      </w:r>
                      <w:r w:rsidRPr="00905CD1">
                        <w:rPr>
                          <w:i/>
                          <w:sz w:val="20"/>
                        </w:rPr>
                        <w:t>. A</w:t>
                      </w:r>
                      <w:r>
                        <w:rPr>
                          <w:i/>
                          <w:sz w:val="20"/>
                        </w:rPr>
                        <w:t>n illustration of a raw data file</w:t>
                      </w:r>
                    </w:p>
                  </w:txbxContent>
                </v:textbox>
                <w10:wrap type="square"/>
              </v:shape>
            </w:pict>
          </mc:Fallback>
        </mc:AlternateContent>
      </w:r>
      <w:r w:rsidR="00905CD1" w:rsidRPr="00BD643C">
        <w:rPr>
          <w:rFonts w:cs="Times New Roman"/>
          <w:noProof/>
        </w:rPr>
        <w:drawing>
          <wp:inline distT="0" distB="0" distL="0" distR="0" wp14:anchorId="190ECE29" wp14:editId="45B61422">
            <wp:extent cx="5731510" cy="481965"/>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481965"/>
                    </a:xfrm>
                    <a:prstGeom prst="rect">
                      <a:avLst/>
                    </a:prstGeom>
                  </pic:spPr>
                </pic:pic>
              </a:graphicData>
            </a:graphic>
          </wp:inline>
        </w:drawing>
      </w:r>
    </w:p>
    <w:p w14:paraId="00D187D9" w14:textId="3E78773F" w:rsidR="00AA2CF9" w:rsidRPr="00BD643C" w:rsidRDefault="00AA2CF9" w:rsidP="00F008E3">
      <w:pPr>
        <w:spacing w:line="360" w:lineRule="auto"/>
        <w:jc w:val="both"/>
        <w:rPr>
          <w:rFonts w:cs="Times New Roman"/>
        </w:rPr>
      </w:pPr>
      <w:r w:rsidRPr="00BD643C">
        <w:rPr>
          <w:rFonts w:cs="Times New Roman"/>
          <w:noProof/>
        </w:rPr>
        <mc:AlternateContent>
          <mc:Choice Requires="wps">
            <w:drawing>
              <wp:anchor distT="45720" distB="45720" distL="114300" distR="114300" simplePos="0" relativeHeight="251539456" behindDoc="0" locked="0" layoutInCell="1" allowOverlap="1" wp14:anchorId="3CAAB05E" wp14:editId="752F37FC">
                <wp:simplePos x="0" y="0"/>
                <wp:positionH relativeFrom="column">
                  <wp:posOffset>0</wp:posOffset>
                </wp:positionH>
                <wp:positionV relativeFrom="paragraph">
                  <wp:posOffset>1813560</wp:posOffset>
                </wp:positionV>
                <wp:extent cx="5450205" cy="295910"/>
                <wp:effectExtent l="0" t="0" r="0" b="8890"/>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2E824DE9" w14:textId="6405DDE8" w:rsidR="009B22AA" w:rsidRPr="00905CD1" w:rsidRDefault="009B22AA" w:rsidP="00AA2CF9">
                            <w:pPr>
                              <w:rPr>
                                <w:i/>
                                <w:sz w:val="20"/>
                              </w:rPr>
                            </w:pPr>
                            <w:r w:rsidRPr="00905CD1">
                              <w:rPr>
                                <w:i/>
                                <w:sz w:val="20"/>
                              </w:rPr>
                              <w:t xml:space="preserve">Figure </w:t>
                            </w:r>
                            <w:r>
                              <w:rPr>
                                <w:i/>
                                <w:sz w:val="20"/>
                              </w:rPr>
                              <w:t>3</w:t>
                            </w:r>
                            <w:r w:rsidRPr="00905CD1">
                              <w:rPr>
                                <w:i/>
                                <w:sz w:val="20"/>
                              </w:rPr>
                              <w:t xml:space="preserve">. An illustration of </w:t>
                            </w:r>
                            <w:r>
                              <w:rPr>
                                <w:i/>
                                <w:sz w:val="20"/>
                              </w:rPr>
                              <w:t>an ARFF data fi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AAB05E" id="_x0000_s1066" type="#_x0000_t202" style="position:absolute;left:0;text-align:left;margin-left:0;margin-top:142.8pt;width:429.15pt;height:23.3pt;z-index:251539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" stroked="f">
                <v:textbox>
                  <w:txbxContent>
                    <w:p w14:paraId="2E824DE9" w14:textId="6405DDE8" w:rsidR="009B22AA" w:rsidRPr="00905CD1" w:rsidRDefault="009B22AA" w:rsidP="00AA2CF9">
                      <w:pPr>
                        <w:rPr>
                          <w:i/>
                          <w:sz w:val="20"/>
                        </w:rPr>
                      </w:pPr>
                      <w:r w:rsidRPr="00905CD1">
                        <w:rPr>
                          <w:i/>
                          <w:sz w:val="20"/>
                        </w:rPr>
                        <w:t xml:space="preserve">Figure </w:t>
                      </w:r>
                      <w:r>
                        <w:rPr>
                          <w:i/>
                          <w:sz w:val="20"/>
                        </w:rPr>
                        <w:t>3</w:t>
                      </w:r>
                      <w:r w:rsidRPr="00905CD1">
                        <w:rPr>
                          <w:i/>
                          <w:sz w:val="20"/>
                        </w:rPr>
                        <w:t xml:space="preserve">. An illustration of </w:t>
                      </w:r>
                      <w:r>
                        <w:rPr>
                          <w:i/>
                          <w:sz w:val="20"/>
                        </w:rPr>
                        <w:t>an ARFF data file</w:t>
                      </w:r>
                    </w:p>
                  </w:txbxContent>
                </v:textbox>
                <w10:wrap type="square"/>
              </v:shape>
            </w:pict>
          </mc:Fallback>
        </mc:AlternateContent>
      </w:r>
    </w:p>
    <w:p w14:paraId="47B20E22" w14:textId="33402281" w:rsidR="00905CD1" w:rsidRPr="00BD643C" w:rsidRDefault="00AA2CF9" w:rsidP="00F008E3">
      <w:pPr>
        <w:spacing w:line="360" w:lineRule="auto"/>
        <w:jc w:val="both"/>
        <w:rPr>
          <w:rFonts w:cs="Times New Roman"/>
        </w:rPr>
      </w:pPr>
      <w:r w:rsidRPr="00BD643C">
        <w:rPr>
          <w:rFonts w:cs="Times New Roman"/>
          <w:noProof/>
        </w:rPr>
        <w:drawing>
          <wp:inline distT="0" distB="0" distL="0" distR="0" wp14:anchorId="43AF9412" wp14:editId="2F83C45F">
            <wp:extent cx="5731510" cy="1063625"/>
            <wp:effectExtent l="0" t="0" r="2540" b="31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1063625"/>
                    </a:xfrm>
                    <a:prstGeom prst="rect">
                      <a:avLst/>
                    </a:prstGeom>
                  </pic:spPr>
                </pic:pic>
              </a:graphicData>
            </a:graphic>
          </wp:inline>
        </w:drawing>
      </w:r>
    </w:p>
    <w:p w14:paraId="4220B884" w14:textId="6F4B2C10" w:rsidR="00AA2CF9" w:rsidRPr="00BD643C" w:rsidRDefault="00AA2CF9" w:rsidP="00F008E3">
      <w:pPr>
        <w:spacing w:line="360" w:lineRule="auto"/>
        <w:jc w:val="both"/>
        <w:rPr>
          <w:rFonts w:cs="Times New Roman"/>
        </w:rPr>
      </w:pPr>
    </w:p>
    <w:p w14:paraId="08BB0500" w14:textId="77777777" w:rsidR="0037209F" w:rsidRPr="00BD643C" w:rsidRDefault="0037209F" w:rsidP="00F008E3">
      <w:pPr>
        <w:spacing w:line="360" w:lineRule="auto"/>
        <w:jc w:val="both"/>
        <w:rPr>
          <w:rFonts w:eastAsiaTheme="majorEastAsia" w:cs="Times New Roman"/>
          <w:b/>
          <w:color w:val="000000" w:themeColor="text1"/>
          <w:sz w:val="28"/>
          <w:szCs w:val="24"/>
        </w:rPr>
      </w:pPr>
      <w:r w:rsidRPr="00BD643C">
        <w:rPr>
          <w:rFonts w:cs="Times New Roman"/>
        </w:rPr>
        <w:br w:type="page"/>
      </w:r>
    </w:p>
    <w:p w14:paraId="7AEE2F8B" w14:textId="735DD68E" w:rsidR="00E960B8" w:rsidRPr="00BD643C" w:rsidRDefault="00E960B8" w:rsidP="00173DAD">
      <w:pPr>
        <w:pStyle w:val="Heading3"/>
        <w:numPr>
          <w:ilvl w:val="2"/>
          <w:numId w:val="36"/>
        </w:numPr>
        <w:spacing w:line="360" w:lineRule="auto"/>
        <w:jc w:val="both"/>
        <w:rPr>
          <w:rFonts w:cs="Times New Roman"/>
        </w:rPr>
      </w:pPr>
      <w:bookmarkStart w:id="50" w:name="_Toc525399655"/>
      <w:r>
        <w:rPr>
          <w:rFonts w:cs="Times New Roman"/>
        </w:rPr>
        <w:lastRenderedPageBreak/>
        <w:t>Pre-processing of</w:t>
      </w:r>
      <w:r w:rsidRPr="00BD643C">
        <w:rPr>
          <w:rFonts w:cs="Times New Roman"/>
        </w:rPr>
        <w:t xml:space="preserve"> data</w:t>
      </w:r>
      <w:bookmarkEnd w:id="50"/>
    </w:p>
    <w:p w14:paraId="5A91EED9" w14:textId="2B84E768" w:rsidR="000219DF" w:rsidRDefault="000219DF" w:rsidP="000219DF"/>
    <w:p w14:paraId="083615A8" w14:textId="77777777" w:rsidR="000219DF" w:rsidRPr="00BD643C" w:rsidRDefault="000219DF" w:rsidP="000219DF">
      <w:pPr>
        <w:pStyle w:val="Heading4"/>
        <w:spacing w:line="360" w:lineRule="auto"/>
        <w:jc w:val="both"/>
      </w:pPr>
      <w:r w:rsidRPr="00BD643C">
        <w:t>Part-of-Speech Tagging (POS)</w:t>
      </w:r>
    </w:p>
    <w:p w14:paraId="1DE9755F" w14:textId="77777777" w:rsidR="000219DF" w:rsidRPr="00BD643C" w:rsidRDefault="000219DF" w:rsidP="000219DF">
      <w:pPr>
        <w:pStyle w:val="NoSpacing"/>
        <w:spacing w:line="360" w:lineRule="auto"/>
        <w:jc w:val="both"/>
        <w:rPr>
          <w:rFonts w:cs="Times New Roman"/>
        </w:rPr>
      </w:pPr>
    </w:p>
    <w:p w14:paraId="20487EDA" w14:textId="3824F055" w:rsidR="000219DF" w:rsidRPr="00BD643C" w:rsidRDefault="000219DF" w:rsidP="000219DF">
      <w:pPr>
        <w:spacing w:line="360" w:lineRule="auto"/>
        <w:jc w:val="both"/>
      </w:pPr>
      <w:r w:rsidRPr="00BD643C">
        <w:t xml:space="preserve">The process allows the program to automatically tag each word in accordance with its syntactic function such as: noun, pronoun, adverb, adjective, verb, interjection, intensifier, etc. The goal of a Part-of-Speech Tagging is to extract patterns using regular expressions in the target text based on analysis of frequency distributions of these part-of-speech. Both papers by </w:t>
      </w:r>
      <w:r w:rsidRPr="00BD643C">
        <w:rPr>
          <w:rFonts w:cs="Times New Roman"/>
          <w:noProof/>
          <w:szCs w:val="24"/>
        </w:rPr>
        <w:t>E. Kouloumpis, T. Wilson, and J. D. Moore</w:t>
      </w:r>
      <w:r w:rsidRPr="00BD643C">
        <w:t xml:space="preserve"> </w:t>
      </w:r>
      <w:r w:rsidRPr="00BD643C">
        <w:fldChar w:fldCharType="begin" w:fldLock="1"/>
      </w:r>
      <w:r w:rsidR="008D5752">
        <w:instrText>ADDIN CSL_CITATION {"citationItems":[{"id":"ITEM-1","itemData":{"abstract":"In this paper, we investigate the utility of linguistic features for detecting the sentiment of Twitter messages. We evaluate the usefulness of existing lexical resources as well as features that capture information about the informal and creative language used in microblogging. We take a supervied approach to the problem, but leverage existing hashtags in the Twitter data for building training data.","author":[{"dropping-particle":"","family":"Kouloumpis","given":"Efthymios","non-dropping-particle":"","parse-names":false,"suffix":""},{"dropping-particle":"","family":"Wilson","given":"Theresa","non-dropping-particle":"","parse-names":false,"suffix":""},{"dropping-particle":"","family":"Moore","given":"Johanna D","non-dropping-particle":"","parse-names":false,"suffix":""}],"id":"ITEM-1","issued":{"date-parts":[["2011"]]},"page":"538-541","publisher":"AAAI Press","title":"Twitter Sentiment Analysis: The Good the Bad and the OMG!","type":"article"},"uris":["http://www.mendeley.com/documents/?uuid=c2ec748b-83d6-49ac-80d2-4dbd325bd8bb"]}],"mendeley":{"formattedCitation":"[16]","plainTextFormattedCitation":"[16]","previouslyFormattedCitation":"[16]"},"properties":{"noteIndex":0},"schema":"https://github.com/citation-style-language/schema/raw/master/csl-citation.json"}</w:instrText>
      </w:r>
      <w:r w:rsidRPr="00BD643C">
        <w:fldChar w:fldCharType="separate"/>
      </w:r>
      <w:r w:rsidRPr="00BD643C">
        <w:rPr>
          <w:noProof/>
        </w:rPr>
        <w:t>[16]</w:t>
      </w:r>
      <w:r w:rsidRPr="00BD643C">
        <w:fldChar w:fldCharType="end"/>
      </w:r>
      <w:r w:rsidRPr="00BD643C">
        <w:t xml:space="preserve"> and </w:t>
      </w:r>
      <w:r w:rsidRPr="00BD643C">
        <w:rPr>
          <w:rFonts w:cs="Times New Roman"/>
          <w:noProof/>
          <w:szCs w:val="24"/>
        </w:rPr>
        <w:t>A. Go, R. Bhayani, and L. Huang</w:t>
      </w:r>
      <w:r w:rsidRPr="00BD643C">
        <w:fldChar w:fldCharType="begin" w:fldLock="1"/>
      </w:r>
      <w:r w:rsidR="008D5752">
        <w:instrText>ADDIN CSL_CITATION {"citationItems":[{"id":"ITEM-1","itemData":{"author":[{"dropping-particle":"","family":"Go","given":"Alec","non-dropping-particle":"","parse-names":false,"suffix":""},{"dropping-particle":"","family":"Bhayani","given":"Richa","non-dropping-particle":"","parse-names":false,"suffix":""},{"dropping-particle":"","family":"Huang","given":"Lei","non-dropping-particle":"","parse-names":false,"suffix":""}],"id":"ITEM-1","issued":{"date-parts":[["2009"]]},"title":"Twitter sentiment classification using distant supervision","type":"book","volume":"150"},"uris":["http://www.mendeley.com/documents/?uuid=73185465-aed9-4703-abb7-2a3e2ff5f378"]}],"mendeley":{"formattedCitation":"[14]","plainTextFormattedCitation":"[14]","previouslyFormattedCitation":"[14]"},"properties":{"noteIndex":0},"schema":"https://github.com/citation-style-language/schema/raw/master/csl-citation.json"}</w:instrText>
      </w:r>
      <w:r w:rsidRPr="00BD643C">
        <w:fldChar w:fldCharType="separate"/>
      </w:r>
      <w:r w:rsidRPr="00BD643C">
        <w:rPr>
          <w:noProof/>
        </w:rPr>
        <w:t>[14]</w:t>
      </w:r>
      <w:r w:rsidRPr="00BD643C">
        <w:fldChar w:fldCharType="end"/>
      </w:r>
      <w:r w:rsidRPr="00BD643C">
        <w:t xml:space="preserve"> reported a decrease in performance using POS tagging.</w:t>
      </w:r>
      <w:r w:rsidR="008140DD">
        <w:t xml:space="preserve"> </w:t>
      </w:r>
      <w:r w:rsidR="003853DD">
        <w:t xml:space="preserve">Furthermore, lexicons resources will be used and some of these resources have already taken care of certain word pre-processing such as part of speech and stemming. </w:t>
      </w:r>
      <w:r w:rsidR="008140DD">
        <w:t>As such, the author decides not to implement POS tagging in the subsequent experiments.</w:t>
      </w:r>
    </w:p>
    <w:p w14:paraId="183733A9" w14:textId="77777777" w:rsidR="000219DF" w:rsidRPr="00BD643C" w:rsidRDefault="000219DF" w:rsidP="000219DF">
      <w:pPr>
        <w:spacing w:line="360" w:lineRule="auto"/>
        <w:jc w:val="both"/>
        <w:rPr>
          <w:rFonts w:cs="Times New Roman"/>
        </w:rPr>
      </w:pPr>
    </w:p>
    <w:p w14:paraId="18C5924B" w14:textId="77777777" w:rsidR="000219DF" w:rsidRPr="00BD643C" w:rsidRDefault="000219DF" w:rsidP="000219DF">
      <w:pPr>
        <w:pStyle w:val="Heading4"/>
        <w:spacing w:line="360" w:lineRule="auto"/>
        <w:jc w:val="both"/>
      </w:pPr>
      <w:r w:rsidRPr="00BD643C">
        <w:t>Stemming</w:t>
      </w:r>
    </w:p>
    <w:p w14:paraId="6E8A0E0D" w14:textId="77777777" w:rsidR="000219DF" w:rsidRPr="00BD643C" w:rsidRDefault="000219DF" w:rsidP="000219DF">
      <w:pPr>
        <w:pStyle w:val="NoSpacing"/>
        <w:spacing w:line="360" w:lineRule="auto"/>
        <w:jc w:val="both"/>
        <w:rPr>
          <w:rFonts w:cs="Times New Roman"/>
        </w:rPr>
      </w:pPr>
    </w:p>
    <w:p w14:paraId="4149FB83" w14:textId="77F3D8A4" w:rsidR="000219DF" w:rsidRPr="00BD643C" w:rsidRDefault="000219DF" w:rsidP="000219DF">
      <w:pPr>
        <w:spacing w:line="360" w:lineRule="auto"/>
        <w:jc w:val="both"/>
      </w:pPr>
      <w:r w:rsidRPr="00BD643C">
        <w:t xml:space="preserve">Stemming is a procedure of removing the affixes from a word. There are cases of over stemming where </w:t>
      </w:r>
      <w:r w:rsidR="00C824C4">
        <w:t>accuracy</w:t>
      </w:r>
      <w:r w:rsidRPr="00BD643C">
        <w:t xml:space="preserve"> is reduced, and under-stemming recall is low. The overall impact of stemming depends on the dataset and stemming algorithm. It may be exhaustive to find an efficient solution towards optimal </w:t>
      </w:r>
      <w:r w:rsidR="00C824C4">
        <w:t>accuracy</w:t>
      </w:r>
      <w:r w:rsidRPr="00BD643C">
        <w:t xml:space="preserve"> and recall.</w:t>
      </w:r>
      <w:r w:rsidR="008140DD">
        <w:t xml:space="preserve"> </w:t>
      </w:r>
      <w:r w:rsidR="003853DD">
        <w:t xml:space="preserve">Furthermore, lexicons resources will be used and some of these resources have already taken care of certain word pre-processing such as part of speech and stemming. </w:t>
      </w:r>
      <w:r w:rsidR="008140DD">
        <w:t>As such, the author decides not to implement stemming in the subsequent experiments.</w:t>
      </w:r>
    </w:p>
    <w:p w14:paraId="4E42B4EB" w14:textId="77777777" w:rsidR="000219DF" w:rsidRPr="00BD643C" w:rsidRDefault="000219DF" w:rsidP="000219DF">
      <w:pPr>
        <w:pStyle w:val="NoSpacing"/>
        <w:spacing w:line="360" w:lineRule="auto"/>
        <w:jc w:val="both"/>
        <w:rPr>
          <w:rFonts w:cs="Times New Roman"/>
          <w:szCs w:val="20"/>
        </w:rPr>
      </w:pPr>
    </w:p>
    <w:p w14:paraId="70237D86" w14:textId="77777777" w:rsidR="000219DF" w:rsidRPr="00BD643C" w:rsidRDefault="000219DF" w:rsidP="000219DF">
      <w:pPr>
        <w:pStyle w:val="Heading4"/>
        <w:spacing w:line="360" w:lineRule="auto"/>
        <w:jc w:val="both"/>
      </w:pPr>
      <w:r w:rsidRPr="00BD643C">
        <w:t>Stop-words removal</w:t>
      </w:r>
    </w:p>
    <w:p w14:paraId="1C937BF0" w14:textId="77777777" w:rsidR="000219DF" w:rsidRPr="00BD643C" w:rsidRDefault="000219DF" w:rsidP="000219DF">
      <w:pPr>
        <w:pStyle w:val="NoSpacing"/>
        <w:spacing w:line="360" w:lineRule="auto"/>
        <w:jc w:val="both"/>
        <w:rPr>
          <w:rFonts w:cs="Times New Roman"/>
          <w:szCs w:val="20"/>
        </w:rPr>
      </w:pPr>
    </w:p>
    <w:p w14:paraId="66699748" w14:textId="77777777" w:rsidR="006871C5" w:rsidRDefault="000219DF" w:rsidP="000219DF">
      <w:pPr>
        <w:spacing w:line="360" w:lineRule="auto"/>
        <w:jc w:val="both"/>
      </w:pPr>
      <w:r w:rsidRPr="00BD643C">
        <w:t xml:space="preserve">Stop words are commonly used words which carry a connecting function in the sentence, and usually hold very little meaning by itself. There is no definite list of stop words and are removed from the text before classification since they have a high frequency of occurrence in the text, but do not affect the final sentiment of the sentence. </w:t>
      </w:r>
    </w:p>
    <w:p w14:paraId="52C5F818" w14:textId="1E7FEE2E" w:rsidR="004D05A2" w:rsidRDefault="006871C5" w:rsidP="000219DF">
      <w:pPr>
        <w:spacing w:line="360" w:lineRule="auto"/>
        <w:jc w:val="both"/>
      </w:pPr>
      <w:r>
        <w:lastRenderedPageBreak/>
        <w:t>Stop words are considered to be implemented in the hybrid model as the author believes that it will help in improving the quality of the raw data. Furt</w:t>
      </w:r>
      <w:r w:rsidR="00562433">
        <w:t xml:space="preserve">hermore, in order to represent as many words per sentence as possible by the corresponding word embeddings, the number of unique </w:t>
      </w:r>
      <w:r w:rsidR="00BE4FE6">
        <w:t xml:space="preserve">features </w:t>
      </w:r>
      <w:r w:rsidR="00562433">
        <w:t>has to be reduced. Using stop words helps will help to solve this issue as dem</w:t>
      </w:r>
      <w:r w:rsidR="00DF2300">
        <w:t>onstrated in the example below.</w:t>
      </w:r>
    </w:p>
    <w:tbl>
      <w:tblPr>
        <w:tblStyle w:val="TableGrid"/>
        <w:tblW w:w="0" w:type="auto"/>
        <w:tblLook w:val="04A0" w:firstRow="1" w:lastRow="0" w:firstColumn="1" w:lastColumn="0" w:noHBand="0" w:noVBand="1"/>
      </w:tblPr>
      <w:tblGrid>
        <w:gridCol w:w="4508"/>
        <w:gridCol w:w="4508"/>
      </w:tblGrid>
      <w:tr w:rsidR="00562433" w14:paraId="0230DB0E" w14:textId="77777777" w:rsidTr="00562433">
        <w:tc>
          <w:tcPr>
            <w:tcW w:w="4508" w:type="dxa"/>
          </w:tcPr>
          <w:p w14:paraId="26D25300" w14:textId="605BB92D" w:rsidR="00562433" w:rsidRDefault="00562433" w:rsidP="000219DF">
            <w:pPr>
              <w:spacing w:line="360" w:lineRule="auto"/>
              <w:jc w:val="both"/>
            </w:pPr>
            <w:r>
              <w:t>No implementation of stopwords</w:t>
            </w:r>
          </w:p>
        </w:tc>
        <w:tc>
          <w:tcPr>
            <w:tcW w:w="4508" w:type="dxa"/>
          </w:tcPr>
          <w:p w14:paraId="6DC6E44A" w14:textId="39DBDD99" w:rsidR="00562433" w:rsidRDefault="00562433" w:rsidP="000219DF">
            <w:pPr>
              <w:spacing w:line="360" w:lineRule="auto"/>
              <w:jc w:val="both"/>
            </w:pPr>
            <w:r>
              <w:t>Implementation of stopwords</w:t>
            </w:r>
          </w:p>
        </w:tc>
      </w:tr>
      <w:tr w:rsidR="00562433" w14:paraId="10687889" w14:textId="77777777" w:rsidTr="00C824C4">
        <w:tc>
          <w:tcPr>
            <w:tcW w:w="9016" w:type="dxa"/>
            <w:gridSpan w:val="2"/>
          </w:tcPr>
          <w:p w14:paraId="6D617CE2" w14:textId="77777777" w:rsidR="00562433" w:rsidRDefault="00562433" w:rsidP="00562433">
            <w:pPr>
              <w:spacing w:line="360" w:lineRule="auto"/>
              <w:jc w:val="center"/>
            </w:pPr>
            <w:r>
              <w:t>Phrase 1 - “I am angry”</w:t>
            </w:r>
          </w:p>
          <w:p w14:paraId="505CBA6B" w14:textId="5000CBA8" w:rsidR="00562433" w:rsidRDefault="00562433" w:rsidP="00562433">
            <w:pPr>
              <w:spacing w:line="360" w:lineRule="auto"/>
              <w:jc w:val="center"/>
            </w:pPr>
            <w:r>
              <w:t>Phrase 2 - “She is angry”</w:t>
            </w:r>
          </w:p>
        </w:tc>
      </w:tr>
      <w:tr w:rsidR="00562433" w14:paraId="7B296FF8" w14:textId="77777777" w:rsidTr="00C824C4">
        <w:tc>
          <w:tcPr>
            <w:tcW w:w="4508" w:type="dxa"/>
          </w:tcPr>
          <w:p w14:paraId="203EA81C" w14:textId="79E48485" w:rsidR="00562433" w:rsidRDefault="00562433" w:rsidP="00562433">
            <w:pPr>
              <w:spacing w:line="360" w:lineRule="auto"/>
              <w:jc w:val="center"/>
            </w:pPr>
            <w:r>
              <w:t>Number of Features: 2</w:t>
            </w:r>
            <w:r>
              <w:br/>
              <w:t>Feature 1 - “I am angry”</w:t>
            </w:r>
          </w:p>
          <w:p w14:paraId="2C6C9465" w14:textId="40D78837" w:rsidR="00562433" w:rsidRDefault="00562433" w:rsidP="00562433">
            <w:pPr>
              <w:spacing w:line="360" w:lineRule="auto"/>
              <w:jc w:val="center"/>
            </w:pPr>
            <w:r>
              <w:t>Feature 2 - “She is angry”</w:t>
            </w:r>
          </w:p>
        </w:tc>
        <w:tc>
          <w:tcPr>
            <w:tcW w:w="4508" w:type="dxa"/>
          </w:tcPr>
          <w:p w14:paraId="27918D15" w14:textId="77777777" w:rsidR="00562433" w:rsidRDefault="00562433" w:rsidP="00562433">
            <w:pPr>
              <w:spacing w:line="360" w:lineRule="auto"/>
              <w:jc w:val="center"/>
            </w:pPr>
            <w:r>
              <w:t>Number of Features: 1</w:t>
            </w:r>
          </w:p>
          <w:p w14:paraId="7B40AC93" w14:textId="0B5CA540" w:rsidR="00562433" w:rsidRDefault="00562433" w:rsidP="00562433">
            <w:pPr>
              <w:spacing w:line="360" w:lineRule="auto"/>
              <w:jc w:val="center"/>
            </w:pPr>
            <w:r>
              <w:t xml:space="preserve">Feature 1 – “angry” with the stopwords “I, am, she, is” removed </w:t>
            </w:r>
          </w:p>
        </w:tc>
      </w:tr>
    </w:tbl>
    <w:p w14:paraId="7C3C520D" w14:textId="77777777" w:rsidR="00562433" w:rsidRDefault="00562433" w:rsidP="000219DF">
      <w:pPr>
        <w:spacing w:line="360" w:lineRule="auto"/>
        <w:jc w:val="both"/>
      </w:pPr>
    </w:p>
    <w:p w14:paraId="5756D12D" w14:textId="3F85ADD2" w:rsidR="00BE4FE6" w:rsidRDefault="00BE4FE6" w:rsidP="000219DF">
      <w:pPr>
        <w:spacing w:line="360" w:lineRule="auto"/>
        <w:jc w:val="both"/>
      </w:pPr>
      <w:r>
        <w:t>Furthermore, if a classifier is to decide among 2 phrases “I am angry” and “angry”, it can potentially select the phrase with a higher occurrence of the common English words. This can be distracting and can prevent a model from deciding on the correct class membership. Using stopwords helps to improve learning rate and reducing number of features in use to allow prediction to be more accurate since “noise” or distracting features are removed.</w:t>
      </w:r>
    </w:p>
    <w:p w14:paraId="61065C36" w14:textId="7BDD824A" w:rsidR="000219DF" w:rsidRPr="00BD643C" w:rsidRDefault="000219DF" w:rsidP="000219DF">
      <w:pPr>
        <w:spacing w:line="360" w:lineRule="auto"/>
        <w:jc w:val="both"/>
      </w:pPr>
      <w:r w:rsidRPr="00BD643C">
        <w:t>For experiment purposes, stop-words from the Bow library</w:t>
      </w:r>
      <w:r w:rsidRPr="00BD643C">
        <w:rPr>
          <w:rStyle w:val="FootnoteReference"/>
          <w:rFonts w:cs="Times New Roman"/>
          <w:szCs w:val="24"/>
        </w:rPr>
        <w:footnoteReference w:id="7"/>
      </w:r>
      <w:r w:rsidRPr="00BD643C">
        <w:t xml:space="preserve"> are used, which is available in the Weka package. The </w:t>
      </w:r>
      <w:r w:rsidRPr="00BD643C">
        <w:rPr>
          <w:color w:val="000000"/>
        </w:rPr>
        <w:t>stop list is the SMART system's list which consists of 524 common words such as “the" and "of".</w:t>
      </w:r>
      <w:r w:rsidRPr="00BD643C">
        <w:t xml:space="preserve"> From Figure </w:t>
      </w:r>
      <w:r w:rsidR="008140DD">
        <w:t>4</w:t>
      </w:r>
      <w:r w:rsidRPr="00BD643C">
        <w:t xml:space="preserve">, using stop-words did improve the overall accuracy of the prediction as compared to </w:t>
      </w:r>
      <w:r>
        <w:t>the implementation of certain individual features.</w:t>
      </w:r>
    </w:p>
    <w:p w14:paraId="4C0C5C08" w14:textId="77777777" w:rsidR="000219DF" w:rsidRPr="00BD643C" w:rsidRDefault="000219DF" w:rsidP="000219DF">
      <w:pPr>
        <w:pStyle w:val="NoSpacing"/>
        <w:spacing w:line="360" w:lineRule="auto"/>
        <w:jc w:val="both"/>
        <w:rPr>
          <w:rFonts w:cs="Times New Roman"/>
          <w:szCs w:val="20"/>
        </w:rPr>
      </w:pPr>
    </w:p>
    <w:p w14:paraId="113385A3" w14:textId="77777777" w:rsidR="000219DF" w:rsidRPr="00BD643C" w:rsidRDefault="000219DF" w:rsidP="000219DF">
      <w:pPr>
        <w:pStyle w:val="NoSpacing"/>
        <w:spacing w:line="360" w:lineRule="auto"/>
        <w:jc w:val="both"/>
        <w:rPr>
          <w:rFonts w:cs="Times New Roman"/>
          <w:szCs w:val="20"/>
        </w:rPr>
      </w:pPr>
      <w:r w:rsidRPr="00BD643C">
        <w:rPr>
          <w:rFonts w:cs="Times New Roman"/>
          <w:noProof/>
        </w:rPr>
        <w:lastRenderedPageBreak/>
        <mc:AlternateContent>
          <mc:Choice Requires="wps">
            <w:drawing>
              <wp:anchor distT="45720" distB="45720" distL="114300" distR="114300" simplePos="0" relativeHeight="251831296" behindDoc="0" locked="0" layoutInCell="1" allowOverlap="1" wp14:anchorId="1336B236" wp14:editId="4A2E7364">
                <wp:simplePos x="0" y="0"/>
                <wp:positionH relativeFrom="margin">
                  <wp:align>left</wp:align>
                </wp:positionH>
                <wp:positionV relativeFrom="paragraph">
                  <wp:posOffset>3303270</wp:posOffset>
                </wp:positionV>
                <wp:extent cx="5450205" cy="429895"/>
                <wp:effectExtent l="0" t="0" r="0" b="8255"/>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429895"/>
                        </a:xfrm>
                        <a:prstGeom prst="rect">
                          <a:avLst/>
                        </a:prstGeom>
                        <a:solidFill>
                          <a:srgbClr val="FFFFFF"/>
                        </a:solidFill>
                        <a:ln w="9525">
                          <a:noFill/>
                          <a:miter lim="800000"/>
                          <a:headEnd/>
                          <a:tailEnd/>
                        </a:ln>
                      </wps:spPr>
                      <wps:txbx>
                        <w:txbxContent>
                          <w:p w14:paraId="4B39EC96" w14:textId="18FC6BD5" w:rsidR="009B22AA" w:rsidRPr="00905CD1" w:rsidRDefault="009B22AA" w:rsidP="000219DF">
                            <w:pPr>
                              <w:rPr>
                                <w:i/>
                                <w:sz w:val="20"/>
                              </w:rPr>
                            </w:pPr>
                            <w:r w:rsidRPr="00905CD1">
                              <w:rPr>
                                <w:i/>
                                <w:sz w:val="20"/>
                              </w:rPr>
                              <w:t xml:space="preserve">Figure </w:t>
                            </w:r>
                            <w:r>
                              <w:rPr>
                                <w:i/>
                                <w:sz w:val="20"/>
                              </w:rPr>
                              <w:t>4</w:t>
                            </w:r>
                            <w:r w:rsidRPr="00905CD1">
                              <w:rPr>
                                <w:i/>
                                <w:sz w:val="20"/>
                              </w:rPr>
                              <w:t xml:space="preserve">. </w:t>
                            </w:r>
                            <w:r>
                              <w:rPr>
                                <w:i/>
                                <w:sz w:val="20"/>
                              </w:rPr>
                              <w:t>A bar graph illustrating the improvement of accuracy in using stop-word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36B236" id="_x0000_s1067" type="#_x0000_t202" style="position:absolute;left:0;text-align:left;margin-left:0;margin-top:260.1pt;width:429.15pt;height:33.85pt;z-index:2518312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" stroked="f">
                <v:textbox>
                  <w:txbxContent>
                    <w:p w14:paraId="4B39EC96" w14:textId="18FC6BD5" w:rsidR="009B22AA" w:rsidRPr="00905CD1" w:rsidRDefault="009B22AA" w:rsidP="000219DF">
                      <w:pPr>
                        <w:rPr>
                          <w:i/>
                          <w:sz w:val="20"/>
                        </w:rPr>
                      </w:pPr>
                      <w:r w:rsidRPr="00905CD1">
                        <w:rPr>
                          <w:i/>
                          <w:sz w:val="20"/>
                        </w:rPr>
                        <w:t xml:space="preserve">Figure </w:t>
                      </w:r>
                      <w:r>
                        <w:rPr>
                          <w:i/>
                          <w:sz w:val="20"/>
                        </w:rPr>
                        <w:t>4</w:t>
                      </w:r>
                      <w:r w:rsidRPr="00905CD1">
                        <w:rPr>
                          <w:i/>
                          <w:sz w:val="20"/>
                        </w:rPr>
                        <w:t xml:space="preserve">. </w:t>
                      </w:r>
                      <w:r>
                        <w:rPr>
                          <w:i/>
                          <w:sz w:val="20"/>
                        </w:rPr>
                        <w:t>A bar graph illustrating the improvement of accuracy in using stop-words</w:t>
                      </w:r>
                    </w:p>
                  </w:txbxContent>
                </v:textbox>
                <w10:wrap type="square" anchorx="margin"/>
              </v:shape>
            </w:pict>
          </mc:Fallback>
        </mc:AlternateContent>
      </w:r>
      <w:r w:rsidRPr="00BD643C">
        <w:rPr>
          <w:rFonts w:cs="Times New Roman"/>
          <w:noProof/>
          <w:szCs w:val="20"/>
        </w:rPr>
        <w:drawing>
          <wp:inline distT="0" distB="0" distL="0" distR="0" wp14:anchorId="4DEDC1F3" wp14:editId="353666BD">
            <wp:extent cx="5486400" cy="3200400"/>
            <wp:effectExtent l="0" t="0" r="0" b="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09A72D2" w14:textId="77777777" w:rsidR="000219DF" w:rsidRPr="00BD643C" w:rsidRDefault="000219DF" w:rsidP="000219DF">
      <w:pPr>
        <w:pStyle w:val="NoSpacing"/>
        <w:spacing w:line="360" w:lineRule="auto"/>
        <w:jc w:val="both"/>
        <w:rPr>
          <w:rFonts w:cs="Times New Roman"/>
          <w:szCs w:val="20"/>
        </w:rPr>
      </w:pPr>
    </w:p>
    <w:p w14:paraId="70C70953" w14:textId="3A8E488C" w:rsidR="00912685" w:rsidRPr="00BD643C" w:rsidRDefault="00912685" w:rsidP="00173DAD">
      <w:pPr>
        <w:pStyle w:val="Heading3"/>
        <w:numPr>
          <w:ilvl w:val="2"/>
          <w:numId w:val="36"/>
        </w:numPr>
        <w:spacing w:line="360" w:lineRule="auto"/>
        <w:jc w:val="both"/>
        <w:rPr>
          <w:rFonts w:cs="Times New Roman"/>
        </w:rPr>
      </w:pPr>
      <w:bookmarkStart w:id="51" w:name="_Toc525399656"/>
      <w:r>
        <w:rPr>
          <w:rFonts w:cs="Times New Roman"/>
        </w:rPr>
        <w:t>Feature Generation and Selection</w:t>
      </w:r>
      <w:bookmarkEnd w:id="51"/>
    </w:p>
    <w:p w14:paraId="0153220A" w14:textId="77777777" w:rsidR="004C6CF3" w:rsidRPr="004C6CF3" w:rsidRDefault="004C6CF3" w:rsidP="004C6CF3">
      <w:pPr>
        <w:pStyle w:val="ListParagraph"/>
      </w:pPr>
    </w:p>
    <w:p w14:paraId="051B5E07" w14:textId="77777777" w:rsidR="0036203A" w:rsidRPr="00BD643C" w:rsidRDefault="0036203A" w:rsidP="00F008E3">
      <w:pPr>
        <w:pStyle w:val="Heading4"/>
        <w:spacing w:line="360" w:lineRule="auto"/>
        <w:jc w:val="both"/>
      </w:pPr>
      <w:r w:rsidRPr="00BD643C">
        <w:t>Tokenisation into N-grams</w:t>
      </w:r>
    </w:p>
    <w:p w14:paraId="22D87941" w14:textId="77777777" w:rsidR="004C5BFE" w:rsidRPr="00BD643C" w:rsidRDefault="004C5BFE" w:rsidP="00F008E3">
      <w:pPr>
        <w:pStyle w:val="NoSpacing"/>
        <w:spacing w:line="360" w:lineRule="auto"/>
        <w:jc w:val="both"/>
        <w:rPr>
          <w:rFonts w:cs="Times New Roman"/>
          <w:szCs w:val="20"/>
        </w:rPr>
      </w:pPr>
    </w:p>
    <w:p w14:paraId="7C48272F" w14:textId="77777777" w:rsidR="005B102E" w:rsidRDefault="0036203A" w:rsidP="00F008E3">
      <w:pPr>
        <w:spacing w:line="360" w:lineRule="auto"/>
        <w:jc w:val="both"/>
      </w:pPr>
      <w:r w:rsidRPr="00BD643C">
        <w:t xml:space="preserve">Tokenisation is a procedure of creating a bag-of-words from a text. The incoming string gets broken into many pieces, such as sentences and words and does it by separating words using spaces and punctuation. </w:t>
      </w:r>
    </w:p>
    <w:p w14:paraId="6D3E6370" w14:textId="550E3861" w:rsidR="005B102E" w:rsidRDefault="005B102E" w:rsidP="00F008E3">
      <w:pPr>
        <w:spacing w:line="360" w:lineRule="auto"/>
        <w:jc w:val="both"/>
      </w:pPr>
      <w:r>
        <w:t>Tokenisation may prove to play an essential role in sentiment analysis than in other areas of natural language processing. This is because sentiment information is often sparsely and unusually represented. The following are some examples whereby tokenization generally helps in gathering sentiments.</w:t>
      </w:r>
      <w:r w:rsidR="00F0487E">
        <w:t xml:space="preserve"> The scenarios below demonstrate reasons as to why tokenisation has been con</w:t>
      </w:r>
      <w:r w:rsidR="00C824C4">
        <w:t>sidered to be implemented in the</w:t>
      </w:r>
      <w:r w:rsidR="00F0487E">
        <w:t xml:space="preserve"> hybrid model.</w:t>
      </w:r>
    </w:p>
    <w:p w14:paraId="4E759BD7" w14:textId="4AD1B6A7" w:rsidR="005B102E" w:rsidRDefault="005B102E" w:rsidP="00F008E3">
      <w:pPr>
        <w:spacing w:line="360" w:lineRule="auto"/>
        <w:jc w:val="both"/>
      </w:pPr>
      <w:r>
        <w:t>Emoticons – Emoticons are extremely commonly used on many social media platforms. They represent emotions expressed by the users through a series of characters that mimics the human facial expression</w:t>
      </w:r>
      <w:r w:rsidR="00F0487E">
        <w:t>.</w:t>
      </w:r>
    </w:p>
    <w:p w14:paraId="1DECEC22" w14:textId="1E361124" w:rsidR="00F0487E" w:rsidRDefault="00F0487E" w:rsidP="00F008E3">
      <w:pPr>
        <w:spacing w:line="360" w:lineRule="auto"/>
        <w:jc w:val="both"/>
      </w:pPr>
      <w:r>
        <w:lastRenderedPageBreak/>
        <w:t xml:space="preserve">Informative HTML Tags – Some HTML mark-up tags such as </w:t>
      </w:r>
      <w:r>
        <w:rPr>
          <w:i/>
        </w:rPr>
        <w:t xml:space="preserve">strong, b, italics </w:t>
      </w:r>
      <w:r>
        <w:t>are often indicators of sentiment. Their opening or closing elements can be treated as individual tokens.</w:t>
      </w:r>
    </w:p>
    <w:p w14:paraId="014A65F5" w14:textId="2A36A195" w:rsidR="00F0487E" w:rsidRDefault="00F0487E" w:rsidP="00F008E3">
      <w:pPr>
        <w:spacing w:line="360" w:lineRule="auto"/>
        <w:jc w:val="both"/>
      </w:pPr>
      <w:r>
        <w:t>Capitalization - Using Capitalization on words are often seen as an indication to emphasise certain words or to mimic a “loud” tone to the directed audience. This can tend to be seen as a correlation with sentiment information.</w:t>
      </w:r>
    </w:p>
    <w:p w14:paraId="1CB8C754" w14:textId="77777777" w:rsidR="00C9715B" w:rsidRDefault="00F0487E" w:rsidP="00F008E3">
      <w:pPr>
        <w:spacing w:line="360" w:lineRule="auto"/>
        <w:jc w:val="both"/>
      </w:pPr>
      <w:r>
        <w:t xml:space="preserve">In a basic polarity predictive model to predict the sentiment labels of documents, </w:t>
      </w:r>
      <w:r w:rsidR="00BF3576">
        <w:t xml:space="preserve">single words used as features is generally the approach being used. Single words that produces an indication of affect, e.g. bad, good, awesome separates the overall sentiment of the text. However, there are certain drawbacks to using single words as features such as Negations. Negation words are often seen in text and results in a complete change of sentiments. Negation word “not” for example, if appended together with a single feature word “good”, produces a negative sentiment from 2 words “not good”. If basic tokenisation is used, both words “not” and “good” will be treated as two separate entities and produce and inaccurate results and lead to misclassification. Using frequent n-grams as features can overcome this problem, where depending on the value of n used, will be able to capture Negations perfectly. </w:t>
      </w:r>
    </w:p>
    <w:p w14:paraId="73F1C9D8" w14:textId="77C39FC7" w:rsidR="00F0487E" w:rsidRDefault="00BF3576" w:rsidP="00F008E3">
      <w:pPr>
        <w:spacing w:line="360" w:lineRule="auto"/>
        <w:jc w:val="both"/>
      </w:pPr>
      <w:r>
        <w:t>A point to take note when using n-grams as features is that it will blow up the feature space tremendously, especially on large data sets. This can usually be solved by having other good feature selection methods to reduce the feature space before building the model.</w:t>
      </w:r>
    </w:p>
    <w:p w14:paraId="26D59353" w14:textId="2C9BF22D" w:rsidR="00C9715B" w:rsidRPr="00F0487E" w:rsidRDefault="00C9715B" w:rsidP="00F008E3">
      <w:pPr>
        <w:spacing w:line="360" w:lineRule="auto"/>
        <w:jc w:val="both"/>
      </w:pPr>
      <w:r>
        <w:t>As the purpose of n-grams is to capture the language structure from the statistical point of view, the choice of the value of n must be carefully considered. If the value of n is too small, the model may fail to capture important difference such as the negation example as explained above. On the other hand, an n value that is too big will result in</w:t>
      </w:r>
      <w:r w:rsidR="009D79BE">
        <w:t xml:space="preserve"> only very small occurrence of features -</w:t>
      </w:r>
      <w:r>
        <w:t xml:space="preserve"> capturing only very specific contexts and fail to capture certain small length words that may appear as a subtext of the n gram.</w:t>
      </w:r>
    </w:p>
    <w:p w14:paraId="05F2F2D6" w14:textId="0A35B0F0" w:rsidR="0036203A" w:rsidRPr="00BD643C" w:rsidRDefault="0036203A" w:rsidP="00F008E3">
      <w:pPr>
        <w:spacing w:line="360" w:lineRule="auto"/>
        <w:jc w:val="both"/>
      </w:pPr>
      <w:r w:rsidRPr="00BD643C">
        <w:t xml:space="preserve">From Figure </w:t>
      </w:r>
      <w:r w:rsidR="008140DD">
        <w:t>5</w:t>
      </w:r>
      <w:r w:rsidRPr="00BD643C">
        <w:t xml:space="preserve">, unigrams and bigrams for word grams produces a better result as compared to words grams with n&gt;=3. </w:t>
      </w:r>
    </w:p>
    <w:p w14:paraId="30DBF723" w14:textId="77777777" w:rsidR="0036203A" w:rsidRPr="00BD643C" w:rsidRDefault="0036203A" w:rsidP="00F008E3">
      <w:pPr>
        <w:pStyle w:val="NoSpacing"/>
        <w:spacing w:line="360" w:lineRule="auto"/>
        <w:jc w:val="both"/>
        <w:rPr>
          <w:rFonts w:cs="Times New Roman"/>
          <w:szCs w:val="20"/>
        </w:rPr>
      </w:pPr>
    </w:p>
    <w:p w14:paraId="682F995C" w14:textId="074812AE" w:rsidR="0036203A" w:rsidRPr="00BD643C" w:rsidRDefault="0036203A" w:rsidP="00F008E3">
      <w:pPr>
        <w:spacing w:line="360" w:lineRule="auto"/>
        <w:jc w:val="both"/>
        <w:rPr>
          <w:rFonts w:cs="Times New Roman"/>
        </w:rPr>
      </w:pPr>
      <w:r w:rsidRPr="00BD643C">
        <w:rPr>
          <w:rFonts w:cs="Times New Roman"/>
          <w:noProof/>
        </w:rPr>
        <w:lastRenderedPageBreak/>
        <mc:AlternateContent>
          <mc:Choice Requires="wps">
            <w:drawing>
              <wp:anchor distT="45720" distB="45720" distL="114300" distR="114300" simplePos="0" relativeHeight="251543552" behindDoc="0" locked="0" layoutInCell="1" allowOverlap="1" wp14:anchorId="3A1C8FB2" wp14:editId="6D1133DF">
                <wp:simplePos x="0" y="0"/>
                <wp:positionH relativeFrom="column">
                  <wp:posOffset>0</wp:posOffset>
                </wp:positionH>
                <wp:positionV relativeFrom="paragraph">
                  <wp:posOffset>3328035</wp:posOffset>
                </wp:positionV>
                <wp:extent cx="5486400" cy="403225"/>
                <wp:effectExtent l="0" t="0" r="0" b="0"/>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03225"/>
                        </a:xfrm>
                        <a:prstGeom prst="rect">
                          <a:avLst/>
                        </a:prstGeom>
                        <a:solidFill>
                          <a:srgbClr val="FFFFFF"/>
                        </a:solidFill>
                        <a:ln w="9525">
                          <a:noFill/>
                          <a:miter lim="800000"/>
                          <a:headEnd/>
                          <a:tailEnd/>
                        </a:ln>
                      </wps:spPr>
                      <wps:txbx>
                        <w:txbxContent>
                          <w:p w14:paraId="57B5028D" w14:textId="25F351A3" w:rsidR="009B22AA" w:rsidRPr="00905CD1" w:rsidRDefault="009B22AA" w:rsidP="0036203A">
                            <w:pPr>
                              <w:rPr>
                                <w:i/>
                                <w:sz w:val="20"/>
                              </w:rPr>
                            </w:pPr>
                            <w:r w:rsidRPr="00905CD1">
                              <w:rPr>
                                <w:i/>
                                <w:sz w:val="20"/>
                              </w:rPr>
                              <w:t xml:space="preserve">Figure </w:t>
                            </w:r>
                            <w:r>
                              <w:rPr>
                                <w:i/>
                                <w:sz w:val="20"/>
                              </w:rPr>
                              <w:t>5</w:t>
                            </w:r>
                            <w:r w:rsidRPr="00905CD1">
                              <w:rPr>
                                <w:i/>
                                <w:sz w:val="20"/>
                              </w:rPr>
                              <w:t xml:space="preserve">. </w:t>
                            </w:r>
                            <w:r>
                              <w:rPr>
                                <w:i/>
                                <w:sz w:val="20"/>
                              </w:rPr>
                              <w:t>A bar graph illustrating the accuracy of n gram featu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1C8FB2" id="_x0000_s1068" type="#_x0000_t202" style="position:absolute;left:0;text-align:left;margin-left:0;margin-top:262.05pt;width:6in;height:31.75pt;z-index:251543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" stroked="f">
                <v:textbox>
                  <w:txbxContent>
                    <w:p w14:paraId="57B5028D" w14:textId="25F351A3" w:rsidR="009B22AA" w:rsidRPr="00905CD1" w:rsidRDefault="009B22AA" w:rsidP="0036203A">
                      <w:pPr>
                        <w:rPr>
                          <w:i/>
                          <w:sz w:val="20"/>
                        </w:rPr>
                      </w:pPr>
                      <w:r w:rsidRPr="00905CD1">
                        <w:rPr>
                          <w:i/>
                          <w:sz w:val="20"/>
                        </w:rPr>
                        <w:t xml:space="preserve">Figure </w:t>
                      </w:r>
                      <w:r>
                        <w:rPr>
                          <w:i/>
                          <w:sz w:val="20"/>
                        </w:rPr>
                        <w:t>5</w:t>
                      </w:r>
                      <w:r w:rsidRPr="00905CD1">
                        <w:rPr>
                          <w:i/>
                          <w:sz w:val="20"/>
                        </w:rPr>
                        <w:t xml:space="preserve">. </w:t>
                      </w:r>
                      <w:r>
                        <w:rPr>
                          <w:i/>
                          <w:sz w:val="20"/>
                        </w:rPr>
                        <w:t>A bar graph illustrating the accuracy of n gram feature</w:t>
                      </w:r>
                    </w:p>
                  </w:txbxContent>
                </v:textbox>
                <w10:wrap type="square"/>
              </v:shape>
            </w:pict>
          </mc:Fallback>
        </mc:AlternateContent>
      </w:r>
      <w:r w:rsidRPr="00BD643C">
        <w:rPr>
          <w:rFonts w:cs="Times New Roman"/>
          <w:noProof/>
          <w:szCs w:val="20"/>
        </w:rPr>
        <w:drawing>
          <wp:inline distT="0" distB="0" distL="0" distR="0" wp14:anchorId="208067A3" wp14:editId="47FFD72A">
            <wp:extent cx="5486400" cy="3200400"/>
            <wp:effectExtent l="0" t="0" r="0" b="0"/>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0620D93" w14:textId="3720D789" w:rsidR="009231A7" w:rsidRPr="00BD643C" w:rsidRDefault="009231A7" w:rsidP="00F008E3">
      <w:pPr>
        <w:spacing w:line="360" w:lineRule="auto"/>
        <w:jc w:val="both"/>
        <w:rPr>
          <w:rFonts w:eastAsiaTheme="majorEastAsia" w:cstheme="majorBidi"/>
          <w:i/>
          <w:iCs/>
          <w:color w:val="000000" w:themeColor="text1"/>
        </w:rPr>
      </w:pPr>
    </w:p>
    <w:p w14:paraId="63E3BB34" w14:textId="2EEC7570" w:rsidR="004F33C3" w:rsidRPr="00BD643C" w:rsidRDefault="004F33C3" w:rsidP="00F008E3">
      <w:pPr>
        <w:pStyle w:val="Heading4"/>
        <w:spacing w:line="360" w:lineRule="auto"/>
        <w:jc w:val="both"/>
      </w:pPr>
      <w:r w:rsidRPr="00BD643C">
        <w:t>Word Embeddings</w:t>
      </w:r>
    </w:p>
    <w:p w14:paraId="3291A6EA" w14:textId="77777777" w:rsidR="004F33C3" w:rsidRPr="00BD643C" w:rsidRDefault="004F33C3" w:rsidP="00F008E3">
      <w:pPr>
        <w:pStyle w:val="NoSpacing"/>
        <w:spacing w:line="360" w:lineRule="auto"/>
        <w:jc w:val="both"/>
        <w:rPr>
          <w:rFonts w:cs="Times New Roman"/>
          <w:szCs w:val="20"/>
        </w:rPr>
      </w:pPr>
    </w:p>
    <w:p w14:paraId="48222D51" w14:textId="77777777" w:rsidR="00161FDB" w:rsidRDefault="004F33C3" w:rsidP="00F008E3">
      <w:pPr>
        <w:spacing w:line="360" w:lineRule="auto"/>
        <w:jc w:val="both"/>
      </w:pPr>
      <w:r w:rsidRPr="00BD643C">
        <w:t xml:space="preserve">Word embeddings transform human language meaningfully into a numerical form – every word is converted to a set of numbers, or specifically N dimensional vector. Although every different word gets a unique vector, similar words may contribute to having values of vector that are closer to each other. The goal of word embeddings is to capture semantic relationships between words. </w:t>
      </w:r>
    </w:p>
    <w:p w14:paraId="1B81EC76" w14:textId="174D3C60" w:rsidR="00161FDB" w:rsidRDefault="00161FDB" w:rsidP="00F008E3">
      <w:pPr>
        <w:spacing w:line="360" w:lineRule="auto"/>
        <w:jc w:val="both"/>
      </w:pPr>
      <w:r>
        <w:t>Word embeddings is considered as one of t</w:t>
      </w:r>
      <w:r w:rsidR="00C824C4">
        <w:t>he implementation feature in the</w:t>
      </w:r>
      <w:r>
        <w:t xml:space="preserve"> hybrid model as it solves two problems that are notoriously hard when analysing sentiments on tweets – mainly short text and misspelling of words. Word embeddings groups similar words together – “hello” and “hellooo” may be two different words during tokenisation, but if implemented with word embeddings, the model classifies these two words of the same cluster with similar distance from each other</w:t>
      </w:r>
      <w:r w:rsidR="00C14D7D">
        <w:t>.</w:t>
      </w:r>
    </w:p>
    <w:p w14:paraId="4BB574BD" w14:textId="49C99124" w:rsidR="00A91F9F" w:rsidRDefault="00C14D7D" w:rsidP="00F008E3">
      <w:pPr>
        <w:spacing w:line="360" w:lineRule="auto"/>
        <w:jc w:val="both"/>
      </w:pPr>
      <w:r>
        <w:t xml:space="preserve">There are ready-to-use corpora with pre-trained word embeddings. For example, </w:t>
      </w:r>
      <w:r w:rsidR="004F33C3" w:rsidRPr="00BD643C">
        <w:t xml:space="preserve">Weka includes a package with pre-trained word vectors taken from the Edinburgh </w:t>
      </w:r>
      <w:r w:rsidR="004F33C3" w:rsidRPr="00BD643C">
        <w:lastRenderedPageBreak/>
        <w:t>corpus</w:t>
      </w:r>
      <w:r w:rsidR="004F33C3" w:rsidRPr="00BD643C">
        <w:rPr>
          <w:rStyle w:val="FootnoteReference"/>
          <w:rFonts w:cs="Times New Roman"/>
          <w:szCs w:val="20"/>
        </w:rPr>
        <w:footnoteReference w:id="8"/>
      </w:r>
      <w:r w:rsidR="004F33C3" w:rsidRPr="00BD643C">
        <w:t>, with embeddings trained up to 10 million tweets. The parameters were calibrated for classifying words into emotions.</w:t>
      </w:r>
      <w:r>
        <w:t xml:space="preserve"> </w:t>
      </w:r>
      <w:r w:rsidR="00A91F9F">
        <w:t>The Edinburgh embeddings are obtained by training based on a prediction based vector - skip-gram on the Edinburgh corpus. The advantages of using skip-gram include being able to capture two semantics for a single word and outperforming every other method generally. For example, a single word – apple, will have two vector representations, company and fruit.</w:t>
      </w:r>
    </w:p>
    <w:p w14:paraId="4E658984" w14:textId="0B4C53F3" w:rsidR="00C14D7D" w:rsidRDefault="00C14D7D" w:rsidP="00F008E3">
      <w:pPr>
        <w:spacing w:line="360" w:lineRule="auto"/>
        <w:jc w:val="both"/>
      </w:pPr>
      <w:r>
        <w:t>As word embeddings represent word meaning based on their occurrence in the text, having a text corpus which is very large and diverse for creating word embeddings will be useful as the word embedding vectors will represent the general or dominant meaning of a word. Such pre-trained embedding corpora can be used as similarly as dictionaries which return vector embeddings for the requested words and save a considerable amount of computing time.</w:t>
      </w:r>
    </w:p>
    <w:p w14:paraId="5E72D242" w14:textId="5BCD53C5" w:rsidR="00C14D7D" w:rsidRDefault="00C14D7D" w:rsidP="00F008E3">
      <w:pPr>
        <w:spacing w:line="360" w:lineRule="auto"/>
        <w:jc w:val="both"/>
      </w:pPr>
      <w:r>
        <w:t>Manual annotation of human-labelled training data</w:t>
      </w:r>
      <w:r w:rsidR="006871C5">
        <w:t xml:space="preserve"> </w:t>
      </w:r>
      <w:r>
        <w:t>is</w:t>
      </w:r>
      <w:r w:rsidR="006871C5">
        <w:t xml:space="preserve"> commonly</w:t>
      </w:r>
      <w:r>
        <w:t xml:space="preserve"> present in conventional </w:t>
      </w:r>
      <w:r w:rsidR="006871C5">
        <w:t>machine learning models. Such action often results in limited amount of data being annotated which reduces the accuracy of classification models. Word embeddings helps in alleviating this problem as they provide vector representation on words that are not represented or scarcely represented in the training data based on their similarity with other words. This is useful especially in short texts such</w:t>
      </w:r>
      <w:r w:rsidR="00C824C4">
        <w:t xml:space="preserve"> as the twitter dataset which the author is using in the</w:t>
      </w:r>
      <w:r w:rsidR="006871C5">
        <w:t xml:space="preserve"> experiments.</w:t>
      </w:r>
    </w:p>
    <w:p w14:paraId="61E06A29" w14:textId="63A0DA78" w:rsidR="004F33C3" w:rsidRPr="006871C5" w:rsidRDefault="004F33C3" w:rsidP="006871C5">
      <w:pPr>
        <w:spacing w:line="360" w:lineRule="auto"/>
        <w:jc w:val="both"/>
      </w:pPr>
      <w:r w:rsidRPr="00BD643C">
        <w:t xml:space="preserve"> From Figure </w:t>
      </w:r>
      <w:r w:rsidR="008D6338">
        <w:t>6</w:t>
      </w:r>
      <w:r w:rsidRPr="00BD643C">
        <w:t xml:space="preserve">, the accuracy of predictions </w:t>
      </w:r>
      <w:r w:rsidR="00DA4FC3" w:rsidRPr="00BD643C">
        <w:t>has</w:t>
      </w:r>
      <w:r w:rsidRPr="00BD643C">
        <w:t xml:space="preserve"> slightly increased for anger, joy and sadness, with fear not being able to accurately depict </w:t>
      </w:r>
      <w:r w:rsidR="006871C5">
        <w:t>the similarity of fear vectors.</w:t>
      </w:r>
    </w:p>
    <w:p w14:paraId="79ADE92B" w14:textId="690F768F" w:rsidR="003D7199" w:rsidRPr="006871C5" w:rsidRDefault="004F33C3" w:rsidP="006871C5">
      <w:pPr>
        <w:pStyle w:val="NoSpacing"/>
        <w:spacing w:line="360" w:lineRule="auto"/>
        <w:jc w:val="both"/>
        <w:rPr>
          <w:rFonts w:cs="Times New Roman"/>
          <w:szCs w:val="20"/>
        </w:rPr>
      </w:pPr>
      <w:r w:rsidRPr="00BD643C">
        <w:rPr>
          <w:rFonts w:cs="Times New Roman"/>
          <w:noProof/>
          <w:szCs w:val="20"/>
        </w:rPr>
        <w:lastRenderedPageBreak/>
        <w:drawing>
          <wp:inline distT="0" distB="0" distL="0" distR="0" wp14:anchorId="4AB4150E" wp14:editId="4911E1AD">
            <wp:extent cx="4880758" cy="3300796"/>
            <wp:effectExtent l="0" t="0" r="15240" b="13970"/>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FD71926" w14:textId="1D1F1546" w:rsidR="003D7199" w:rsidRPr="00BD643C" w:rsidRDefault="003853DD" w:rsidP="003D7199">
      <w:pPr>
        <w:pStyle w:val="Heading4"/>
        <w:spacing w:line="360" w:lineRule="auto"/>
        <w:jc w:val="both"/>
      </w:pPr>
      <w:r w:rsidRPr="00BD643C">
        <w:rPr>
          <w:rFonts w:cs="Times New Roman"/>
          <w:noProof/>
        </w:rPr>
        <mc:AlternateContent>
          <mc:Choice Requires="wps">
            <w:drawing>
              <wp:anchor distT="45720" distB="45720" distL="114300" distR="114300" simplePos="0" relativeHeight="251545600" behindDoc="0" locked="0" layoutInCell="1" allowOverlap="1" wp14:anchorId="3CF98D33" wp14:editId="60BAF9BF">
                <wp:simplePos x="0" y="0"/>
                <wp:positionH relativeFrom="column">
                  <wp:posOffset>0</wp:posOffset>
                </wp:positionH>
                <wp:positionV relativeFrom="paragraph">
                  <wp:posOffset>198755</wp:posOffset>
                </wp:positionV>
                <wp:extent cx="5486400" cy="521970"/>
                <wp:effectExtent l="0" t="0" r="0" b="0"/>
                <wp:wrapSquare wrapText="bothSides"/>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21970"/>
                        </a:xfrm>
                        <a:prstGeom prst="rect">
                          <a:avLst/>
                        </a:prstGeom>
                        <a:solidFill>
                          <a:srgbClr val="FFFFFF"/>
                        </a:solidFill>
                        <a:ln w="9525">
                          <a:noFill/>
                          <a:miter lim="800000"/>
                          <a:headEnd/>
                          <a:tailEnd/>
                        </a:ln>
                      </wps:spPr>
                      <wps:txbx>
                        <w:txbxContent>
                          <w:p w14:paraId="6F928ACD" w14:textId="40CB948F" w:rsidR="009B22AA" w:rsidRPr="00905CD1" w:rsidRDefault="009B22AA" w:rsidP="004F33C3">
                            <w:pPr>
                              <w:rPr>
                                <w:i/>
                                <w:sz w:val="20"/>
                              </w:rPr>
                            </w:pPr>
                            <w:r w:rsidRPr="00905CD1">
                              <w:rPr>
                                <w:i/>
                                <w:sz w:val="20"/>
                              </w:rPr>
                              <w:t xml:space="preserve">Figure </w:t>
                            </w:r>
                            <w:r>
                              <w:rPr>
                                <w:i/>
                                <w:sz w:val="20"/>
                              </w:rPr>
                              <w:t>6</w:t>
                            </w:r>
                            <w:r w:rsidRPr="00905CD1">
                              <w:rPr>
                                <w:i/>
                                <w:sz w:val="20"/>
                              </w:rPr>
                              <w:t xml:space="preserve">. </w:t>
                            </w:r>
                            <w:r>
                              <w:rPr>
                                <w:i/>
                                <w:sz w:val="20"/>
                              </w:rPr>
                              <w:t>A bar graph illustrating the accuracy of implementing word embedding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F98D33" id="_x0000_s1069" type="#_x0000_t202" style="position:absolute;left:0;text-align:left;margin-left:0;margin-top:15.65pt;width:6in;height:41.1pt;z-index:251545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" stroked="f">
                <v:textbox>
                  <w:txbxContent>
                    <w:p w14:paraId="6F928ACD" w14:textId="40CB948F" w:rsidR="009B22AA" w:rsidRPr="00905CD1" w:rsidRDefault="009B22AA" w:rsidP="004F33C3">
                      <w:pPr>
                        <w:rPr>
                          <w:i/>
                          <w:sz w:val="20"/>
                        </w:rPr>
                      </w:pPr>
                      <w:r w:rsidRPr="00905CD1">
                        <w:rPr>
                          <w:i/>
                          <w:sz w:val="20"/>
                        </w:rPr>
                        <w:t xml:space="preserve">Figure </w:t>
                      </w:r>
                      <w:r>
                        <w:rPr>
                          <w:i/>
                          <w:sz w:val="20"/>
                        </w:rPr>
                        <w:t>6</w:t>
                      </w:r>
                      <w:r w:rsidRPr="00905CD1">
                        <w:rPr>
                          <w:i/>
                          <w:sz w:val="20"/>
                        </w:rPr>
                        <w:t xml:space="preserve">. </w:t>
                      </w:r>
                      <w:r>
                        <w:rPr>
                          <w:i/>
                          <w:sz w:val="20"/>
                        </w:rPr>
                        <w:t>A bar graph illustrating the accuracy of implementing word embeddings</w:t>
                      </w:r>
                    </w:p>
                  </w:txbxContent>
                </v:textbox>
                <w10:wrap type="square"/>
              </v:shape>
            </w:pict>
          </mc:Fallback>
        </mc:AlternateContent>
      </w:r>
      <w:r w:rsidR="003D7199" w:rsidRPr="00BD643C">
        <w:t>Affect lexicons</w:t>
      </w:r>
    </w:p>
    <w:p w14:paraId="19EC8A78" w14:textId="416A111B" w:rsidR="003D7199" w:rsidRPr="00BD643C" w:rsidRDefault="003D7199" w:rsidP="003D7199">
      <w:pPr>
        <w:pStyle w:val="NoSpacing"/>
        <w:spacing w:line="360" w:lineRule="auto"/>
        <w:jc w:val="both"/>
        <w:rPr>
          <w:rFonts w:cs="Times New Roman"/>
          <w:szCs w:val="20"/>
        </w:rPr>
      </w:pPr>
    </w:p>
    <w:p w14:paraId="0D916ADA" w14:textId="43681E83" w:rsidR="00F92AE9" w:rsidRDefault="003D7199" w:rsidP="003D7199">
      <w:pPr>
        <w:spacing w:line="360" w:lineRule="auto"/>
        <w:jc w:val="both"/>
      </w:pPr>
      <w:r w:rsidRPr="00BD643C">
        <w:t xml:space="preserve">A lexicon is the vocabulary of a language or subject. Different lexicon resources provide different form of annotating the properties of the lexical entries. </w:t>
      </w:r>
      <w:r w:rsidR="00F92AE9">
        <w:t>Using lexicons as the approach to analyse sentiments has been prominent for several years, as classifier-based methods are not optimally suitable due to domain specificity and lack of context.</w:t>
      </w:r>
    </w:p>
    <w:p w14:paraId="50501D41" w14:textId="1D7026CE" w:rsidR="00F92AE9" w:rsidRDefault="00F92AE9" w:rsidP="003D7199">
      <w:pPr>
        <w:spacing w:line="360" w:lineRule="auto"/>
        <w:jc w:val="both"/>
      </w:pPr>
      <w:r>
        <w:t xml:space="preserve">In domain-specificity, </w:t>
      </w:r>
      <w:r w:rsidR="00B56E0D">
        <w:t>classifying normal text documents is not an issue as the classifier learns several features that are domain specific and may not hold in other domains or cause a drift of sentiments. The problem can be seen in classifying sentiments such as this example below:</w:t>
      </w:r>
    </w:p>
    <w:tbl>
      <w:tblPr>
        <w:tblStyle w:val="TableGrid"/>
        <w:tblW w:w="0" w:type="auto"/>
        <w:tblLook w:val="04A0" w:firstRow="1" w:lastRow="0" w:firstColumn="1" w:lastColumn="0" w:noHBand="0" w:noVBand="1"/>
      </w:tblPr>
      <w:tblGrid>
        <w:gridCol w:w="1696"/>
        <w:gridCol w:w="3402"/>
        <w:gridCol w:w="3918"/>
      </w:tblGrid>
      <w:tr w:rsidR="00B56E0D" w14:paraId="4E0BD7E4" w14:textId="43995212" w:rsidTr="00B56E0D">
        <w:tc>
          <w:tcPr>
            <w:tcW w:w="1696" w:type="dxa"/>
            <w:shd w:val="clear" w:color="auto" w:fill="E7E6E6" w:themeFill="background2"/>
          </w:tcPr>
          <w:p w14:paraId="1EEAB7D9" w14:textId="5C859A2A" w:rsidR="00B56E0D" w:rsidRDefault="00B56E0D" w:rsidP="003D7199">
            <w:pPr>
              <w:spacing w:line="360" w:lineRule="auto"/>
              <w:jc w:val="both"/>
            </w:pPr>
            <w:r>
              <w:t>Domain:</w:t>
            </w:r>
          </w:p>
        </w:tc>
        <w:tc>
          <w:tcPr>
            <w:tcW w:w="3402" w:type="dxa"/>
          </w:tcPr>
          <w:p w14:paraId="2D9BD374" w14:textId="3E284A96" w:rsidR="00B56E0D" w:rsidRDefault="00B56E0D" w:rsidP="00B56E0D">
            <w:pPr>
              <w:spacing w:line="360" w:lineRule="auto"/>
              <w:jc w:val="center"/>
            </w:pPr>
            <w:r>
              <w:t>Book Review</w:t>
            </w:r>
          </w:p>
        </w:tc>
        <w:tc>
          <w:tcPr>
            <w:tcW w:w="3918" w:type="dxa"/>
          </w:tcPr>
          <w:p w14:paraId="6BEE64C3" w14:textId="2AC22A58" w:rsidR="00B56E0D" w:rsidRDefault="00B56E0D" w:rsidP="00B56E0D">
            <w:pPr>
              <w:spacing w:line="360" w:lineRule="auto"/>
              <w:jc w:val="center"/>
            </w:pPr>
            <w:r>
              <w:t>Movie Review</w:t>
            </w:r>
          </w:p>
        </w:tc>
      </w:tr>
      <w:tr w:rsidR="00B56E0D" w14:paraId="167F647F" w14:textId="339C8015" w:rsidTr="00B56E0D">
        <w:tc>
          <w:tcPr>
            <w:tcW w:w="1696" w:type="dxa"/>
            <w:shd w:val="clear" w:color="auto" w:fill="E7E6E6" w:themeFill="background2"/>
          </w:tcPr>
          <w:p w14:paraId="37661BFF" w14:textId="1D7F8616" w:rsidR="00B56E0D" w:rsidRDefault="00B56E0D" w:rsidP="003D7199">
            <w:pPr>
              <w:spacing w:line="360" w:lineRule="auto"/>
              <w:jc w:val="both"/>
            </w:pPr>
            <w:r>
              <w:t>Sentence:</w:t>
            </w:r>
          </w:p>
        </w:tc>
        <w:tc>
          <w:tcPr>
            <w:tcW w:w="7320" w:type="dxa"/>
            <w:gridSpan w:val="2"/>
          </w:tcPr>
          <w:p w14:paraId="15EA6732" w14:textId="0AF96AB6" w:rsidR="00B56E0D" w:rsidRDefault="00B56E0D" w:rsidP="00B56E0D">
            <w:pPr>
              <w:spacing w:line="360" w:lineRule="auto"/>
              <w:jc w:val="center"/>
            </w:pPr>
            <w:r>
              <w:t>Go Read the book</w:t>
            </w:r>
          </w:p>
        </w:tc>
      </w:tr>
      <w:tr w:rsidR="00B56E0D" w14:paraId="4DF67D0E" w14:textId="77777777" w:rsidTr="00B56E0D">
        <w:tc>
          <w:tcPr>
            <w:tcW w:w="1696" w:type="dxa"/>
            <w:shd w:val="clear" w:color="auto" w:fill="E7E6E6" w:themeFill="background2"/>
          </w:tcPr>
          <w:p w14:paraId="1883A89A" w14:textId="316C9E1D" w:rsidR="00B56E0D" w:rsidRDefault="00B56E0D" w:rsidP="003D7199">
            <w:pPr>
              <w:spacing w:line="360" w:lineRule="auto"/>
              <w:jc w:val="both"/>
            </w:pPr>
            <w:r>
              <w:t>Polarity:</w:t>
            </w:r>
          </w:p>
        </w:tc>
        <w:tc>
          <w:tcPr>
            <w:tcW w:w="3402" w:type="dxa"/>
          </w:tcPr>
          <w:p w14:paraId="0DE7DF9C" w14:textId="1A15B7EA" w:rsidR="00B56E0D" w:rsidRDefault="00B56E0D" w:rsidP="00B56E0D">
            <w:pPr>
              <w:spacing w:line="360" w:lineRule="auto"/>
              <w:jc w:val="center"/>
            </w:pPr>
            <w:r>
              <w:t>Positive</w:t>
            </w:r>
          </w:p>
        </w:tc>
        <w:tc>
          <w:tcPr>
            <w:tcW w:w="3918" w:type="dxa"/>
          </w:tcPr>
          <w:p w14:paraId="137A17FA" w14:textId="4E3D41F5" w:rsidR="00B56E0D" w:rsidRDefault="00B56E0D" w:rsidP="00B56E0D">
            <w:pPr>
              <w:spacing w:line="360" w:lineRule="auto"/>
              <w:jc w:val="center"/>
            </w:pPr>
            <w:r>
              <w:t>Negative</w:t>
            </w:r>
          </w:p>
        </w:tc>
      </w:tr>
    </w:tbl>
    <w:p w14:paraId="5C938461" w14:textId="77777777" w:rsidR="00C824C4" w:rsidRDefault="00C824C4" w:rsidP="003D7199">
      <w:pPr>
        <w:spacing w:line="360" w:lineRule="auto"/>
        <w:jc w:val="both"/>
      </w:pPr>
    </w:p>
    <w:p w14:paraId="51233FB7" w14:textId="224A7640" w:rsidR="00F92AE9" w:rsidRDefault="00C824C4" w:rsidP="003D7199">
      <w:pPr>
        <w:spacing w:line="360" w:lineRule="auto"/>
        <w:jc w:val="both"/>
      </w:pPr>
      <w:r>
        <w:t>R</w:t>
      </w:r>
      <w:r w:rsidR="00B56E0D">
        <w:t xml:space="preserve">eading a book may be a positive statement when in context of a book review, indicating that the book is indeed worthwhile to read. However in the context of a </w:t>
      </w:r>
      <w:r w:rsidR="00B56E0D">
        <w:lastRenderedPageBreak/>
        <w:t>movie review, it as a negative sentiment, indicating that the movie has a negative rating and people are better off reading the book instead</w:t>
      </w:r>
      <w:r w:rsidR="00F1750E">
        <w:t xml:space="preserve">. </w:t>
      </w:r>
      <w:r w:rsidR="00B56E0D">
        <w:t xml:space="preserve">Furthermore in the issue of context in classification, a normal classifier would group </w:t>
      </w:r>
      <w:r w:rsidR="00F1750E">
        <w:t>phrases</w:t>
      </w:r>
      <w:r w:rsidR="00B56E0D">
        <w:t xml:space="preserve"> such as “good” and “not good” together. This </w:t>
      </w:r>
      <w:r w:rsidR="00F1750E">
        <w:t>would produce a</w:t>
      </w:r>
      <w:r w:rsidR="00B56E0D">
        <w:t xml:space="preserve"> good accuracy disregarding the polarities of both words</w:t>
      </w:r>
      <w:r w:rsidR="00F1750E">
        <w:t>. However in sentiment analysis, this results in a very poor prediction model.</w:t>
      </w:r>
    </w:p>
    <w:p w14:paraId="110A375D" w14:textId="504F9DBF" w:rsidR="00F1750E" w:rsidRDefault="00F1750E" w:rsidP="003D7199">
      <w:pPr>
        <w:spacing w:line="360" w:lineRule="auto"/>
        <w:jc w:val="both"/>
      </w:pPr>
      <w:r>
        <w:t>The use of sentiment lexicons solves these problem by creating a self-defined resource with several possible forms to detect the polarity of words, including:</w:t>
      </w:r>
    </w:p>
    <w:p w14:paraId="5CDE1EC7" w14:textId="48092839" w:rsidR="00F1750E" w:rsidRDefault="00F1750E" w:rsidP="00F1750E">
      <w:pPr>
        <w:pStyle w:val="ListParagraph"/>
        <w:numPr>
          <w:ilvl w:val="0"/>
          <w:numId w:val="40"/>
        </w:numPr>
        <w:spacing w:line="360" w:lineRule="auto"/>
        <w:jc w:val="both"/>
      </w:pPr>
      <w:r>
        <w:t>Fixed categorisation into positive or negative</w:t>
      </w:r>
    </w:p>
    <w:p w14:paraId="2349247A" w14:textId="5EB88FAF" w:rsidR="00F1750E" w:rsidRDefault="00F1750E" w:rsidP="00F1750E">
      <w:pPr>
        <w:pStyle w:val="ListParagraph"/>
        <w:numPr>
          <w:ilvl w:val="0"/>
          <w:numId w:val="40"/>
        </w:numPr>
        <w:spacing w:line="360" w:lineRule="auto"/>
        <w:jc w:val="both"/>
      </w:pPr>
      <w:r>
        <w:t>Finite number of graded categorisation, e.g. strongly positive, positive, neutral, negative, strongly negative</w:t>
      </w:r>
    </w:p>
    <w:p w14:paraId="67B67BCF" w14:textId="1B1C8E53" w:rsidR="00F1750E" w:rsidRDefault="00F1750E" w:rsidP="00F1750E">
      <w:pPr>
        <w:pStyle w:val="ListParagraph"/>
        <w:numPr>
          <w:ilvl w:val="0"/>
          <w:numId w:val="40"/>
        </w:numPr>
        <w:spacing w:line="360" w:lineRule="auto"/>
        <w:jc w:val="both"/>
      </w:pPr>
      <w:r>
        <w:t>A real value denoting sentiment strength e.g. interval of [-1,1]</w:t>
      </w:r>
    </w:p>
    <w:p w14:paraId="75E90FC9" w14:textId="363B8A9F" w:rsidR="003D7199" w:rsidRPr="00BD643C" w:rsidRDefault="003D7199" w:rsidP="003D7199">
      <w:pPr>
        <w:spacing w:line="360" w:lineRule="auto"/>
        <w:jc w:val="both"/>
      </w:pPr>
      <w:r w:rsidRPr="00BD643C">
        <w:t>Many researchers have created the</w:t>
      </w:r>
      <w:r w:rsidR="003853DD">
        <w:t>ir own sentiment lexicons</w:t>
      </w:r>
      <w:r w:rsidR="00F1750E">
        <w:t xml:space="preserve"> according to the forms mentioned above</w:t>
      </w:r>
      <w:r w:rsidR="003853DD">
        <w:t>, which the author will be im</w:t>
      </w:r>
      <w:r w:rsidR="00F1750E">
        <w:t xml:space="preserve">plementing in the hybrid model. </w:t>
      </w:r>
      <w:r w:rsidR="00F1750E" w:rsidRPr="00BD643C">
        <w:t>These</w:t>
      </w:r>
      <w:r w:rsidRPr="00BD643C">
        <w:t xml:space="preserve"> are the description of lexicons that are used in the experiments, with additional package such as the SentiStrength</w:t>
      </w:r>
      <w:r w:rsidRPr="00BD643C">
        <w:rPr>
          <w:rStyle w:val="FootnoteReference"/>
          <w:rFonts w:cs="Times New Roman"/>
          <w:szCs w:val="20"/>
        </w:rPr>
        <w:footnoteReference w:id="9"/>
      </w:r>
      <w:r w:rsidRPr="00BD643C">
        <w:t xml:space="preserve"> package which calculates the positive and negative s</w:t>
      </w:r>
      <w:r w:rsidR="00F1750E">
        <w:t>entiment strengths for a tweet.</w:t>
      </w:r>
    </w:p>
    <w:p w14:paraId="090F8ACF" w14:textId="77777777" w:rsidR="003D7199" w:rsidRPr="00BD643C" w:rsidRDefault="003D7199" w:rsidP="003D7199">
      <w:pPr>
        <w:spacing w:line="360" w:lineRule="auto"/>
        <w:jc w:val="both"/>
      </w:pPr>
      <w:r w:rsidRPr="00BD643C">
        <w:t>MPQA</w:t>
      </w:r>
      <w:r w:rsidRPr="00BD643C">
        <w:rPr>
          <w:rStyle w:val="FootnoteReference"/>
          <w:rFonts w:cs="Times New Roman"/>
          <w:szCs w:val="20"/>
        </w:rPr>
        <w:footnoteReference w:id="10"/>
      </w:r>
      <w:r w:rsidRPr="00BD643C">
        <w:t>: counts the number of positive and negative words from the MPQA subjectivity lexicon.</w:t>
      </w:r>
    </w:p>
    <w:p w14:paraId="344CD32F" w14:textId="77777777" w:rsidR="003D7199" w:rsidRPr="00BD643C" w:rsidRDefault="003D7199" w:rsidP="003D7199">
      <w:pPr>
        <w:spacing w:line="360" w:lineRule="auto"/>
        <w:jc w:val="both"/>
      </w:pPr>
      <w:r w:rsidRPr="00BD643C">
        <w:t>Bing Liu</w:t>
      </w:r>
      <w:r w:rsidRPr="00BD643C">
        <w:rPr>
          <w:rStyle w:val="FootnoteReference"/>
          <w:rFonts w:cs="Times New Roman"/>
          <w:szCs w:val="20"/>
        </w:rPr>
        <w:footnoteReference w:id="11"/>
      </w:r>
      <w:r w:rsidRPr="00BD643C">
        <w:t>: counts the number of positive and negative words from the Bing Liu lexicon.</w:t>
      </w:r>
    </w:p>
    <w:p w14:paraId="024E7D75" w14:textId="77777777" w:rsidR="003D7199" w:rsidRPr="00BD643C" w:rsidRDefault="003D7199" w:rsidP="003D7199">
      <w:pPr>
        <w:spacing w:line="360" w:lineRule="auto"/>
        <w:jc w:val="both"/>
      </w:pPr>
      <w:r w:rsidRPr="00BD643C">
        <w:t>AFINN</w:t>
      </w:r>
      <w:r w:rsidRPr="00BD643C">
        <w:rPr>
          <w:rStyle w:val="FootnoteReference"/>
          <w:rFonts w:cs="Times New Roman"/>
          <w:szCs w:val="20"/>
        </w:rPr>
        <w:footnoteReference w:id="12"/>
      </w:r>
      <w:r w:rsidRPr="00BD643C">
        <w:t>: calculates positive and negative variables by aggregating the positive and negative word scores provided by this lexicon.</w:t>
      </w:r>
    </w:p>
    <w:p w14:paraId="182F9AA4" w14:textId="77777777" w:rsidR="003D7199" w:rsidRPr="00BD643C" w:rsidRDefault="003D7199" w:rsidP="003D7199">
      <w:pPr>
        <w:spacing w:line="360" w:lineRule="auto"/>
        <w:jc w:val="both"/>
      </w:pPr>
      <w:r w:rsidRPr="00BD643C">
        <w:t>Sentiment140</w:t>
      </w:r>
      <w:r w:rsidRPr="00BD643C">
        <w:rPr>
          <w:rStyle w:val="FootnoteReference"/>
          <w:rFonts w:cs="Times New Roman"/>
          <w:szCs w:val="20"/>
        </w:rPr>
        <w:footnoteReference w:id="13"/>
      </w:r>
      <w:r w:rsidRPr="00BD643C">
        <w:t>: calculates positive and negative variables by aggregating the positive and negative word scores provided by this lexicon created with tweets annotated by emoticons.</w:t>
      </w:r>
    </w:p>
    <w:p w14:paraId="754C54B4" w14:textId="77777777" w:rsidR="003D7199" w:rsidRPr="00BD643C" w:rsidRDefault="003D7199" w:rsidP="003D7199">
      <w:pPr>
        <w:spacing w:line="360" w:lineRule="auto"/>
        <w:jc w:val="both"/>
      </w:pPr>
      <w:r w:rsidRPr="00BD643C">
        <w:lastRenderedPageBreak/>
        <w:t>NRC Hashtag Sentiment lexicon</w:t>
      </w:r>
      <w:r w:rsidRPr="00BD643C">
        <w:rPr>
          <w:rStyle w:val="FootnoteReference"/>
          <w:rFonts w:cs="Times New Roman"/>
          <w:szCs w:val="20"/>
        </w:rPr>
        <w:footnoteReference w:id="14"/>
      </w:r>
      <w:r w:rsidRPr="00BD643C">
        <w:t>: calculates positive and negative variables by aggregating the positive and negative word scores provided by this lexicon created with tweets annotated with emotional hashtags.</w:t>
      </w:r>
    </w:p>
    <w:p w14:paraId="0C5A670B" w14:textId="77777777" w:rsidR="003D7199" w:rsidRPr="00BD643C" w:rsidRDefault="003D7199" w:rsidP="003D7199">
      <w:pPr>
        <w:spacing w:line="360" w:lineRule="auto"/>
        <w:jc w:val="both"/>
      </w:pPr>
      <w:r w:rsidRPr="00BD643C">
        <w:t>NRC Word-Emotion Association Lexicon</w:t>
      </w:r>
      <w:r w:rsidRPr="00BD643C">
        <w:rPr>
          <w:rStyle w:val="FootnoteReference"/>
          <w:rFonts w:cs="Times New Roman"/>
          <w:szCs w:val="20"/>
        </w:rPr>
        <w:footnoteReference w:id="15"/>
      </w:r>
      <w:r w:rsidRPr="00BD643C">
        <w:t>: counts the number of words matching each emotion from this lexicon.</w:t>
      </w:r>
    </w:p>
    <w:p w14:paraId="032FC8F9" w14:textId="77777777" w:rsidR="003D7199" w:rsidRPr="00BD643C" w:rsidRDefault="003D7199" w:rsidP="003D7199">
      <w:pPr>
        <w:spacing w:line="360" w:lineRule="auto"/>
        <w:jc w:val="both"/>
      </w:pPr>
      <w:r w:rsidRPr="00BD643C">
        <w:t>NRC-10 Expanded</w:t>
      </w:r>
      <w:r w:rsidRPr="00BD643C">
        <w:rPr>
          <w:rStyle w:val="FootnoteReference"/>
          <w:rFonts w:cs="Times New Roman"/>
          <w:szCs w:val="20"/>
        </w:rPr>
        <w:footnoteReference w:id="16"/>
      </w:r>
      <w:r w:rsidRPr="00BD643C">
        <w:t>: adds the emotion associations of the words matching the Twitter Specific expansion of the NRC Word-Emotion Association Lexicon.</w:t>
      </w:r>
    </w:p>
    <w:p w14:paraId="5B3D9FDE" w14:textId="77777777" w:rsidR="003D7199" w:rsidRPr="00BD643C" w:rsidRDefault="003D7199" w:rsidP="003D7199">
      <w:pPr>
        <w:spacing w:line="360" w:lineRule="auto"/>
        <w:jc w:val="both"/>
      </w:pPr>
      <w:r w:rsidRPr="00BD643C">
        <w:t>NRC Hashtag Emotion Association Lexicon</w:t>
      </w:r>
      <w:r w:rsidRPr="00BD643C">
        <w:rPr>
          <w:rStyle w:val="FootnoteReference"/>
          <w:rFonts w:cs="Times New Roman"/>
          <w:szCs w:val="20"/>
        </w:rPr>
        <w:footnoteReference w:id="17"/>
      </w:r>
      <w:r w:rsidRPr="00BD643C">
        <w:t>: adds the emotion associations of the words matching this lexicon.</w:t>
      </w:r>
    </w:p>
    <w:p w14:paraId="453EEAE8" w14:textId="1DE5FB9A" w:rsidR="00422525" w:rsidRDefault="003D7199" w:rsidP="00F008E3">
      <w:pPr>
        <w:spacing w:line="360" w:lineRule="auto"/>
        <w:jc w:val="both"/>
      </w:pPr>
      <w:r w:rsidRPr="00BD643C">
        <w:t>SentiWordNet</w:t>
      </w:r>
      <w:r w:rsidRPr="00BD643C">
        <w:rPr>
          <w:rStyle w:val="FootnoteReference"/>
          <w:rFonts w:cs="Times New Roman"/>
          <w:szCs w:val="20"/>
        </w:rPr>
        <w:footnoteReference w:id="18"/>
      </w:r>
      <w:r w:rsidRPr="00BD643C">
        <w:t xml:space="preserve">: calculates positive and negative scores using SentiWordnet. </w:t>
      </w:r>
      <w:r w:rsidR="00C824C4">
        <w:t>A</w:t>
      </w:r>
      <w:r w:rsidRPr="00BD643C">
        <w:t xml:space="preserve"> weighted average of the sentiment distributions of the synsets for word occurring in multiple synsets</w:t>
      </w:r>
      <w:r w:rsidR="00C824C4">
        <w:t xml:space="preserve"> is calculated</w:t>
      </w:r>
      <w:r w:rsidRPr="00BD643C">
        <w:t>. The weights correspond to the reciprocal ranks of the senses to give higher weights to most popular senses.</w:t>
      </w:r>
    </w:p>
    <w:p w14:paraId="066A24FD" w14:textId="3F50C0B2" w:rsidR="00B36697" w:rsidRDefault="00B36697">
      <w:r>
        <w:br w:type="page"/>
      </w:r>
    </w:p>
    <w:p w14:paraId="137E26AE" w14:textId="2DBCC754" w:rsidR="0065507D" w:rsidRPr="00BD643C" w:rsidRDefault="0065507D" w:rsidP="00173DAD">
      <w:pPr>
        <w:pStyle w:val="Heading2"/>
        <w:numPr>
          <w:ilvl w:val="1"/>
          <w:numId w:val="36"/>
        </w:numPr>
        <w:spacing w:line="360" w:lineRule="auto"/>
        <w:jc w:val="both"/>
        <w:rPr>
          <w:rFonts w:cs="Times New Roman"/>
        </w:rPr>
      </w:pPr>
      <w:bookmarkStart w:id="52" w:name="_Toc525399657"/>
      <w:r w:rsidRPr="00BD643C">
        <w:rPr>
          <w:rFonts w:cs="Times New Roman"/>
        </w:rPr>
        <w:lastRenderedPageBreak/>
        <w:t>Lexicon-based method</w:t>
      </w:r>
      <w:bookmarkEnd w:id="52"/>
    </w:p>
    <w:p w14:paraId="34409C66" w14:textId="77777777" w:rsidR="00984E86" w:rsidRPr="00BD643C" w:rsidRDefault="00984E86" w:rsidP="00F008E3">
      <w:pPr>
        <w:spacing w:line="360" w:lineRule="auto"/>
        <w:jc w:val="both"/>
      </w:pPr>
    </w:p>
    <w:p w14:paraId="5BA6D5E5" w14:textId="438BE6FF" w:rsidR="00790E42" w:rsidRPr="00BD643C" w:rsidRDefault="005842E4" w:rsidP="00F008E3">
      <w:pPr>
        <w:spacing w:line="360" w:lineRule="auto"/>
        <w:jc w:val="both"/>
      </w:pPr>
      <w:r w:rsidRPr="00BD643C">
        <w:t xml:space="preserve">The lexicon-based method </w:t>
      </w:r>
      <w:r w:rsidR="00E150C5" w:rsidRPr="00BD643C">
        <w:t>utilises</w:t>
      </w:r>
      <w:r w:rsidRPr="00BD643C">
        <w:t xml:space="preserve"> an external package of Weka, namely Affective Tweets TweetToLexiconFeatureVector</w:t>
      </w:r>
      <w:r w:rsidR="00653462" w:rsidRPr="00BD643C">
        <w:t xml:space="preserve"> function</w:t>
      </w:r>
      <w:r w:rsidR="00EE158D" w:rsidRPr="00BD643C">
        <w:t xml:space="preserve">. </w:t>
      </w:r>
      <w:r w:rsidR="008D6338">
        <w:t>F</w:t>
      </w:r>
      <w:r w:rsidR="00C43929" w:rsidRPr="00BD643C">
        <w:t>rom</w:t>
      </w:r>
      <w:r w:rsidR="00F74A60" w:rsidRPr="00BD643C">
        <w:t xml:space="preserve"> Figure </w:t>
      </w:r>
      <w:r w:rsidR="008D6338">
        <w:t>7</w:t>
      </w:r>
      <w:r w:rsidR="00F74A60" w:rsidRPr="00BD643C">
        <w:t>, t</w:t>
      </w:r>
      <w:r w:rsidR="00EE158D" w:rsidRPr="00BD643C">
        <w:t xml:space="preserve">he training dataset </w:t>
      </w:r>
      <w:r w:rsidR="00436CB3">
        <w:t>is</w:t>
      </w:r>
      <w:r w:rsidR="00EE158D" w:rsidRPr="00BD643C">
        <w:t xml:space="preserve"> </w:t>
      </w:r>
      <w:r w:rsidR="00790E42" w:rsidRPr="00BD643C">
        <w:t>pas</w:t>
      </w:r>
      <w:r w:rsidR="00C43929" w:rsidRPr="00BD643C">
        <w:t>sed</w:t>
      </w:r>
      <w:r w:rsidR="00EE158D" w:rsidRPr="00BD643C">
        <w:t xml:space="preserve"> into the </w:t>
      </w:r>
      <w:r w:rsidR="00DA4FC3" w:rsidRPr="00BD643C">
        <w:t>lexicon-based</w:t>
      </w:r>
      <w:r w:rsidR="00EE158D" w:rsidRPr="00BD643C">
        <w:t xml:space="preserve"> classifier which contain</w:t>
      </w:r>
      <w:r w:rsidR="00436CB3">
        <w:t>s</w:t>
      </w:r>
      <w:r w:rsidR="00C43929" w:rsidRPr="00BD643C">
        <w:t xml:space="preserve"> </w:t>
      </w:r>
      <w:r w:rsidR="00EE158D" w:rsidRPr="00BD643C">
        <w:t>the TweetToLexiconFeatureVector function</w:t>
      </w:r>
      <w:r w:rsidR="00051D63" w:rsidRPr="00BD643C">
        <w:t>. The classifier pre-process</w:t>
      </w:r>
      <w:r w:rsidR="00C43929" w:rsidRPr="00BD643C">
        <w:t>e</w:t>
      </w:r>
      <w:r w:rsidR="00436CB3">
        <w:t>s</w:t>
      </w:r>
      <w:r w:rsidR="00051D63" w:rsidRPr="00BD643C">
        <w:t xml:space="preserve"> the </w:t>
      </w:r>
      <w:r w:rsidR="002664C3" w:rsidRPr="00BD643C">
        <w:t xml:space="preserve">test </w:t>
      </w:r>
      <w:r w:rsidR="00051D63" w:rsidRPr="00BD643C">
        <w:t xml:space="preserve">data into individual entries of text and </w:t>
      </w:r>
      <w:r w:rsidR="00C43929" w:rsidRPr="00BD643C">
        <w:t>extend</w:t>
      </w:r>
      <w:r w:rsidR="00436CB3">
        <w:t>s</w:t>
      </w:r>
      <w:r w:rsidR="00051D63" w:rsidRPr="00BD643C">
        <w:t xml:space="preserve"> it to the Lexicon Evaluators. The Lexicon Evaluators then </w:t>
      </w:r>
      <w:r w:rsidR="00C43929" w:rsidRPr="00BD643C">
        <w:t>compute</w:t>
      </w:r>
      <w:r w:rsidR="00436CB3">
        <w:t>s</w:t>
      </w:r>
      <w:r w:rsidR="00051D63" w:rsidRPr="00BD643C">
        <w:t xml:space="preserve"> the sentiment score using various Lexicon resources</w:t>
      </w:r>
      <w:r w:rsidR="00EE158D" w:rsidRPr="00BD643C">
        <w:t xml:space="preserve"> and </w:t>
      </w:r>
      <w:r w:rsidR="00051D63" w:rsidRPr="00BD643C">
        <w:t>the respective</w:t>
      </w:r>
      <w:r w:rsidR="00EE158D" w:rsidRPr="00BD643C">
        <w:t xml:space="preserve"> evaluator functions. </w:t>
      </w:r>
      <w:r w:rsidR="00663DC3">
        <w:t>The final values</w:t>
      </w:r>
      <w:r w:rsidR="00C43929" w:rsidRPr="00BD643C">
        <w:t xml:space="preserve"> </w:t>
      </w:r>
      <w:r w:rsidR="00663DC3">
        <w:t>are</w:t>
      </w:r>
      <w:r w:rsidR="00051D63" w:rsidRPr="00BD643C">
        <w:t xml:space="preserve"> sent back to the classifier</w:t>
      </w:r>
      <w:r w:rsidR="00663DC3">
        <w:t xml:space="preserve"> as feature vector values</w:t>
      </w:r>
      <w:r w:rsidR="00051D63" w:rsidRPr="00BD643C">
        <w:t xml:space="preserve"> and the classifier proceed</w:t>
      </w:r>
      <w:r w:rsidR="00436CB3">
        <w:t>s</w:t>
      </w:r>
      <w:r w:rsidR="00051D63" w:rsidRPr="00BD643C">
        <w:t xml:space="preserve"> by labelling the </w:t>
      </w:r>
      <w:r w:rsidR="009366A5" w:rsidRPr="00BD643C">
        <w:t>test</w:t>
      </w:r>
      <w:r w:rsidR="00790E42" w:rsidRPr="00BD643C">
        <w:t xml:space="preserve"> data</w:t>
      </w:r>
      <w:r w:rsidR="00051D63" w:rsidRPr="00BD643C">
        <w:t xml:space="preserve"> with </w:t>
      </w:r>
      <w:r w:rsidR="00076C43" w:rsidRPr="00BD643C">
        <w:t>the combined feature vector value.</w:t>
      </w:r>
      <w:r w:rsidR="008522EB" w:rsidRPr="00BD643C">
        <w:t xml:space="preserve"> The labelled </w:t>
      </w:r>
      <w:r w:rsidR="009F5B99" w:rsidRPr="00BD643C">
        <w:t>test</w:t>
      </w:r>
      <w:r w:rsidR="00790E42" w:rsidRPr="00BD643C">
        <w:t xml:space="preserve"> data is evaluated against the labelled gold test data </w:t>
      </w:r>
      <w:r w:rsidR="00790E42" w:rsidRPr="00BD643C">
        <w:rPr>
          <w:rStyle w:val="FootnoteReference"/>
        </w:rPr>
        <w:footnoteReference w:id="19"/>
      </w:r>
      <w:r w:rsidR="00C9050B" w:rsidRPr="00BD643C">
        <w:t xml:space="preserve"> </w:t>
      </w:r>
      <w:r w:rsidR="00790E42" w:rsidRPr="00BD643C">
        <w:t xml:space="preserve">to </w:t>
      </w:r>
      <w:r w:rsidR="00C9050B" w:rsidRPr="00BD643C">
        <w:t xml:space="preserve">compare </w:t>
      </w:r>
      <w:r w:rsidR="00790E42" w:rsidRPr="00BD643C">
        <w:t>the accuracy.</w:t>
      </w:r>
    </w:p>
    <w:p w14:paraId="6F1CA3C8" w14:textId="034BA6C3" w:rsidR="00790E42" w:rsidRPr="00BD643C" w:rsidRDefault="003776A1" w:rsidP="00F008E3">
      <w:pPr>
        <w:spacing w:line="360" w:lineRule="auto"/>
        <w:jc w:val="both"/>
      </w:pPr>
      <w:r w:rsidRPr="00BD643C">
        <w:rPr>
          <w:rFonts w:cs="Times New Roman"/>
          <w:noProof/>
        </w:rPr>
        <mc:AlternateContent>
          <mc:Choice Requires="wpg">
            <w:drawing>
              <wp:anchor distT="0" distB="0" distL="114300" distR="114300" simplePos="0" relativeHeight="251726848" behindDoc="0" locked="0" layoutInCell="1" allowOverlap="1" wp14:anchorId="084934C6" wp14:editId="40FBF593">
                <wp:simplePos x="0" y="0"/>
                <wp:positionH relativeFrom="column">
                  <wp:posOffset>0</wp:posOffset>
                </wp:positionH>
                <wp:positionV relativeFrom="paragraph">
                  <wp:posOffset>292100</wp:posOffset>
                </wp:positionV>
                <wp:extent cx="5168360" cy="3830610"/>
                <wp:effectExtent l="0" t="0" r="13335" b="17780"/>
                <wp:wrapTopAndBottom/>
                <wp:docPr id="4" name="Group 4"/>
                <wp:cNvGraphicFramePr/>
                <a:graphic xmlns:a="http://schemas.openxmlformats.org/drawingml/2006/main">
                  <a:graphicData uri="http://schemas.microsoft.com/office/word/2010/wordprocessingGroup">
                    <wpg:wgp>
                      <wpg:cNvGrpSpPr/>
                      <wpg:grpSpPr>
                        <a:xfrm>
                          <a:off x="0" y="0"/>
                          <a:ext cx="5168360" cy="3830610"/>
                          <a:chOff x="0" y="0"/>
                          <a:chExt cx="5168360" cy="3830610"/>
                        </a:xfrm>
                      </wpg:grpSpPr>
                      <wpg:grpSp>
                        <wpg:cNvPr id="395" name="Group 395"/>
                        <wpg:cNvGrpSpPr/>
                        <wpg:grpSpPr>
                          <a:xfrm>
                            <a:off x="0" y="0"/>
                            <a:ext cx="5168360" cy="3828692"/>
                            <a:chOff x="0" y="0"/>
                            <a:chExt cx="5168360" cy="3828692"/>
                          </a:xfrm>
                        </wpg:grpSpPr>
                        <wpg:grpSp>
                          <wpg:cNvPr id="195" name="Group 195"/>
                          <wpg:cNvGrpSpPr/>
                          <wpg:grpSpPr>
                            <a:xfrm>
                              <a:off x="118753" y="11876"/>
                              <a:ext cx="1439963" cy="628584"/>
                              <a:chOff x="0" y="0"/>
                              <a:chExt cx="925838" cy="629172"/>
                            </a:xfrm>
                          </wpg:grpSpPr>
                          <wps:wsp>
                            <wps:cNvPr id="63" name="Snip Diagonal Corner Rectangle 63"/>
                            <wps:cNvSpPr/>
                            <wps:spPr>
                              <a:xfrm>
                                <a:off x="118753" y="0"/>
                                <a:ext cx="807085" cy="462915"/>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Snip Diagonal Corner Rectangle 192"/>
                            <wps:cNvSpPr/>
                            <wps:spPr>
                              <a:xfrm>
                                <a:off x="59377" y="71252"/>
                                <a:ext cx="807085" cy="462916"/>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 name="Snip Diagonal Corner Rectangle 193"/>
                            <wps:cNvSpPr/>
                            <wps:spPr>
                              <a:xfrm>
                                <a:off x="0" y="166255"/>
                                <a:ext cx="805479" cy="462917"/>
                              </a:xfrm>
                              <a:prstGeom prst="snip2DiagRect">
                                <a:avLst/>
                              </a:prstGeom>
                            </wps:spPr>
                            <wps:style>
                              <a:lnRef idx="2">
                                <a:schemeClr val="dk1"/>
                              </a:lnRef>
                              <a:fillRef idx="1">
                                <a:schemeClr val="lt1"/>
                              </a:fillRef>
                              <a:effectRef idx="0">
                                <a:schemeClr val="dk1"/>
                              </a:effectRef>
                              <a:fontRef idx="minor">
                                <a:schemeClr val="dk1"/>
                              </a:fontRef>
                            </wps:style>
                            <wps:txbx>
                              <w:txbxContent>
                                <w:p w14:paraId="19953E2C" w14:textId="62443AEF" w:rsidR="009B22AA" w:rsidRPr="0002057C" w:rsidRDefault="009B22AA" w:rsidP="00403B17">
                                  <w:pPr>
                                    <w:shd w:val="clear" w:color="auto" w:fill="FFFFFF" w:themeFill="background1"/>
                                    <w:jc w:val="center"/>
                                    <w:rPr>
                                      <w:sz w:val="18"/>
                                      <w:szCs w:val="18"/>
                                      <w:lang w:val="en-US"/>
                                    </w:rPr>
                                  </w:pPr>
                                  <w:r w:rsidRPr="0002057C">
                                    <w:rPr>
                                      <w:sz w:val="18"/>
                                      <w:szCs w:val="18"/>
                                      <w:lang w:val="en-US"/>
                                    </w:rPr>
                                    <w:t>T</w:t>
                                  </w:r>
                                  <w:r>
                                    <w:rPr>
                                      <w:sz w:val="18"/>
                                      <w:szCs w:val="18"/>
                                      <w:lang w:val="en-US"/>
                                    </w:rPr>
                                    <w:t>est</w:t>
                                  </w:r>
                                  <w:r w:rsidRPr="0002057C">
                                    <w:rPr>
                                      <w:sz w:val="18"/>
                                      <w:szCs w:val="18"/>
                                      <w:lang w:val="en-US"/>
                                    </w:rPr>
                                    <w:t xml:space="preserve">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9" name="Group 199"/>
                          <wpg:cNvGrpSpPr/>
                          <wpg:grpSpPr>
                            <a:xfrm>
                              <a:off x="0" y="2909455"/>
                              <a:ext cx="1439508" cy="629235"/>
                              <a:chOff x="0" y="0"/>
                              <a:chExt cx="926355" cy="629892"/>
                            </a:xfrm>
                          </wpg:grpSpPr>
                          <wps:wsp>
                            <wps:cNvPr id="196" name="Snip Diagonal Corner Rectangle 196"/>
                            <wps:cNvSpPr/>
                            <wps:spPr>
                              <a:xfrm>
                                <a:off x="119270" y="0"/>
                                <a:ext cx="807085" cy="462915"/>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 name="Snip Diagonal Corner Rectangle 197"/>
                            <wps:cNvSpPr/>
                            <wps:spPr>
                              <a:xfrm>
                                <a:off x="63610" y="71562"/>
                                <a:ext cx="807085" cy="462915"/>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Snip Diagonal Corner Rectangle 198"/>
                            <wps:cNvSpPr/>
                            <wps:spPr>
                              <a:xfrm>
                                <a:off x="0" y="166977"/>
                                <a:ext cx="807085" cy="462915"/>
                              </a:xfrm>
                              <a:prstGeom prst="snip2DiagRect">
                                <a:avLst/>
                              </a:prstGeom>
                            </wps:spPr>
                            <wps:style>
                              <a:lnRef idx="2">
                                <a:schemeClr val="dk1"/>
                              </a:lnRef>
                              <a:fillRef idx="1">
                                <a:schemeClr val="lt1"/>
                              </a:fillRef>
                              <a:effectRef idx="0">
                                <a:schemeClr val="dk1"/>
                              </a:effectRef>
                              <a:fontRef idx="minor">
                                <a:schemeClr val="dk1"/>
                              </a:fontRef>
                            </wps:style>
                            <wps:txbx>
                              <w:txbxContent>
                                <w:p w14:paraId="0D7ECE2B" w14:textId="24362851" w:rsidR="009B22AA" w:rsidRPr="0002057C" w:rsidRDefault="009B22AA" w:rsidP="009C45D8">
                                  <w:pPr>
                                    <w:jc w:val="center"/>
                                    <w:rPr>
                                      <w:sz w:val="18"/>
                                      <w:szCs w:val="18"/>
                                      <w:lang w:val="en-US"/>
                                    </w:rPr>
                                  </w:pPr>
                                  <w:r>
                                    <w:rPr>
                                      <w:sz w:val="18"/>
                                      <w:szCs w:val="18"/>
                                      <w:lang w:val="en-US"/>
                                    </w:rPr>
                                    <w:t>Labelled Test</w:t>
                                  </w:r>
                                  <w:r w:rsidRPr="0002057C">
                                    <w:rPr>
                                      <w:sz w:val="18"/>
                                      <w:szCs w:val="18"/>
                                      <w:lang w:val="en-US"/>
                                    </w:rPr>
                                    <w:t xml:space="preserve">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8" name="Group 238"/>
                          <wpg:cNvGrpSpPr/>
                          <wpg:grpSpPr>
                            <a:xfrm>
                              <a:off x="2671948" y="0"/>
                              <a:ext cx="1439963" cy="646182"/>
                              <a:chOff x="0" y="0"/>
                              <a:chExt cx="1087013" cy="646249"/>
                            </a:xfrm>
                          </wpg:grpSpPr>
                          <wps:wsp>
                            <wps:cNvPr id="224" name="Round Diagonal Corner Rectangle 224"/>
                            <wps:cNvSpPr/>
                            <wps:spPr>
                              <a:xfrm>
                                <a:off x="285008" y="0"/>
                                <a:ext cx="802005" cy="515620"/>
                              </a:xfrm>
                              <a:prstGeom prst="round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ound Diagonal Corner Rectangle 225"/>
                            <wps:cNvSpPr/>
                            <wps:spPr>
                              <a:xfrm>
                                <a:off x="142504" y="47502"/>
                                <a:ext cx="802005" cy="515620"/>
                              </a:xfrm>
                              <a:prstGeom prst="round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Round Diagonal Corner Rectangle 226"/>
                            <wps:cNvSpPr/>
                            <wps:spPr>
                              <a:xfrm>
                                <a:off x="0" y="130629"/>
                                <a:ext cx="802005" cy="515620"/>
                              </a:xfrm>
                              <a:prstGeom prst="round2DiagRect">
                                <a:avLst/>
                              </a:prstGeom>
                            </wps:spPr>
                            <wps:style>
                              <a:lnRef idx="2">
                                <a:schemeClr val="dk1"/>
                              </a:lnRef>
                              <a:fillRef idx="1">
                                <a:schemeClr val="lt1"/>
                              </a:fillRef>
                              <a:effectRef idx="0">
                                <a:schemeClr val="dk1"/>
                              </a:effectRef>
                              <a:fontRef idx="minor">
                                <a:schemeClr val="dk1"/>
                              </a:fontRef>
                            </wps:style>
                            <wps:txbx>
                              <w:txbxContent>
                                <w:p w14:paraId="54B7F33A" w14:textId="77777777" w:rsidR="009B22AA" w:rsidRPr="0002057C" w:rsidRDefault="009B22AA" w:rsidP="009C45D8">
                                  <w:pPr>
                                    <w:jc w:val="center"/>
                                    <w:rPr>
                                      <w:sz w:val="18"/>
                                      <w:szCs w:val="18"/>
                                      <w:lang w:val="en-US"/>
                                    </w:rPr>
                                  </w:pPr>
                                  <w:r w:rsidRPr="0002057C">
                                    <w:rPr>
                                      <w:sz w:val="18"/>
                                      <w:szCs w:val="18"/>
                                      <w:lang w:val="en-US"/>
                                    </w:rPr>
                                    <w:t>Lexicon Resour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2" name="Oval 212"/>
                          <wps:cNvSpPr/>
                          <wps:spPr>
                            <a:xfrm>
                              <a:off x="95003" y="866899"/>
                              <a:ext cx="381625" cy="349222"/>
                            </a:xfrm>
                            <a:prstGeom prst="ellipse">
                              <a:avLst/>
                            </a:prstGeom>
                          </wps:spPr>
                          <wps:style>
                            <a:lnRef idx="2">
                              <a:schemeClr val="dk1"/>
                            </a:lnRef>
                            <a:fillRef idx="1">
                              <a:schemeClr val="lt1"/>
                            </a:fillRef>
                            <a:effectRef idx="0">
                              <a:schemeClr val="dk1"/>
                            </a:effectRef>
                            <a:fontRef idx="minor">
                              <a:schemeClr val="dk1"/>
                            </a:fontRef>
                          </wps:style>
                          <wps:txbx>
                            <w:txbxContent>
                              <w:p w14:paraId="2FFAED56" w14:textId="77777777" w:rsidR="009B22AA" w:rsidRPr="0002057C" w:rsidRDefault="009B22AA" w:rsidP="009C45D8">
                                <w:pPr>
                                  <w:jc w:val="center"/>
                                  <w:rPr>
                                    <w:sz w:val="18"/>
                                    <w:szCs w:val="18"/>
                                    <w:lang w:val="en-US"/>
                                  </w:rPr>
                                </w:pPr>
                                <w:r w:rsidRPr="0002057C">
                                  <w:rPr>
                                    <w:sz w:val="18"/>
                                    <w:szCs w:val="18"/>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ight Arrow 229"/>
                          <wps:cNvSpPr/>
                          <wps:spPr>
                            <a:xfrm rot="5400000">
                              <a:off x="457200" y="908463"/>
                              <a:ext cx="539957" cy="17970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Can 200"/>
                          <wps:cNvSpPr/>
                          <wps:spPr>
                            <a:xfrm>
                              <a:off x="178130" y="1330037"/>
                              <a:ext cx="866118" cy="858452"/>
                            </a:xfrm>
                            <a:prstGeom prst="can">
                              <a:avLst/>
                            </a:prstGeom>
                          </wps:spPr>
                          <wps:style>
                            <a:lnRef idx="2">
                              <a:schemeClr val="dk1"/>
                            </a:lnRef>
                            <a:fillRef idx="1">
                              <a:schemeClr val="lt1"/>
                            </a:fillRef>
                            <a:effectRef idx="0">
                              <a:schemeClr val="dk1"/>
                            </a:effectRef>
                            <a:fontRef idx="minor">
                              <a:schemeClr val="dk1"/>
                            </a:fontRef>
                          </wps:style>
                          <wps:txbx>
                            <w:txbxContent>
                              <w:p w14:paraId="486FB9FC" w14:textId="77777777" w:rsidR="009B22AA" w:rsidRPr="0002057C" w:rsidRDefault="009B22AA" w:rsidP="009C45D8">
                                <w:pPr>
                                  <w:jc w:val="center"/>
                                  <w:rPr>
                                    <w:sz w:val="18"/>
                                    <w:szCs w:val="18"/>
                                    <w:lang w:val="en-US"/>
                                  </w:rPr>
                                </w:pPr>
                                <w:r w:rsidRPr="0002057C">
                                  <w:rPr>
                                    <w:sz w:val="18"/>
                                    <w:szCs w:val="18"/>
                                    <w:lang w:val="en-US"/>
                                  </w:rPr>
                                  <w:t>Lexicon-Based Classif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Right Arrow 233"/>
                          <wps:cNvSpPr/>
                          <wps:spPr>
                            <a:xfrm rot="5400000">
                              <a:off x="2867890" y="944089"/>
                              <a:ext cx="539707" cy="17906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Oval 234"/>
                          <wps:cNvSpPr/>
                          <wps:spPr>
                            <a:xfrm>
                              <a:off x="2505694" y="866899"/>
                              <a:ext cx="382050" cy="349795"/>
                            </a:xfrm>
                            <a:prstGeom prst="ellipse">
                              <a:avLst/>
                            </a:prstGeom>
                          </wps:spPr>
                          <wps:style>
                            <a:lnRef idx="2">
                              <a:schemeClr val="dk1"/>
                            </a:lnRef>
                            <a:fillRef idx="1">
                              <a:schemeClr val="lt1"/>
                            </a:fillRef>
                            <a:effectRef idx="0">
                              <a:schemeClr val="dk1"/>
                            </a:effectRef>
                            <a:fontRef idx="minor">
                              <a:schemeClr val="dk1"/>
                            </a:fontRef>
                          </wps:style>
                          <wps:txbx>
                            <w:txbxContent>
                              <w:p w14:paraId="013EC5CD" w14:textId="77777777" w:rsidR="009B22AA" w:rsidRPr="0002057C" w:rsidRDefault="009B22AA" w:rsidP="009C45D8">
                                <w:pPr>
                                  <w:jc w:val="center"/>
                                  <w:rPr>
                                    <w:sz w:val="18"/>
                                    <w:szCs w:val="18"/>
                                    <w:lang w:val="en-US"/>
                                  </w:rPr>
                                </w:pPr>
                                <w:r w:rsidRPr="0002057C">
                                  <w:rPr>
                                    <w:sz w:val="18"/>
                                    <w:szCs w:val="18"/>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 name="Oval 214"/>
                          <wps:cNvSpPr/>
                          <wps:spPr>
                            <a:xfrm>
                              <a:off x="95003" y="2327564"/>
                              <a:ext cx="381625" cy="349222"/>
                            </a:xfrm>
                            <a:prstGeom prst="ellipse">
                              <a:avLst/>
                            </a:prstGeom>
                          </wps:spPr>
                          <wps:style>
                            <a:lnRef idx="2">
                              <a:schemeClr val="dk1"/>
                            </a:lnRef>
                            <a:fillRef idx="1">
                              <a:schemeClr val="lt1"/>
                            </a:fillRef>
                            <a:effectRef idx="0">
                              <a:schemeClr val="dk1"/>
                            </a:effectRef>
                            <a:fontRef idx="minor">
                              <a:schemeClr val="dk1"/>
                            </a:fontRef>
                          </wps:style>
                          <wps:txbx>
                            <w:txbxContent>
                              <w:p w14:paraId="6037075D" w14:textId="77777777" w:rsidR="009B22AA" w:rsidRPr="0002057C" w:rsidRDefault="009B22AA" w:rsidP="009C45D8">
                                <w:pPr>
                                  <w:jc w:val="center"/>
                                  <w:rPr>
                                    <w:sz w:val="18"/>
                                    <w:szCs w:val="18"/>
                                    <w:lang w:val="en-US"/>
                                  </w:rPr>
                                </w:pPr>
                                <w:r w:rsidRPr="0002057C">
                                  <w:rPr>
                                    <w:sz w:val="18"/>
                                    <w:szCs w:val="18"/>
                                    <w:lang w:val="en-US"/>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Trapezoid 227"/>
                          <wps:cNvSpPr/>
                          <wps:spPr>
                            <a:xfrm>
                              <a:off x="2565070" y="1472541"/>
                              <a:ext cx="1329021" cy="652093"/>
                            </a:xfrm>
                            <a:prstGeom prst="trapezoid">
                              <a:avLst/>
                            </a:prstGeom>
                          </wps:spPr>
                          <wps:style>
                            <a:lnRef idx="2">
                              <a:schemeClr val="dk1"/>
                            </a:lnRef>
                            <a:fillRef idx="1">
                              <a:schemeClr val="lt1"/>
                            </a:fillRef>
                            <a:effectRef idx="0">
                              <a:schemeClr val="dk1"/>
                            </a:effectRef>
                            <a:fontRef idx="minor">
                              <a:schemeClr val="dk1"/>
                            </a:fontRef>
                          </wps:style>
                          <wps:txbx>
                            <w:txbxContent>
                              <w:p w14:paraId="3A2255FA" w14:textId="77777777" w:rsidR="009B22AA" w:rsidRPr="0002057C" w:rsidRDefault="009B22AA" w:rsidP="009C45D8">
                                <w:pPr>
                                  <w:jc w:val="center"/>
                                  <w:rPr>
                                    <w:sz w:val="18"/>
                                    <w:szCs w:val="18"/>
                                    <w:lang w:val="en-US"/>
                                  </w:rPr>
                                </w:pPr>
                                <w:r w:rsidRPr="0002057C">
                                  <w:rPr>
                                    <w:sz w:val="18"/>
                                    <w:szCs w:val="18"/>
                                    <w:lang w:val="en-US"/>
                                  </w:rPr>
                                  <w:t>Lexicon Evalua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7" name="Right Arrow 237"/>
                          <wps:cNvSpPr/>
                          <wps:spPr>
                            <a:xfrm rot="5400000">
                              <a:off x="457200" y="2464131"/>
                              <a:ext cx="539707" cy="17970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Oval 232"/>
                          <wps:cNvSpPr/>
                          <wps:spPr>
                            <a:xfrm>
                              <a:off x="1698171" y="1092530"/>
                              <a:ext cx="380990" cy="348587"/>
                            </a:xfrm>
                            <a:prstGeom prst="ellipse">
                              <a:avLst/>
                            </a:prstGeom>
                          </wps:spPr>
                          <wps:style>
                            <a:lnRef idx="2">
                              <a:schemeClr val="dk1"/>
                            </a:lnRef>
                            <a:fillRef idx="1">
                              <a:schemeClr val="lt1"/>
                            </a:fillRef>
                            <a:effectRef idx="0">
                              <a:schemeClr val="dk1"/>
                            </a:effectRef>
                            <a:fontRef idx="minor">
                              <a:schemeClr val="dk1"/>
                            </a:fontRef>
                          </wps:style>
                          <wps:txbx>
                            <w:txbxContent>
                              <w:p w14:paraId="524918EF" w14:textId="77777777" w:rsidR="009B22AA" w:rsidRPr="0002057C" w:rsidRDefault="009B22AA" w:rsidP="009C45D8">
                                <w:pPr>
                                  <w:jc w:val="center"/>
                                  <w:rPr>
                                    <w:sz w:val="18"/>
                                    <w:szCs w:val="18"/>
                                    <w:lang w:val="en-US"/>
                                  </w:rPr>
                                </w:pPr>
                                <w:r w:rsidRPr="0002057C">
                                  <w:rPr>
                                    <w:sz w:val="18"/>
                                    <w:szCs w:val="18"/>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ight Arrow 231"/>
                          <wps:cNvSpPr/>
                          <wps:spPr>
                            <a:xfrm>
                              <a:off x="1282535" y="1508167"/>
                              <a:ext cx="1198849" cy="179691"/>
                            </a:xfrm>
                            <a:prstGeom prst="rightArrow">
                              <a:avLst/>
                            </a:prstGeom>
                            <a:ln>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5" name="Right Arrow 235"/>
                          <wps:cNvSpPr/>
                          <wps:spPr>
                            <a:xfrm flipH="1">
                              <a:off x="1282535" y="1745673"/>
                              <a:ext cx="1198849" cy="179691"/>
                            </a:xfrm>
                            <a:prstGeom prst="rightArrow">
                              <a:avLst/>
                            </a:prstGeom>
                            <a:ln>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6" name="Oval 236"/>
                          <wps:cNvSpPr/>
                          <wps:spPr>
                            <a:xfrm>
                              <a:off x="1698171" y="1971304"/>
                              <a:ext cx="380990" cy="348587"/>
                            </a:xfrm>
                            <a:prstGeom prst="ellipse">
                              <a:avLst/>
                            </a:prstGeom>
                          </wps:spPr>
                          <wps:style>
                            <a:lnRef idx="2">
                              <a:schemeClr val="dk1"/>
                            </a:lnRef>
                            <a:fillRef idx="1">
                              <a:schemeClr val="lt1"/>
                            </a:fillRef>
                            <a:effectRef idx="0">
                              <a:schemeClr val="dk1"/>
                            </a:effectRef>
                            <a:fontRef idx="minor">
                              <a:schemeClr val="dk1"/>
                            </a:fontRef>
                          </wps:style>
                          <wps:txbx>
                            <w:txbxContent>
                              <w:p w14:paraId="594E5CBE" w14:textId="77777777" w:rsidR="009B22AA" w:rsidRPr="0002057C" w:rsidRDefault="009B22AA" w:rsidP="009C45D8">
                                <w:pPr>
                                  <w:jc w:val="center"/>
                                  <w:rPr>
                                    <w:sz w:val="18"/>
                                    <w:szCs w:val="18"/>
                                    <w:lang w:val="en-US"/>
                                  </w:rPr>
                                </w:pPr>
                                <w:r w:rsidRPr="0002057C">
                                  <w:rPr>
                                    <w:sz w:val="18"/>
                                    <w:szCs w:val="18"/>
                                    <w:lang w:val="en-U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5" name="Group 295"/>
                          <wpg:cNvGrpSpPr/>
                          <wpg:grpSpPr>
                            <a:xfrm>
                              <a:off x="3728852" y="2909455"/>
                              <a:ext cx="1439508" cy="629235"/>
                              <a:chOff x="0" y="0"/>
                              <a:chExt cx="926355" cy="629892"/>
                            </a:xfrm>
                          </wpg:grpSpPr>
                          <wps:wsp>
                            <wps:cNvPr id="296" name="Snip Diagonal Corner Rectangle 296"/>
                            <wps:cNvSpPr/>
                            <wps:spPr>
                              <a:xfrm>
                                <a:off x="119270" y="0"/>
                                <a:ext cx="807085" cy="462915"/>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Snip Diagonal Corner Rectangle 297"/>
                            <wps:cNvSpPr/>
                            <wps:spPr>
                              <a:xfrm>
                                <a:off x="63610" y="71562"/>
                                <a:ext cx="807085" cy="462915"/>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Snip Diagonal Corner Rectangle 298"/>
                            <wps:cNvSpPr/>
                            <wps:spPr>
                              <a:xfrm>
                                <a:off x="0" y="166977"/>
                                <a:ext cx="807085" cy="462915"/>
                              </a:xfrm>
                              <a:prstGeom prst="snip2DiagRect">
                                <a:avLst/>
                              </a:prstGeom>
                            </wps:spPr>
                            <wps:style>
                              <a:lnRef idx="2">
                                <a:schemeClr val="dk1"/>
                              </a:lnRef>
                              <a:fillRef idx="1">
                                <a:schemeClr val="lt1"/>
                              </a:fillRef>
                              <a:effectRef idx="0">
                                <a:schemeClr val="dk1"/>
                              </a:effectRef>
                              <a:fontRef idx="minor">
                                <a:schemeClr val="dk1"/>
                              </a:fontRef>
                            </wps:style>
                            <wps:txbx>
                              <w:txbxContent>
                                <w:p w14:paraId="2E48CFA6" w14:textId="77777777" w:rsidR="009B22AA" w:rsidRPr="0002057C" w:rsidRDefault="009B22AA" w:rsidP="009C45D8">
                                  <w:pPr>
                                    <w:jc w:val="center"/>
                                    <w:rPr>
                                      <w:sz w:val="18"/>
                                      <w:szCs w:val="18"/>
                                      <w:lang w:val="en-US"/>
                                    </w:rPr>
                                  </w:pPr>
                                  <w:r w:rsidRPr="0002057C">
                                    <w:rPr>
                                      <w:sz w:val="18"/>
                                      <w:szCs w:val="18"/>
                                      <w:lang w:val="en-US"/>
                                    </w:rPr>
                                    <w:t>Labelled Gold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99" name="Right Arrow 299"/>
                          <wps:cNvSpPr/>
                          <wps:spPr>
                            <a:xfrm>
                              <a:off x="1567543" y="3170712"/>
                              <a:ext cx="359401" cy="179691"/>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Right Arrow 300"/>
                          <wps:cNvSpPr/>
                          <wps:spPr>
                            <a:xfrm flipH="1" flipV="1">
                              <a:off x="3253839" y="3170712"/>
                              <a:ext cx="359401" cy="179691"/>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1" name="Trapezoid 301"/>
                          <wps:cNvSpPr/>
                          <wps:spPr>
                            <a:xfrm>
                              <a:off x="2030681" y="3075709"/>
                              <a:ext cx="1123921" cy="403828"/>
                            </a:xfrm>
                            <a:prstGeom prst="trapezoid">
                              <a:avLst/>
                            </a:prstGeom>
                          </wps:spPr>
                          <wps:style>
                            <a:lnRef idx="2">
                              <a:schemeClr val="dk1"/>
                            </a:lnRef>
                            <a:fillRef idx="1">
                              <a:schemeClr val="lt1"/>
                            </a:fillRef>
                            <a:effectRef idx="0">
                              <a:schemeClr val="dk1"/>
                            </a:effectRef>
                            <a:fontRef idx="minor">
                              <a:schemeClr val="dk1"/>
                            </a:fontRef>
                          </wps:style>
                          <wps:txbx>
                            <w:txbxContent>
                              <w:p w14:paraId="3A52D8FD" w14:textId="77777777" w:rsidR="009B22AA" w:rsidRPr="0002057C" w:rsidRDefault="009B22AA" w:rsidP="009C45D8">
                                <w:pPr>
                                  <w:jc w:val="center"/>
                                  <w:rPr>
                                    <w:sz w:val="18"/>
                                    <w:szCs w:val="18"/>
                                    <w:lang w:val="en-US"/>
                                  </w:rPr>
                                </w:pPr>
                                <w:r w:rsidRPr="0002057C">
                                  <w:rPr>
                                    <w:sz w:val="18"/>
                                    <w:szCs w:val="18"/>
                                    <w:lang w:val="en-US"/>
                                  </w:rPr>
                                  <w:t>Final Score Evalu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2" name="Oval 302"/>
                          <wps:cNvSpPr/>
                          <wps:spPr>
                            <a:xfrm>
                              <a:off x="1567543" y="3479470"/>
                              <a:ext cx="381625" cy="349222"/>
                            </a:xfrm>
                            <a:prstGeom prst="ellipse">
                              <a:avLst/>
                            </a:prstGeom>
                          </wps:spPr>
                          <wps:style>
                            <a:lnRef idx="2">
                              <a:schemeClr val="dk1"/>
                            </a:lnRef>
                            <a:fillRef idx="1">
                              <a:schemeClr val="lt1"/>
                            </a:fillRef>
                            <a:effectRef idx="0">
                              <a:schemeClr val="dk1"/>
                            </a:effectRef>
                            <a:fontRef idx="minor">
                              <a:schemeClr val="dk1"/>
                            </a:fontRef>
                          </wps:style>
                          <wps:txbx>
                            <w:txbxContent>
                              <w:p w14:paraId="175B38E8" w14:textId="77777777" w:rsidR="009B22AA" w:rsidRPr="0002057C" w:rsidRDefault="009B22AA" w:rsidP="009C45D8">
                                <w:pPr>
                                  <w:jc w:val="center"/>
                                  <w:rPr>
                                    <w:sz w:val="18"/>
                                    <w:szCs w:val="18"/>
                                    <w:lang w:val="en-US"/>
                                  </w:rPr>
                                </w:pPr>
                                <w:r w:rsidRPr="0002057C">
                                  <w:rPr>
                                    <w:sz w:val="18"/>
                                    <w:szCs w:val="18"/>
                                    <w:lang w:val="en-US"/>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03" name="Oval 303"/>
                        <wps:cNvSpPr/>
                        <wps:spPr>
                          <a:xfrm>
                            <a:off x="3314700" y="3481388"/>
                            <a:ext cx="381625" cy="349222"/>
                          </a:xfrm>
                          <a:prstGeom prst="ellipse">
                            <a:avLst/>
                          </a:prstGeom>
                        </wps:spPr>
                        <wps:style>
                          <a:lnRef idx="2">
                            <a:schemeClr val="dk1"/>
                          </a:lnRef>
                          <a:fillRef idx="1">
                            <a:schemeClr val="lt1"/>
                          </a:fillRef>
                          <a:effectRef idx="0">
                            <a:schemeClr val="dk1"/>
                          </a:effectRef>
                          <a:fontRef idx="minor">
                            <a:schemeClr val="dk1"/>
                          </a:fontRef>
                        </wps:style>
                        <wps:txbx>
                          <w:txbxContent>
                            <w:p w14:paraId="21A2CB57" w14:textId="77777777" w:rsidR="009B22AA" w:rsidRPr="0002057C" w:rsidRDefault="009B22AA" w:rsidP="009C45D8">
                              <w:pPr>
                                <w:jc w:val="center"/>
                                <w:rPr>
                                  <w:sz w:val="18"/>
                                  <w:szCs w:val="18"/>
                                  <w:lang w:val="en-US"/>
                                </w:rPr>
                              </w:pPr>
                              <w:r w:rsidRPr="0002057C">
                                <w:rPr>
                                  <w:sz w:val="18"/>
                                  <w:szCs w:val="18"/>
                                  <w:lang w:val="en-US"/>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84934C6" id="Group 4" o:spid="_x0000_s1070" style="position:absolute;left:0;text-align:left;margin-left:0;margin-top:23pt;width:406.95pt;height:301.6pt;z-index:251726848" coordsize="51683,383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">
                <v:group id="Group 395" o:spid="_x0000_s1071" style="position:absolute;width:51683;height:38286" coordsize="51683,38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n3CosYAAADcAAAADwAAAGRycy9kb3ducmV2LnhtbESPQWvCQBSE7wX/w/IK&#10;3ppNlJSaZhWRKh5CoSqU3h7ZZxLMvg3ZbRL/fbdQ6HGYmW+YfDOZVgzUu8aygiSKQRCXVjdcKbic&#10;908vIJxH1thaJgV3crBZzx5yzLQd+YOGk69EgLDLUEHtfZdJ6cqaDLrIdsTBu9reoA+yr6TucQxw&#10;08pFHD9Lgw2HhRo72tVU3k7fRsFhxHG7TN6G4nbd3b/O6ftnkZBS88dp+wrC0+T/w3/to1awXKX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fcKixgAAANwA&#10;AAAPAAAAAAAAAAAAAAAAAKoCAABkcnMvZG93bnJldi54bWxQSwUGAAAAAAQABAD6AAAAnQMAAAAA&#10;">
                  <v:group id="Group 195" o:spid="_x0000_s1072" style="position:absolute;left:1187;top:118;width:14400;height:6286" coordsize="9258,6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7msQ8MAAADcAAAADwAAAGRycy9kb3ducmV2LnhtbERPS4vCMBC+L/gfwgje&#10;NK2iuF2jiKh4EMEHLHsbmrEtNpPSxLb++82CsLf5+J6zWHWmFA3VrrCsIB5FIIhTqwvOFNyuu+Ec&#10;hPPIGkvLpOBFDlbL3scCE21bPlNz8ZkIIewSVJB7XyVSujQng25kK+LA3W1t0AdYZ1LX2IZwU8px&#10;FM2kwYJDQ44VbXJKH5enUbBvsV1P4m1zfNw3r5/r9PR9jEmpQb9bf4Hw1Pl/8dt90GH+5xT+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zuaxDwwAAANwAAAAP&#10;AAAAAAAAAAAAAAAAAKoCAABkcnMvZG93bnJldi54bWxQSwUGAAAAAAQABAD6AAAAmgMAAAAA&#10;">
                    <v:shape id="Snip Diagonal Corner Rectangle 63" o:spid="_x0000_s1073" style="position:absolute;left:1187;width:8071;height:4629;visibility:visible;mso-wrap-style:square;v-text-anchor:middle" coordsize="807085,462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y5sQA&#10;AADbAAAADwAAAGRycy9kb3ducmV2LnhtbESPQWvCQBSE7wX/w/IEb3VjG1KJ2YgIpfbQQ9V6fmSf&#10;STD7dsmuSfrvu4VCj8PMfMMU28l0YqDet5YVrJYJCOLK6pZrBefT6+MahA/IGjvLpOCbPGzL2UOB&#10;ubYjf9JwDLWIEPY5KmhCcLmUvmrIoF9aRxy9q+0Nhij7Wuoexwg3nXxKkkwabDkuNOho31B1O96N&#10;go8uvbu3bH15ma6Uhvbs0tPXu1KL+bTbgAg0hf/wX/ugFWTP8Psl/gBZ/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psubEAAAA2wAAAA8AAAAAAAAAAAAAAAAAmAIAAGRycy9k&#10;b3ducmV2LnhtbFBLBQYAAAAABAAEAPUAAACJAwAAAAA=&#10;" path="m,l729931,r77154,77154l807085,462915r,l77154,462915,,385761,,xe" fillcolor="white [3201]" strokecolor="black [3200]" strokeweight="1pt">
                      <v:stroke joinstyle="miter"/>
                      <v:path arrowok="t" o:connecttype="custom" o:connectlocs="0,0;729931,0;807085,77154;807085,462915;807085,462915;77154,462915;0,385761;0,0" o:connectangles="0,0,0,0,0,0,0,0"/>
                    </v:shape>
                    <v:shape id="Snip Diagonal Corner Rectangle 192" o:spid="_x0000_s1074" style="position:absolute;left:593;top:712;width:8071;height:4629;visibility:visible;mso-wrap-style:square;v-text-anchor:middle" coordsize="807085,4629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E/BcIA&#10;AADcAAAADwAAAGRycy9kb3ducmV2LnhtbERPzWrCQBC+F3yHZYTe6qaCpUZXCRFLc6hi2gcYsmM2&#10;NDsbstskvr1bKPQ2H9/vbPeTbcVAvW8cK3heJCCIK6cbrhV8fR6fXkH4gKyxdUwKbuRhv5s9bDHV&#10;buQLDWWoRQxhn6ICE0KXSukrQxb9wnXEkbu63mKIsK+l7nGM4baVyyR5kRYbjg0GO8oNVd/lj1VQ&#10;2VN3ytkXZsXl8LY6nLPiQyr1OJ+yDYhAU/gX/7nfdZy/XsLvM/ECub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kT8FwgAAANwAAAAPAAAAAAAAAAAAAAAAAJgCAABkcnMvZG93&#10;bnJldi54bWxQSwUGAAAAAAQABAD1AAAAhwMAAAAA&#10;" path="m,l729931,r77154,77154l807085,462916r,l77154,462916,,385762,,xe" fillcolor="white [3201]" strokecolor="black [3200]" strokeweight="1pt">
                      <v:stroke joinstyle="miter"/>
                      <v:path arrowok="t" o:connecttype="custom" o:connectlocs="0,0;729931,0;807085,77154;807085,462916;807085,462916;77154,462916;0,385762;0,0" o:connectangles="0,0,0,0,0,0,0,0"/>
                    </v:shape>
                    <v:shape id="Snip Diagonal Corner Rectangle 193" o:spid="_x0000_s1075" style="position:absolute;top:1662;width:8054;height:4629;visibility:visible;mso-wrap-style:square;v-text-anchor:middle" coordsize="805479,46291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jN+8IA&#10;AADcAAAADwAAAGRycy9kb3ducmV2LnhtbERPS2vCQBC+F/wPywi91Y0KRaOriI9SeigYvXgbs5Ns&#10;MDsbs1tN/323IHibj+8582Vna3Gj1leOFQwHCQji3OmKSwXHw+5tAsIHZI21Y1LwSx6Wi97LHFPt&#10;7rynWxZKEUPYp6jAhNCkUvrckEU/cA1x5ArXWgwRtqXULd5juK3lKEnepcWKY4PBhtaG8kv2YxWs&#10;txtfmOL8dVp58yG/td5fG63Ua79bzUAE6sJT/HB/6jh/Oob/Z+IFcv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aM37wgAAANwAAAAPAAAAAAAAAAAAAAAAAJgCAABkcnMvZG93&#10;bnJldi54bWxQSwUGAAAAAAQABAD1AAAAhwMAAAAA&#10;" adj="-11796480,,5400" path="m,l728325,r77154,77154l805479,462917r,l77154,462917,,385763,,xe" fillcolor="white [3201]" strokecolor="black [3200]" strokeweight="1pt">
                      <v:stroke joinstyle="miter"/>
                      <v:formulas/>
                      <v:path arrowok="t" o:connecttype="custom" o:connectlocs="0,0;728325,0;805479,77154;805479,462917;805479,462917;77154,462917;0,385763;0,0" o:connectangles="0,0,0,0,0,0,0,0" textboxrect="0,0,805479,462917"/>
                      <v:textbox>
                        <w:txbxContent>
                          <w:p w14:paraId="19953E2C" w14:textId="62443AEF" w:rsidR="009B22AA" w:rsidRPr="0002057C" w:rsidRDefault="009B22AA" w:rsidP="00403B17">
                            <w:pPr>
                              <w:shd w:val="clear" w:color="auto" w:fill="FFFFFF" w:themeFill="background1"/>
                              <w:jc w:val="center"/>
                              <w:rPr>
                                <w:sz w:val="18"/>
                                <w:szCs w:val="18"/>
                                <w:lang w:val="en-US"/>
                              </w:rPr>
                            </w:pPr>
                            <w:r w:rsidRPr="0002057C">
                              <w:rPr>
                                <w:sz w:val="18"/>
                                <w:szCs w:val="18"/>
                                <w:lang w:val="en-US"/>
                              </w:rPr>
                              <w:t>T</w:t>
                            </w:r>
                            <w:r>
                              <w:rPr>
                                <w:sz w:val="18"/>
                                <w:szCs w:val="18"/>
                                <w:lang w:val="en-US"/>
                              </w:rPr>
                              <w:t>est</w:t>
                            </w:r>
                            <w:r w:rsidRPr="0002057C">
                              <w:rPr>
                                <w:sz w:val="18"/>
                                <w:szCs w:val="18"/>
                                <w:lang w:val="en-US"/>
                              </w:rPr>
                              <w:t xml:space="preserve"> Dataset</w:t>
                            </w:r>
                          </w:p>
                        </w:txbxContent>
                      </v:textbox>
                    </v:shape>
                  </v:group>
                  <v:group id="Group 199" o:spid="_x0000_s1076" style="position:absolute;top:29094;width:14395;height:6292" coordsize="9263,6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SmRsQAAADcAAAADwAAAGRycy9kb3ducmV2LnhtbERPS2uDQBC+F/Iflink&#10;1qwmtCQ2q0hoQg+hkAeU3gZ3oqI7K+5Wzb/vFgq9zcf3nG02mVYM1LvasoJ4EYEgLqyuuVRwveyf&#10;1iCcR9bYWiYFd3KQpbOHLSbajnyi4exLEULYJaig8r5LpHRFRQbdwnbEgbvZ3qAPsC+l7nEM4aaV&#10;yyh6kQZrDg0VdrSrqGjO30bBYcQxX8Vvw7G57e5fl+ePz2NMSs0fp/wVhKfJ/4v/3O86zN9s4P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vSmRsQAAADcAAAA&#10;DwAAAAAAAAAAAAAAAACqAgAAZHJzL2Rvd25yZXYueG1sUEsFBgAAAAAEAAQA+gAAAJsDAAAAAA==&#10;">
                    <v:shape id="Snip Diagonal Corner Rectangle 196" o:spid="_x0000_s1077" style="position:absolute;left:1192;width:8071;height:4629;visibility:visible;mso-wrap-style:square;v-text-anchor:middle" coordsize="807085,462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rOnsEA&#10;AADcAAAADwAAAGRycy9kb3ducmV2LnhtbERPS4vCMBC+L/gfwgje1lQpXa1GEUF0Dx7W13loxrbY&#10;TEITtf77jbCwt/n4njNfdqYRD2p9bVnBaJiAIC6srrlUcDpuPicgfEDW2FgmBS/ysFz0PuaYa/vk&#10;H3ocQiliCPscFVQhuFxKX1Rk0A+tI47c1bYGQ4RtKXWLzxhuGjlOkkwarDk2VOhoXVFxO9yNgn2T&#10;3t02m1y+uiuloT659Hj+VmrQ71YzEIG68C/+c+90nD/N4P1MvEA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y6zp7BAAAA3AAAAA8AAAAAAAAAAAAAAAAAmAIAAGRycy9kb3du&#10;cmV2LnhtbFBLBQYAAAAABAAEAPUAAACGAwAAAAA=&#10;" path="m,l729931,r77154,77154l807085,462915r,l77154,462915,,385761,,xe" fillcolor="white [3201]" strokecolor="black [3200]" strokeweight="1pt">
                      <v:stroke joinstyle="miter"/>
                      <v:path arrowok="t" o:connecttype="custom" o:connectlocs="0,0;729931,0;807085,77154;807085,462915;807085,462915;77154,462915;0,385761;0,0" o:connectangles="0,0,0,0,0,0,0,0"/>
                    </v:shape>
                    <v:shape id="Snip Diagonal Corner Rectangle 197" o:spid="_x0000_s1078" style="position:absolute;left:636;top:715;width:8070;height:4629;visibility:visible;mso-wrap-style:square;v-text-anchor:middle" coordsize="807085,462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rBcMA&#10;AADcAAAADwAAAGRycy9kb3ducmV2LnhtbERPS2vCQBC+C/0PyxR6001LiDa6SimUtgcPRu15yI5J&#10;MDu7ZDeP/vtuQfA2H99zNrvJtGKgzjeWFTwvEhDEpdUNVwpOx4/5CoQPyBpby6Tglzzstg+zDeba&#10;jnygoQiViCHsc1RQh+ByKX1Zk0G/sI44chfbGQwRdpXUHY4x3LTyJUkyabDh2FCjo/eaymvRGwX7&#10;Nu3dZ7b6WU4XSkNzcunx/K3U0+P0tgYRaAp38c39peP81yX8PxMvkN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ZrBcMAAADcAAAADwAAAAAAAAAAAAAAAACYAgAAZHJzL2Rv&#10;d25yZXYueG1sUEsFBgAAAAAEAAQA9QAAAIgDAAAAAA==&#10;" path="m,l729931,r77154,77154l807085,462915r,l77154,462915,,385761,,xe" fillcolor="white [3201]" strokecolor="black [3200]" strokeweight="1pt">
                      <v:stroke joinstyle="miter"/>
                      <v:path arrowok="t" o:connecttype="custom" o:connectlocs="0,0;729931,0;807085,77154;807085,462915;807085,462915;77154,462915;0,385761;0,0" o:connectangles="0,0,0,0,0,0,0,0"/>
                    </v:shape>
                    <v:shape id="Snip Diagonal Corner Rectangle 198" o:spid="_x0000_s1079" style="position:absolute;top:1669;width:8070;height:4629;visibility:visible;mso-wrap-style:square;v-text-anchor:middle" coordsize="807085,4629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JMSsYA&#10;AADcAAAADwAAAGRycy9kb3ducmV2LnhtbESPQWvCQBCF74X+h2UKvdVdPYiNrlIUi1S0NJaep9kx&#10;CWZnQ3ar8d87B6G3Gd6b976ZLXrfqDN1sQ5sYTgwoIiL4GouLXwf1i8TUDEhO2wCk4UrRVjMHx9m&#10;mLlw4S8656lUEsIxQwtVSm2mdSwq8hgHoSUW7Rg6j0nWrtSuw4uE+0aPjBlrjzVLQ4UtLSsqTvmf&#10;t3Baba5kdvv1ezPe9hPz8bn9+T1a+/zUv01BJerTv/l+vXGC/yq08oxMoO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BJMSsYAAADcAAAADwAAAAAAAAAAAAAAAACYAgAAZHJz&#10;L2Rvd25yZXYueG1sUEsFBgAAAAAEAAQA9QAAAIsDAAAAAA==&#10;" adj="-11796480,,5400" path="m,l729931,r77154,77154l807085,462915r,l77154,462915,,385761,,xe" fillcolor="white [3201]" strokecolor="black [3200]" strokeweight="1pt">
                      <v:stroke joinstyle="miter"/>
                      <v:formulas/>
                      <v:path arrowok="t" o:connecttype="custom" o:connectlocs="0,0;729931,0;807085,77154;807085,462915;807085,462915;77154,462915;0,385761;0,0" o:connectangles="0,0,0,0,0,0,0,0" textboxrect="0,0,807085,462915"/>
                      <v:textbox>
                        <w:txbxContent>
                          <w:p w14:paraId="0D7ECE2B" w14:textId="24362851" w:rsidR="009B22AA" w:rsidRPr="0002057C" w:rsidRDefault="009B22AA" w:rsidP="009C45D8">
                            <w:pPr>
                              <w:jc w:val="center"/>
                              <w:rPr>
                                <w:sz w:val="18"/>
                                <w:szCs w:val="18"/>
                                <w:lang w:val="en-US"/>
                              </w:rPr>
                            </w:pPr>
                            <w:r>
                              <w:rPr>
                                <w:sz w:val="18"/>
                                <w:szCs w:val="18"/>
                                <w:lang w:val="en-US"/>
                              </w:rPr>
                              <w:t>Labelled Test</w:t>
                            </w:r>
                            <w:r w:rsidRPr="0002057C">
                              <w:rPr>
                                <w:sz w:val="18"/>
                                <w:szCs w:val="18"/>
                                <w:lang w:val="en-US"/>
                              </w:rPr>
                              <w:t xml:space="preserve"> Dataset</w:t>
                            </w:r>
                          </w:p>
                        </w:txbxContent>
                      </v:textbox>
                    </v:shape>
                  </v:group>
                  <v:group id="Group 238" o:spid="_x0000_s1080" style="position:absolute;left:26719;width:14400;height:6461" coordsize="10870,64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shape id="Round Diagonal Corner Rectangle 224" o:spid="_x0000_s1081" style="position:absolute;left:2850;width:8020;height:5156;visibility:visible;mso-wrap-style:square;v-text-anchor:middle" coordsize="802005,5156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cUgcUA&#10;AADcAAAADwAAAGRycy9kb3ducmV2LnhtbESP3WrCQBSE7wu+w3IK3ohuGopI6ioiKr3yJ/oAh+xp&#10;sjV7Nma3mry9Wyj0cpiZb5j5srO1uFPrjWMFb5MEBHHhtOFSweW8Hc9A+ICssXZMCnrysFwMXuaY&#10;affgE93zUIoIYZ+hgiqEJpPSFxVZ9BPXEEfvy7UWQ5RtKXWLjwi3tUyTZCotGo4LFTa0rqi45j9W&#10;wW01OlzMyJntcdN/765I+97vlRq+dqsPEIG68B/+a39qBWn6Dr9n4hGQi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VxSBxQAAANwAAAAPAAAAAAAAAAAAAAAAAJgCAABkcnMv&#10;ZG93bnJldi54bWxQSwUGAAAAAAQABAD1AAAAigMAAAAA&#10;" path="m85938,l802005,r,l802005,429682v,47462,-38476,85938,-85938,85938l,515620r,l,85938c,38476,38476,,85938,xe" fillcolor="white [3201]" strokecolor="black [3200]" strokeweight="1pt">
                      <v:stroke joinstyle="miter"/>
                      <v:path arrowok="t" o:connecttype="custom" o:connectlocs="85938,0;802005,0;802005,0;802005,429682;716067,515620;0,515620;0,515620;0,85938;85938,0" o:connectangles="0,0,0,0,0,0,0,0,0"/>
                    </v:shape>
                    <v:shape id="Round Diagonal Corner Rectangle 225" o:spid="_x0000_s1082" style="position:absolute;left:1425;top:475;width:8020;height:5156;visibility:visible;mso-wrap-style:square;v-text-anchor:middle" coordsize="802005,5156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uxGsUA&#10;AADcAAAADwAAAGRycy9kb3ducmV2LnhtbESP3WrCQBSE7wu+w3IK3ohuGqhI6ioiKr3yJ/oAh+xp&#10;sjV7Nma3mry9Wyj0cpiZb5j5srO1uFPrjWMFb5MEBHHhtOFSweW8Hc9A+ICssXZMCnrysFwMXuaY&#10;affgE93zUIoIYZ+hgiqEJpPSFxVZ9BPXEEfvy7UWQ5RtKXWLjwi3tUyTZCotGo4LFTa0rqi45j9W&#10;wW01OlzMyJntcdN/765I+97vlRq+dqsPEIG68B/+a39qBWn6Dr9n4hGQi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G7EaxQAAANwAAAAPAAAAAAAAAAAAAAAAAJgCAABkcnMv&#10;ZG93bnJldi54bWxQSwUGAAAAAAQABAD1AAAAigMAAAAA&#10;" path="m85938,l802005,r,l802005,429682v,47462,-38476,85938,-85938,85938l,515620r,l,85938c,38476,38476,,85938,xe" fillcolor="white [3201]" strokecolor="black [3200]" strokeweight="1pt">
                      <v:stroke joinstyle="miter"/>
                      <v:path arrowok="t" o:connecttype="custom" o:connectlocs="85938,0;802005,0;802005,0;802005,429682;716067,515620;0,515620;0,515620;0,85938;85938,0" o:connectangles="0,0,0,0,0,0,0,0,0"/>
                    </v:shape>
                    <v:shape id="Round Diagonal Corner Rectangle 226" o:spid="_x0000_s1083" style="position:absolute;top:1306;width:8020;height:5156;visibility:visible;mso-wrap-style:square;v-text-anchor:middle" coordsize="802005,51562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TwUsQA&#10;AADcAAAADwAAAGRycy9kb3ducmV2LnhtbESPQWsCMRSE74L/ITyhN826B5GtUVpR8GKttj14e26e&#10;m8XNy5JEXf99Uyh4HGbmG2a26GwjbuRD7VjBeJSBIC6drrlS8P21Hk5BhIissXFMCh4UYDHv92ZY&#10;aHfnPd0OsRIJwqFABSbGtpAylIYshpFriZN3dt5iTNJXUnu8J7htZJ5lE2mx5rRgsKWlofJyuFoF&#10;m/Hn+3G/3G19d3ys0PxcPZ4+lHoZdG+vICJ18Rn+b2+0gjyfwN+ZdATk/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U8FLEAAAA3AAAAA8AAAAAAAAAAAAAAAAAmAIAAGRycy9k&#10;b3ducmV2LnhtbFBLBQYAAAAABAAEAPUAAACJAwAAAAA=&#10;" adj="-11796480,,5400" path="m85938,l802005,r,l802005,429682v,47462,-38476,85938,-85938,85938l,515620r,l,85938c,38476,38476,,85938,xe" fillcolor="white [3201]" strokecolor="black [3200]" strokeweight="1pt">
                      <v:stroke joinstyle="miter"/>
                      <v:formulas/>
                      <v:path arrowok="t" o:connecttype="custom" o:connectlocs="85938,0;802005,0;802005,0;802005,429682;716067,515620;0,515620;0,515620;0,85938;85938,0" o:connectangles="0,0,0,0,0,0,0,0,0" textboxrect="0,0,802005,515620"/>
                      <v:textbox>
                        <w:txbxContent>
                          <w:p w14:paraId="54B7F33A" w14:textId="77777777" w:rsidR="009B22AA" w:rsidRPr="0002057C" w:rsidRDefault="009B22AA" w:rsidP="009C45D8">
                            <w:pPr>
                              <w:jc w:val="center"/>
                              <w:rPr>
                                <w:sz w:val="18"/>
                                <w:szCs w:val="18"/>
                                <w:lang w:val="en-US"/>
                              </w:rPr>
                            </w:pPr>
                            <w:r w:rsidRPr="0002057C">
                              <w:rPr>
                                <w:sz w:val="18"/>
                                <w:szCs w:val="18"/>
                                <w:lang w:val="en-US"/>
                              </w:rPr>
                              <w:t>Lexicon Resources</w:t>
                            </w:r>
                          </w:p>
                        </w:txbxContent>
                      </v:textbox>
                    </v:shape>
                  </v:group>
                  <v:oval id="Oval 212" o:spid="_x0000_s1084" style="position:absolute;left:950;top:8668;width:3816;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bScIA&#10;AADcAAAADwAAAGRycy9kb3ducmV2LnhtbESPQWvCQBSE74X+h+UVeil11xykRFcRUfDaKIi3Z/Y1&#10;G5J9G7JrTPvrXUHocZiZb5jFanStGKgPtWcN04kCQVx6U3Ol4XjYfX6BCBHZYOuZNPxSgNXy9WWB&#10;ufE3/qahiJVIEA45arAxdrmUobTkMEx8R5y8H987jEn2lTQ93hLctTJTaiYd1pwWLHa0sVQ2xdVp&#10;KFRTkPzAv/NAyh4u3ZZPstH6/W1cz0FEGuN/+NneGw3ZNIPHmXQE5P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5tJwgAAANwAAAAPAAAAAAAAAAAAAAAAAJgCAABkcnMvZG93&#10;bnJldi54bWxQSwUGAAAAAAQABAD1AAAAhwMAAAAA&#10;" fillcolor="white [3201]" strokecolor="black [3200]" strokeweight="1pt">
                    <v:stroke joinstyle="miter"/>
                    <v:textbox>
                      <w:txbxContent>
                        <w:p w14:paraId="2FFAED56" w14:textId="77777777" w:rsidR="009B22AA" w:rsidRPr="0002057C" w:rsidRDefault="009B22AA" w:rsidP="009C45D8">
                          <w:pPr>
                            <w:jc w:val="center"/>
                            <w:rPr>
                              <w:sz w:val="18"/>
                              <w:szCs w:val="18"/>
                              <w:lang w:val="en-US"/>
                            </w:rPr>
                          </w:pPr>
                          <w:r w:rsidRPr="0002057C">
                            <w:rPr>
                              <w:sz w:val="18"/>
                              <w:szCs w:val="18"/>
                              <w:lang w:val="en-US"/>
                            </w:rPr>
                            <w:t>1</w:t>
                          </w:r>
                        </w:p>
                      </w:txbxContent>
                    </v:textbox>
                  </v:oval>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29" o:spid="_x0000_s1085" type="#_x0000_t13" style="position:absolute;left:4572;top:9084;width:5399;height:179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DvFMIA&#10;AADcAAAADwAAAGRycy9kb3ducmV2LnhtbESP0YrCMBRE3xf8h3AF39bUPshuNRURFEERtvoB1+ba&#10;ljY3tYm1/r1ZWNjHYWbOMMvVYBrRU+cqywpm0wgEcW51xYWCy3n7+QXCeWSNjWVS8CIHq3T0scRE&#10;2yf/UJ/5QgQIuwQVlN63iZQuL8mgm9qWOHg32xn0QXaF1B0+A9w0Mo6iuTRYcVgosaVNSXmdPYyC&#10;PrMbScXpKveHna6Px5m/U6PUZDysFyA8Df4//NfeawVx/A2/Z8IRkO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YO8UwgAAANwAAAAPAAAAAAAAAAAAAAAAAJgCAABkcnMvZG93&#10;bnJldi54bWxQSwUGAAAAAAQABAD1AAAAhwMAAAAA&#10;" adj="18006" fillcolor="white [3201]" strokecolor="black [3200]" strokeweight="1pt"/>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200" o:spid="_x0000_s1086" type="#_x0000_t22" style="position:absolute;left:1781;top:13300;width:8661;height:85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hXTMMA&#10;AADcAAAADwAAAGRycy9kb3ducmV2LnhtbESPQWsCMRSE7wX/Q3iCl1ITe1DZGqWIQo/VKvb42Lxu&#10;lm5eliSua3+9EYQeh5n5hlmseteIjkKsPWuYjBUI4tKbmisNh6/tyxxETMgGG8+k4UoRVsvB0wIL&#10;4y+8o26fKpEhHAvUYFNqCyljaclhHPuWOHs/PjhMWYZKmoCXDHeNfFVqKh3WnBcstrS2VP7uz07D&#10;3+R0UtPj5vP7vHmeKXsMs74LWo+G/fsbiER9+g8/2h9GQybC/Uw+An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shXTMMAAADcAAAADwAAAAAAAAAAAAAAAACYAgAAZHJzL2Rv&#10;d25yZXYueG1sUEsFBgAAAAAEAAQA9QAAAIgDAAAAAA==&#10;" fillcolor="white [3201]" strokecolor="black [3200]" strokeweight="1pt">
                    <v:stroke joinstyle="miter"/>
                    <v:textbox>
                      <w:txbxContent>
                        <w:p w14:paraId="486FB9FC" w14:textId="77777777" w:rsidR="009B22AA" w:rsidRPr="0002057C" w:rsidRDefault="009B22AA" w:rsidP="009C45D8">
                          <w:pPr>
                            <w:jc w:val="center"/>
                            <w:rPr>
                              <w:sz w:val="18"/>
                              <w:szCs w:val="18"/>
                              <w:lang w:val="en-US"/>
                            </w:rPr>
                          </w:pPr>
                          <w:r w:rsidRPr="0002057C">
                            <w:rPr>
                              <w:sz w:val="18"/>
                              <w:szCs w:val="18"/>
                              <w:lang w:val="en-US"/>
                            </w:rPr>
                            <w:t>Lexicon-Based Classifier</w:t>
                          </w:r>
                        </w:p>
                      </w:txbxContent>
                    </v:textbox>
                  </v:shape>
                  <v:shape id="Right Arrow 233" o:spid="_x0000_s1087" type="#_x0000_t13" style="position:absolute;left:28678;top:9441;width:5397;height:179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SxcYA&#10;AADcAAAADwAAAGRycy9kb3ducmV2LnhtbESPQWvCQBSE70L/w/IK3nTTCLWkbkIpFTyIYFoL3l6z&#10;r8nW7NuQXTX9964geBxm5htmUQy2FSfqvXGs4GmagCCunDZcK/j6XE5eQPiArLF1TAr+yUORP4wW&#10;mGl35i2dylCLCGGfoYImhC6T0lcNWfRT1xFH79f1FkOUfS11j+cIt61Mk+RZWjQcFxrs6L2h6lAe&#10;rYLvw88u/dDr+cbU+7/9JlmaEndKjR+Ht1cQgYZwD9/aK60gnc3geiYeAZl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S/SxcYAAADcAAAADwAAAAAAAAAAAAAAAACYAgAAZHJz&#10;L2Rvd25yZXYueG1sUEsFBgAAAAAEAAQA9QAAAIsDAAAAAA==&#10;" adj="18017" fillcolor="white [3201]" strokecolor="black [3200]" strokeweight="1pt"/>
                  <v:oval id="Oval 234" o:spid="_x0000_s1088" style="position:absolute;left:25056;top:8668;width:3821;height:34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xsMA&#10;AADcAAAADwAAAGRycy9kb3ducmV2LnhtbESPQWvCQBSE74L/YXmCF2l2tUVK6ioiFXptLBRvr9ln&#10;NiT7NmS3MfXXu4VCj8PMfMNsdqNrxUB9qD1rWGYKBHHpTc2Vho/T8eEZRIjIBlvPpOGHAuy208kG&#10;c+Ov/E5DESuRIBxy1GBj7HIpQ2nJYch8R5y8i+8dxiT7SpoerwnuWrlSai0d1pwWLHZ0sFQ2xbfT&#10;UKimILnA23kgZU9f3St/ykbr+Wzcv4CINMb/8F/7zWhYPT7B75l0BOT2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6xsMAAADcAAAADwAAAAAAAAAAAAAAAACYAgAAZHJzL2Rv&#10;d25yZXYueG1sUEsFBgAAAAAEAAQA9QAAAIgDAAAAAA==&#10;" fillcolor="white [3201]" strokecolor="black [3200]" strokeweight="1pt">
                    <v:stroke joinstyle="miter"/>
                    <v:textbox>
                      <w:txbxContent>
                        <w:p w14:paraId="013EC5CD" w14:textId="77777777" w:rsidR="009B22AA" w:rsidRPr="0002057C" w:rsidRDefault="009B22AA" w:rsidP="009C45D8">
                          <w:pPr>
                            <w:jc w:val="center"/>
                            <w:rPr>
                              <w:sz w:val="18"/>
                              <w:szCs w:val="18"/>
                              <w:lang w:val="en-US"/>
                            </w:rPr>
                          </w:pPr>
                          <w:r w:rsidRPr="0002057C">
                            <w:rPr>
                              <w:sz w:val="18"/>
                              <w:szCs w:val="18"/>
                              <w:lang w:val="en-US"/>
                            </w:rPr>
                            <w:t>3</w:t>
                          </w:r>
                        </w:p>
                      </w:txbxContent>
                    </v:textbox>
                  </v:oval>
                  <v:oval id="Oval 214" o:spid="_x0000_s1089" style="position:absolute;left:950;top:23275;width:3816;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qmpsMA&#10;AADcAAAADwAAAGRycy9kb3ducmV2LnhtbESPwWrDMBBE74H+g9hCLyGREkIoTmQTSgu9xgmU3rbW&#10;xjK2VsZSHbdfHwUKPQ4z84bZF5PrxEhDaDxrWC0VCOLKm4ZrDefT2+IZRIjIBjvPpOGHAhT5w2yP&#10;mfFXPtJYxlokCIcMNdgY+0zKUFlyGJa+J07exQ8OY5JDLc2A1wR3nVwrtZUOG04LFnt6sVS15bfT&#10;UKq2JDnH38+RlD199a/8IVutnx6nww5EpCn+h//a70bDerWB+5l0BGR+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gqmpsMAAADcAAAADwAAAAAAAAAAAAAAAACYAgAAZHJzL2Rv&#10;d25yZXYueG1sUEsFBgAAAAAEAAQA9QAAAIgDAAAAAA==&#10;" fillcolor="white [3201]" strokecolor="black [3200]" strokeweight="1pt">
                    <v:stroke joinstyle="miter"/>
                    <v:textbox>
                      <w:txbxContent>
                        <w:p w14:paraId="6037075D" w14:textId="77777777" w:rsidR="009B22AA" w:rsidRPr="0002057C" w:rsidRDefault="009B22AA" w:rsidP="009C45D8">
                          <w:pPr>
                            <w:jc w:val="center"/>
                            <w:rPr>
                              <w:sz w:val="18"/>
                              <w:szCs w:val="18"/>
                              <w:lang w:val="en-US"/>
                            </w:rPr>
                          </w:pPr>
                          <w:r w:rsidRPr="0002057C">
                            <w:rPr>
                              <w:sz w:val="18"/>
                              <w:szCs w:val="18"/>
                              <w:lang w:val="en-US"/>
                            </w:rPr>
                            <w:t>5</w:t>
                          </w:r>
                        </w:p>
                      </w:txbxContent>
                    </v:textbox>
                  </v:oval>
                  <v:shape id="Trapezoid 227" o:spid="_x0000_s1090" style="position:absolute;left:25650;top:14725;width:13290;height:6521;visibility:visible;mso-wrap-style:square;v-text-anchor:middle" coordsize="1329021,65209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6odcYA&#10;AADcAAAADwAAAGRycy9kb3ducmV2LnhtbESPQWvCQBSE70L/w/IK3nTTEFtJXUVahB6KRduLt9fs&#10;MxubfRuyq4n+elcQehxm5htmtuhtLU7U+sqxgqdxAoK4cLriUsHP92o0BeEDssbaMSk4k4fF/GEw&#10;w1y7jjd02oZSRAj7HBWYEJpcSl8YsujHriGO3t61FkOUbSl1i12E21qmSfIsLVYcFww29Gao+Nse&#10;rYLDrvt8N5Pma8OX326tOVuuskyp4WO/fAURqA//4Xv7QytI0xe4nYlHQM6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b6odcYAAADcAAAADwAAAAAAAAAAAAAAAACYAgAAZHJz&#10;L2Rvd25yZXYueG1sUEsFBgAAAAAEAAQA9QAAAIsDAAAAAA==&#10;" adj="-11796480,,5400" path="m,652093l163023,,1165998,r163023,652093l,652093xe" fillcolor="white [3201]" strokecolor="black [3200]" strokeweight="1pt">
                    <v:stroke joinstyle="miter"/>
                    <v:formulas/>
                    <v:path arrowok="t" o:connecttype="custom" o:connectlocs="0,652093;163023,0;1165998,0;1329021,652093;0,652093" o:connectangles="0,0,0,0,0" textboxrect="0,0,1329021,652093"/>
                    <v:textbox>
                      <w:txbxContent>
                        <w:p w14:paraId="3A2255FA" w14:textId="77777777" w:rsidR="009B22AA" w:rsidRPr="0002057C" w:rsidRDefault="009B22AA" w:rsidP="009C45D8">
                          <w:pPr>
                            <w:jc w:val="center"/>
                            <w:rPr>
                              <w:sz w:val="18"/>
                              <w:szCs w:val="18"/>
                              <w:lang w:val="en-US"/>
                            </w:rPr>
                          </w:pPr>
                          <w:r w:rsidRPr="0002057C">
                            <w:rPr>
                              <w:sz w:val="18"/>
                              <w:szCs w:val="18"/>
                              <w:lang w:val="en-US"/>
                            </w:rPr>
                            <w:t>Lexicon Evaluators</w:t>
                          </w:r>
                        </w:p>
                      </w:txbxContent>
                    </v:textbox>
                  </v:shape>
                  <v:shape id="Right Arrow 237" o:spid="_x0000_s1091" type="#_x0000_t13" style="position:absolute;left:4572;top:24641;width:5397;height:179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Mx9sMA&#10;AADcAAAADwAAAGRycy9kb3ducmV2LnhtbESPQWsCMRSE70L/Q3gFb5pVQe1qlFIplt7ctffn5rm7&#10;dPMSkqjrv2+EgsdhZr5h1tvedOJKPrSWFUzGGQjiyuqWawXH8nO0BBEissbOMim4U4Dt5mWwxlzb&#10;Gx/oWsRaJAiHHBU0MbpcylA1ZDCMrSNO3tl6gzFJX0vt8ZbgppPTLJtLgy2nhQYdfTRU/RYXo8C9&#10;4fd+v3OuXMyK3aXF03ny45UavvbvKxCR+vgM/7e/tILpbAGPM+kIyM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rMx9sMAAADcAAAADwAAAAAAAAAAAAAAAACYAgAAZHJzL2Rv&#10;d25yZXYueG1sUEsFBgAAAAAEAAQA9QAAAIgDAAAAAA==&#10;" adj="18004" fillcolor="white [3201]" strokecolor="black [3200]" strokeweight="1pt"/>
                  <v:oval id="Oval 232" o:spid="_x0000_s1092" style="position:absolute;left:16981;top:10925;width:3810;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rHKcMA&#10;AADcAAAADwAAAGRycy9kb3ducmV2LnhtbESPQWvCQBSE74L/YXmFXqTuNkKR6CpFWui1sSDeXrPP&#10;bEj2bchuY/TXdwXB4zAz3zDr7ehaMVAfas8aXucKBHHpTc2Vhp/958sSRIjIBlvPpOFCAbab6WSN&#10;ufFn/qahiJVIEA45arAxdrmUobTkMMx9R5y8k+8dxiT7SpoezwnuWpkp9SYd1pwWLHa0s1Q2xZ/T&#10;UKimIDnD63EgZfe/3QcfZKP189P4vgIRaYyP8L39ZTRkiwxuZ9IRkJ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RrHKcMAAADcAAAADwAAAAAAAAAAAAAAAACYAgAAZHJzL2Rv&#10;d25yZXYueG1sUEsFBgAAAAAEAAQA9QAAAIgDAAAAAA==&#10;" fillcolor="white [3201]" strokecolor="black [3200]" strokeweight="1pt">
                    <v:stroke joinstyle="miter"/>
                    <v:textbox>
                      <w:txbxContent>
                        <w:p w14:paraId="524918EF" w14:textId="77777777" w:rsidR="009B22AA" w:rsidRPr="0002057C" w:rsidRDefault="009B22AA" w:rsidP="009C45D8">
                          <w:pPr>
                            <w:jc w:val="center"/>
                            <w:rPr>
                              <w:sz w:val="18"/>
                              <w:szCs w:val="18"/>
                              <w:lang w:val="en-US"/>
                            </w:rPr>
                          </w:pPr>
                          <w:r w:rsidRPr="0002057C">
                            <w:rPr>
                              <w:sz w:val="18"/>
                              <w:szCs w:val="18"/>
                              <w:lang w:val="en-US"/>
                            </w:rPr>
                            <w:t>2</w:t>
                          </w:r>
                        </w:p>
                      </w:txbxContent>
                    </v:textbox>
                  </v:oval>
                  <v:shape id="Right Arrow 231" o:spid="_x0000_s1093" type="#_x0000_t13" style="position:absolute;left:12825;top:15081;width:11988;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XsB8MA&#10;AADcAAAADwAAAGRycy9kb3ducmV2LnhtbESPQWsCMRSE7wX/Q3iF3mpWF1S2RlkFQfHSqhdvj83r&#10;7tLNy5LENf33Rij0OMzMN8xyHU0nBnK+taxgMs5AEFdWt1wruJx37wsQPiBr7CyTgl/ysF6NXpZY&#10;aHvnLxpOoRYJwr5ABU0IfSGlrxoy6Me2J07et3UGQ5KultrhPcFNJ6dZNpMGW04LDfa0baj6Od2M&#10;gry0g7uU5qDzK87n8XNzPFJU6u01lh8gAsXwH/5r77WCaT6B55l0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OXsB8MAAADcAAAADwAAAAAAAAAAAAAAAACYAgAAZHJzL2Rv&#10;d25yZXYueG1sUEsFBgAAAAAEAAQA9QAAAIgDAAAAAA==&#10;" adj="19981" fillcolor="white [3201]" strokecolor="black [3200]" strokeweight="1pt">
                    <v:stroke dashstyle="dash"/>
                  </v:shape>
                  <v:shape id="Right Arrow 235" o:spid="_x0000_s1094" type="#_x0000_t13" style="position:absolute;left:12825;top:17456;width:11988;height:1797;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5148MA&#10;AADcAAAADwAAAGRycy9kb3ducmV2LnhtbESPUWvCQBCE3wX/w7FCX0QvWpSaeooIBRGkVPMDltw2&#10;Ceb2Qm7V5N97BaGPw8x8w6y3navVndpQeTYwmyagiHNvKy4MZJevyQeoIMgWa89koKcA281wsMbU&#10;+gf/0P0shYoQDikaKEWaVOuQl+QwTH1DHL1f3zqUKNtC2xYfEe5qPU+SpXZYcVwosaF9Sfn1fHMG&#10;TrLYrXy/PF72V3f4lnGW9JgZ8zbqdp+ghDr5D7/aB2tg/r6AvzPxCOjN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z5148MAAADcAAAADwAAAAAAAAAAAAAAAACYAgAAZHJzL2Rv&#10;d25yZXYueG1sUEsFBgAAAAAEAAQA9QAAAIgDAAAAAA==&#10;" adj="19981" fillcolor="white [3201]" strokecolor="black [3200]" strokeweight="1pt">
                    <v:stroke dashstyle="dash"/>
                  </v:shape>
                  <v:oval id="Oval 236" o:spid="_x0000_s1095" style="position:absolute;left:16981;top:19713;width:3810;height:34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HBKsMA&#10;AADcAAAADwAAAGRycy9kb3ducmV2LnhtbESPwWrDMBBE74X8g9hALyWRmkIITmQTQgK51imU3jbW&#10;xjK2VsZSHbdfXxUKPQ4z84bZFZPrxEhDaDxreF4qEMSVNw3XGt4up8UGRIjIBjvPpOGLAhT57GGH&#10;mfF3fqWxjLVIEA4ZarAx9pmUobLkMCx9T5y8mx8cxiSHWpoB7wnuOrlSai0dNpwWLPZ0sFS15afT&#10;UKq2JPmE3x8jKXu59kd+l63Wj/NpvwURaYr/4b/22WhYvazh90w6Aj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HBKsMAAADcAAAADwAAAAAAAAAAAAAAAACYAgAAZHJzL2Rv&#10;d25yZXYueG1sUEsFBgAAAAAEAAQA9QAAAIgDAAAAAA==&#10;" fillcolor="white [3201]" strokecolor="black [3200]" strokeweight="1pt">
                    <v:stroke joinstyle="miter"/>
                    <v:textbox>
                      <w:txbxContent>
                        <w:p w14:paraId="594E5CBE" w14:textId="77777777" w:rsidR="009B22AA" w:rsidRPr="0002057C" w:rsidRDefault="009B22AA" w:rsidP="009C45D8">
                          <w:pPr>
                            <w:jc w:val="center"/>
                            <w:rPr>
                              <w:sz w:val="18"/>
                              <w:szCs w:val="18"/>
                              <w:lang w:val="en-US"/>
                            </w:rPr>
                          </w:pPr>
                          <w:r w:rsidRPr="0002057C">
                            <w:rPr>
                              <w:sz w:val="18"/>
                              <w:szCs w:val="18"/>
                              <w:lang w:val="en-US"/>
                            </w:rPr>
                            <w:t>4</w:t>
                          </w:r>
                        </w:p>
                      </w:txbxContent>
                    </v:textbox>
                  </v:oval>
                  <v:group id="Group 295" o:spid="_x0000_s1096" style="position:absolute;left:37288;top:29094;width:14395;height:6292" coordsize="9263,6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shape id="Snip Diagonal Corner Rectangle 296" o:spid="_x0000_s1097" style="position:absolute;left:1192;width:8071;height:4629;visibility:visible;mso-wrap-style:square;v-text-anchor:middle" coordsize="807085,462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v4sMA&#10;AADcAAAADwAAAGRycy9kb3ducmV2LnhtbESPT4vCMBTE7wt+h/AEb2uqlK5Wo8jConvwsP47P5pn&#10;W2xeQhO1fvuNIHgcZuY3zHzZmUbcqPW1ZQWjYQKCuLC65lLBYf/zOQHhA7LGxjIpeJCH5aL3Mcdc&#10;2zv/0W0XShEh7HNUUIXgcil9UZFBP7SOOHpn2xoMUbal1C3eI9w0cpwkmTRYc1yo0NF3RcVldzUK&#10;tk16detscvrqzpSG+uDS/fFXqUG/W81ABOrCO/xqb7SC8TSD55l4BO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5+v4sMAAADcAAAADwAAAAAAAAAAAAAAAACYAgAAZHJzL2Rv&#10;d25yZXYueG1sUEsFBgAAAAAEAAQA9QAAAIgDAAAAAA==&#10;" path="m,l729931,r77154,77154l807085,462915r,l77154,462915,,385761,,xe" fillcolor="white [3201]" strokecolor="black [3200]" strokeweight="1pt">
                      <v:stroke joinstyle="miter"/>
                      <v:path arrowok="t" o:connecttype="custom" o:connectlocs="0,0;729931,0;807085,77154;807085,462915;807085,462915;77154,462915;0,385761;0,0" o:connectangles="0,0,0,0,0,0,0,0"/>
                    </v:shape>
                    <v:shape id="Snip Diagonal Corner Rectangle 297" o:spid="_x0000_s1098" style="position:absolute;left:636;top:715;width:8070;height:4629;visibility:visible;mso-wrap-style:square;v-text-anchor:middle" coordsize="807085,462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MKecUA&#10;AADcAAAADwAAAGRycy9kb3ducmV2LnhtbESPT2vCQBTE7wW/w/IEb81GCWpjVhGh1B56qKaeH9mX&#10;P5h9u2RXTb99t1DocZiZ3zDFbjS9uNPgO8sK5kkKgriyuuNGQXl+fV6D8AFZY2+ZFHyTh9128lRg&#10;ru2DP+l+Co2IEPY5KmhDcLmUvmrJoE+sI45ebQeDIcqhkXrAR4SbXi7SdCkNdhwXWnR0aKm6nm5G&#10;wUef3dzbcn1ZjTVloStddv56V2o2HfcbEIHG8B/+ax+1gsXLCn7PxCMgt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0wp5xQAAANwAAAAPAAAAAAAAAAAAAAAAAJgCAABkcnMv&#10;ZG93bnJldi54bWxQSwUGAAAAAAQABAD1AAAAigMAAAAA&#10;" path="m,l729931,r77154,77154l807085,462915r,l77154,462915,,385761,,xe" fillcolor="white [3201]" strokecolor="black [3200]" strokeweight="1pt">
                      <v:stroke joinstyle="miter"/>
                      <v:path arrowok="t" o:connecttype="custom" o:connectlocs="0,0;729931,0;807085,77154;807085,462915;807085,462915;77154,462915;0,385761;0,0" o:connectangles="0,0,0,0,0,0,0,0"/>
                    </v:shape>
                    <v:shape id="Snip Diagonal Corner Rectangle 298" o:spid="_x0000_s1099" style="position:absolute;top:1669;width:8070;height:4629;visibility:visible;mso-wrap-style:square;v-text-anchor:middle" coordsize="807085,4629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ctNsMA&#10;AADcAAAADwAAAGRycy9kb3ducmV2LnhtbERPy2oCMRTdF/yHcIXuaqILsVPjUCqWoVJFLa6vkzsP&#10;nNwMk3Qc/75ZCF0eznuZDrYRPXW+dqxhOlEgiHNnai41/Jw2LwsQPiAbbByThjt5SFejpyUmxt34&#10;QP0xlCKGsE9QQxVCm0jp84os+olriSNXuM5iiLArpenwFsNtI2dKzaXFmmNDhS19VJRfj79Ww3Wd&#10;3Ul97zafzXw7LNTXfnu+FFo/j4f3NxCBhvAvfrgzo2H2GtfGM/EIyN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zctNsMAAADcAAAADwAAAAAAAAAAAAAAAACYAgAAZHJzL2Rv&#10;d25yZXYueG1sUEsFBgAAAAAEAAQA9QAAAIgDAAAAAA==&#10;" adj="-11796480,,5400" path="m,l729931,r77154,77154l807085,462915r,l77154,462915,,385761,,xe" fillcolor="white [3201]" strokecolor="black [3200]" strokeweight="1pt">
                      <v:stroke joinstyle="miter"/>
                      <v:formulas/>
                      <v:path arrowok="t" o:connecttype="custom" o:connectlocs="0,0;729931,0;807085,77154;807085,462915;807085,462915;77154,462915;0,385761;0,0" o:connectangles="0,0,0,0,0,0,0,0" textboxrect="0,0,807085,462915"/>
                      <v:textbox>
                        <w:txbxContent>
                          <w:p w14:paraId="2E48CFA6" w14:textId="77777777" w:rsidR="009B22AA" w:rsidRPr="0002057C" w:rsidRDefault="009B22AA" w:rsidP="009C45D8">
                            <w:pPr>
                              <w:jc w:val="center"/>
                              <w:rPr>
                                <w:sz w:val="18"/>
                                <w:szCs w:val="18"/>
                                <w:lang w:val="en-US"/>
                              </w:rPr>
                            </w:pPr>
                            <w:r w:rsidRPr="0002057C">
                              <w:rPr>
                                <w:sz w:val="18"/>
                                <w:szCs w:val="18"/>
                                <w:lang w:val="en-US"/>
                              </w:rPr>
                              <w:t>Labelled Gold Dataset</w:t>
                            </w:r>
                          </w:p>
                        </w:txbxContent>
                      </v:textbox>
                    </v:shape>
                  </v:group>
                  <v:shape id="Right Arrow 299" o:spid="_x0000_s1100" type="#_x0000_t13" style="position:absolute;left:15675;top:31707;width:3594;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T1wsUA&#10;AADcAAAADwAAAGRycy9kb3ducmV2LnhtbESPQWvCQBSE7wX/w/IEb3UTwdJEVxFtwUMv1RZyfGSf&#10;STD7NuyuSfTXdwuFHoeZb4ZZb0fTip6cbywrSOcJCOLS6oYrBV/n9+dXED4ga2wtk4I7edhuJk9r&#10;zLUd+JP6U6hELGGfo4I6hC6X0pc1GfRz2xFH72KdwRClq6R2OMRy08pFkrxIgw3HhRo72tdUXk83&#10;o2DxYZdFuuz4eji/facPaW/uUCg1m467FYhAY/gP/9FHHbksg98z8QjI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1PXCxQAAANwAAAAPAAAAAAAAAAAAAAAAAJgCAABkcnMv&#10;ZG93bnJldi54bWxQSwUGAAAAAAQABAD1AAAAigMAAAAA&#10;" fillcolor="white [3201]" strokecolor="black [3200]" strokeweight="1pt"/>
                  <v:shape id="Right Arrow 300" o:spid="_x0000_s1101" type="#_x0000_t13" style="position:absolute;left:32538;top:31707;width:3594;height:1797;flip:x 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a4qcAA&#10;AADcAAAADwAAAGRycy9kb3ducmV2LnhtbERP3WrCMBS+H/gO4Qi7EU3dmGg1igib7tLqAxySY1pt&#10;TkoTa317czHY5cf3v9r0rhYdtaHyrGA6yUAQa28qtgrOp+/xHESIyAZrz6TgSQE268HbCnPjH3yk&#10;rohWpBAOOSooY2xyKYMuyWGY+IY4cRffOowJtlaaFh8p3NXyI8tm0mHFqaHEhnYl6VtxdwoKjTPc&#10;3+zo+vw9WL3oRl8/u7tS78N+uwQRqY//4j/3wSj4zNL8dCYdAb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Ya4qcAAAADcAAAADwAAAAAAAAAAAAAAAACYAgAAZHJzL2Rvd25y&#10;ZXYueG1sUEsFBgAAAAAEAAQA9QAAAIUDAAAAAA==&#10;" fillcolor="white [3201]" strokecolor="black [3200]" strokeweight="1pt"/>
                  <v:shape id="Trapezoid 301" o:spid="_x0000_s1102" style="position:absolute;left:20306;top:30757;width:11240;height:4038;visibility:visible;mso-wrap-style:square;v-text-anchor:middle" coordsize="1123921,40382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NSbMYA&#10;AADcAAAADwAAAGRycy9kb3ducmV2LnhtbESPQWvCQBSE7wX/w/IK3upGBVuiGykWwYNSagvi7ZF9&#10;ZkOyb9PsmkR/fbdQ6HGYmW+Y1Xqwteio9aVjBdNJAoI4d7rkQsHX5/bpBYQPyBprx6TgRh7W2ehh&#10;hal2PX9QdwyFiBD2KSowITSplD43ZNFPXEMcvYtrLYYo20LqFvsIt7WcJclCWiw5LhhsaGMor45X&#10;q+CwPczPz8O7NXx6C/vv+6KobqjU+HF4XYIINIT/8F97pxXMkyn8nolHQGY/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RNSbMYAAADcAAAADwAAAAAAAAAAAAAAAACYAgAAZHJz&#10;L2Rvd25yZXYueG1sUEsFBgAAAAAEAAQA9QAAAIsDAAAAAA==&#10;" adj="-11796480,,5400" path="m,403828l100957,r922007,l1123921,403828,,403828xe" fillcolor="white [3201]" strokecolor="black [3200]" strokeweight="1pt">
                    <v:stroke joinstyle="miter"/>
                    <v:formulas/>
                    <v:path arrowok="t" o:connecttype="custom" o:connectlocs="0,403828;100957,0;1022964,0;1123921,403828;0,403828" o:connectangles="0,0,0,0,0" textboxrect="0,0,1123921,403828"/>
                    <v:textbox>
                      <w:txbxContent>
                        <w:p w14:paraId="3A52D8FD" w14:textId="77777777" w:rsidR="009B22AA" w:rsidRPr="0002057C" w:rsidRDefault="009B22AA" w:rsidP="009C45D8">
                          <w:pPr>
                            <w:jc w:val="center"/>
                            <w:rPr>
                              <w:sz w:val="18"/>
                              <w:szCs w:val="18"/>
                              <w:lang w:val="en-US"/>
                            </w:rPr>
                          </w:pPr>
                          <w:r w:rsidRPr="0002057C">
                            <w:rPr>
                              <w:sz w:val="18"/>
                              <w:szCs w:val="18"/>
                              <w:lang w:val="en-US"/>
                            </w:rPr>
                            <w:t>Final Score Evaluator</w:t>
                          </w:r>
                        </w:p>
                      </w:txbxContent>
                    </v:textbox>
                  </v:shape>
                  <v:oval id="Oval 302" o:spid="_x0000_s1103" style="position:absolute;left:15675;top:34794;width:3816;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cCCcMA&#10;AADcAAAADwAAAGRycy9kb3ducmV2LnhtbESPwWrDMBBE74H+g9hCLqGRkkIobmRTSgK5xgmE3rbW&#10;1jK2VsZSHLdfHxUKPQ4z84bZFpPrxEhDaDxrWC0VCOLKm4ZrDefT/ukFRIjIBjvPpOGbAhT5w2yL&#10;mfE3PtJYxlokCIcMNdgY+0zKUFlyGJa+J07elx8cxiSHWpoBbwnuOrlWaiMdNpwWLPb0bqlqy6vT&#10;UKq2JLnAn4+RlD199ju+yFbr+eP09goi0hT/w3/tg9HwrNbweyYdAZn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ZcCCcMAAADcAAAADwAAAAAAAAAAAAAAAACYAgAAZHJzL2Rv&#10;d25yZXYueG1sUEsFBgAAAAAEAAQA9QAAAIgDAAAAAA==&#10;" fillcolor="white [3201]" strokecolor="black [3200]" strokeweight="1pt">
                    <v:stroke joinstyle="miter"/>
                    <v:textbox>
                      <w:txbxContent>
                        <w:p w14:paraId="175B38E8" w14:textId="77777777" w:rsidR="009B22AA" w:rsidRPr="0002057C" w:rsidRDefault="009B22AA" w:rsidP="009C45D8">
                          <w:pPr>
                            <w:jc w:val="center"/>
                            <w:rPr>
                              <w:sz w:val="18"/>
                              <w:szCs w:val="18"/>
                              <w:lang w:val="en-US"/>
                            </w:rPr>
                          </w:pPr>
                          <w:r w:rsidRPr="0002057C">
                            <w:rPr>
                              <w:sz w:val="18"/>
                              <w:szCs w:val="18"/>
                              <w:lang w:val="en-US"/>
                            </w:rPr>
                            <w:t>6</w:t>
                          </w:r>
                        </w:p>
                      </w:txbxContent>
                    </v:textbox>
                  </v:oval>
                </v:group>
                <v:oval id="Oval 303" o:spid="_x0000_s1104" style="position:absolute;left:33147;top:34813;width:3816;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unksIA&#10;AADcAAAADwAAAGRycy9kb3ducmV2LnhtbESPQWsCMRSE74L/IbxCL6JJFYpsjVKkBa+uBfH23Lxu&#10;lt28LJt03frrjSB4HGbmG2a1GVwjeupC5VnD20yBIC68qbjU8HP4ni5BhIhssPFMGv4pwGY9Hq0w&#10;M/7Ce+rzWIoE4ZChBhtjm0kZCksOw8y3xMn79Z3DmGRXStPhJcFdI+dKvUuHFacFiy1tLRV1/uc0&#10;5KrOSU7weupJ2cO5/eKjrLV+fRk+P0BEGuIz/GjvjIaFWsD9TDoCcn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26eSwgAAANwAAAAPAAAAAAAAAAAAAAAAAJgCAABkcnMvZG93&#10;bnJldi54bWxQSwUGAAAAAAQABAD1AAAAhwMAAAAA&#10;" fillcolor="white [3201]" strokecolor="black [3200]" strokeweight="1pt">
                  <v:stroke joinstyle="miter"/>
                  <v:textbox>
                    <w:txbxContent>
                      <w:p w14:paraId="21A2CB57" w14:textId="77777777" w:rsidR="009B22AA" w:rsidRPr="0002057C" w:rsidRDefault="009B22AA" w:rsidP="009C45D8">
                        <w:pPr>
                          <w:jc w:val="center"/>
                          <w:rPr>
                            <w:sz w:val="18"/>
                            <w:szCs w:val="18"/>
                            <w:lang w:val="en-US"/>
                          </w:rPr>
                        </w:pPr>
                        <w:r w:rsidRPr="0002057C">
                          <w:rPr>
                            <w:sz w:val="18"/>
                            <w:szCs w:val="18"/>
                            <w:lang w:val="en-US"/>
                          </w:rPr>
                          <w:t>7</w:t>
                        </w:r>
                      </w:p>
                    </w:txbxContent>
                  </v:textbox>
                </v:oval>
                <w10:wrap type="topAndBottom"/>
              </v:group>
            </w:pict>
          </mc:Fallback>
        </mc:AlternateContent>
      </w:r>
      <w:r w:rsidR="00C6435F" w:rsidRPr="00BD643C">
        <w:rPr>
          <w:rFonts w:cs="Times New Roman"/>
          <w:noProof/>
        </w:rPr>
        <mc:AlternateContent>
          <mc:Choice Requires="wps">
            <w:drawing>
              <wp:anchor distT="45720" distB="45720" distL="114300" distR="114300" simplePos="0" relativeHeight="251701248" behindDoc="0" locked="0" layoutInCell="1" allowOverlap="1" wp14:anchorId="538F7EA5" wp14:editId="439ECDD8">
                <wp:simplePos x="0" y="0"/>
                <wp:positionH relativeFrom="column">
                  <wp:posOffset>0</wp:posOffset>
                </wp:positionH>
                <wp:positionV relativeFrom="paragraph">
                  <wp:posOffset>4343400</wp:posOffset>
                </wp:positionV>
                <wp:extent cx="5450205" cy="295910"/>
                <wp:effectExtent l="0" t="0" r="0" b="8890"/>
                <wp:wrapTopAndBottom/>
                <wp:docPr id="2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2E9EB512" w14:textId="5E762CDB" w:rsidR="009B22AA" w:rsidRPr="00905CD1" w:rsidRDefault="009B22AA" w:rsidP="009C45D8">
                            <w:pPr>
                              <w:rPr>
                                <w:i/>
                                <w:sz w:val="20"/>
                              </w:rPr>
                            </w:pPr>
                            <w:r w:rsidRPr="00905CD1">
                              <w:rPr>
                                <w:i/>
                                <w:sz w:val="20"/>
                              </w:rPr>
                              <w:t xml:space="preserve">Figure </w:t>
                            </w:r>
                            <w:r>
                              <w:rPr>
                                <w:i/>
                                <w:sz w:val="20"/>
                              </w:rPr>
                              <w:t>7</w:t>
                            </w:r>
                            <w:r w:rsidRPr="00905CD1">
                              <w:rPr>
                                <w:i/>
                                <w:sz w:val="20"/>
                              </w:rPr>
                              <w:t xml:space="preserve">. </w:t>
                            </w:r>
                            <w:r>
                              <w:rPr>
                                <w:i/>
                                <w:sz w:val="20"/>
                              </w:rPr>
                              <w:t>A flow diagram of the lexicon-based metho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8F7EA5" id="_x0000_s1105" type="#_x0000_t202" style="position:absolute;left:0;text-align:left;margin-left:0;margin-top:342pt;width:429.15pt;height:23.3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" stroked="f">
                <v:textbox>
                  <w:txbxContent>
                    <w:p w14:paraId="2E9EB512" w14:textId="5E762CDB" w:rsidR="009B22AA" w:rsidRPr="00905CD1" w:rsidRDefault="009B22AA" w:rsidP="009C45D8">
                      <w:pPr>
                        <w:rPr>
                          <w:i/>
                          <w:sz w:val="20"/>
                        </w:rPr>
                      </w:pPr>
                      <w:r w:rsidRPr="00905CD1">
                        <w:rPr>
                          <w:i/>
                          <w:sz w:val="20"/>
                        </w:rPr>
                        <w:t xml:space="preserve">Figure </w:t>
                      </w:r>
                      <w:r>
                        <w:rPr>
                          <w:i/>
                          <w:sz w:val="20"/>
                        </w:rPr>
                        <w:t>7</w:t>
                      </w:r>
                      <w:r w:rsidRPr="00905CD1">
                        <w:rPr>
                          <w:i/>
                          <w:sz w:val="20"/>
                        </w:rPr>
                        <w:t xml:space="preserve">. </w:t>
                      </w:r>
                      <w:r>
                        <w:rPr>
                          <w:i/>
                          <w:sz w:val="20"/>
                        </w:rPr>
                        <w:t>A flow diagram of the lexicon-based method</w:t>
                      </w:r>
                    </w:p>
                  </w:txbxContent>
                </v:textbox>
                <w10:wrap type="topAndBottom"/>
              </v:shape>
            </w:pict>
          </mc:Fallback>
        </mc:AlternateContent>
      </w:r>
      <w:r w:rsidR="00790E42" w:rsidRPr="00BD643C">
        <w:br w:type="page"/>
      </w:r>
    </w:p>
    <w:p w14:paraId="39AAF5F9" w14:textId="527D9CE4" w:rsidR="0065507D" w:rsidRPr="00BD643C" w:rsidRDefault="0065507D" w:rsidP="00173DAD">
      <w:pPr>
        <w:pStyle w:val="Heading2"/>
        <w:numPr>
          <w:ilvl w:val="1"/>
          <w:numId w:val="36"/>
        </w:numPr>
        <w:spacing w:line="360" w:lineRule="auto"/>
        <w:jc w:val="both"/>
        <w:rPr>
          <w:rFonts w:cs="Times New Roman"/>
        </w:rPr>
      </w:pPr>
      <w:bookmarkStart w:id="53" w:name="_Toc525399658"/>
      <w:r w:rsidRPr="00BD643C">
        <w:rPr>
          <w:rFonts w:cs="Times New Roman"/>
        </w:rPr>
        <w:lastRenderedPageBreak/>
        <w:t>Learning-based method</w:t>
      </w:r>
      <w:bookmarkEnd w:id="53"/>
    </w:p>
    <w:p w14:paraId="6EA9DD37" w14:textId="77777777" w:rsidR="00E150C5" w:rsidRPr="00BD643C" w:rsidRDefault="00E150C5" w:rsidP="00F008E3">
      <w:pPr>
        <w:spacing w:line="360" w:lineRule="auto"/>
        <w:jc w:val="both"/>
      </w:pPr>
    </w:p>
    <w:p w14:paraId="5D034D7E" w14:textId="6929A73E" w:rsidR="00E150C5" w:rsidRPr="00BD643C" w:rsidRDefault="00E150C5" w:rsidP="00F008E3">
      <w:pPr>
        <w:spacing w:line="360" w:lineRule="auto"/>
        <w:jc w:val="both"/>
      </w:pPr>
      <w:r w:rsidRPr="00BD643C">
        <w:t>The learning-based method utilises available traditional regression algorithms in Weka as well as the L2-regularized L2-loss SVM regression model in the LIBLINEAR external package of Weka. Different classifier algorithms are</w:t>
      </w:r>
      <w:r w:rsidR="00663DC3">
        <w:t xml:space="preserve"> also</w:t>
      </w:r>
      <w:r w:rsidRPr="00BD643C">
        <w:t xml:space="preserve"> tested to evaluate the model which yields the best result</w:t>
      </w:r>
      <w:r w:rsidR="00296ADC" w:rsidRPr="00BD643C">
        <w:t xml:space="preserve">. The following classifiers </w:t>
      </w:r>
      <w:r w:rsidR="00436CB3">
        <w:t>are</w:t>
      </w:r>
      <w:r w:rsidR="00296ADC" w:rsidRPr="00BD643C">
        <w:t xml:space="preserve"> tested:</w:t>
      </w:r>
    </w:p>
    <w:p w14:paraId="7CB21002" w14:textId="35919E31" w:rsidR="00296ADC" w:rsidRDefault="00296ADC" w:rsidP="00F008E3">
      <w:pPr>
        <w:pStyle w:val="ListParagraph"/>
        <w:numPr>
          <w:ilvl w:val="0"/>
          <w:numId w:val="19"/>
        </w:numPr>
        <w:spacing w:line="360" w:lineRule="auto"/>
        <w:jc w:val="both"/>
      </w:pPr>
      <w:r w:rsidRPr="00BD643C">
        <w:t>L2-regularized L2-loss SVM regression model with the regularization parameter C set to 1, implemented in LIBLINEAR.</w:t>
      </w:r>
    </w:p>
    <w:p w14:paraId="2E6E96BE" w14:textId="3882083A" w:rsidR="00CB2DCC" w:rsidRDefault="00CB2DCC" w:rsidP="00CB2DCC">
      <w:pPr>
        <w:pStyle w:val="ListParagraph"/>
        <w:numPr>
          <w:ilvl w:val="1"/>
          <w:numId w:val="19"/>
        </w:numPr>
        <w:spacing w:line="360" w:lineRule="auto"/>
        <w:jc w:val="both"/>
      </w:pPr>
      <w:r>
        <w:t xml:space="preserve">L2-regularlization </w:t>
      </w:r>
      <w:r w:rsidR="007E11B6">
        <w:t>is known as ridge regression</w:t>
      </w:r>
    </w:p>
    <w:p w14:paraId="6CF84B90" w14:textId="5535D412" w:rsidR="007E11B6" w:rsidRPr="00BD643C" w:rsidRDefault="007E11B6" w:rsidP="00CB2DCC">
      <w:pPr>
        <w:pStyle w:val="ListParagraph"/>
        <w:numPr>
          <w:ilvl w:val="1"/>
          <w:numId w:val="19"/>
        </w:numPr>
        <w:spacing w:line="360" w:lineRule="auto"/>
        <w:jc w:val="both"/>
      </w:pPr>
      <w:r>
        <w:t xml:space="preserve">L2-loss is </w:t>
      </w:r>
      <w:r w:rsidR="00034B8B">
        <w:t>calculated by s</w:t>
      </w:r>
      <w:r w:rsidR="00034B8B" w:rsidRPr="00034B8B">
        <w:t>um of the all the squared differences between the true value and the predicted value</w:t>
      </w:r>
    </w:p>
    <w:p w14:paraId="561D0B65" w14:textId="6C19DEA0" w:rsidR="00296ADC" w:rsidRPr="00BD643C" w:rsidRDefault="00296ADC" w:rsidP="00F008E3">
      <w:pPr>
        <w:pStyle w:val="ListParagraph"/>
        <w:numPr>
          <w:ilvl w:val="0"/>
          <w:numId w:val="19"/>
        </w:numPr>
        <w:spacing w:line="360" w:lineRule="auto"/>
        <w:jc w:val="both"/>
      </w:pPr>
      <w:r w:rsidRPr="00BD643C">
        <w:t>Random Forest</w:t>
      </w:r>
    </w:p>
    <w:p w14:paraId="334B0679" w14:textId="733D1AD7" w:rsidR="00296ADC" w:rsidRPr="00BD643C" w:rsidRDefault="00296ADC" w:rsidP="00F008E3">
      <w:pPr>
        <w:pStyle w:val="ListParagraph"/>
        <w:numPr>
          <w:ilvl w:val="0"/>
          <w:numId w:val="19"/>
        </w:numPr>
        <w:spacing w:line="360" w:lineRule="auto"/>
        <w:jc w:val="both"/>
      </w:pPr>
      <w:r w:rsidRPr="00BD643C">
        <w:t>Additive Regression / Gradient Boosting</w:t>
      </w:r>
    </w:p>
    <w:p w14:paraId="60440F32" w14:textId="080CC6DA" w:rsidR="00296ADC" w:rsidRPr="00BD643C" w:rsidRDefault="00296ADC" w:rsidP="00F008E3">
      <w:pPr>
        <w:pStyle w:val="ListParagraph"/>
        <w:numPr>
          <w:ilvl w:val="0"/>
          <w:numId w:val="19"/>
        </w:numPr>
        <w:spacing w:line="360" w:lineRule="auto"/>
        <w:jc w:val="both"/>
      </w:pPr>
      <w:r w:rsidRPr="00BD643C">
        <w:t>AdaBoost</w:t>
      </w:r>
    </w:p>
    <w:p w14:paraId="2E07D6B1" w14:textId="3F4D0BCF" w:rsidR="00296ADC" w:rsidRPr="00BD643C" w:rsidRDefault="00296ADC" w:rsidP="00F008E3">
      <w:pPr>
        <w:pStyle w:val="ListParagraph"/>
        <w:numPr>
          <w:ilvl w:val="0"/>
          <w:numId w:val="19"/>
        </w:numPr>
        <w:spacing w:line="360" w:lineRule="auto"/>
        <w:jc w:val="both"/>
      </w:pPr>
      <w:r w:rsidRPr="00BD643C">
        <w:t>Bagging</w:t>
      </w:r>
    </w:p>
    <w:p w14:paraId="16A0E4BC" w14:textId="688170BD" w:rsidR="00296ADC" w:rsidRDefault="00296ADC" w:rsidP="00F008E3">
      <w:pPr>
        <w:pStyle w:val="ListParagraph"/>
        <w:numPr>
          <w:ilvl w:val="0"/>
          <w:numId w:val="19"/>
        </w:numPr>
        <w:spacing w:line="360" w:lineRule="auto"/>
        <w:jc w:val="both"/>
      </w:pPr>
      <w:r w:rsidRPr="00BD643C">
        <w:t>Linear Regression</w:t>
      </w:r>
    </w:p>
    <w:p w14:paraId="4E93CD22" w14:textId="1AB2F5CE" w:rsidR="00BB619C" w:rsidRDefault="00BB619C" w:rsidP="00663DC3">
      <w:pPr>
        <w:spacing w:line="360" w:lineRule="auto"/>
        <w:jc w:val="both"/>
      </w:pPr>
      <w:r>
        <w:t xml:space="preserve">Linear classification has become one of the most promising learning techniques for large sparse data with huge number of features, which coincides with the type of datasets being experimented on. </w:t>
      </w:r>
      <w:r w:rsidR="00372E04">
        <w:t xml:space="preserve">Linear classification is recommended for text classification as most of text classification problems are linearly separable and contains a lot of features. </w:t>
      </w:r>
      <w:r>
        <w:t>As such, t</w:t>
      </w:r>
      <w:r w:rsidR="00663DC3">
        <w:t xml:space="preserve">he main algorithm that is proposed by the author is </w:t>
      </w:r>
      <w:r w:rsidR="00835217">
        <w:t>linear SVM implemented in LIBLINEAR</w:t>
      </w:r>
      <w:r w:rsidR="00663DC3">
        <w:t>.</w:t>
      </w:r>
    </w:p>
    <w:p w14:paraId="5FCA12E0" w14:textId="27D7D2BF" w:rsidR="00BB619C" w:rsidRDefault="00BB619C" w:rsidP="00663DC3">
      <w:pPr>
        <w:spacing w:line="360" w:lineRule="auto"/>
        <w:jc w:val="both"/>
      </w:pPr>
      <w:r>
        <w:t>The idea behind SVM is to find the hyperplane that maximizes the margin around the hyperplane that separates the different classes. Using a linear classifier often gives bad results as it is not easy to accurately separate using a linear decision boundary. This is solved by mapping the original non-linear separable data into a higher dimension in when it can be separated linearly. This allows features to features mapping at the expense of being computational expensive proportional to the amount of features and data.</w:t>
      </w:r>
    </w:p>
    <w:p w14:paraId="1A1DCB0A" w14:textId="560CC6EB" w:rsidR="00BB619C" w:rsidRDefault="00372E04" w:rsidP="00663DC3">
      <w:pPr>
        <w:spacing w:line="360" w:lineRule="auto"/>
        <w:jc w:val="both"/>
      </w:pPr>
      <w:r>
        <w:t>However, t</w:t>
      </w:r>
      <w:r w:rsidR="00BB619C">
        <w:t xml:space="preserve">he author understands that the number of features is large as from the experiments, and sees that mapping data to a higher dimensional space is not needed as the nonlinear mapping does not improve the performance. Using a </w:t>
      </w:r>
      <w:r w:rsidR="00BB619C">
        <w:lastRenderedPageBreak/>
        <w:t>linear kernel tends to perform very well in this kind of situation such as document classification.</w:t>
      </w:r>
      <w:r w:rsidR="00933981">
        <w:t xml:space="preserve"> In sentiment analysis, text are being analysed in various levels, mainly document-level, and sentence-level aspect level. In short texts such as the twitter dataset that the author is experimenting with, the analysis falls under document level analysis which complements well with the type of learning model suggested.</w:t>
      </w:r>
    </w:p>
    <w:p w14:paraId="453F15F0" w14:textId="0AEE5818" w:rsidR="00D06AE0" w:rsidRDefault="00933981" w:rsidP="00663DC3">
      <w:pPr>
        <w:spacing w:line="360" w:lineRule="auto"/>
        <w:jc w:val="both"/>
      </w:pPr>
      <w:r>
        <w:t>To</w:t>
      </w:r>
      <w:r w:rsidR="00BB619C">
        <w:t xml:space="preserve"> curb the computationa</w:t>
      </w:r>
      <w:r>
        <w:t>l cost, LIBLINEAR is introduced.</w:t>
      </w:r>
      <w:r w:rsidR="00BB619C">
        <w:t xml:space="preserve"> LIBLINEAR provides efficiency for training large-scale problems</w:t>
      </w:r>
      <w:r w:rsidR="00C824C4">
        <w:t xml:space="preserve"> at O(n) cost</w:t>
      </w:r>
      <w:r w:rsidR="00BB619C">
        <w:t xml:space="preserve"> as compared to a general SVM solver</w:t>
      </w:r>
      <w:r w:rsidR="00C824C4">
        <w:t xml:space="preserve"> at approximately O(n</w:t>
      </w:r>
      <w:r w:rsidR="00C824C4">
        <w:rPr>
          <w:vertAlign w:val="superscript"/>
        </w:rPr>
        <w:t>2</w:t>
      </w:r>
      <w:r w:rsidR="00C824C4">
        <w:t>) to O(n</w:t>
      </w:r>
      <w:r w:rsidR="00C824C4">
        <w:rPr>
          <w:vertAlign w:val="superscript"/>
        </w:rPr>
        <w:t>3</w:t>
      </w:r>
      <w:r w:rsidR="00C824C4">
        <w:t>)</w:t>
      </w:r>
      <w:r w:rsidR="00BB619C">
        <w:t>. For Logistic regression, LIBLINEAR implements a trust region Newton method.</w:t>
      </w:r>
      <w:r>
        <w:t xml:space="preserve"> It is accompanied with regularization and loss functions which will help to reduce the amplitude of the model’s coefficients, reducing overfitting</w:t>
      </w:r>
      <w:r w:rsidR="008201B0">
        <w:t>/multicollinearity</w:t>
      </w:r>
      <w:r>
        <w:t xml:space="preserve"> and may lead to a more stable </w:t>
      </w:r>
      <w:r w:rsidR="002B1D31">
        <w:t>and robust</w:t>
      </w:r>
      <w:r>
        <w:t xml:space="preserve"> model. </w:t>
      </w:r>
    </w:p>
    <w:p w14:paraId="1C57B2FB" w14:textId="69F1F920" w:rsidR="00CE419E" w:rsidRPr="00BD643C" w:rsidRDefault="00E72F0A" w:rsidP="00663DC3">
      <w:pPr>
        <w:spacing w:line="360" w:lineRule="auto"/>
        <w:jc w:val="both"/>
      </w:pPr>
      <w:r>
        <w:t>Furthermore, accompanied by many published papers, SVM has proven to show a better score as compared to any other algorithms used. In order to compensate the amount of computational time, data pre-processing are implemented to reduce the feature space as much as possible.</w:t>
      </w:r>
    </w:p>
    <w:p w14:paraId="00C65B77" w14:textId="7918BF53" w:rsidR="00790E42" w:rsidRPr="00BD643C" w:rsidRDefault="006E10C9" w:rsidP="00F008E3">
      <w:pPr>
        <w:spacing w:line="360" w:lineRule="auto"/>
        <w:jc w:val="both"/>
      </w:pPr>
      <w:r w:rsidRPr="00BD643C">
        <w:t>All</w:t>
      </w:r>
      <w:r w:rsidR="00C43929" w:rsidRPr="00BD643C">
        <w:t xml:space="preserve"> the learning-based classifiers </w:t>
      </w:r>
      <w:r w:rsidR="00436CB3">
        <w:t>are</w:t>
      </w:r>
      <w:r w:rsidR="00C43929" w:rsidRPr="00BD643C">
        <w:t xml:space="preserve"> implemented using the same approach</w:t>
      </w:r>
      <w:r w:rsidR="00436CB3">
        <w:t xml:space="preserve"> as shown in Figure 8</w:t>
      </w:r>
      <w:r w:rsidR="00C43929" w:rsidRPr="00BD643C">
        <w:t xml:space="preserve">; the training data </w:t>
      </w:r>
      <w:r w:rsidR="00436CB3">
        <w:t>is</w:t>
      </w:r>
      <w:r w:rsidR="00C43929" w:rsidRPr="00BD643C">
        <w:t xml:space="preserve"> pre-processed before it </w:t>
      </w:r>
      <w:r w:rsidR="00436CB3">
        <w:t>is</w:t>
      </w:r>
      <w:r w:rsidR="00C43929" w:rsidRPr="00BD643C">
        <w:t xml:space="preserve"> sent to the learning-based classifier. The test set </w:t>
      </w:r>
      <w:r w:rsidR="00436CB3">
        <w:t>is</w:t>
      </w:r>
      <w:r w:rsidR="00C43929" w:rsidRPr="00BD643C">
        <w:t xml:space="preserve"> pa</w:t>
      </w:r>
      <w:r w:rsidR="00A35323" w:rsidRPr="00BD643C">
        <w:t>s</w:t>
      </w:r>
      <w:r w:rsidR="00C43929" w:rsidRPr="00BD643C">
        <w:t xml:space="preserve">sed into the learning-based classifier and </w:t>
      </w:r>
      <w:r w:rsidR="00436CB3">
        <w:t>is</w:t>
      </w:r>
      <w:r w:rsidR="00A35323" w:rsidRPr="00BD643C">
        <w:t xml:space="preserve"> evaluated by the classifier model. The test set </w:t>
      </w:r>
      <w:r w:rsidR="00436CB3">
        <w:t>is</w:t>
      </w:r>
      <w:r w:rsidR="00A35323" w:rsidRPr="00BD643C">
        <w:t xml:space="preserve"> automatically labelled b</w:t>
      </w:r>
      <w:r w:rsidR="000E4787" w:rsidRPr="00BD643C">
        <w:t>y the classifier model before the score</w:t>
      </w:r>
      <w:r w:rsidR="00A35323" w:rsidRPr="00BD643C">
        <w:t xml:space="preserve"> is being </w:t>
      </w:r>
      <w:r w:rsidR="00790E42" w:rsidRPr="00BD643C">
        <w:t>evaluated against</w:t>
      </w:r>
      <w:r w:rsidR="00A35323" w:rsidRPr="00BD643C">
        <w:t xml:space="preserve"> the gold test </w:t>
      </w:r>
      <w:r w:rsidR="00790E42" w:rsidRPr="00BD643C">
        <w:t>data to predict the accuracy.</w:t>
      </w:r>
    </w:p>
    <w:p w14:paraId="7E70D191" w14:textId="6BBF6B67" w:rsidR="000E4787" w:rsidRPr="00BD643C" w:rsidRDefault="000E4787" w:rsidP="00F008E3">
      <w:pPr>
        <w:spacing w:line="360" w:lineRule="auto"/>
        <w:jc w:val="both"/>
      </w:pPr>
    </w:p>
    <w:p w14:paraId="7637B77D" w14:textId="77777777" w:rsidR="007108AB" w:rsidRDefault="007108AB" w:rsidP="00835217">
      <w:pPr>
        <w:jc w:val="both"/>
      </w:pPr>
      <w:bookmarkStart w:id="54" w:name="_Toc524881797"/>
    </w:p>
    <w:p w14:paraId="52871BA3" w14:textId="77777777" w:rsidR="007108AB" w:rsidRDefault="007108AB" w:rsidP="00835217">
      <w:pPr>
        <w:jc w:val="both"/>
      </w:pPr>
    </w:p>
    <w:p w14:paraId="5EEE1190" w14:textId="78D1D145" w:rsidR="00543AA8" w:rsidRPr="00835217" w:rsidRDefault="008A07BA" w:rsidP="00835217">
      <w:pPr>
        <w:jc w:val="both"/>
      </w:pPr>
      <w:r w:rsidRPr="00BD643C">
        <w:rPr>
          <w:rFonts w:cs="Times New Roman"/>
          <w:noProof/>
        </w:rPr>
        <w:lastRenderedPageBreak/>
        <mc:AlternateContent>
          <mc:Choice Requires="wps">
            <w:drawing>
              <wp:anchor distT="45720" distB="45720" distL="114300" distR="114300" simplePos="0" relativeHeight="251745280" behindDoc="0" locked="0" layoutInCell="1" allowOverlap="1" wp14:anchorId="51206113" wp14:editId="6C72686D">
                <wp:simplePos x="0" y="0"/>
                <wp:positionH relativeFrom="column">
                  <wp:posOffset>174625</wp:posOffset>
                </wp:positionH>
                <wp:positionV relativeFrom="paragraph">
                  <wp:posOffset>4567555</wp:posOffset>
                </wp:positionV>
                <wp:extent cx="5450205" cy="295910"/>
                <wp:effectExtent l="0" t="0" r="0" b="8890"/>
                <wp:wrapTopAndBottom/>
                <wp:docPr id="3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3B5CA98D" w14:textId="6BA1CC59" w:rsidR="009B22AA" w:rsidRPr="00905CD1" w:rsidRDefault="009B22AA" w:rsidP="0002057C">
                            <w:pPr>
                              <w:rPr>
                                <w:i/>
                                <w:sz w:val="20"/>
                              </w:rPr>
                            </w:pPr>
                            <w:r w:rsidRPr="00905CD1">
                              <w:rPr>
                                <w:i/>
                                <w:sz w:val="20"/>
                              </w:rPr>
                              <w:t xml:space="preserve">Figure </w:t>
                            </w:r>
                            <w:r>
                              <w:rPr>
                                <w:i/>
                                <w:sz w:val="20"/>
                              </w:rPr>
                              <w:t>8</w:t>
                            </w:r>
                            <w:r w:rsidRPr="00905CD1">
                              <w:rPr>
                                <w:i/>
                                <w:sz w:val="20"/>
                              </w:rPr>
                              <w:t xml:space="preserve">. </w:t>
                            </w:r>
                            <w:r>
                              <w:rPr>
                                <w:i/>
                                <w:sz w:val="20"/>
                              </w:rPr>
                              <w:t>A flow diagram of the learning-based metho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206113" id="_x0000_s1106" type="#_x0000_t202" style="position:absolute;left:0;text-align:left;margin-left:13.75pt;margin-top:359.65pt;width:429.15pt;height:23.3pt;z-index:251745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" stroked="f">
                <v:textbox>
                  <w:txbxContent>
                    <w:p w14:paraId="3B5CA98D" w14:textId="6BA1CC59" w:rsidR="009B22AA" w:rsidRPr="00905CD1" w:rsidRDefault="009B22AA" w:rsidP="0002057C">
                      <w:pPr>
                        <w:rPr>
                          <w:i/>
                          <w:sz w:val="20"/>
                        </w:rPr>
                      </w:pPr>
                      <w:r w:rsidRPr="00905CD1">
                        <w:rPr>
                          <w:i/>
                          <w:sz w:val="20"/>
                        </w:rPr>
                        <w:t xml:space="preserve">Figure </w:t>
                      </w:r>
                      <w:r>
                        <w:rPr>
                          <w:i/>
                          <w:sz w:val="20"/>
                        </w:rPr>
                        <w:t>8</w:t>
                      </w:r>
                      <w:r w:rsidRPr="00905CD1">
                        <w:rPr>
                          <w:i/>
                          <w:sz w:val="20"/>
                        </w:rPr>
                        <w:t xml:space="preserve">. </w:t>
                      </w:r>
                      <w:r>
                        <w:rPr>
                          <w:i/>
                          <w:sz w:val="20"/>
                        </w:rPr>
                        <w:t>A flow diagram of the learning-based method</w:t>
                      </w:r>
                    </w:p>
                  </w:txbxContent>
                </v:textbox>
                <w10:wrap type="topAndBottom"/>
              </v:shape>
            </w:pict>
          </mc:Fallback>
        </mc:AlternateContent>
      </w:r>
      <w:r w:rsidR="00DB0204" w:rsidRPr="00BD643C">
        <w:rPr>
          <w:noProof/>
        </w:rPr>
        <mc:AlternateContent>
          <mc:Choice Requires="wpg">
            <w:drawing>
              <wp:anchor distT="0" distB="0" distL="114300" distR="114300" simplePos="0" relativeHeight="251786240" behindDoc="0" locked="0" layoutInCell="1" allowOverlap="1" wp14:anchorId="24B889BE" wp14:editId="474FE51C">
                <wp:simplePos x="0" y="0"/>
                <wp:positionH relativeFrom="column">
                  <wp:posOffset>130629</wp:posOffset>
                </wp:positionH>
                <wp:positionV relativeFrom="paragraph">
                  <wp:posOffset>142529</wp:posOffset>
                </wp:positionV>
                <wp:extent cx="5414645" cy="4243705"/>
                <wp:effectExtent l="0" t="0" r="14605" b="23495"/>
                <wp:wrapTopAndBottom/>
                <wp:docPr id="400" name="Group 400"/>
                <wp:cNvGraphicFramePr/>
                <a:graphic xmlns:a="http://schemas.openxmlformats.org/drawingml/2006/main">
                  <a:graphicData uri="http://schemas.microsoft.com/office/word/2010/wordprocessingGroup">
                    <wpg:wgp>
                      <wpg:cNvGrpSpPr/>
                      <wpg:grpSpPr>
                        <a:xfrm>
                          <a:off x="0" y="0"/>
                          <a:ext cx="5414645" cy="4243705"/>
                          <a:chOff x="0" y="0"/>
                          <a:chExt cx="5414737" cy="4243720"/>
                        </a:xfrm>
                      </wpg:grpSpPr>
                      <wpg:grpSp>
                        <wpg:cNvPr id="268" name="Group 268"/>
                        <wpg:cNvGrpSpPr/>
                        <wpg:grpSpPr>
                          <a:xfrm>
                            <a:off x="190005" y="0"/>
                            <a:ext cx="1412753" cy="658492"/>
                            <a:chOff x="-1" y="-1"/>
                            <a:chExt cx="1045020" cy="892973"/>
                          </a:xfrm>
                        </wpg:grpSpPr>
                        <wps:wsp>
                          <wps:cNvPr id="269" name="Snip Diagonal Corner Rectangle 269"/>
                          <wps:cNvSpPr/>
                          <wps:spPr>
                            <a:xfrm>
                              <a:off x="118752" y="-1"/>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0" name="Snip Diagonal Corner Rectangle 270"/>
                          <wps:cNvSpPr/>
                          <wps:spPr>
                            <a:xfrm>
                              <a:off x="59376" y="71252"/>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1" name="Snip Diagonal Corner Rectangle 271"/>
                          <wps:cNvSpPr/>
                          <wps:spPr>
                            <a:xfrm>
                              <a:off x="-1" y="166255"/>
                              <a:ext cx="926267" cy="726717"/>
                            </a:xfrm>
                            <a:prstGeom prst="snip2DiagRect">
                              <a:avLst/>
                            </a:prstGeom>
                          </wps:spPr>
                          <wps:style>
                            <a:lnRef idx="2">
                              <a:schemeClr val="dk1"/>
                            </a:lnRef>
                            <a:fillRef idx="1">
                              <a:schemeClr val="lt1"/>
                            </a:fillRef>
                            <a:effectRef idx="0">
                              <a:schemeClr val="dk1"/>
                            </a:effectRef>
                            <a:fontRef idx="minor">
                              <a:schemeClr val="dk1"/>
                            </a:fontRef>
                          </wps:style>
                          <wps:txbx>
                            <w:txbxContent>
                              <w:p w14:paraId="2F860AF0" w14:textId="77777777" w:rsidR="009B22AA" w:rsidRPr="0002057C" w:rsidRDefault="009B22AA" w:rsidP="0002057C">
                                <w:pPr>
                                  <w:jc w:val="center"/>
                                  <w:rPr>
                                    <w:sz w:val="18"/>
                                    <w:szCs w:val="18"/>
                                    <w:lang w:val="en-US"/>
                                  </w:rPr>
                                </w:pPr>
                                <w:r w:rsidRPr="0002057C">
                                  <w:rPr>
                                    <w:sz w:val="18"/>
                                    <w:szCs w:val="18"/>
                                    <w:lang w:val="en-US"/>
                                  </w:rPr>
                                  <w:t>Training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76" name="Can 276"/>
                        <wps:cNvSpPr/>
                        <wps:spPr>
                          <a:xfrm>
                            <a:off x="249382" y="1543792"/>
                            <a:ext cx="866065" cy="858517"/>
                          </a:xfrm>
                          <a:prstGeom prst="can">
                            <a:avLst/>
                          </a:prstGeom>
                        </wps:spPr>
                        <wps:style>
                          <a:lnRef idx="2">
                            <a:schemeClr val="dk1"/>
                          </a:lnRef>
                          <a:fillRef idx="1">
                            <a:schemeClr val="lt1"/>
                          </a:fillRef>
                          <a:effectRef idx="0">
                            <a:schemeClr val="dk1"/>
                          </a:effectRef>
                          <a:fontRef idx="minor">
                            <a:schemeClr val="dk1"/>
                          </a:fontRef>
                        </wps:style>
                        <wps:txbx>
                          <w:txbxContent>
                            <w:p w14:paraId="445E64A4" w14:textId="77777777" w:rsidR="009B22AA" w:rsidRPr="0002057C" w:rsidRDefault="009B22AA" w:rsidP="0002057C">
                              <w:pPr>
                                <w:jc w:val="center"/>
                                <w:rPr>
                                  <w:sz w:val="18"/>
                                  <w:szCs w:val="18"/>
                                  <w:lang w:val="en-US"/>
                                </w:rPr>
                              </w:pPr>
                              <w:r w:rsidRPr="0002057C">
                                <w:rPr>
                                  <w:sz w:val="18"/>
                                  <w:szCs w:val="18"/>
                                  <w:lang w:val="en-US"/>
                                </w:rPr>
                                <w:t>Learning-Based Classif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Oval 277"/>
                        <wps:cNvSpPr/>
                        <wps:spPr>
                          <a:xfrm>
                            <a:off x="95003" y="938151"/>
                            <a:ext cx="381602" cy="349249"/>
                          </a:xfrm>
                          <a:prstGeom prst="ellipse">
                            <a:avLst/>
                          </a:prstGeom>
                        </wps:spPr>
                        <wps:style>
                          <a:lnRef idx="2">
                            <a:schemeClr val="dk1"/>
                          </a:lnRef>
                          <a:fillRef idx="1">
                            <a:schemeClr val="lt1"/>
                          </a:fillRef>
                          <a:effectRef idx="0">
                            <a:schemeClr val="dk1"/>
                          </a:effectRef>
                          <a:fontRef idx="minor">
                            <a:schemeClr val="dk1"/>
                          </a:fontRef>
                        </wps:style>
                        <wps:txbx>
                          <w:txbxContent>
                            <w:p w14:paraId="7447BE0B" w14:textId="77777777" w:rsidR="009B22AA" w:rsidRPr="0002057C" w:rsidRDefault="009B22AA" w:rsidP="0002057C">
                              <w:pPr>
                                <w:jc w:val="center"/>
                                <w:rPr>
                                  <w:sz w:val="18"/>
                                  <w:szCs w:val="18"/>
                                  <w:lang w:val="en-US"/>
                                </w:rPr>
                              </w:pPr>
                              <w:r w:rsidRPr="0002057C">
                                <w:rPr>
                                  <w:sz w:val="18"/>
                                  <w:szCs w:val="18"/>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Oval 282"/>
                        <wps:cNvSpPr/>
                        <wps:spPr>
                          <a:xfrm>
                            <a:off x="95003" y="2588821"/>
                            <a:ext cx="381602" cy="349249"/>
                          </a:xfrm>
                          <a:prstGeom prst="ellipse">
                            <a:avLst/>
                          </a:prstGeom>
                        </wps:spPr>
                        <wps:style>
                          <a:lnRef idx="2">
                            <a:schemeClr val="dk1"/>
                          </a:lnRef>
                          <a:fillRef idx="1">
                            <a:schemeClr val="lt1"/>
                          </a:fillRef>
                          <a:effectRef idx="0">
                            <a:schemeClr val="dk1"/>
                          </a:effectRef>
                          <a:fontRef idx="minor">
                            <a:schemeClr val="dk1"/>
                          </a:fontRef>
                        </wps:style>
                        <wps:txbx>
                          <w:txbxContent>
                            <w:p w14:paraId="7F529D5C" w14:textId="77777777" w:rsidR="009B22AA" w:rsidRPr="0002057C" w:rsidRDefault="009B22AA" w:rsidP="0002057C">
                              <w:pPr>
                                <w:jc w:val="center"/>
                                <w:rPr>
                                  <w:sz w:val="18"/>
                                  <w:szCs w:val="18"/>
                                  <w:lang w:val="en-US"/>
                                </w:rPr>
                              </w:pPr>
                              <w:r w:rsidRPr="0002057C">
                                <w:rPr>
                                  <w:sz w:val="18"/>
                                  <w:szCs w:val="18"/>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ight Arrow 284"/>
                        <wps:cNvSpPr/>
                        <wps:spPr>
                          <a:xfrm rot="5400000">
                            <a:off x="314696" y="1003465"/>
                            <a:ext cx="735962" cy="179689"/>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2161309" y="1448790"/>
                            <a:ext cx="380967" cy="348614"/>
                          </a:xfrm>
                          <a:prstGeom prst="ellipse">
                            <a:avLst/>
                          </a:prstGeom>
                        </wps:spPr>
                        <wps:style>
                          <a:lnRef idx="2">
                            <a:schemeClr val="dk1"/>
                          </a:lnRef>
                          <a:fillRef idx="1">
                            <a:schemeClr val="lt1"/>
                          </a:fillRef>
                          <a:effectRef idx="0">
                            <a:schemeClr val="dk1"/>
                          </a:effectRef>
                          <a:fontRef idx="minor">
                            <a:schemeClr val="dk1"/>
                          </a:fontRef>
                        </wps:style>
                        <wps:txbx>
                          <w:txbxContent>
                            <w:p w14:paraId="1F6BCBE2" w14:textId="77777777" w:rsidR="009B22AA" w:rsidRPr="0002057C" w:rsidRDefault="009B22AA" w:rsidP="0002057C">
                              <w:pPr>
                                <w:jc w:val="center"/>
                                <w:rPr>
                                  <w:sz w:val="18"/>
                                  <w:szCs w:val="18"/>
                                  <w:lang w:val="en-US"/>
                                </w:rPr>
                              </w:pPr>
                              <w:r w:rsidRPr="0002057C">
                                <w:rPr>
                                  <w:sz w:val="18"/>
                                  <w:szCs w:val="18"/>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Right Arrow 290"/>
                        <wps:cNvSpPr/>
                        <wps:spPr>
                          <a:xfrm rot="5400000">
                            <a:off x="314696" y="2737262"/>
                            <a:ext cx="735962" cy="179689"/>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Bent-Up Arrow 293"/>
                        <wps:cNvSpPr/>
                        <wps:spPr>
                          <a:xfrm rot="5400000" flipV="1">
                            <a:off x="2167247" y="884711"/>
                            <a:ext cx="412748" cy="1885787"/>
                          </a:xfrm>
                          <a:prstGeom prst="bentUp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07" name="Group 307"/>
                        <wpg:cNvGrpSpPr/>
                        <wpg:grpSpPr>
                          <a:xfrm>
                            <a:off x="2755075" y="795647"/>
                            <a:ext cx="1412753" cy="658492"/>
                            <a:chOff x="-1" y="-1"/>
                            <a:chExt cx="1045020" cy="892973"/>
                          </a:xfrm>
                        </wpg:grpSpPr>
                        <wps:wsp>
                          <wps:cNvPr id="308" name="Snip Diagonal Corner Rectangle 308"/>
                          <wps:cNvSpPr/>
                          <wps:spPr>
                            <a:xfrm>
                              <a:off x="118752" y="-1"/>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Snip Diagonal Corner Rectangle 309"/>
                          <wps:cNvSpPr/>
                          <wps:spPr>
                            <a:xfrm>
                              <a:off x="59376" y="71252"/>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Snip Diagonal Corner Rectangle 310"/>
                          <wps:cNvSpPr/>
                          <wps:spPr>
                            <a:xfrm>
                              <a:off x="-1" y="166255"/>
                              <a:ext cx="926267" cy="726717"/>
                            </a:xfrm>
                            <a:prstGeom prst="snip2DiagRect">
                              <a:avLst/>
                            </a:prstGeom>
                          </wps:spPr>
                          <wps:style>
                            <a:lnRef idx="2">
                              <a:schemeClr val="dk1"/>
                            </a:lnRef>
                            <a:fillRef idx="1">
                              <a:schemeClr val="lt1"/>
                            </a:fillRef>
                            <a:effectRef idx="0">
                              <a:schemeClr val="dk1"/>
                            </a:effectRef>
                            <a:fontRef idx="minor">
                              <a:schemeClr val="dk1"/>
                            </a:fontRef>
                          </wps:style>
                          <wps:txbx>
                            <w:txbxContent>
                              <w:p w14:paraId="05796184" w14:textId="77777777" w:rsidR="009B22AA" w:rsidRPr="0002057C" w:rsidRDefault="009B22AA" w:rsidP="0002057C">
                                <w:pPr>
                                  <w:jc w:val="center"/>
                                  <w:rPr>
                                    <w:sz w:val="18"/>
                                    <w:szCs w:val="18"/>
                                    <w:lang w:val="en-US"/>
                                  </w:rPr>
                                </w:pPr>
                                <w:r w:rsidRPr="0002057C">
                                  <w:rPr>
                                    <w:sz w:val="18"/>
                                    <w:szCs w:val="18"/>
                                    <w:lang w:val="en-US"/>
                                  </w:rPr>
                                  <w:t>Test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11" name="Right Arrow 311"/>
                        <wps:cNvSpPr/>
                        <wps:spPr>
                          <a:xfrm>
                            <a:off x="1745673" y="3598223"/>
                            <a:ext cx="358744" cy="179069"/>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ight Arrow 312"/>
                        <wps:cNvSpPr/>
                        <wps:spPr>
                          <a:xfrm flipH="1" flipV="1">
                            <a:off x="3431969" y="3598223"/>
                            <a:ext cx="358744" cy="179069"/>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Trapezoid 313"/>
                        <wps:cNvSpPr/>
                        <wps:spPr>
                          <a:xfrm>
                            <a:off x="2208810" y="3491345"/>
                            <a:ext cx="1123218" cy="403223"/>
                          </a:xfrm>
                          <a:prstGeom prst="trapezoid">
                            <a:avLst/>
                          </a:prstGeom>
                        </wps:spPr>
                        <wps:style>
                          <a:lnRef idx="2">
                            <a:schemeClr val="dk1"/>
                          </a:lnRef>
                          <a:fillRef idx="1">
                            <a:schemeClr val="lt1"/>
                          </a:fillRef>
                          <a:effectRef idx="0">
                            <a:schemeClr val="dk1"/>
                          </a:effectRef>
                          <a:fontRef idx="minor">
                            <a:schemeClr val="dk1"/>
                          </a:fontRef>
                        </wps:style>
                        <wps:txbx>
                          <w:txbxContent>
                            <w:p w14:paraId="1C9EB236" w14:textId="77777777" w:rsidR="009B22AA" w:rsidRPr="0002057C" w:rsidRDefault="009B22AA" w:rsidP="0002057C">
                              <w:pPr>
                                <w:jc w:val="center"/>
                                <w:rPr>
                                  <w:sz w:val="18"/>
                                  <w:szCs w:val="18"/>
                                  <w:lang w:val="en-US"/>
                                </w:rPr>
                              </w:pPr>
                              <w:r w:rsidRPr="0002057C">
                                <w:rPr>
                                  <w:sz w:val="18"/>
                                  <w:szCs w:val="18"/>
                                  <w:lang w:val="en-US"/>
                                </w:rPr>
                                <w:t>Final Score Evalu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Oval 314"/>
                        <wps:cNvSpPr/>
                        <wps:spPr>
                          <a:xfrm>
                            <a:off x="1745673" y="3895106"/>
                            <a:ext cx="380967" cy="348614"/>
                          </a:xfrm>
                          <a:prstGeom prst="ellipse">
                            <a:avLst/>
                          </a:prstGeom>
                        </wps:spPr>
                        <wps:style>
                          <a:lnRef idx="2">
                            <a:schemeClr val="dk1"/>
                          </a:lnRef>
                          <a:fillRef idx="1">
                            <a:schemeClr val="lt1"/>
                          </a:fillRef>
                          <a:effectRef idx="0">
                            <a:schemeClr val="dk1"/>
                          </a:effectRef>
                          <a:fontRef idx="minor">
                            <a:schemeClr val="dk1"/>
                          </a:fontRef>
                        </wps:style>
                        <wps:txbx>
                          <w:txbxContent>
                            <w:p w14:paraId="0F27905F" w14:textId="77777777" w:rsidR="009B22AA" w:rsidRPr="0002057C" w:rsidRDefault="009B22AA" w:rsidP="0002057C">
                              <w:pPr>
                                <w:jc w:val="center"/>
                                <w:rPr>
                                  <w:sz w:val="18"/>
                                  <w:szCs w:val="18"/>
                                  <w:lang w:val="en-US"/>
                                </w:rPr>
                              </w:pPr>
                              <w:r w:rsidRPr="0002057C">
                                <w:rPr>
                                  <w:sz w:val="18"/>
                                  <w:szCs w:val="18"/>
                                  <w:lang w:val="en-U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Oval 315"/>
                        <wps:cNvSpPr/>
                        <wps:spPr>
                          <a:xfrm>
                            <a:off x="3491345" y="3895106"/>
                            <a:ext cx="380967" cy="348614"/>
                          </a:xfrm>
                          <a:prstGeom prst="ellipse">
                            <a:avLst/>
                          </a:prstGeom>
                        </wps:spPr>
                        <wps:style>
                          <a:lnRef idx="2">
                            <a:schemeClr val="dk1"/>
                          </a:lnRef>
                          <a:fillRef idx="1">
                            <a:schemeClr val="lt1"/>
                          </a:fillRef>
                          <a:effectRef idx="0">
                            <a:schemeClr val="dk1"/>
                          </a:effectRef>
                          <a:fontRef idx="minor">
                            <a:schemeClr val="dk1"/>
                          </a:fontRef>
                        </wps:style>
                        <wps:txbx>
                          <w:txbxContent>
                            <w:p w14:paraId="7BDA3C50" w14:textId="77777777" w:rsidR="009B22AA" w:rsidRPr="0002057C" w:rsidRDefault="009B22AA" w:rsidP="0002057C">
                              <w:pPr>
                                <w:jc w:val="center"/>
                                <w:rPr>
                                  <w:sz w:val="18"/>
                                  <w:szCs w:val="18"/>
                                  <w:lang w:val="en-US"/>
                                </w:rPr>
                              </w:pPr>
                              <w:r w:rsidRPr="0002057C">
                                <w:rPr>
                                  <w:sz w:val="18"/>
                                  <w:szCs w:val="18"/>
                                  <w:lang w:val="en-US"/>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24" name="Group 324"/>
                        <wpg:cNvGrpSpPr/>
                        <wpg:grpSpPr>
                          <a:xfrm>
                            <a:off x="4001984" y="3313216"/>
                            <a:ext cx="1412753" cy="658492"/>
                            <a:chOff x="-1" y="-1"/>
                            <a:chExt cx="1045020" cy="892973"/>
                          </a:xfrm>
                        </wpg:grpSpPr>
                        <wps:wsp>
                          <wps:cNvPr id="325" name="Snip Diagonal Corner Rectangle 325"/>
                          <wps:cNvSpPr/>
                          <wps:spPr>
                            <a:xfrm>
                              <a:off x="118752" y="-1"/>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Snip Diagonal Corner Rectangle 326"/>
                          <wps:cNvSpPr/>
                          <wps:spPr>
                            <a:xfrm>
                              <a:off x="59376" y="71252"/>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Snip Diagonal Corner Rectangle 327"/>
                          <wps:cNvSpPr/>
                          <wps:spPr>
                            <a:xfrm>
                              <a:off x="-1" y="166255"/>
                              <a:ext cx="926267" cy="726717"/>
                            </a:xfrm>
                            <a:prstGeom prst="snip2DiagRect">
                              <a:avLst/>
                            </a:prstGeom>
                          </wps:spPr>
                          <wps:style>
                            <a:lnRef idx="2">
                              <a:schemeClr val="dk1"/>
                            </a:lnRef>
                            <a:fillRef idx="1">
                              <a:schemeClr val="lt1"/>
                            </a:fillRef>
                            <a:effectRef idx="0">
                              <a:schemeClr val="dk1"/>
                            </a:effectRef>
                            <a:fontRef idx="minor">
                              <a:schemeClr val="dk1"/>
                            </a:fontRef>
                          </wps:style>
                          <wps:txbx>
                            <w:txbxContent>
                              <w:p w14:paraId="48B74EF3" w14:textId="77777777" w:rsidR="009B22AA" w:rsidRPr="0002057C" w:rsidRDefault="009B22AA" w:rsidP="0002057C">
                                <w:pPr>
                                  <w:jc w:val="center"/>
                                  <w:rPr>
                                    <w:sz w:val="18"/>
                                    <w:szCs w:val="18"/>
                                    <w:lang w:val="en-US"/>
                                  </w:rPr>
                                </w:pPr>
                                <w:r w:rsidRPr="0002057C">
                                  <w:rPr>
                                    <w:sz w:val="18"/>
                                    <w:szCs w:val="18"/>
                                    <w:lang w:val="en-US"/>
                                  </w:rPr>
                                  <w:t>Labelled Gold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99" name="Group 399"/>
                        <wpg:cNvGrpSpPr/>
                        <wpg:grpSpPr>
                          <a:xfrm>
                            <a:off x="0" y="3313216"/>
                            <a:ext cx="1444151" cy="628534"/>
                            <a:chOff x="0" y="0"/>
                            <a:chExt cx="1444151" cy="628534"/>
                          </a:xfrm>
                        </wpg:grpSpPr>
                        <wps:wsp>
                          <wps:cNvPr id="396" name="Snip Diagonal Corner Rectangle 396"/>
                          <wps:cNvSpPr/>
                          <wps:spPr>
                            <a:xfrm>
                              <a:off x="190005" y="0"/>
                              <a:ext cx="1254146" cy="462399"/>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Snip Diagonal Corner Rectangle 397"/>
                          <wps:cNvSpPr/>
                          <wps:spPr>
                            <a:xfrm>
                              <a:off x="95003" y="71251"/>
                              <a:ext cx="1254125" cy="462280"/>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Snip Diagonal Corner Rectangle 398"/>
                          <wps:cNvSpPr/>
                          <wps:spPr>
                            <a:xfrm>
                              <a:off x="0" y="166254"/>
                              <a:ext cx="1254125" cy="462280"/>
                            </a:xfrm>
                            <a:prstGeom prst="snip2DiagRect">
                              <a:avLst/>
                            </a:prstGeom>
                          </wps:spPr>
                          <wps:style>
                            <a:lnRef idx="2">
                              <a:schemeClr val="dk1"/>
                            </a:lnRef>
                            <a:fillRef idx="1">
                              <a:schemeClr val="lt1"/>
                            </a:fillRef>
                            <a:effectRef idx="0">
                              <a:schemeClr val="dk1"/>
                            </a:effectRef>
                            <a:fontRef idx="minor">
                              <a:schemeClr val="dk1"/>
                            </a:fontRef>
                          </wps:style>
                          <wps:txbx>
                            <w:txbxContent>
                              <w:p w14:paraId="33D5BD9C" w14:textId="5F178A36" w:rsidR="009B22AA" w:rsidRPr="0002057C" w:rsidRDefault="009B22AA" w:rsidP="00DB0204">
                                <w:pPr>
                                  <w:jc w:val="center"/>
                                  <w:rPr>
                                    <w:sz w:val="18"/>
                                    <w:szCs w:val="18"/>
                                    <w:lang w:val="en-US"/>
                                  </w:rPr>
                                </w:pPr>
                                <w:r>
                                  <w:rPr>
                                    <w:sz w:val="18"/>
                                    <w:szCs w:val="18"/>
                                    <w:lang w:val="en-US"/>
                                  </w:rPr>
                                  <w:t>Labelled Test</w:t>
                                </w:r>
                                <w:r w:rsidRPr="0002057C">
                                  <w:rPr>
                                    <w:sz w:val="18"/>
                                    <w:szCs w:val="18"/>
                                    <w:lang w:val="en-US"/>
                                  </w:rPr>
                                  <w:t xml:space="preserve">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24B889BE" id="Group 400" o:spid="_x0000_s1107" style="position:absolute;left:0;text-align:left;margin-left:10.3pt;margin-top:11.2pt;width:426.35pt;height:334.15pt;z-index:251786240" coordsize="54147,42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">
                <v:group id="Group 268" o:spid="_x0000_s1108" style="position:absolute;left:1900;width:14127;height:6584" coordorigin="" coordsize="10450,89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zSBKGwwAAANwAAAAP&#10;AAAAAAAAAAAAAAAAAKoCAABkcnMvZG93bnJldi54bWxQSwUGAAAAAAQABAD6AAAAmgMAAAAA&#10;">
                  <v:shape id="Snip Diagonal Corner Rectangle 269" o:spid="_x0000_s1109" style="position:absolute;left:1187;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CHRcUA&#10;AADcAAAADwAAAGRycy9kb3ducmV2LnhtbESPT4vCMBTE7wt+h/CEva2puitajeIKwoKXrf/w+Gye&#10;bbF5KU3U+u2NIHgcZuY3zGTWmFJcqXaFZQXdTgSCOLW64EzBdrP8GoJwHlljaZkU3MnBbNr6mGCs&#10;7Y0Tuq59JgKEXYwKcu+rWEqX5mTQdWxFHLyTrQ36IOtM6hpvAW5K2YuigTRYcFjIsaJFTul5fTEK&#10;+judyEPa/6nOyf73f1Ecv8vDSqnPdjMfg/DU+Hf41f7TCnqDETzPhCMgp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UIdFxQAAANwAAAAPAAAAAAAAAAAAAAAAAJgCAABkcnMv&#10;ZG93bnJldi54bWxQSwUGAAAAAAQABAD1AAAAigM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270" o:spid="_x0000_s1110" style="position:absolute;left:593;top:712;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O4BcEA&#10;AADcAAAADwAAAGRycy9kb3ducmV2LnhtbERPy4rCMBTdD/gP4QqzG1Mfo1KN4giC4Mb6wuW1ubbF&#10;5qY0Uevfm8WAy8N5T+eNKcWDaldYVtDtRCCIU6sLzhQc9qufMQjnkTWWlknBixzMZ62vKcbaPjmh&#10;x85nIoSwi1FB7n0VS+nSnAy6jq2IA3e1tUEfYJ1JXeMzhJtS9qJoKA0WHBpyrGiZU3rb3Y2C/lEn&#10;8pz2f6tbcvrbLovLoDxvlPpuN4sJCE+N/4j/3WutoDcK88OZcATk7A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zuAXBAAAA3AAAAA8AAAAAAAAAAAAAAAAAmAIAAGRycy9kb3du&#10;cmV2LnhtbFBLBQYAAAAABAAEAPUAAACGAw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271" o:spid="_x0000_s1111" style="position:absolute;top:1662;width:9262;height:7267;visibility:visible;mso-wrap-style:square;v-text-anchor:middle" coordsize="926267,72671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PlycQA&#10;AADcAAAADwAAAGRycy9kb3ducmV2LnhtbESPQWvCQBSE74X+h+UVvDUbc9CSuooVQj2o0GjB4yP7&#10;TILZt2F31fjvXaHQ4zAz3zCzxWA6cSXnW8sKxkkKgriyuuVawWFfvH+A8AFZY2eZFNzJw2L++jLD&#10;XNsb/9C1DLWIEPY5KmhC6HMpfdWQQZ/Ynjh6J+sMhihdLbXDW4SbTmZpOpEGW44LDfa0aqg6lxej&#10;4LvY6MnXuuVseyzcqqwpvfzulBq9DctPEIGG8B/+a6+1gmw6hueZeATk/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z5cnEAAAA3AAAAA8AAAAAAAAAAAAAAAAAmAIAAGRycy9k&#10;b3ducmV2LnhtbFBLBQYAAAAABAAEAPUAAACJAwAAAAA=&#10;" adj="-11796480,,5400" path="m,l805145,,926267,121122r,605595l926267,726717r-805145,l,605595,,xe" fillcolor="white [3201]" strokecolor="black [3200]" strokeweight="1pt">
                    <v:stroke joinstyle="miter"/>
                    <v:formulas/>
                    <v:path arrowok="t" o:connecttype="custom" o:connectlocs="0,0;805145,0;926267,121122;926267,726717;926267,726717;121122,726717;0,605595;0,0" o:connectangles="0,0,0,0,0,0,0,0" textboxrect="0,0,926267,726717"/>
                    <v:textbox>
                      <w:txbxContent>
                        <w:p w14:paraId="2F860AF0" w14:textId="77777777" w:rsidR="009B22AA" w:rsidRPr="0002057C" w:rsidRDefault="009B22AA" w:rsidP="0002057C">
                          <w:pPr>
                            <w:jc w:val="center"/>
                            <w:rPr>
                              <w:sz w:val="18"/>
                              <w:szCs w:val="18"/>
                              <w:lang w:val="en-US"/>
                            </w:rPr>
                          </w:pPr>
                          <w:r w:rsidRPr="0002057C">
                            <w:rPr>
                              <w:sz w:val="18"/>
                              <w:szCs w:val="18"/>
                              <w:lang w:val="en-US"/>
                            </w:rPr>
                            <w:t>Training Dataset</w:t>
                          </w:r>
                        </w:p>
                      </w:txbxContent>
                    </v:textbox>
                  </v:shape>
                </v:group>
                <v:shape id="Can 276" o:spid="_x0000_s1112" type="#_x0000_t22" style="position:absolute;left:2493;top:15437;width:8661;height:85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sZ3sUA&#10;AADcAAAADwAAAGRycy9kb3ducmV2LnhtbESPQWsCMRSE7wX/Q3iFXkpN9LArW6MUsdBjaxU9PjbP&#10;zeLmZUniuu2vbwqFHoeZ+YZZrkfXiYFCbD1rmE0VCOLam5YbDfvP16cFiJiQDXaeScMXRVivJndL&#10;rIy/8QcNu9SIDOFYoQabUl9JGWtLDuPU98TZO/vgMGUZGmkC3jLcdXKuVCEdtpwXLPa0sVRfdlen&#10;4Xt2PKrisH0/XbePpbKHUI5D0Prhfnx5BpFoTP/hv/ab0TAvC/g9k4+AXP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axnexQAAANwAAAAPAAAAAAAAAAAAAAAAAJgCAABkcnMv&#10;ZG93bnJldi54bWxQSwUGAAAAAAQABAD1AAAAigMAAAAA&#10;" fillcolor="white [3201]" strokecolor="black [3200]" strokeweight="1pt">
                  <v:stroke joinstyle="miter"/>
                  <v:textbox>
                    <w:txbxContent>
                      <w:p w14:paraId="445E64A4" w14:textId="77777777" w:rsidR="009B22AA" w:rsidRPr="0002057C" w:rsidRDefault="009B22AA" w:rsidP="0002057C">
                        <w:pPr>
                          <w:jc w:val="center"/>
                          <w:rPr>
                            <w:sz w:val="18"/>
                            <w:szCs w:val="18"/>
                            <w:lang w:val="en-US"/>
                          </w:rPr>
                        </w:pPr>
                        <w:r w:rsidRPr="0002057C">
                          <w:rPr>
                            <w:sz w:val="18"/>
                            <w:szCs w:val="18"/>
                            <w:lang w:val="en-US"/>
                          </w:rPr>
                          <w:t>Learning-Based Classifier</w:t>
                        </w:r>
                      </w:p>
                    </w:txbxContent>
                  </v:textbox>
                </v:shape>
                <v:oval id="Oval 277" o:spid="_x0000_s1113" style="position:absolute;left:950;top:9381;width:3816;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fdccMA&#10;AADcAAAADwAAAGRycy9kb3ducmV2LnhtbESPwWrDMBBE74X8g9hALyWRmkMTnMgmhARyrVMovW2s&#10;jWVsrYylOm6/vioUehxm5g2zKybXiZGG0HjW8LxUIIgrbxquNbxdTosNiBCRDXaeScMXBSjy2cMO&#10;M+Pv/EpjGWuRIBwy1GBj7DMpQ2XJYVj6njh5Nz84jEkOtTQD3hPcdXKl1It02HBasNjTwVLVlp9O&#10;Q6nakuQTfn+MpOzl2h/5XbZaP86n/RZEpCn+h//aZ6NhtV7D75l0BG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wfdccMAAADcAAAADwAAAAAAAAAAAAAAAACYAgAAZHJzL2Rv&#10;d25yZXYueG1sUEsFBgAAAAAEAAQA9QAAAIgDAAAAAA==&#10;" fillcolor="white [3201]" strokecolor="black [3200]" strokeweight="1pt">
                  <v:stroke joinstyle="miter"/>
                  <v:textbox>
                    <w:txbxContent>
                      <w:p w14:paraId="7447BE0B" w14:textId="77777777" w:rsidR="009B22AA" w:rsidRPr="0002057C" w:rsidRDefault="009B22AA" w:rsidP="0002057C">
                        <w:pPr>
                          <w:jc w:val="center"/>
                          <w:rPr>
                            <w:sz w:val="18"/>
                            <w:szCs w:val="18"/>
                            <w:lang w:val="en-US"/>
                          </w:rPr>
                        </w:pPr>
                        <w:r w:rsidRPr="0002057C">
                          <w:rPr>
                            <w:sz w:val="18"/>
                            <w:szCs w:val="18"/>
                            <w:lang w:val="en-US"/>
                          </w:rPr>
                          <w:t>1</w:t>
                        </w:r>
                      </w:p>
                    </w:txbxContent>
                  </v:textbox>
                </v:oval>
                <v:oval id="Oval 282" o:spid="_x0000_s1114" style="position:absolute;left:950;top:25888;width:3816;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UOzsIA&#10;AADcAAAADwAAAGRycy9kb3ducmV2LnhtbESPQWvCQBSE74X+h+UVeil11xyKRFcRUei1URBvz+xr&#10;NiT7NmTXmPrr3YLgcZiZb5jFanStGKgPtWcN04kCQVx6U3Ol4bDffc5AhIhssPVMGv4owGr5+rLA&#10;3Pgr/9BQxEokCIccNdgYu1zKUFpyGCa+I07er+8dxiT7SpoerwnuWpkp9SUd1pwWLHa0sVQ2xcVp&#10;KFRTkPzA22kgZffnbstH2Wj9/jau5yAijfEZfrS/jYZslsH/mXQE5P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pQ7OwgAAANwAAAAPAAAAAAAAAAAAAAAAAJgCAABkcnMvZG93&#10;bnJldi54bWxQSwUGAAAAAAQABAD1AAAAhwMAAAAA&#10;" fillcolor="white [3201]" strokecolor="black [3200]" strokeweight="1pt">
                  <v:stroke joinstyle="miter"/>
                  <v:textbox>
                    <w:txbxContent>
                      <w:p w14:paraId="7F529D5C" w14:textId="77777777" w:rsidR="009B22AA" w:rsidRPr="0002057C" w:rsidRDefault="009B22AA" w:rsidP="0002057C">
                        <w:pPr>
                          <w:jc w:val="center"/>
                          <w:rPr>
                            <w:sz w:val="18"/>
                            <w:szCs w:val="18"/>
                            <w:lang w:val="en-US"/>
                          </w:rPr>
                        </w:pPr>
                        <w:r w:rsidRPr="0002057C">
                          <w:rPr>
                            <w:sz w:val="18"/>
                            <w:szCs w:val="18"/>
                            <w:lang w:val="en-US"/>
                          </w:rPr>
                          <w:t>3</w:t>
                        </w:r>
                      </w:p>
                    </w:txbxContent>
                  </v:textbox>
                </v:oval>
                <v:shape id="Right Arrow 284" o:spid="_x0000_s1115" type="#_x0000_t13" style="position:absolute;left:3147;top:10034;width:7359;height:179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ARs8UA&#10;AADcAAAADwAAAGRycy9kb3ducmV2LnhtbESPQWvCQBSE74L/YXmFXqRuKlJCdBUtpNReirHen9ln&#10;Ept9u2S3Mf77bqHgcZiZb5jlejCt6KnzjWUFz9MEBHFpdcOVgq9D/pSC8AFZY2uZFNzIw3o1Hi0x&#10;0/bKe+qLUIkIYZ+hgjoEl0npy5oM+ql1xNE7285giLKrpO7wGuGmlbMkeZEGG44LNTp6ran8Ln6M&#10;gtMu//TH823r8o+31F2Ktt9McqUeH4bNAkSgIdzD/+13rWCWzuHvTDw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sBGzxQAAANwAAAAPAAAAAAAAAAAAAAAAAJgCAABkcnMv&#10;ZG93bnJldi54bWxQSwUGAAAAAAQABAD1AAAAigMAAAAA&#10;" adj="18963" fillcolor="white [3201]" strokecolor="black [3200]" strokeweight="1pt"/>
                <v:oval id="Oval 291" o:spid="_x0000_s1116" style="position:absolute;left:21613;top:14487;width:3809;height:34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4GZMMA&#10;AADcAAAADwAAAGRycy9kb3ducmV2LnhtbESPwWrDMBBE74H+g9hCLyGRkkNIncgmlBZ6jRMovW2t&#10;jWVsrYylOm6/PgoUehxm5g2zLybXiZGG0HjWsFoqEMSVNw3XGs6nt8UWRIjIBjvPpOGHAhT5w2yP&#10;mfFXPtJYxlokCIcMNdgY+0zKUFlyGJa+J07exQ8OY5JDLc2A1wR3nVwrtZEOG04LFnt6sVS15bfT&#10;UKq2JDnH38+RlD199a/8IVutnx6nww5EpCn+h//a70bD+nkF9zPpCMj8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64GZMMAAADcAAAADwAAAAAAAAAAAAAAAACYAgAAZHJzL2Rv&#10;d25yZXYueG1sUEsFBgAAAAAEAAQA9QAAAIgDAAAAAA==&#10;" fillcolor="white [3201]" strokecolor="black [3200]" strokeweight="1pt">
                  <v:stroke joinstyle="miter"/>
                  <v:textbox>
                    <w:txbxContent>
                      <w:p w14:paraId="1F6BCBE2" w14:textId="77777777" w:rsidR="009B22AA" w:rsidRPr="0002057C" w:rsidRDefault="009B22AA" w:rsidP="0002057C">
                        <w:pPr>
                          <w:jc w:val="center"/>
                          <w:rPr>
                            <w:sz w:val="18"/>
                            <w:szCs w:val="18"/>
                            <w:lang w:val="en-US"/>
                          </w:rPr>
                        </w:pPr>
                        <w:r w:rsidRPr="0002057C">
                          <w:rPr>
                            <w:sz w:val="18"/>
                            <w:szCs w:val="18"/>
                            <w:lang w:val="en-US"/>
                          </w:rPr>
                          <w:t>2</w:t>
                        </w:r>
                      </w:p>
                    </w:txbxContent>
                  </v:textbox>
                </v:oval>
                <v:shape id="Right Arrow 290" o:spid="_x0000_s1117" type="#_x0000_t13" style="position:absolute;left:3147;top:27372;width:7359;height:179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KBbcIA&#10;AADcAAAADwAAAGRycy9kb3ducmV2LnhtbERPPW/CMBDdkfofrKvEUoEDA6IBg2ilIGCpmpb9iI8k&#10;bXy2YhPCv8cDEuPT+16ue9OIjlpfW1YwGScgiAuray4V/P5kozkIH5A1NpZJwY08rFcvgyWm2l75&#10;m7o8lCKGsE9RQRWCS6X0RUUG/dg64sidbWswRNiWUrd4jeGmkdMkmUmDNceGCh19VlT85xej4LTP&#10;vvzxfPtw2WE7d395023eMqWGr/1mASJQH57ih3unFUzf4/x4Jh4Bub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UoFtwgAAANwAAAAPAAAAAAAAAAAAAAAAAJgCAABkcnMvZG93&#10;bnJldi54bWxQSwUGAAAAAAQABAD1AAAAhwMAAAAA&#10;" adj="18963" fillcolor="white [3201]" strokecolor="black [3200]" strokeweight="1pt"/>
                <v:shape id="Bent-Up Arrow 293" o:spid="_x0000_s1118" style="position:absolute;left:21672;top:8847;width:4127;height:18858;rotation:-90;flip:y;visibility:visible;mso-wrap-style:square;v-text-anchor:middle" coordsize="412748,18857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rbq8YA&#10;AADcAAAADwAAAGRycy9kb3ducmV2LnhtbESPQWvCQBSE74X+h+UVvDWbqm1t6ioqCCoIrbY9P7Kv&#10;Sezu25BdTfTXu4VCj8PMfMOMp5014kSNrxwreEhSEMS50xUXCj72y/sRCB+QNRrHpOBMHqaT25sx&#10;Ztq1/E6nXShEhLDPUEEZQp1J6fOSLPrE1cTR+3aNxRBlU0jdYBvh1sh+mj5JixXHhRJrWpSU/+yO&#10;VsGGt8PndH4w9Re287fD5+OlM2ulenfd7BVEoC78h//aK62g/zKA3zPxCMjJ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rbq8YAAADcAAAADwAAAAAAAAAAAAAAAACYAgAAZHJz&#10;L2Rvd25yZXYueG1sUEsFBgAAAAAEAAQA9QAAAIsDAAAAAA==&#10;" path="m,1782600r257968,l257968,103187r-51594,l309561,,412748,103187r-51593,l361155,1885787,,1885787,,1782600xe" fillcolor="white [3201]" strokecolor="black [3200]" strokeweight="1pt">
                  <v:stroke joinstyle="miter"/>
                  <v:path arrowok="t" o:connecttype="custom" o:connectlocs="0,1782600;257968,1782600;257968,103187;206374,103187;309561,0;412748,103187;361155,103187;361155,1885787;0,1885787;0,1782600" o:connectangles="0,0,0,0,0,0,0,0,0,0"/>
                </v:shape>
                <v:group id="Group 307" o:spid="_x0000_s1119" style="position:absolute;left:27550;top:7956;width:14128;height:6585" coordorigin="" coordsize="10450,89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elsycUAAADcAAAADwAAAGRycy9kb3ducmV2LnhtbESPT4vCMBTE7wt+h/AE&#10;b2taxVWqUURc8SCCf0C8PZpnW2xeSpNt67ffLAh7HGbmN8xi1ZlSNFS7wrKCeBiBIE6tLjhTcL18&#10;f85AOI+ssbRMCl7kYLXsfSww0bblEzVnn4kAYZeggtz7KpHSpTkZdENbEQfvYWuDPsg6k7rGNsBN&#10;KUdR9CUNFhwWcqxok1P6PP8YBbsW2/U43jaH52Pzul8mx9shJqUG/W49B+Gp8//hd3uvFYyjK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npbMnFAAAA3AAA&#10;AA8AAAAAAAAAAAAAAAAAqgIAAGRycy9kb3ducmV2LnhtbFBLBQYAAAAABAAEAPoAAACcAwAAAAA=&#10;">
                  <v:shape id="Snip Diagonal Corner Rectangle 308" o:spid="_x0000_s1120" style="position:absolute;left:1187;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LI48IA&#10;AADcAAAADwAAAGRycy9kb3ducmV2LnhtbERPS2vCQBC+F/oflin0VjdqKyV1DSoIgpfGR/E4zY5J&#10;SHY2ZLea/vvOoeDx43vPs8G16kp9qD0bGI8SUMSFtzWXBo6Hzcs7qBCRLbaeycAvBcgWjw9zTK2/&#10;cU7XfSyVhHBI0UAVY5dqHYqKHIaR74iFu/jeYRTYl9r2eJNw1+pJksy0w5qlocKO1hUVzf7HGZie&#10;bK7PxfSta/Kv1ee6/n5tzztjnp+G5QeoSEO8i//dWyu+RNbKGTkCev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sjjwgAAANwAAAAPAAAAAAAAAAAAAAAAAJgCAABkcnMvZG93&#10;bnJldi54bWxQSwUGAAAAAAQABAD1AAAAhwM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309" o:spid="_x0000_s1121" style="position:absolute;left:593;top:712;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5teMUA&#10;AADcAAAADwAAAGRycy9kb3ducmV2LnhtbESPQWvCQBSE7wX/w/IEb82mVYuNrlKFguDF2FpyfGZf&#10;k2D27ZLdavz33YLQ4zDzzTCLVW9acaHON5YVPCUpCOLS6oYrBZ8f748zED4ga2wtk4IbeVgtBw8L&#10;zLS9ck6XQ6hELGGfoYI6BJdJ6cuaDPrEOuLofdvOYIiyq6Tu8BrLTSuf0/RFGmw4LtToaFNTeT78&#10;GAXjo85lUY6n7px/rfeb5jRpi51So2H/NgcRqA//4Tu91ZFLX+HvTDwCcvk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bm14xQAAANwAAAAPAAAAAAAAAAAAAAAAAJgCAABkcnMv&#10;ZG93bnJldi54bWxQSwUGAAAAAAQABAD1AAAAigM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310" o:spid="_x0000_s1122" style="position:absolute;top:1662;width:9262;height:7267;visibility:visible;mso-wrap-style:square;v-text-anchor:middle" coordsize="926267,72671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Gqb8IA&#10;AADcAAAADwAAAGRycy9kb3ducmV2LnhtbERPz2vCMBS+C/sfwhvsZlMdiHRNZRPKPMyBdYMdH82z&#10;LTYvJUlr998vB2HHj+93vptNLyZyvrOsYJWkIIhrqztuFHydy+UWhA/IGnvLpOCXPOyKh0WOmbY3&#10;PtFUhUbEEPYZKmhDGDIpfd2SQZ/YgThyF+sMhghdI7XDWww3vVyn6UYa7Dg2tDjQvqX6Wo1GwXv5&#10;oTdvh47Xx5/S7auG0vH7U6mnx/n1BUSgOfyL7+6DVvC8ivPjmXgEZP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gapvwgAAANwAAAAPAAAAAAAAAAAAAAAAAJgCAABkcnMvZG93&#10;bnJldi54bWxQSwUGAAAAAAQABAD1AAAAhwMAAAAA&#10;" adj="-11796480,,5400" path="m,l805145,,926267,121122r,605595l926267,726717r-805145,l,605595,,xe" fillcolor="white [3201]" strokecolor="black [3200]" strokeweight="1pt">
                    <v:stroke joinstyle="miter"/>
                    <v:formulas/>
                    <v:path arrowok="t" o:connecttype="custom" o:connectlocs="0,0;805145,0;926267,121122;926267,726717;926267,726717;121122,726717;0,605595;0,0" o:connectangles="0,0,0,0,0,0,0,0" textboxrect="0,0,926267,726717"/>
                    <v:textbox>
                      <w:txbxContent>
                        <w:p w14:paraId="05796184" w14:textId="77777777" w:rsidR="009B22AA" w:rsidRPr="0002057C" w:rsidRDefault="009B22AA" w:rsidP="0002057C">
                          <w:pPr>
                            <w:jc w:val="center"/>
                            <w:rPr>
                              <w:sz w:val="18"/>
                              <w:szCs w:val="18"/>
                              <w:lang w:val="en-US"/>
                            </w:rPr>
                          </w:pPr>
                          <w:r w:rsidRPr="0002057C">
                            <w:rPr>
                              <w:sz w:val="18"/>
                              <w:szCs w:val="18"/>
                              <w:lang w:val="en-US"/>
                            </w:rPr>
                            <w:t>Test Dataset</w:t>
                          </w:r>
                        </w:p>
                      </w:txbxContent>
                    </v:textbox>
                  </v:shape>
                </v:group>
                <v:shape id="Right Arrow 311" o:spid="_x0000_s1123" type="#_x0000_t13" style="position:absolute;left:17456;top:35982;width:3588;height:17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QzY8MA&#10;AADcAAAADwAAAGRycy9kb3ducmV2LnhtbESPQWsCMRSE74X+h/CE3mo2FYpsjSKyokerLV4fm9fN&#10;YvKybOK6/vtGKPQ4zMw3zGI1eicG6mMbWIOaFiCI62BabjR8nbavcxAxIRt0gUnDnSKsls9PCyxN&#10;uPEnDcfUiAzhWKIGm1JXShlrSx7jNHTE2fsJvceUZd9I0+Mtw72Tb0XxLj22nBcsdrSxVF+OV6/h&#10;+1AN6mqrXVWc92q7vrvLmZzWL5Nx/QEi0Zj+w3/tvdEwUwoeZ/IR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sQzY8MAAADcAAAADwAAAAAAAAAAAAAAAACYAgAAZHJzL2Rv&#10;d25yZXYueG1sUEsFBgAAAAAEAAQA9QAAAIgDAAAAAA==&#10;" adj="16209" fillcolor="white [3201]" strokecolor="black [3200]" strokeweight="1pt"/>
                <v:shape id="Right Arrow 312" o:spid="_x0000_s1124" type="#_x0000_t13" style="position:absolute;left:34319;top:35982;width:3588;height:1790;flip:x 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TBBcMA&#10;AADcAAAADwAAAGRycy9kb3ducmV2LnhtbESPQWvCQBSE74X+h+UVvDWbRCgluoq0KB5NKnp9Zp9J&#10;MPs2ZFcT/fVuodDjMDPfMPPlaFpxo941lhUkUQyCuLS64UrB/mf9/gnCeWSNrWVScCcHy8Xryxwz&#10;bQfO6Vb4SgQIuwwV1N53mZSurMmgi2xHHLyz7Q36IPtK6h6HADetTOP4QxpsOCzU2NFXTeWluBoF&#10;eDi6O33LlPPrKS9WyW7zoEGpydu4moHwNPr/8F97qxVMkxR+z4QjIB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9TBBcMAAADcAAAADwAAAAAAAAAAAAAAAACYAgAAZHJzL2Rv&#10;d25yZXYueG1sUEsFBgAAAAAEAAQA9QAAAIgDAAAAAA==&#10;" adj="16209" fillcolor="white [3201]" strokecolor="black [3200]" strokeweight="1pt"/>
                <v:shape id="Trapezoid 313" o:spid="_x0000_s1125" style="position:absolute;left:22088;top:34913;width:11232;height:4032;visibility:visible;mso-wrap-style:square;v-text-anchor:middle" coordsize="1123218,40322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Vy/MUA&#10;AADcAAAADwAAAGRycy9kb3ducmV2LnhtbESPQWvCQBSE7wX/w/IK3sxGU6RGVxFRsYeKVS/eXrPP&#10;JCT7NmRXTf99tyD0OMzMN8xs0Zla3Kl1pWUFwygGQZxZXXKu4HzaDN5BOI+ssbZMCn7IwWLee5lh&#10;qu2Dv+h+9LkIEHYpKii8b1IpXVaQQRfZhjh4V9sa9EG2udQtPgLc1HIUx2NpsOSwUGBDq4Ky6ngz&#10;Cj4ml3WVf9dvn3JL1/0Bq26fnJXqv3bLKQhPnf8PP9s7rSAZJvB3JhwBOf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5XL8xQAAANwAAAAPAAAAAAAAAAAAAAAAAJgCAABkcnMv&#10;ZG93bnJldi54bWxQSwUGAAAAAAQABAD1AAAAigMAAAAA&#10;" adj="-11796480,,5400" path="m,403223l100806,r921606,l1123218,403223,,403223xe" fillcolor="white [3201]" strokecolor="black [3200]" strokeweight="1pt">
                  <v:stroke joinstyle="miter"/>
                  <v:formulas/>
                  <v:path arrowok="t" o:connecttype="custom" o:connectlocs="0,403223;100806,0;1022412,0;1123218,403223;0,403223" o:connectangles="0,0,0,0,0" textboxrect="0,0,1123218,403223"/>
                  <v:textbox>
                    <w:txbxContent>
                      <w:p w14:paraId="1C9EB236" w14:textId="77777777" w:rsidR="009B22AA" w:rsidRPr="0002057C" w:rsidRDefault="009B22AA" w:rsidP="0002057C">
                        <w:pPr>
                          <w:jc w:val="center"/>
                          <w:rPr>
                            <w:sz w:val="18"/>
                            <w:szCs w:val="18"/>
                            <w:lang w:val="en-US"/>
                          </w:rPr>
                        </w:pPr>
                        <w:r w:rsidRPr="0002057C">
                          <w:rPr>
                            <w:sz w:val="18"/>
                            <w:szCs w:val="18"/>
                            <w:lang w:val="en-US"/>
                          </w:rPr>
                          <w:t>Final Score Evaluator</w:t>
                        </w:r>
                      </w:p>
                    </w:txbxContent>
                  </v:textbox>
                </v:shape>
                <v:oval id="Oval 314" o:spid="_x0000_s1126" style="position:absolute;left:17456;top:38951;width:3810;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upO8MA&#10;AADcAAAADwAAAGRycy9kb3ducmV2LnhtbESPT2sCMRTE74V+h/AKXoom/qHIapRSWvDqKkhvz83r&#10;ZtnNy7JJ17WfvhEEj8PM/IZZbwfXiJ66UHnWMJ0oEMSFNxWXGo6Hr/ESRIjIBhvPpOFKAbab56c1&#10;ZsZfeE99HkuRIBwy1GBjbDMpQ2HJYZj4ljh5P75zGJPsSmk6vCS4a+RMqTfpsOK0YLGlD0tFnf86&#10;Dbmqc5Kv+Pfdk7KHc/vJJ1lrPXoZ3lcgIg3xEb63d0bDfLqA25l0BOTm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OupO8MAAADcAAAADwAAAAAAAAAAAAAAAACYAgAAZHJzL2Rv&#10;d25yZXYueG1sUEsFBgAAAAAEAAQA9QAAAIgDAAAAAA==&#10;" fillcolor="white [3201]" strokecolor="black [3200]" strokeweight="1pt">
                  <v:stroke joinstyle="miter"/>
                  <v:textbox>
                    <w:txbxContent>
                      <w:p w14:paraId="0F27905F" w14:textId="77777777" w:rsidR="009B22AA" w:rsidRPr="0002057C" w:rsidRDefault="009B22AA" w:rsidP="0002057C">
                        <w:pPr>
                          <w:jc w:val="center"/>
                          <w:rPr>
                            <w:sz w:val="18"/>
                            <w:szCs w:val="18"/>
                            <w:lang w:val="en-US"/>
                          </w:rPr>
                        </w:pPr>
                        <w:r w:rsidRPr="0002057C">
                          <w:rPr>
                            <w:sz w:val="18"/>
                            <w:szCs w:val="18"/>
                            <w:lang w:val="en-US"/>
                          </w:rPr>
                          <w:t>4</w:t>
                        </w:r>
                      </w:p>
                    </w:txbxContent>
                  </v:textbox>
                </v:oval>
                <v:oval id="Oval 315" o:spid="_x0000_s1127" style="position:absolute;left:34913;top:38951;width:3810;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cMoMMA&#10;AADcAAAADwAAAGRycy9kb3ducmV2LnhtbESPQWsCMRSE74X+h/AKXoomKhZZjVJKC15dBentuXnd&#10;LLt5WTbpuvbXN4LgcZiZb5j1dnCN6KkLlWcN04kCQVx4U3Gp4Xj4Gi9BhIhssPFMGq4UYLt5flpj&#10;ZvyF99TnsRQJwiFDDTbGNpMyFJYcholviZP34zuHMcmulKbDS4K7Rs6UepMOK04LFlv6sFTU+a/T&#10;kKs6J/mKf989KXs4t598krXWo5fhfQUi0hAf4Xt7ZzTMpwu4nUlHQG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6cMoMMAAADcAAAADwAAAAAAAAAAAAAAAACYAgAAZHJzL2Rv&#10;d25yZXYueG1sUEsFBgAAAAAEAAQA9QAAAIgDAAAAAA==&#10;" fillcolor="white [3201]" strokecolor="black [3200]" strokeweight="1pt">
                  <v:stroke joinstyle="miter"/>
                  <v:textbox>
                    <w:txbxContent>
                      <w:p w14:paraId="7BDA3C50" w14:textId="77777777" w:rsidR="009B22AA" w:rsidRPr="0002057C" w:rsidRDefault="009B22AA" w:rsidP="0002057C">
                        <w:pPr>
                          <w:jc w:val="center"/>
                          <w:rPr>
                            <w:sz w:val="18"/>
                            <w:szCs w:val="18"/>
                            <w:lang w:val="en-US"/>
                          </w:rPr>
                        </w:pPr>
                        <w:r w:rsidRPr="0002057C">
                          <w:rPr>
                            <w:sz w:val="18"/>
                            <w:szCs w:val="18"/>
                            <w:lang w:val="en-US"/>
                          </w:rPr>
                          <w:t>5</w:t>
                        </w:r>
                      </w:p>
                    </w:txbxContent>
                  </v:textbox>
                </v:oval>
                <v:group id="Group 324" o:spid="_x0000_s1128" style="position:absolute;left:40019;top:33132;width:14128;height:6585" coordorigin="" coordsize="10450,89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o6u3sYAAADcAAAADwAAAGRycy9kb3ducmV2LnhtbESPT2vCQBTE7wW/w/IK&#10;vdXNH1skdQ0itngQoSqU3h7ZZxKSfRuy2yR++25B6HGYmd8wq3wyrRiod7VlBfE8AkFcWF1zqeBy&#10;fn9egnAeWWNrmRTcyEG+nj2sMNN25E8aTr4UAcIuQwWV910mpSsqMujmtiMO3tX2Bn2QfSl1j2OA&#10;m1YmUfQqDdYcFirsaFtR0Zx+jIKPEcdNGu+GQ3Pd3r7PL8evQ0xKPT1OmzcQnib/H76391pBmiz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jq7exgAAANwA&#10;AAAPAAAAAAAAAAAAAAAAAKoCAABkcnMvZG93bnJldi54bWxQSwUGAAAAAAQABAD6AAAAnQMAAAAA&#10;">
                  <v:shape id="Snip Diagonal Corner Rectangle 325" o:spid="_x0000_s1129" style="position:absolute;left:1187;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Y7HcQA&#10;AADcAAAADwAAAGRycy9kb3ducmV2LnhtbESPS4vCQBCE74L/YeiFvZnJ+kKio6ggLOxl4wuPbaZN&#10;gpmekJnV+O93BMFjUfVVUbNFaypxo8aVlhV8RTEI4szqknMF+92mNwHhPLLGyjIpeJCDxbzbmWGi&#10;7Z1Tum19LkIJuwQVFN7XiZQuK8igi2xNHLyLbQz6IJtc6gbvodxUsh/HY2mw5LBQYE3rgrLr9s8o&#10;GBx0Kk/ZYFRf0+Pqd12eh9XpR6nPj3Y5BeGp9e/wi/7WgeuP4HkmHAE5/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qWOx3EAAAA3AAAAA8AAAAAAAAAAAAAAAAAmAIAAGRycy9k&#10;b3ducmV2LnhtbFBLBQYAAAAABAAEAPUAAACJAw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326" o:spid="_x0000_s1130" style="position:absolute;left:593;top:712;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SlasUA&#10;AADcAAAADwAAAGRycy9kb3ducmV2LnhtbESPT2vCQBTE70K/w/IK3nRTU0VS16CCUOil8R8eX7Ov&#10;SUj2bchuY/rtuwXB4zDzm2FW6WAa0VPnKssKXqYRCOLc6ooLBafjfrIE4TyyxsYyKfglB+n6abTC&#10;RNsbZ9QffCFCCbsEFZTet4mULi/JoJvaljh437Yz6IPsCqk7vIVy08hZFC2kwYrDQokt7UrK68OP&#10;URCfdSaveTxv6+yy/dxVX6/N9UOp8fOweQPhafCP8J1+14GbLeD/TDg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RKVqxQAAANwAAAAPAAAAAAAAAAAAAAAAAJgCAABkcnMv&#10;ZG93bnJldi54bWxQSwUGAAAAAAQABAD1AAAAigM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327" o:spid="_x0000_s1131" style="position:absolute;top:1662;width:9262;height:7267;visibility:visible;mso-wrap-style:square;v-text-anchor:middle" coordsize="926267,72671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T4psUA&#10;AADcAAAADwAAAGRycy9kb3ducmV2LnhtbESPQWvCQBSE70L/w/KE3urGCLakboIVgh5aodFCj4/s&#10;axLMvg27q6b/vlsQPA4z8w2zKkbTiws531lWMJ8lIIhrqztuFBwP5dMLCB+QNfaWScEveSjyh8kK&#10;M22v/EmXKjQiQthnqKANYcik9HVLBv3MDsTR+7HOYIjSNVI7vEa46WWaJEtpsOO40OJAm5bqU3U2&#10;Crblu16+7TpOP75Lt6kaSs5fe6Uep+P6FUSgMdzDt/ZOK1ikz/B/Jh4Bm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BPimxQAAANwAAAAPAAAAAAAAAAAAAAAAAJgCAABkcnMv&#10;ZG93bnJldi54bWxQSwUGAAAAAAQABAD1AAAAigMAAAAA&#10;" adj="-11796480,,5400" path="m,l805145,,926267,121122r,605595l926267,726717r-805145,l,605595,,xe" fillcolor="white [3201]" strokecolor="black [3200]" strokeweight="1pt">
                    <v:stroke joinstyle="miter"/>
                    <v:formulas/>
                    <v:path arrowok="t" o:connecttype="custom" o:connectlocs="0,0;805145,0;926267,121122;926267,726717;926267,726717;121122,726717;0,605595;0,0" o:connectangles="0,0,0,0,0,0,0,0" textboxrect="0,0,926267,726717"/>
                    <v:textbox>
                      <w:txbxContent>
                        <w:p w14:paraId="48B74EF3" w14:textId="77777777" w:rsidR="009B22AA" w:rsidRPr="0002057C" w:rsidRDefault="009B22AA" w:rsidP="0002057C">
                          <w:pPr>
                            <w:jc w:val="center"/>
                            <w:rPr>
                              <w:sz w:val="18"/>
                              <w:szCs w:val="18"/>
                              <w:lang w:val="en-US"/>
                            </w:rPr>
                          </w:pPr>
                          <w:r w:rsidRPr="0002057C">
                            <w:rPr>
                              <w:sz w:val="18"/>
                              <w:szCs w:val="18"/>
                              <w:lang w:val="en-US"/>
                            </w:rPr>
                            <w:t>Labelled Gold Dataset</w:t>
                          </w:r>
                        </w:p>
                      </w:txbxContent>
                    </v:textbox>
                  </v:shape>
                </v:group>
                <v:group id="Group 399" o:spid="_x0000_s1132" style="position:absolute;top:33132;width:14441;height:6285" coordsize="14441,62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fMMinxgAAANwA&#10;AAAPAAAAAAAAAAAAAAAAAKoCAABkcnMvZG93bnJldi54bWxQSwUGAAAAAAQABAD6AAAAnQMAAAAA&#10;">
                  <v:shape id="Snip Diagonal Corner Rectangle 396" o:spid="_x0000_s1133" style="position:absolute;left:1900;width:12541;height:4623;visibility:visible;mso-wrap-style:square;v-text-anchor:middle" coordsize="1254146,4623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C7V8QA&#10;AADcAAAADwAAAGRycy9kb3ducmV2LnhtbESPQYvCMBSE78L+h/AWvGnqFsWtRhFRlPVUXcTjo3m2&#10;ZZuX2kSt/94sCB6HmfmGmc5bU4kbNa60rGDQj0AQZ1aXnCv4Pax7YxDOI2usLJOCBzmYzz46U0y0&#10;vXNKt73PRYCwS1BB4X2dSOmyggy6vq2Jg3e2jUEfZJNL3eA9wE0lv6JoJA2WHBYKrGlZUPa3vxoF&#10;w/UyHa5WP8fBKb7sNlFcpgv9UKr72S4mIDy1/h1+tbdaQfw9gv8z4QjI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Cgu1fEAAAA3AAAAA8AAAAAAAAAAAAAAAAAmAIAAGRycy9k&#10;b3ducmV2LnhtbFBLBQYAAAAABAAEAPUAAACJAwAAAAA=&#10;" path="m,l1177078,r77068,77068l1254146,462399r,l77068,462399,,385331,,xe" fillcolor="white [3201]" strokecolor="black [3200]" strokeweight="1pt">
                    <v:stroke joinstyle="miter"/>
                    <v:path arrowok="t" o:connecttype="custom" o:connectlocs="0,0;1177078,0;1254146,77068;1254146,462399;1254146,462399;77068,462399;0,385331;0,0" o:connectangles="0,0,0,0,0,0,0,0"/>
                  </v:shape>
                  <v:shape id="Snip Diagonal Corner Rectangle 397" o:spid="_x0000_s1134" style="position:absolute;left:950;top:712;width:12541;height:4623;visibility:visible;mso-wrap-style:square;v-text-anchor:middle" coordsize="1254125,462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XAlcMA&#10;AADcAAAADwAAAGRycy9kb3ducmV2LnhtbESPQYvCMBSE74L/ITxhL6KpLqxajbIogketCh4fzbMt&#10;bV66TVbr/nojLHgcZuYbZrFqTSVu1LjCsoLRMAJBnFpdcKbgdNwOpiCcR9ZYWSYFD3KwWnY7C4y1&#10;vfOBbonPRICwi1FB7n0dS+nSnAy6oa2Jg3e1jUEfZJNJ3eA9wE0lx1H0JQ0WHBZyrGmdU1omv0YB&#10;9Xm/0ee/y7hOd5ufNkrK0hVKffTa7zkIT61/h//bO63gczaB15lwBOTy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wXAlcMAAADcAAAADwAAAAAAAAAAAAAAAACYAgAAZHJzL2Rv&#10;d25yZXYueG1sUEsFBgAAAAAEAAQA9QAAAIgDAAAAAA==&#10;" path="m,l1177077,r77048,77048l1254125,462280r,l77048,462280,,385232,,xe" fillcolor="white [3201]" strokecolor="black [3200]" strokeweight="1pt">
                    <v:stroke joinstyle="miter"/>
                    <v:path arrowok="t" o:connecttype="custom" o:connectlocs="0,0;1177077,0;1254125,77048;1254125,462280;1254125,462280;77048,462280;0,385232;0,0" o:connectangles="0,0,0,0,0,0,0,0"/>
                  </v:shape>
                  <v:shape id="Snip Diagonal Corner Rectangle 398" o:spid="_x0000_s1135" style="position:absolute;top:1662;width:12541;height:4623;visibility:visible;mso-wrap-style:square;v-text-anchor:middle" coordsize="1254125,46228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uiMEA&#10;AADcAAAADwAAAGRycy9kb3ducmV2LnhtbERPz2vCMBS+D/wfwhO8DE1nmWg1ihSEXXZoFc/P5tkW&#10;m5eSZLb+98thsOPH93t3GE0nnuR8a1nBxyIBQVxZ3XKt4HI+zdcgfEDW2FkmBS/ycNhP3naYaTtw&#10;Qc8y1CKGsM9QQRNCn0npq4YM+oXtiSN3t85giNDVUjscYrjp5DJJVtJgy7GhwZ7yhqpH+WMUXAd9&#10;W90Nf7p8896X6aPIv9NCqdl0PG5BBBrDv/jP/aUVpJu4Np6JR0D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vhbojBAAAA3AAAAA8AAAAAAAAAAAAAAAAAmAIAAGRycy9kb3du&#10;cmV2LnhtbFBLBQYAAAAABAAEAPUAAACGAwAAAAA=&#10;" adj="-11796480,,5400" path="m,l1177077,r77048,77048l1254125,462280r,l77048,462280,,385232,,xe" fillcolor="white [3201]" strokecolor="black [3200]" strokeweight="1pt">
                    <v:stroke joinstyle="miter"/>
                    <v:formulas/>
                    <v:path arrowok="t" o:connecttype="custom" o:connectlocs="0,0;1177077,0;1254125,77048;1254125,462280;1254125,462280;77048,462280;0,385232;0,0" o:connectangles="0,0,0,0,0,0,0,0" textboxrect="0,0,1254125,462280"/>
                    <v:textbox>
                      <w:txbxContent>
                        <w:p w14:paraId="33D5BD9C" w14:textId="5F178A36" w:rsidR="009B22AA" w:rsidRPr="0002057C" w:rsidRDefault="009B22AA" w:rsidP="00DB0204">
                          <w:pPr>
                            <w:jc w:val="center"/>
                            <w:rPr>
                              <w:sz w:val="18"/>
                              <w:szCs w:val="18"/>
                              <w:lang w:val="en-US"/>
                            </w:rPr>
                          </w:pPr>
                          <w:r>
                            <w:rPr>
                              <w:sz w:val="18"/>
                              <w:szCs w:val="18"/>
                              <w:lang w:val="en-US"/>
                            </w:rPr>
                            <w:t>Labelled Test</w:t>
                          </w:r>
                          <w:r w:rsidRPr="0002057C">
                            <w:rPr>
                              <w:sz w:val="18"/>
                              <w:szCs w:val="18"/>
                              <w:lang w:val="en-US"/>
                            </w:rPr>
                            <w:t xml:space="preserve"> Dataset</w:t>
                          </w:r>
                        </w:p>
                      </w:txbxContent>
                    </v:textbox>
                  </v:shape>
                </v:group>
                <w10:wrap type="topAndBottom"/>
              </v:group>
            </w:pict>
          </mc:Fallback>
        </mc:AlternateContent>
      </w:r>
      <w:bookmarkEnd w:id="54"/>
    </w:p>
    <w:p w14:paraId="0C231F4A" w14:textId="2F4AAD7B" w:rsidR="00F3537C" w:rsidRPr="00BD643C" w:rsidRDefault="00632647" w:rsidP="00F008E3">
      <w:pPr>
        <w:pStyle w:val="Heading2"/>
        <w:spacing w:line="360" w:lineRule="auto"/>
        <w:jc w:val="both"/>
        <w:rPr>
          <w:rFonts w:cs="Times New Roman"/>
        </w:rPr>
      </w:pPr>
      <w:bookmarkStart w:id="55" w:name="_Toc525399659"/>
      <w:r w:rsidRPr="00BD643C">
        <w:rPr>
          <w:rFonts w:cs="Times New Roman"/>
        </w:rPr>
        <w:t>3.5</w:t>
      </w:r>
      <w:r w:rsidRPr="00BD643C">
        <w:rPr>
          <w:rFonts w:cs="Times New Roman"/>
        </w:rPr>
        <w:tab/>
      </w:r>
      <w:r w:rsidR="0065507D" w:rsidRPr="00BD643C">
        <w:rPr>
          <w:rFonts w:cs="Times New Roman"/>
        </w:rPr>
        <w:t>Hybrid method</w:t>
      </w:r>
      <w:bookmarkEnd w:id="55"/>
    </w:p>
    <w:p w14:paraId="20261821" w14:textId="6AF5DE11" w:rsidR="00FF1F31" w:rsidRPr="00BD643C" w:rsidRDefault="00FF1F31" w:rsidP="00F008E3">
      <w:pPr>
        <w:spacing w:line="360" w:lineRule="auto"/>
        <w:jc w:val="both"/>
      </w:pPr>
    </w:p>
    <w:p w14:paraId="70787404" w14:textId="27B56A13" w:rsidR="007108AB" w:rsidRDefault="00FF1F31" w:rsidP="00F008E3">
      <w:pPr>
        <w:spacing w:line="360" w:lineRule="auto"/>
        <w:jc w:val="both"/>
      </w:pPr>
      <w:r w:rsidRPr="00BD643C">
        <w:t xml:space="preserve">The hybrid method </w:t>
      </w:r>
      <w:r w:rsidR="003E783E">
        <w:t>is</w:t>
      </w:r>
      <w:r w:rsidRPr="00BD643C">
        <w:t xml:space="preserve"> achieved by using the output feature vector from the lexicon-based method as an input feature for the learning-based method as demonstrated in Figure </w:t>
      </w:r>
      <w:r w:rsidR="003E783E">
        <w:t>9</w:t>
      </w:r>
      <w:r w:rsidRPr="00BD643C">
        <w:t>.</w:t>
      </w:r>
    </w:p>
    <w:p w14:paraId="75B32FA5" w14:textId="77777777" w:rsidR="007108AB" w:rsidRDefault="007108AB">
      <w:r>
        <w:br w:type="page"/>
      </w:r>
    </w:p>
    <w:p w14:paraId="7C496BB1" w14:textId="77777777" w:rsidR="00FF1F31" w:rsidRPr="00BD643C" w:rsidRDefault="00FF1F31" w:rsidP="00F008E3">
      <w:pPr>
        <w:spacing w:line="360" w:lineRule="auto"/>
        <w:jc w:val="both"/>
      </w:pPr>
    </w:p>
    <w:p w14:paraId="6F686069" w14:textId="0C4996CC" w:rsidR="00EB7518" w:rsidRPr="00BD643C" w:rsidRDefault="00543AA8" w:rsidP="00F008E3">
      <w:pPr>
        <w:spacing w:line="360" w:lineRule="auto"/>
        <w:jc w:val="both"/>
      </w:pPr>
      <w:r w:rsidRPr="00BD643C">
        <w:rPr>
          <w:rFonts w:cs="Times New Roman"/>
          <w:noProof/>
        </w:rPr>
        <mc:AlternateContent>
          <mc:Choice Requires="wps">
            <w:drawing>
              <wp:anchor distT="45720" distB="45720" distL="114300" distR="114300" simplePos="0" relativeHeight="251825152" behindDoc="0" locked="0" layoutInCell="1" allowOverlap="1" wp14:anchorId="334FD2BF" wp14:editId="46D234D3">
                <wp:simplePos x="0" y="0"/>
                <wp:positionH relativeFrom="margin">
                  <wp:posOffset>-77380</wp:posOffset>
                </wp:positionH>
                <wp:positionV relativeFrom="paragraph">
                  <wp:posOffset>6779351</wp:posOffset>
                </wp:positionV>
                <wp:extent cx="5450205" cy="295910"/>
                <wp:effectExtent l="0" t="0" r="0" b="889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7A112560" w14:textId="7CAB977D" w:rsidR="009B22AA" w:rsidRPr="00905CD1" w:rsidRDefault="009B22AA" w:rsidP="00F63C91">
                            <w:pPr>
                              <w:rPr>
                                <w:i/>
                                <w:sz w:val="20"/>
                              </w:rPr>
                            </w:pPr>
                            <w:r w:rsidRPr="00905CD1">
                              <w:rPr>
                                <w:i/>
                                <w:sz w:val="20"/>
                              </w:rPr>
                              <w:t xml:space="preserve">Figure </w:t>
                            </w:r>
                            <w:r>
                              <w:rPr>
                                <w:i/>
                                <w:sz w:val="20"/>
                              </w:rPr>
                              <w:t>9</w:t>
                            </w:r>
                            <w:r w:rsidRPr="00905CD1">
                              <w:rPr>
                                <w:i/>
                                <w:sz w:val="20"/>
                              </w:rPr>
                              <w:t xml:space="preserve">. </w:t>
                            </w:r>
                            <w:r>
                              <w:rPr>
                                <w:i/>
                                <w:sz w:val="20"/>
                              </w:rPr>
                              <w:t>A flow diagram of the hybrid metho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4FD2BF" id="_x0000_s1136" type="#_x0000_t202" style="position:absolute;left:0;text-align:left;margin-left:-6.1pt;margin-top:533.8pt;width:429.15pt;height:23.3pt;z-index:2518251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" stroked="f">
                <v:textbox>
                  <w:txbxContent>
                    <w:p w14:paraId="7A112560" w14:textId="7CAB977D" w:rsidR="009B22AA" w:rsidRPr="00905CD1" w:rsidRDefault="009B22AA" w:rsidP="00F63C91">
                      <w:pPr>
                        <w:rPr>
                          <w:i/>
                          <w:sz w:val="20"/>
                        </w:rPr>
                      </w:pPr>
                      <w:r w:rsidRPr="00905CD1">
                        <w:rPr>
                          <w:i/>
                          <w:sz w:val="20"/>
                        </w:rPr>
                        <w:t xml:space="preserve">Figure </w:t>
                      </w:r>
                      <w:r>
                        <w:rPr>
                          <w:i/>
                          <w:sz w:val="20"/>
                        </w:rPr>
                        <w:t>9</w:t>
                      </w:r>
                      <w:r w:rsidRPr="00905CD1">
                        <w:rPr>
                          <w:i/>
                          <w:sz w:val="20"/>
                        </w:rPr>
                        <w:t xml:space="preserve">. </w:t>
                      </w:r>
                      <w:r>
                        <w:rPr>
                          <w:i/>
                          <w:sz w:val="20"/>
                        </w:rPr>
                        <w:t>A flow diagram of the hybrid method</w:t>
                      </w:r>
                    </w:p>
                  </w:txbxContent>
                </v:textbox>
                <w10:wrap type="topAndBottom" anchorx="margin"/>
              </v:shape>
            </w:pict>
          </mc:Fallback>
        </mc:AlternateContent>
      </w:r>
      <w:r w:rsidRPr="00BD643C">
        <w:rPr>
          <w:noProof/>
        </w:rPr>
        <mc:AlternateContent>
          <mc:Choice Requires="wpg">
            <w:drawing>
              <wp:anchor distT="0" distB="0" distL="114300" distR="114300" simplePos="0" relativeHeight="251823104" behindDoc="0" locked="0" layoutInCell="1" allowOverlap="1" wp14:anchorId="67356EC9" wp14:editId="68C8A285">
                <wp:simplePos x="0" y="0"/>
                <wp:positionH relativeFrom="column">
                  <wp:posOffset>-92529</wp:posOffset>
                </wp:positionH>
                <wp:positionV relativeFrom="paragraph">
                  <wp:posOffset>7620</wp:posOffset>
                </wp:positionV>
                <wp:extent cx="6103620" cy="6591300"/>
                <wp:effectExtent l="0" t="0" r="11430" b="19050"/>
                <wp:wrapNone/>
                <wp:docPr id="419" name="Group 419"/>
                <wp:cNvGraphicFramePr/>
                <a:graphic xmlns:a="http://schemas.openxmlformats.org/drawingml/2006/main">
                  <a:graphicData uri="http://schemas.microsoft.com/office/word/2010/wordprocessingGroup">
                    <wpg:wgp>
                      <wpg:cNvGrpSpPr/>
                      <wpg:grpSpPr>
                        <a:xfrm>
                          <a:off x="0" y="0"/>
                          <a:ext cx="6103620" cy="6591300"/>
                          <a:chOff x="0" y="0"/>
                          <a:chExt cx="6103917" cy="7113972"/>
                        </a:xfrm>
                      </wpg:grpSpPr>
                      <wpg:grpSp>
                        <wpg:cNvPr id="415" name="Group 415"/>
                        <wpg:cNvGrpSpPr/>
                        <wpg:grpSpPr>
                          <a:xfrm>
                            <a:off x="0" y="0"/>
                            <a:ext cx="6103917" cy="7113972"/>
                            <a:chOff x="0" y="0"/>
                            <a:chExt cx="6103917" cy="7113972"/>
                          </a:xfrm>
                        </wpg:grpSpPr>
                        <wpg:grpSp>
                          <wpg:cNvPr id="411" name="Group 411"/>
                          <wpg:cNvGrpSpPr/>
                          <wpg:grpSpPr>
                            <a:xfrm>
                              <a:off x="308743" y="106878"/>
                              <a:ext cx="5733264" cy="6889388"/>
                              <a:chOff x="-15" y="0"/>
                              <a:chExt cx="5733264" cy="6889388"/>
                            </a:xfrm>
                          </wpg:grpSpPr>
                          <wpg:grpSp>
                            <wpg:cNvPr id="332" name="Group 332"/>
                            <wpg:cNvGrpSpPr/>
                            <wpg:grpSpPr>
                              <a:xfrm>
                                <a:off x="0" y="0"/>
                                <a:ext cx="1401597" cy="541655"/>
                                <a:chOff x="0" y="0"/>
                                <a:chExt cx="925838" cy="629172"/>
                              </a:xfrm>
                            </wpg:grpSpPr>
                            <wps:wsp>
                              <wps:cNvPr id="333" name="Snip Diagonal Corner Rectangle 333"/>
                              <wps:cNvSpPr/>
                              <wps:spPr>
                                <a:xfrm>
                                  <a:off x="118753" y="0"/>
                                  <a:ext cx="807085" cy="462915"/>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4" name="Snip Diagonal Corner Rectangle 334"/>
                              <wps:cNvSpPr/>
                              <wps:spPr>
                                <a:xfrm>
                                  <a:off x="59377" y="71252"/>
                                  <a:ext cx="807085" cy="462916"/>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5" name="Snip Diagonal Corner Rectangle 335"/>
                              <wps:cNvSpPr/>
                              <wps:spPr>
                                <a:xfrm>
                                  <a:off x="0" y="166255"/>
                                  <a:ext cx="805479" cy="462917"/>
                                </a:xfrm>
                                <a:prstGeom prst="snip2DiagRect">
                                  <a:avLst/>
                                </a:prstGeom>
                              </wps:spPr>
                              <wps:style>
                                <a:lnRef idx="2">
                                  <a:schemeClr val="dk1"/>
                                </a:lnRef>
                                <a:fillRef idx="1">
                                  <a:schemeClr val="lt1"/>
                                </a:fillRef>
                                <a:effectRef idx="0">
                                  <a:schemeClr val="dk1"/>
                                </a:effectRef>
                                <a:fontRef idx="minor">
                                  <a:schemeClr val="dk1"/>
                                </a:fontRef>
                              </wps:style>
                              <wps:txbx>
                                <w:txbxContent>
                                  <w:p w14:paraId="4BCA5D3C" w14:textId="77777777" w:rsidR="009B22AA" w:rsidRPr="00C233C9" w:rsidRDefault="009B22AA" w:rsidP="00C233C9">
                                    <w:pPr>
                                      <w:jc w:val="center"/>
                                      <w:rPr>
                                        <w:sz w:val="16"/>
                                        <w:szCs w:val="16"/>
                                        <w:lang w:val="en-US"/>
                                      </w:rPr>
                                    </w:pPr>
                                    <w:r w:rsidRPr="00C233C9">
                                      <w:rPr>
                                        <w:sz w:val="16"/>
                                        <w:szCs w:val="16"/>
                                        <w:lang w:val="en-US"/>
                                      </w:rPr>
                                      <w:t>Training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6" name="Group 336"/>
                            <wpg:cNvGrpSpPr/>
                            <wpg:grpSpPr>
                              <a:xfrm>
                                <a:off x="-15" y="2600696"/>
                                <a:ext cx="1400830" cy="588076"/>
                                <a:chOff x="-10" y="0"/>
                                <a:chExt cx="926365" cy="683073"/>
                              </a:xfrm>
                            </wpg:grpSpPr>
                            <wps:wsp>
                              <wps:cNvPr id="337" name="Snip Diagonal Corner Rectangle 337"/>
                              <wps:cNvSpPr/>
                              <wps:spPr>
                                <a:xfrm>
                                  <a:off x="119270" y="0"/>
                                  <a:ext cx="807085" cy="462915"/>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8" name="Snip Diagonal Corner Rectangle 338"/>
                              <wps:cNvSpPr/>
                              <wps:spPr>
                                <a:xfrm>
                                  <a:off x="63610" y="71562"/>
                                  <a:ext cx="807085" cy="462915"/>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9" name="Snip Diagonal Corner Rectangle 339"/>
                              <wps:cNvSpPr/>
                              <wps:spPr>
                                <a:xfrm>
                                  <a:off x="-10" y="166904"/>
                                  <a:ext cx="799447" cy="516169"/>
                                </a:xfrm>
                                <a:prstGeom prst="snip2DiagRect">
                                  <a:avLst/>
                                </a:prstGeom>
                              </wps:spPr>
                              <wps:style>
                                <a:lnRef idx="2">
                                  <a:schemeClr val="dk1"/>
                                </a:lnRef>
                                <a:fillRef idx="1">
                                  <a:schemeClr val="lt1"/>
                                </a:fillRef>
                                <a:effectRef idx="0">
                                  <a:schemeClr val="dk1"/>
                                </a:effectRef>
                                <a:fontRef idx="minor">
                                  <a:schemeClr val="dk1"/>
                                </a:fontRef>
                              </wps:style>
                              <wps:txbx>
                                <w:txbxContent>
                                  <w:p w14:paraId="7C5F1550" w14:textId="2955F296" w:rsidR="009B22AA" w:rsidRPr="00C233C9" w:rsidRDefault="009B22AA" w:rsidP="00C233C9">
                                    <w:pPr>
                                      <w:jc w:val="center"/>
                                      <w:rPr>
                                        <w:sz w:val="16"/>
                                        <w:szCs w:val="16"/>
                                        <w:lang w:val="en-US"/>
                                      </w:rPr>
                                    </w:pPr>
                                    <w:r>
                                      <w:rPr>
                                        <w:sz w:val="16"/>
                                        <w:szCs w:val="16"/>
                                        <w:lang w:val="en-US"/>
                                      </w:rPr>
                                      <w:t>Labelled Training</w:t>
                                    </w:r>
                                    <w:r w:rsidRPr="00C233C9">
                                      <w:rPr>
                                        <w:sz w:val="16"/>
                                        <w:szCs w:val="16"/>
                                        <w:lang w:val="en-US"/>
                                      </w:rPr>
                                      <w:t xml:space="preserve">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0" name="Group 340"/>
                            <wpg:cNvGrpSpPr/>
                            <wpg:grpSpPr>
                              <a:xfrm>
                                <a:off x="4180115" y="1306286"/>
                                <a:ext cx="1401597" cy="556895"/>
                                <a:chOff x="0" y="0"/>
                                <a:chExt cx="1087013" cy="646249"/>
                              </a:xfrm>
                            </wpg:grpSpPr>
                            <wps:wsp>
                              <wps:cNvPr id="341" name="Round Diagonal Corner Rectangle 341"/>
                              <wps:cNvSpPr/>
                              <wps:spPr>
                                <a:xfrm>
                                  <a:off x="285008" y="0"/>
                                  <a:ext cx="802005" cy="515620"/>
                                </a:xfrm>
                                <a:prstGeom prst="round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2" name="Round Diagonal Corner Rectangle 342"/>
                              <wps:cNvSpPr/>
                              <wps:spPr>
                                <a:xfrm>
                                  <a:off x="142504" y="47502"/>
                                  <a:ext cx="802005" cy="515620"/>
                                </a:xfrm>
                                <a:prstGeom prst="round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3" name="Round Diagonal Corner Rectangle 343"/>
                              <wps:cNvSpPr/>
                              <wps:spPr>
                                <a:xfrm>
                                  <a:off x="0" y="130629"/>
                                  <a:ext cx="802005" cy="515620"/>
                                </a:xfrm>
                                <a:prstGeom prst="round2DiagRect">
                                  <a:avLst/>
                                </a:prstGeom>
                              </wps:spPr>
                              <wps:style>
                                <a:lnRef idx="2">
                                  <a:schemeClr val="dk1"/>
                                </a:lnRef>
                                <a:fillRef idx="1">
                                  <a:schemeClr val="lt1"/>
                                </a:fillRef>
                                <a:effectRef idx="0">
                                  <a:schemeClr val="dk1"/>
                                </a:effectRef>
                                <a:fontRef idx="minor">
                                  <a:schemeClr val="dk1"/>
                                </a:fontRef>
                              </wps:style>
                              <wps:txbx>
                                <w:txbxContent>
                                  <w:p w14:paraId="2D1AE5DD" w14:textId="77777777" w:rsidR="009B22AA" w:rsidRPr="00C233C9" w:rsidRDefault="009B22AA" w:rsidP="00C233C9">
                                    <w:pPr>
                                      <w:jc w:val="center"/>
                                      <w:rPr>
                                        <w:sz w:val="16"/>
                                        <w:szCs w:val="16"/>
                                        <w:lang w:val="en-US"/>
                                      </w:rPr>
                                    </w:pPr>
                                    <w:r w:rsidRPr="00C233C9">
                                      <w:rPr>
                                        <w:sz w:val="16"/>
                                        <w:szCs w:val="16"/>
                                        <w:lang w:val="en-US"/>
                                      </w:rPr>
                                      <w:t>Lexicon Resour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45" name="Right Arrow 345"/>
                            <wps:cNvSpPr/>
                            <wps:spPr>
                              <a:xfrm rot="5400000">
                                <a:off x="439388" y="855023"/>
                                <a:ext cx="464820" cy="14160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 name="Can 346"/>
                            <wps:cNvSpPr/>
                            <wps:spPr>
                              <a:xfrm>
                                <a:off x="211277" y="1211284"/>
                                <a:ext cx="861162" cy="814267"/>
                              </a:xfrm>
                              <a:prstGeom prst="can">
                                <a:avLst/>
                              </a:prstGeom>
                            </wps:spPr>
                            <wps:style>
                              <a:lnRef idx="2">
                                <a:schemeClr val="dk1"/>
                              </a:lnRef>
                              <a:fillRef idx="1">
                                <a:schemeClr val="lt1"/>
                              </a:fillRef>
                              <a:effectRef idx="0">
                                <a:schemeClr val="dk1"/>
                              </a:effectRef>
                              <a:fontRef idx="minor">
                                <a:schemeClr val="dk1"/>
                              </a:fontRef>
                            </wps:style>
                            <wps:txbx>
                              <w:txbxContent>
                                <w:p w14:paraId="33AE5B67" w14:textId="77777777" w:rsidR="009B22AA" w:rsidRPr="00C233C9" w:rsidRDefault="009B22AA" w:rsidP="00C233C9">
                                  <w:pPr>
                                    <w:jc w:val="center"/>
                                    <w:rPr>
                                      <w:sz w:val="16"/>
                                      <w:szCs w:val="16"/>
                                      <w:lang w:val="en-US"/>
                                    </w:rPr>
                                  </w:pPr>
                                  <w:r w:rsidRPr="00C233C9">
                                    <w:rPr>
                                      <w:sz w:val="16"/>
                                      <w:szCs w:val="16"/>
                                      <w:lang w:val="en-US"/>
                                    </w:rPr>
                                    <w:t>Lexicon-Based Classif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7" name="Right Arrow 347"/>
                            <wps:cNvSpPr/>
                            <wps:spPr>
                              <a:xfrm rot="10800000">
                                <a:off x="3538847" y="1531917"/>
                                <a:ext cx="464820" cy="14097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Trapezoid 350"/>
                            <wps:cNvSpPr/>
                            <wps:spPr>
                              <a:xfrm>
                                <a:off x="2196936" y="1318161"/>
                                <a:ext cx="1293661" cy="561975"/>
                              </a:xfrm>
                              <a:prstGeom prst="trapezoid">
                                <a:avLst/>
                              </a:prstGeom>
                            </wps:spPr>
                            <wps:style>
                              <a:lnRef idx="2">
                                <a:schemeClr val="dk1"/>
                              </a:lnRef>
                              <a:fillRef idx="1">
                                <a:schemeClr val="lt1"/>
                              </a:fillRef>
                              <a:effectRef idx="0">
                                <a:schemeClr val="dk1"/>
                              </a:effectRef>
                              <a:fontRef idx="minor">
                                <a:schemeClr val="dk1"/>
                              </a:fontRef>
                            </wps:style>
                            <wps:txbx>
                              <w:txbxContent>
                                <w:p w14:paraId="70409F9B" w14:textId="77777777" w:rsidR="009B22AA" w:rsidRPr="00C233C9" w:rsidRDefault="009B22AA" w:rsidP="00C233C9">
                                  <w:pPr>
                                    <w:jc w:val="center"/>
                                    <w:rPr>
                                      <w:sz w:val="16"/>
                                      <w:szCs w:val="16"/>
                                      <w:lang w:val="en-US"/>
                                    </w:rPr>
                                  </w:pPr>
                                  <w:r w:rsidRPr="00C233C9">
                                    <w:rPr>
                                      <w:sz w:val="16"/>
                                      <w:szCs w:val="16"/>
                                      <w:lang w:val="en-US"/>
                                    </w:rPr>
                                    <w:t>Lexicon Evalua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Right Arrow 351"/>
                            <wps:cNvSpPr/>
                            <wps:spPr>
                              <a:xfrm rot="5400000">
                                <a:off x="439388" y="2232560"/>
                                <a:ext cx="464820" cy="14160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3" name="Right Arrow 353"/>
                            <wps:cNvSpPr/>
                            <wps:spPr>
                              <a:xfrm>
                                <a:off x="1147209" y="1365662"/>
                                <a:ext cx="947597" cy="154864"/>
                              </a:xfrm>
                              <a:prstGeom prst="rightArrow">
                                <a:avLst/>
                              </a:prstGeom>
                              <a:ln>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 name="Right Arrow 354"/>
                            <wps:cNvSpPr/>
                            <wps:spPr>
                              <a:xfrm flipH="1">
                                <a:off x="1128156" y="1638795"/>
                                <a:ext cx="947597" cy="154864"/>
                              </a:xfrm>
                              <a:prstGeom prst="rightArrow">
                                <a:avLst/>
                              </a:prstGeom>
                              <a:ln>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0" name="Can 370"/>
                            <wps:cNvSpPr/>
                            <wps:spPr>
                              <a:xfrm>
                                <a:off x="263738" y="4073171"/>
                                <a:ext cx="808700" cy="811158"/>
                              </a:xfrm>
                              <a:prstGeom prst="can">
                                <a:avLst/>
                              </a:prstGeom>
                            </wps:spPr>
                            <wps:style>
                              <a:lnRef idx="2">
                                <a:schemeClr val="dk1"/>
                              </a:lnRef>
                              <a:fillRef idx="1">
                                <a:schemeClr val="lt1"/>
                              </a:fillRef>
                              <a:effectRef idx="0">
                                <a:schemeClr val="dk1"/>
                              </a:effectRef>
                              <a:fontRef idx="minor">
                                <a:schemeClr val="dk1"/>
                              </a:fontRef>
                            </wps:style>
                            <wps:txbx>
                              <w:txbxContent>
                                <w:p w14:paraId="400E991B" w14:textId="77777777" w:rsidR="009B22AA" w:rsidRPr="00C233C9" w:rsidRDefault="009B22AA" w:rsidP="00C233C9">
                                  <w:pPr>
                                    <w:jc w:val="center"/>
                                    <w:rPr>
                                      <w:sz w:val="16"/>
                                      <w:szCs w:val="16"/>
                                      <w:lang w:val="en-US"/>
                                    </w:rPr>
                                  </w:pPr>
                                  <w:r w:rsidRPr="00C233C9">
                                    <w:rPr>
                                      <w:sz w:val="16"/>
                                      <w:szCs w:val="16"/>
                                      <w:lang w:val="en-US"/>
                                    </w:rPr>
                                    <w:t>Learning-Based Classif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3" name="Right Arrow 373"/>
                            <wps:cNvSpPr/>
                            <wps:spPr>
                              <a:xfrm rot="5400000">
                                <a:off x="362197" y="3521034"/>
                                <a:ext cx="633730" cy="14160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5" name="Right Arrow 375"/>
                            <wps:cNvSpPr/>
                            <wps:spPr>
                              <a:xfrm rot="5400000">
                                <a:off x="362198" y="5290457"/>
                                <a:ext cx="633730" cy="14160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6" name="Bent-Up Arrow 376"/>
                            <wps:cNvSpPr/>
                            <wps:spPr>
                              <a:xfrm rot="5400000" flipV="1">
                                <a:off x="1989117" y="3711039"/>
                                <a:ext cx="355600" cy="1490345"/>
                              </a:xfrm>
                              <a:prstGeom prst="bentUp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77" name="Group 377"/>
                            <wpg:cNvGrpSpPr/>
                            <wpg:grpSpPr>
                              <a:xfrm>
                                <a:off x="2291938" y="3526971"/>
                                <a:ext cx="1374775" cy="567055"/>
                                <a:chOff x="-1" y="-1"/>
                                <a:chExt cx="1045020" cy="892973"/>
                              </a:xfrm>
                            </wpg:grpSpPr>
                            <wps:wsp>
                              <wps:cNvPr id="378" name="Snip Diagonal Corner Rectangle 378"/>
                              <wps:cNvSpPr/>
                              <wps:spPr>
                                <a:xfrm>
                                  <a:off x="118752" y="-1"/>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Snip Diagonal Corner Rectangle 379"/>
                              <wps:cNvSpPr/>
                              <wps:spPr>
                                <a:xfrm>
                                  <a:off x="59376" y="71252"/>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Snip Diagonal Corner Rectangle 380"/>
                              <wps:cNvSpPr/>
                              <wps:spPr>
                                <a:xfrm>
                                  <a:off x="-1" y="166255"/>
                                  <a:ext cx="926267" cy="726717"/>
                                </a:xfrm>
                                <a:prstGeom prst="snip2DiagRect">
                                  <a:avLst/>
                                </a:prstGeom>
                              </wps:spPr>
                              <wps:style>
                                <a:lnRef idx="2">
                                  <a:schemeClr val="dk1"/>
                                </a:lnRef>
                                <a:fillRef idx="1">
                                  <a:schemeClr val="lt1"/>
                                </a:fillRef>
                                <a:effectRef idx="0">
                                  <a:schemeClr val="dk1"/>
                                </a:effectRef>
                                <a:fontRef idx="minor">
                                  <a:schemeClr val="dk1"/>
                                </a:fontRef>
                              </wps:style>
                              <wps:txbx>
                                <w:txbxContent>
                                  <w:p w14:paraId="244AEB33" w14:textId="77777777" w:rsidR="009B22AA" w:rsidRPr="00C233C9" w:rsidRDefault="009B22AA" w:rsidP="00C233C9">
                                    <w:pPr>
                                      <w:jc w:val="center"/>
                                      <w:rPr>
                                        <w:sz w:val="16"/>
                                        <w:szCs w:val="16"/>
                                        <w:lang w:val="en-US"/>
                                      </w:rPr>
                                    </w:pPr>
                                    <w:r w:rsidRPr="00C233C9">
                                      <w:rPr>
                                        <w:sz w:val="16"/>
                                        <w:szCs w:val="16"/>
                                        <w:lang w:val="en-US"/>
                                      </w:rPr>
                                      <w:t>Test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81" name="Right Arrow 381"/>
                            <wps:cNvSpPr/>
                            <wps:spPr>
                              <a:xfrm>
                                <a:off x="1793174" y="6092041"/>
                                <a:ext cx="283586" cy="154321"/>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ight Arrow 382"/>
                            <wps:cNvSpPr/>
                            <wps:spPr>
                              <a:xfrm flipH="1" flipV="1">
                                <a:off x="3728852" y="6092041"/>
                                <a:ext cx="283586" cy="154321"/>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3" name="Trapezoid 383"/>
                            <wps:cNvSpPr/>
                            <wps:spPr>
                              <a:xfrm>
                                <a:off x="2280062" y="5973288"/>
                                <a:ext cx="1107059" cy="373163"/>
                              </a:xfrm>
                              <a:prstGeom prst="trapezoid">
                                <a:avLst/>
                              </a:prstGeom>
                            </wps:spPr>
                            <wps:style>
                              <a:lnRef idx="2">
                                <a:schemeClr val="dk1"/>
                              </a:lnRef>
                              <a:fillRef idx="1">
                                <a:schemeClr val="lt1"/>
                              </a:fillRef>
                              <a:effectRef idx="0">
                                <a:schemeClr val="dk1"/>
                              </a:effectRef>
                              <a:fontRef idx="minor">
                                <a:schemeClr val="dk1"/>
                              </a:fontRef>
                            </wps:style>
                            <wps:txbx>
                              <w:txbxContent>
                                <w:p w14:paraId="1B032554" w14:textId="77777777" w:rsidR="009B22AA" w:rsidRPr="00C233C9" w:rsidRDefault="009B22AA" w:rsidP="00C233C9">
                                  <w:pPr>
                                    <w:jc w:val="center"/>
                                    <w:rPr>
                                      <w:sz w:val="16"/>
                                      <w:szCs w:val="16"/>
                                      <w:lang w:val="en-US"/>
                                    </w:rPr>
                                  </w:pPr>
                                  <w:r w:rsidRPr="00C233C9">
                                    <w:rPr>
                                      <w:sz w:val="16"/>
                                      <w:szCs w:val="16"/>
                                      <w:lang w:val="en-US"/>
                                    </w:rPr>
                                    <w:t>Final Score Evalu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86" name="Group 386"/>
                            <wpg:cNvGrpSpPr/>
                            <wpg:grpSpPr>
                              <a:xfrm>
                                <a:off x="0" y="5818909"/>
                                <a:ext cx="1375004" cy="567487"/>
                                <a:chOff x="-1" y="-1"/>
                                <a:chExt cx="1045020" cy="892973"/>
                              </a:xfrm>
                            </wpg:grpSpPr>
                            <wps:wsp>
                              <wps:cNvPr id="387" name="Snip Diagonal Corner Rectangle 387"/>
                              <wps:cNvSpPr/>
                              <wps:spPr>
                                <a:xfrm>
                                  <a:off x="118752" y="-1"/>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Snip Diagonal Corner Rectangle 388"/>
                              <wps:cNvSpPr/>
                              <wps:spPr>
                                <a:xfrm>
                                  <a:off x="59376" y="71252"/>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Snip Diagonal Corner Rectangle 389"/>
                              <wps:cNvSpPr/>
                              <wps:spPr>
                                <a:xfrm>
                                  <a:off x="-1" y="166255"/>
                                  <a:ext cx="926267" cy="726717"/>
                                </a:xfrm>
                                <a:prstGeom prst="snip2DiagRect">
                                  <a:avLst/>
                                </a:prstGeom>
                              </wps:spPr>
                              <wps:style>
                                <a:lnRef idx="2">
                                  <a:schemeClr val="dk1"/>
                                </a:lnRef>
                                <a:fillRef idx="1">
                                  <a:schemeClr val="lt1"/>
                                </a:fillRef>
                                <a:effectRef idx="0">
                                  <a:schemeClr val="dk1"/>
                                </a:effectRef>
                                <a:fontRef idx="minor">
                                  <a:schemeClr val="dk1"/>
                                </a:fontRef>
                              </wps:style>
                              <wps:txbx>
                                <w:txbxContent>
                                  <w:p w14:paraId="54271969" w14:textId="77777777" w:rsidR="009B22AA" w:rsidRPr="00C233C9" w:rsidRDefault="009B22AA" w:rsidP="00C233C9">
                                    <w:pPr>
                                      <w:jc w:val="center"/>
                                      <w:rPr>
                                        <w:sz w:val="16"/>
                                        <w:szCs w:val="16"/>
                                        <w:lang w:val="en-US"/>
                                      </w:rPr>
                                    </w:pPr>
                                    <w:r w:rsidRPr="00C233C9">
                                      <w:rPr>
                                        <w:sz w:val="16"/>
                                        <w:szCs w:val="16"/>
                                        <w:lang w:val="en-US"/>
                                      </w:rPr>
                                      <w:t>Labelled Test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90" name="Group 390"/>
                            <wpg:cNvGrpSpPr/>
                            <wpg:grpSpPr>
                              <a:xfrm>
                                <a:off x="4358245" y="5818909"/>
                                <a:ext cx="1375004" cy="567055"/>
                                <a:chOff x="-1" y="-1"/>
                                <a:chExt cx="1045020" cy="892973"/>
                              </a:xfrm>
                            </wpg:grpSpPr>
                            <wps:wsp>
                              <wps:cNvPr id="391" name="Snip Diagonal Corner Rectangle 391"/>
                              <wps:cNvSpPr/>
                              <wps:spPr>
                                <a:xfrm>
                                  <a:off x="118752" y="-1"/>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Snip Diagonal Corner Rectangle 392"/>
                              <wps:cNvSpPr/>
                              <wps:spPr>
                                <a:xfrm>
                                  <a:off x="59376" y="71252"/>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Snip Diagonal Corner Rectangle 393"/>
                              <wps:cNvSpPr/>
                              <wps:spPr>
                                <a:xfrm>
                                  <a:off x="-1" y="166255"/>
                                  <a:ext cx="926267" cy="726717"/>
                                </a:xfrm>
                                <a:prstGeom prst="snip2DiagRect">
                                  <a:avLst/>
                                </a:prstGeom>
                              </wps:spPr>
                              <wps:style>
                                <a:lnRef idx="2">
                                  <a:schemeClr val="dk1"/>
                                </a:lnRef>
                                <a:fillRef idx="1">
                                  <a:schemeClr val="lt1"/>
                                </a:fillRef>
                                <a:effectRef idx="0">
                                  <a:schemeClr val="dk1"/>
                                </a:effectRef>
                                <a:fontRef idx="minor">
                                  <a:schemeClr val="dk1"/>
                                </a:fontRef>
                              </wps:style>
                              <wps:txbx>
                                <w:txbxContent>
                                  <w:p w14:paraId="20ECDC1C" w14:textId="77777777" w:rsidR="009B22AA" w:rsidRPr="00C233C9" w:rsidRDefault="009B22AA" w:rsidP="00403B17">
                                    <w:pPr>
                                      <w:jc w:val="center"/>
                                      <w:rPr>
                                        <w:sz w:val="16"/>
                                        <w:szCs w:val="16"/>
                                        <w:lang w:val="en-US"/>
                                      </w:rPr>
                                    </w:pPr>
                                    <w:r w:rsidRPr="00C233C9">
                                      <w:rPr>
                                        <w:sz w:val="16"/>
                                        <w:szCs w:val="16"/>
                                        <w:lang w:val="en-US"/>
                                      </w:rPr>
                                      <w:t>Labelled Gold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1" name="Oval 401"/>
                            <wps:cNvSpPr/>
                            <wps:spPr>
                              <a:xfrm>
                                <a:off x="23751" y="736270"/>
                                <a:ext cx="380961" cy="348613"/>
                              </a:xfrm>
                              <a:prstGeom prst="ellipse">
                                <a:avLst/>
                              </a:prstGeom>
                            </wps:spPr>
                            <wps:style>
                              <a:lnRef idx="2">
                                <a:schemeClr val="dk1"/>
                              </a:lnRef>
                              <a:fillRef idx="1">
                                <a:schemeClr val="lt1"/>
                              </a:fillRef>
                              <a:effectRef idx="0">
                                <a:schemeClr val="dk1"/>
                              </a:effectRef>
                              <a:fontRef idx="minor">
                                <a:schemeClr val="dk1"/>
                              </a:fontRef>
                            </wps:style>
                            <wps:txbx>
                              <w:txbxContent>
                                <w:p w14:paraId="24669FBF" w14:textId="4E0D151A" w:rsidR="009B22AA" w:rsidRPr="0002057C" w:rsidRDefault="009B22AA" w:rsidP="00403B17">
                                  <w:pPr>
                                    <w:jc w:val="center"/>
                                    <w:rPr>
                                      <w:sz w:val="18"/>
                                      <w:szCs w:val="18"/>
                                      <w:lang w:val="en-US"/>
                                    </w:rPr>
                                  </w:pPr>
                                  <w:r>
                                    <w:rPr>
                                      <w:sz w:val="18"/>
                                      <w:szCs w:val="18"/>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Oval 402"/>
                            <wps:cNvSpPr/>
                            <wps:spPr>
                              <a:xfrm>
                                <a:off x="23751" y="2066306"/>
                                <a:ext cx="380961" cy="348613"/>
                              </a:xfrm>
                              <a:prstGeom prst="ellipse">
                                <a:avLst/>
                              </a:prstGeom>
                            </wps:spPr>
                            <wps:style>
                              <a:lnRef idx="2">
                                <a:schemeClr val="dk1"/>
                              </a:lnRef>
                              <a:fillRef idx="1">
                                <a:schemeClr val="lt1"/>
                              </a:fillRef>
                              <a:effectRef idx="0">
                                <a:schemeClr val="dk1"/>
                              </a:effectRef>
                              <a:fontRef idx="minor">
                                <a:schemeClr val="dk1"/>
                              </a:fontRef>
                            </wps:style>
                            <wps:txbx>
                              <w:txbxContent>
                                <w:p w14:paraId="2194FF7B" w14:textId="3B8312F9" w:rsidR="009B22AA" w:rsidRPr="0002057C" w:rsidRDefault="009B22AA" w:rsidP="00403B17">
                                  <w:pPr>
                                    <w:jc w:val="center"/>
                                    <w:rPr>
                                      <w:sz w:val="18"/>
                                      <w:szCs w:val="18"/>
                                      <w:lang w:val="en-US"/>
                                    </w:rPr>
                                  </w:pPr>
                                  <w:r>
                                    <w:rPr>
                                      <w:sz w:val="18"/>
                                      <w:szCs w:val="18"/>
                                      <w:lang w:val="en-US"/>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3" name="Oval 403"/>
                            <wps:cNvSpPr/>
                            <wps:spPr>
                              <a:xfrm>
                                <a:off x="23751" y="3526971"/>
                                <a:ext cx="380961" cy="348613"/>
                              </a:xfrm>
                              <a:prstGeom prst="ellipse">
                                <a:avLst/>
                              </a:prstGeom>
                            </wps:spPr>
                            <wps:style>
                              <a:lnRef idx="2">
                                <a:schemeClr val="dk1"/>
                              </a:lnRef>
                              <a:fillRef idx="1">
                                <a:schemeClr val="lt1"/>
                              </a:fillRef>
                              <a:effectRef idx="0">
                                <a:schemeClr val="dk1"/>
                              </a:effectRef>
                              <a:fontRef idx="minor">
                                <a:schemeClr val="dk1"/>
                              </a:fontRef>
                            </wps:style>
                            <wps:txbx>
                              <w:txbxContent>
                                <w:p w14:paraId="2D58E7BD" w14:textId="0772DF0A" w:rsidR="009B22AA" w:rsidRPr="0002057C" w:rsidRDefault="009B22AA" w:rsidP="00403B17">
                                  <w:pPr>
                                    <w:jc w:val="center"/>
                                    <w:rPr>
                                      <w:sz w:val="18"/>
                                      <w:szCs w:val="18"/>
                                      <w:lang w:val="en-US"/>
                                    </w:rPr>
                                  </w:pPr>
                                  <w:r>
                                    <w:rPr>
                                      <w:sz w:val="18"/>
                                      <w:szCs w:val="18"/>
                                      <w:lang w:val="en-US"/>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Oval 404"/>
                            <wps:cNvSpPr/>
                            <wps:spPr>
                              <a:xfrm>
                                <a:off x="1436915" y="961901"/>
                                <a:ext cx="380961" cy="348613"/>
                              </a:xfrm>
                              <a:prstGeom prst="ellipse">
                                <a:avLst/>
                              </a:prstGeom>
                            </wps:spPr>
                            <wps:style>
                              <a:lnRef idx="2">
                                <a:schemeClr val="dk1"/>
                              </a:lnRef>
                              <a:fillRef idx="1">
                                <a:schemeClr val="lt1"/>
                              </a:fillRef>
                              <a:effectRef idx="0">
                                <a:schemeClr val="dk1"/>
                              </a:effectRef>
                              <a:fontRef idx="minor">
                                <a:schemeClr val="dk1"/>
                              </a:fontRef>
                            </wps:style>
                            <wps:txbx>
                              <w:txbxContent>
                                <w:p w14:paraId="6341DEE0" w14:textId="09F70F0E" w:rsidR="009B22AA" w:rsidRPr="0002057C" w:rsidRDefault="009B22AA" w:rsidP="00403B17">
                                  <w:pPr>
                                    <w:jc w:val="center"/>
                                    <w:rPr>
                                      <w:sz w:val="18"/>
                                      <w:szCs w:val="18"/>
                                      <w:lang w:val="en-US"/>
                                    </w:rPr>
                                  </w:pPr>
                                  <w:r>
                                    <w:rPr>
                                      <w:sz w:val="18"/>
                                      <w:szCs w:val="18"/>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5" name="Oval 405"/>
                            <wps:cNvSpPr/>
                            <wps:spPr>
                              <a:xfrm>
                                <a:off x="1436915" y="1900052"/>
                                <a:ext cx="380961" cy="348613"/>
                              </a:xfrm>
                              <a:prstGeom prst="ellipse">
                                <a:avLst/>
                              </a:prstGeom>
                            </wps:spPr>
                            <wps:style>
                              <a:lnRef idx="2">
                                <a:schemeClr val="dk1"/>
                              </a:lnRef>
                              <a:fillRef idx="1">
                                <a:schemeClr val="lt1"/>
                              </a:fillRef>
                              <a:effectRef idx="0">
                                <a:schemeClr val="dk1"/>
                              </a:effectRef>
                              <a:fontRef idx="minor">
                                <a:schemeClr val="dk1"/>
                              </a:fontRef>
                            </wps:style>
                            <wps:txbx>
                              <w:txbxContent>
                                <w:p w14:paraId="1AAB4E4C" w14:textId="77777777" w:rsidR="009B22AA" w:rsidRPr="0002057C" w:rsidRDefault="009B22AA" w:rsidP="00403B17">
                                  <w:pPr>
                                    <w:jc w:val="center"/>
                                    <w:rPr>
                                      <w:sz w:val="18"/>
                                      <w:szCs w:val="18"/>
                                      <w:lang w:val="en-US"/>
                                    </w:rPr>
                                  </w:pPr>
                                  <w:r w:rsidRPr="0002057C">
                                    <w:rPr>
                                      <w:sz w:val="18"/>
                                      <w:szCs w:val="18"/>
                                      <w:lang w:val="en-U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6" name="Oval 406"/>
                            <wps:cNvSpPr/>
                            <wps:spPr>
                              <a:xfrm>
                                <a:off x="3645725" y="1068779"/>
                                <a:ext cx="380961" cy="348613"/>
                              </a:xfrm>
                              <a:prstGeom prst="ellipse">
                                <a:avLst/>
                              </a:prstGeom>
                            </wps:spPr>
                            <wps:style>
                              <a:lnRef idx="2">
                                <a:schemeClr val="dk1"/>
                              </a:lnRef>
                              <a:fillRef idx="1">
                                <a:schemeClr val="lt1"/>
                              </a:fillRef>
                              <a:effectRef idx="0">
                                <a:schemeClr val="dk1"/>
                              </a:effectRef>
                              <a:fontRef idx="minor">
                                <a:schemeClr val="dk1"/>
                              </a:fontRef>
                            </wps:style>
                            <wps:txbx>
                              <w:txbxContent>
                                <w:p w14:paraId="1B84E423" w14:textId="0C5C830A" w:rsidR="009B22AA" w:rsidRPr="0002057C" w:rsidRDefault="009B22AA" w:rsidP="00403B17">
                                  <w:pPr>
                                    <w:jc w:val="center"/>
                                    <w:rPr>
                                      <w:sz w:val="18"/>
                                      <w:szCs w:val="18"/>
                                      <w:lang w:val="en-US"/>
                                    </w:rPr>
                                  </w:pPr>
                                  <w:r>
                                    <w:rPr>
                                      <w:sz w:val="18"/>
                                      <w:szCs w:val="18"/>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7" name="Oval 407"/>
                            <wps:cNvSpPr/>
                            <wps:spPr>
                              <a:xfrm>
                                <a:off x="1745673" y="4049486"/>
                                <a:ext cx="380961" cy="348613"/>
                              </a:xfrm>
                              <a:prstGeom prst="ellipse">
                                <a:avLst/>
                              </a:prstGeom>
                            </wps:spPr>
                            <wps:style>
                              <a:lnRef idx="2">
                                <a:schemeClr val="dk1"/>
                              </a:lnRef>
                              <a:fillRef idx="1">
                                <a:schemeClr val="lt1"/>
                              </a:fillRef>
                              <a:effectRef idx="0">
                                <a:schemeClr val="dk1"/>
                              </a:effectRef>
                              <a:fontRef idx="minor">
                                <a:schemeClr val="dk1"/>
                              </a:fontRef>
                            </wps:style>
                            <wps:txbx>
                              <w:txbxContent>
                                <w:p w14:paraId="4BE321D8" w14:textId="70297697" w:rsidR="009B22AA" w:rsidRPr="0002057C" w:rsidRDefault="009B22AA" w:rsidP="00403B17">
                                  <w:pPr>
                                    <w:jc w:val="center"/>
                                    <w:rPr>
                                      <w:sz w:val="18"/>
                                      <w:szCs w:val="18"/>
                                      <w:lang w:val="en-US"/>
                                    </w:rPr>
                                  </w:pPr>
                                  <w:r>
                                    <w:rPr>
                                      <w:sz w:val="18"/>
                                      <w:szCs w:val="18"/>
                                      <w:lang w:val="en-US"/>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8" name="Oval 408"/>
                            <wps:cNvSpPr/>
                            <wps:spPr>
                              <a:xfrm>
                                <a:off x="23751" y="5284519"/>
                                <a:ext cx="380961" cy="348613"/>
                              </a:xfrm>
                              <a:prstGeom prst="ellipse">
                                <a:avLst/>
                              </a:prstGeom>
                            </wps:spPr>
                            <wps:style>
                              <a:lnRef idx="2">
                                <a:schemeClr val="dk1"/>
                              </a:lnRef>
                              <a:fillRef idx="1">
                                <a:schemeClr val="lt1"/>
                              </a:fillRef>
                              <a:effectRef idx="0">
                                <a:schemeClr val="dk1"/>
                              </a:effectRef>
                              <a:fontRef idx="minor">
                                <a:schemeClr val="dk1"/>
                              </a:fontRef>
                            </wps:style>
                            <wps:txbx>
                              <w:txbxContent>
                                <w:p w14:paraId="01B776D2" w14:textId="40511CA6" w:rsidR="009B22AA" w:rsidRPr="0002057C" w:rsidRDefault="009B22AA" w:rsidP="00403B17">
                                  <w:pPr>
                                    <w:jc w:val="center"/>
                                    <w:rPr>
                                      <w:sz w:val="18"/>
                                      <w:szCs w:val="18"/>
                                      <w:lang w:val="en-US"/>
                                    </w:rPr>
                                  </w:pPr>
                                  <w:r>
                                    <w:rPr>
                                      <w:sz w:val="18"/>
                                      <w:szCs w:val="18"/>
                                      <w:lang w:val="en-US"/>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9" name="Oval 409"/>
                            <wps:cNvSpPr/>
                            <wps:spPr>
                              <a:xfrm>
                                <a:off x="1745673" y="6436426"/>
                                <a:ext cx="380961" cy="348613"/>
                              </a:xfrm>
                              <a:prstGeom prst="ellipse">
                                <a:avLst/>
                              </a:prstGeom>
                            </wps:spPr>
                            <wps:style>
                              <a:lnRef idx="2">
                                <a:schemeClr val="dk1"/>
                              </a:lnRef>
                              <a:fillRef idx="1">
                                <a:schemeClr val="lt1"/>
                              </a:fillRef>
                              <a:effectRef idx="0">
                                <a:schemeClr val="dk1"/>
                              </a:effectRef>
                              <a:fontRef idx="minor">
                                <a:schemeClr val="dk1"/>
                              </a:fontRef>
                            </wps:style>
                            <wps:txbx>
                              <w:txbxContent>
                                <w:p w14:paraId="207C8061" w14:textId="2F5F6415" w:rsidR="009B22AA" w:rsidRPr="0002057C" w:rsidRDefault="009B22AA" w:rsidP="00403B17">
                                  <w:pPr>
                                    <w:jc w:val="center"/>
                                    <w:rPr>
                                      <w:sz w:val="18"/>
                                      <w:szCs w:val="18"/>
                                      <w:lang w:val="en-US"/>
                                    </w:rPr>
                                  </w:pPr>
                                  <w:r>
                                    <w:rPr>
                                      <w:sz w:val="18"/>
                                      <w:szCs w:val="18"/>
                                      <w:lang w:val="en-US"/>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0" name="Oval 410"/>
                            <wps:cNvSpPr/>
                            <wps:spPr>
                              <a:xfrm>
                                <a:off x="3716975" y="6436425"/>
                                <a:ext cx="517912" cy="452963"/>
                              </a:xfrm>
                              <a:prstGeom prst="ellipse">
                                <a:avLst/>
                              </a:prstGeom>
                            </wps:spPr>
                            <wps:style>
                              <a:lnRef idx="2">
                                <a:schemeClr val="dk1"/>
                              </a:lnRef>
                              <a:fillRef idx="1">
                                <a:schemeClr val="lt1"/>
                              </a:fillRef>
                              <a:effectRef idx="0">
                                <a:schemeClr val="dk1"/>
                              </a:effectRef>
                              <a:fontRef idx="minor">
                                <a:schemeClr val="dk1"/>
                              </a:fontRef>
                            </wps:style>
                            <wps:txbx>
                              <w:txbxContent>
                                <w:p w14:paraId="109FB351" w14:textId="24408CFE" w:rsidR="009B22AA" w:rsidRPr="00B24ED1" w:rsidRDefault="009B22AA" w:rsidP="004E340B">
                                  <w:pPr>
                                    <w:spacing w:line="240" w:lineRule="auto"/>
                                    <w:jc w:val="center"/>
                                    <w:rPr>
                                      <w:sz w:val="18"/>
                                      <w:szCs w:val="18"/>
                                      <w:lang w:val="en-US"/>
                                    </w:rPr>
                                  </w:pPr>
                                  <w:r w:rsidRPr="00B24ED1">
                                    <w:rPr>
                                      <w:sz w:val="18"/>
                                      <w:szCs w:val="18"/>
                                      <w:lang w:val="en-US"/>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12" name="Rounded Rectangle 412"/>
                          <wps:cNvSpPr/>
                          <wps:spPr>
                            <a:xfrm>
                              <a:off x="0" y="0"/>
                              <a:ext cx="6103917" cy="2642610"/>
                            </a:xfrm>
                            <a:prstGeom prst="round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3" name="Rounded Rectangle 413"/>
                          <wps:cNvSpPr/>
                          <wps:spPr>
                            <a:xfrm>
                              <a:off x="0" y="2683823"/>
                              <a:ext cx="6103620" cy="2642235"/>
                            </a:xfrm>
                            <a:prstGeom prst="round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4" name="Rounded Rectangle 414"/>
                          <wps:cNvSpPr/>
                          <wps:spPr>
                            <a:xfrm>
                              <a:off x="0" y="5379522"/>
                              <a:ext cx="6103917" cy="1734450"/>
                            </a:xfrm>
                            <a:prstGeom prst="round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16" name="Text Box 2"/>
                        <wps:cNvSpPr txBox="1">
                          <a:spLocks noChangeArrowheads="1"/>
                        </wps:cNvSpPr>
                        <wps:spPr bwMode="auto">
                          <a:xfrm>
                            <a:off x="3598223" y="190005"/>
                            <a:ext cx="2292350" cy="385445"/>
                          </a:xfrm>
                          <a:prstGeom prst="rect">
                            <a:avLst/>
                          </a:prstGeom>
                          <a:solidFill>
                            <a:srgbClr val="FFFFFF"/>
                          </a:solidFill>
                          <a:ln w="9525">
                            <a:noFill/>
                            <a:miter lim="800000"/>
                            <a:headEnd/>
                            <a:tailEnd/>
                          </a:ln>
                        </wps:spPr>
                        <wps:txbx>
                          <w:txbxContent>
                            <w:p w14:paraId="34B85F75" w14:textId="687FDC43" w:rsidR="009B22AA" w:rsidRDefault="009B22AA">
                              <w:r>
                                <w:t>Lexicon-Based Method</w:t>
                              </w:r>
                            </w:p>
                          </w:txbxContent>
                        </wps:txbx>
                        <wps:bodyPr rot="0" vert="horz" wrap="square" lIns="91440" tIns="45720" rIns="91440" bIns="45720" anchor="t" anchorCtr="0">
                          <a:noAutofit/>
                        </wps:bodyPr>
                      </wps:wsp>
                      <wps:wsp>
                        <wps:cNvPr id="417" name="Text Box 2"/>
                        <wps:cNvSpPr txBox="1">
                          <a:spLocks noChangeArrowheads="1"/>
                        </wps:cNvSpPr>
                        <wps:spPr bwMode="auto">
                          <a:xfrm>
                            <a:off x="3598223" y="2992582"/>
                            <a:ext cx="2292350" cy="385445"/>
                          </a:xfrm>
                          <a:prstGeom prst="rect">
                            <a:avLst/>
                          </a:prstGeom>
                          <a:solidFill>
                            <a:srgbClr val="FFFFFF"/>
                          </a:solidFill>
                          <a:ln w="9525">
                            <a:noFill/>
                            <a:miter lim="800000"/>
                            <a:headEnd/>
                            <a:tailEnd/>
                          </a:ln>
                        </wps:spPr>
                        <wps:txbx>
                          <w:txbxContent>
                            <w:p w14:paraId="1B11310D" w14:textId="558EA696" w:rsidR="009B22AA" w:rsidRDefault="009B22AA" w:rsidP="003C3A61">
                              <w:r>
                                <w:t>Learning-Based Method</w:t>
                              </w:r>
                            </w:p>
                          </w:txbxContent>
                        </wps:txbx>
                        <wps:bodyPr rot="0" vert="horz" wrap="square" lIns="91440" tIns="45720" rIns="91440" bIns="45720" anchor="t" anchorCtr="0">
                          <a:noAutofit/>
                        </wps:bodyPr>
                      </wps:wsp>
                      <wps:wsp>
                        <wps:cNvPr id="418" name="Text Box 2"/>
                        <wps:cNvSpPr txBox="1">
                          <a:spLocks noChangeArrowheads="1"/>
                        </wps:cNvSpPr>
                        <wps:spPr bwMode="auto">
                          <a:xfrm>
                            <a:off x="3598223" y="5474525"/>
                            <a:ext cx="2292350" cy="385445"/>
                          </a:xfrm>
                          <a:prstGeom prst="rect">
                            <a:avLst/>
                          </a:prstGeom>
                          <a:solidFill>
                            <a:srgbClr val="FFFFFF"/>
                          </a:solidFill>
                          <a:ln w="9525">
                            <a:noFill/>
                            <a:miter lim="800000"/>
                            <a:headEnd/>
                            <a:tailEnd/>
                          </a:ln>
                        </wps:spPr>
                        <wps:txbx>
                          <w:txbxContent>
                            <w:p w14:paraId="31FE7096" w14:textId="397F850F" w:rsidR="009B22AA" w:rsidRPr="003C3A61" w:rsidRDefault="009B22AA" w:rsidP="003C3A61">
                              <w:pPr>
                                <w:rPr>
                                  <w:lang w:val="en-US"/>
                                </w:rPr>
                              </w:pPr>
                              <w:r>
                                <w:rPr>
                                  <w:lang w:val="en-US"/>
                                </w:rPr>
                                <w:t>Evaluation</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67356EC9" id="Group 419" o:spid="_x0000_s1137" style="position:absolute;left:0;text-align:left;margin-left:-7.3pt;margin-top:.6pt;width:480.6pt;height:519pt;z-index:251823104;mso-height-relative:margin" coordsize="61039,711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">
                <v:group id="Group 415" o:spid="_x0000_s1138" style="position:absolute;width:61039;height:71139" coordsize="61039,711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wQMncYAAADcAAAADwAAAGRycy9kb3ducmV2LnhtbESPT2vCQBTE74V+h+UV&#10;ejObtFokZhWRtvQQBLUg3h7ZZxLMvg3Zbf58e7dQ6HGYmd8w2WY0jeipc7VlBUkUgyAurK65VPB9&#10;+pgtQTiPrLGxTAomcrBZPz5kmGo78IH6oy9FgLBLUUHlfZtK6YqKDLrItsTBu9rOoA+yK6XucAhw&#10;08iXOH6TBmsOCxW2tKuouB1/jILPAYfta/Le57frbrqcFvtznpBSz0/jdgXC0+j/w3/tL61gnizg&#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zBAydxgAAANwA&#10;AAAPAAAAAAAAAAAAAAAAAKoCAABkcnMvZG93bnJldi54bWxQSwUGAAAAAAQABAD6AAAAnQMAAAAA&#10;">
                  <v:group id="Group 411" o:spid="_x0000_s1139" style="position:absolute;left:3087;top:1068;width:57333;height:68894" coordorigin="" coordsize="57332,688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w/Cp7FAAAA3AAA&#10;AA8AAAAAAAAAAAAAAAAAqgIAAGRycy9kb3ducmV2LnhtbFBLBQYAAAAABAAEAPoAAACcAwAAAAA=&#10;">
                    <v:group id="Group 332" o:spid="_x0000_s1140" style="position:absolute;width:14015;height:5416" coordsize="9258,6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IF7MQAAADcAAAADwAAAGRycy9kb3ducmV2LnhtbESPQYvCMBSE7wv+h/AE&#10;b2tayy5SjSKi4kEWVgXx9miebbF5KU1s67/fLAgeh5n5hpkve1OJlhpXWlYQjyMQxJnVJecKzqft&#10;5xSE88gaK8uk4EkOlovBxxxTbTv+pfbocxEg7FJUUHhfp1K6rCCDbmxr4uDdbGPQB9nkUjfYBbip&#10;5CSKvqXBksNCgTWtC8rux4dRsOuwWyXxpj3cb+vn9fT1cznEpNRo2K9mIDz1/h1+tfdaQZJM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IF7MQAAADcAAAA&#10;DwAAAAAAAAAAAAAAAACqAgAAZHJzL2Rvd25yZXYueG1sUEsFBgAAAAAEAAQA+gAAAJsDAAAAAA==&#10;">
                      <v:shape id="Snip Diagonal Corner Rectangle 333" o:spid="_x0000_s1141" style="position:absolute;left:1187;width:8071;height:4629;visibility:visible;mso-wrap-style:square;v-text-anchor:middle" coordsize="807085,462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29c3cMA&#10;AADcAAAADwAAAGRycy9kb3ducmV2LnhtbESPT4vCMBTE7wt+h/AWvK3p2qLSNYoIoh48rP/Oj+bZ&#10;lm1eQhO1fnsjCHscZuY3zHTemUbcqPW1ZQXfgwQEcWF1zaWC42H1NQHhA7LGxjIpeJCH+az3McVc&#10;2zv/0m0fShEh7HNUUIXgcil9UZFBP7COOHoX2xoMUbal1C3eI9w0cpgkI2mw5rhQoaNlRcXf/moU&#10;7Jrs6tajyXncXSgL9dFlh9NWqf5nt/gBEagL/+F3e6MVpGkKrzPxCMjZ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29c3cMAAADcAAAADwAAAAAAAAAAAAAAAACYAgAAZHJzL2Rv&#10;d25yZXYueG1sUEsFBgAAAAAEAAQA9QAAAIgDAAAAAA==&#10;" path="m,l729931,r77154,77154l807085,462915r,l77154,462915,,385761,,xe" fillcolor="white [3201]" strokecolor="black [3200]" strokeweight="1pt">
                        <v:stroke joinstyle="miter"/>
                        <v:path arrowok="t" o:connecttype="custom" o:connectlocs="0,0;729931,0;807085,77154;807085,462915;807085,462915;77154,462915;0,385761;0,0" o:connectangles="0,0,0,0,0,0,0,0"/>
                      </v:shape>
                      <v:shape id="Snip Diagonal Corner Rectangle 334" o:spid="_x0000_s1142" style="position:absolute;left:593;top:712;width:8071;height:4629;visibility:visible;mso-wrap-style:square;v-text-anchor:middle" coordsize="807085,4629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YzMcQA&#10;AADcAAAADwAAAGRycy9kb3ducmV2LnhtbESP0WrCQBRE34X+w3ILfTOb1ioSXUUslfqgYvQDLtnb&#10;bGj2bshuY/x7VxB8HGbmDDNf9rYWHbW+cqzgPUlBEBdOV1wqOJ++h1MQPiBrrB2Tgit5WC5eBnPM&#10;tLvwkbo8lCJC2GeowITQZFL6wpBFn7iGOHq/rrUYomxLqVu8RLit5UeaTqTFiuOCwYbWhoq//N8q&#10;KOy+2a/Zb82Y824z/jqstjup1Ntrv5qBCNSHZ/jR/tEKRqNPuJ+JR0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WMzHEAAAA3AAAAA8AAAAAAAAAAAAAAAAAmAIAAGRycy9k&#10;b3ducmV2LnhtbFBLBQYAAAAABAAEAPUAAACJAwAAAAA=&#10;" path="m,l729931,r77154,77154l807085,462916r,l77154,462916,,385762,,xe" fillcolor="white [3201]" strokecolor="black [3200]" strokeweight="1pt">
                        <v:stroke joinstyle="miter"/>
                        <v:path arrowok="t" o:connecttype="custom" o:connectlocs="0,0;729931,0;807085,77154;807085,462916;807085,462916;77154,462916;0,385762;0,0" o:connectangles="0,0,0,0,0,0,0,0"/>
                      </v:shape>
                      <v:shape id="Snip Diagonal Corner Rectangle 335" o:spid="_x0000_s1143" style="position:absolute;top:1662;width:8054;height:4629;visibility:visible;mso-wrap-style:square;v-text-anchor:middle" coordsize="805479,46291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Bz8QA&#10;AADcAAAADwAAAGRycy9kb3ducmV2LnhtbESPQWvCQBSE7wX/w/IK3uqmiiLRVUTbUjwUTHvx9sy+&#10;ZIPZtzG7avz3bkHwOMzMN8x82dlaXKj1lWMF74MEBHHudMWlgr/fz7cpCB+QNdaOScGNPCwXvZc5&#10;ptpdeUeXLJQiQtinqMCE0KRS+tyQRT9wDXH0CtdaDFG2pdQtXiPc1nKYJBNpseK4YLChtaH8mJ2t&#10;gvXHxhemOGz3K2++5I/Wu1Ojleq/dqsZiEBdeIYf7W+tYDQaw/+ZeATk4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xvwc/EAAAA3AAAAA8AAAAAAAAAAAAAAAAAmAIAAGRycy9k&#10;b3ducmV2LnhtbFBLBQYAAAAABAAEAPUAAACJAwAAAAA=&#10;" adj="-11796480,,5400" path="m,l728325,r77154,77154l805479,462917r,l77154,462917,,385763,,xe" fillcolor="white [3201]" strokecolor="black [3200]" strokeweight="1pt">
                        <v:stroke joinstyle="miter"/>
                        <v:formulas/>
                        <v:path arrowok="t" o:connecttype="custom" o:connectlocs="0,0;728325,0;805479,77154;805479,462917;805479,462917;77154,462917;0,385763;0,0" o:connectangles="0,0,0,0,0,0,0,0" textboxrect="0,0,805479,462917"/>
                        <v:textbox>
                          <w:txbxContent>
                            <w:p w14:paraId="4BCA5D3C" w14:textId="77777777" w:rsidR="009B22AA" w:rsidRPr="00C233C9" w:rsidRDefault="009B22AA" w:rsidP="00C233C9">
                              <w:pPr>
                                <w:jc w:val="center"/>
                                <w:rPr>
                                  <w:sz w:val="16"/>
                                  <w:szCs w:val="16"/>
                                  <w:lang w:val="en-US"/>
                                </w:rPr>
                              </w:pPr>
                              <w:r w:rsidRPr="00C233C9">
                                <w:rPr>
                                  <w:sz w:val="16"/>
                                  <w:szCs w:val="16"/>
                                  <w:lang w:val="en-US"/>
                                </w:rPr>
                                <w:t>Training Dataset</w:t>
                              </w:r>
                            </w:p>
                          </w:txbxContent>
                        </v:textbox>
                      </v:shape>
                    </v:group>
                    <v:group id="Group 336" o:spid="_x0000_s1144" style="position:absolute;top:26006;width:14008;height:5881" coordorigin="" coordsize="9263,68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MkD78QAAADcAAAADwAAAGRycy9kb3ducmV2LnhtbESPQYvCMBSE7wv+h/AE&#10;b2tay4pUo4ioeJCFVUG8PZpnW2xeShPb+u/NwsIeh5n5hlmselOJlhpXWlYQjyMQxJnVJecKLufd&#10;5wyE88gaK8uk4EUOVsvBxwJTbTv+ofbkcxEg7FJUUHhfp1K6rCCDbmxr4uDdbWPQB9nkUjfYBbip&#10;5CSKptJgyWGhwJo2BWWP09Mo2HfYrZ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MkD78QAAADcAAAA&#10;DwAAAAAAAAAAAAAAAACqAgAAZHJzL2Rvd25yZXYueG1sUEsFBgAAAAAEAAQA+gAAAJsDAAAAAA==&#10;">
                      <v:shape id="Snip Diagonal Corner Rectangle 337" o:spid="_x0000_s1145" style="position:absolute;left:1192;width:8071;height:4629;visibility:visible;mso-wrap-style:square;v-text-anchor:middle" coordsize="807085,462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a3sUA&#10;AADcAAAADwAAAGRycy9kb3ducmV2LnhtbESPQWvCQBSE7wX/w/IEb3VjDVGia5CCaA89VG3Pj+wz&#10;CWbfLtmNSf99t1DocZiZb5htMZpWPKjzjWUFi3kCgri0uuFKwfVyeF6D8AFZY2uZFHyTh2I3edpi&#10;ru3AH/Q4h0pECPscFdQhuFxKX9Zk0M+tI47ezXYGQ5RdJXWHQ4SbVr4kSSYNNhwXanT0WlN5P/dG&#10;wXub9u6Yrb9W443S0Fxdevl8U2o2HfcbEIHG8B/+a5+0guVyBb9n4hGQu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VFrexQAAANwAAAAPAAAAAAAAAAAAAAAAAJgCAABkcnMv&#10;ZG93bnJldi54bWxQSwUGAAAAAAQABAD1AAAAigMAAAAA&#10;" path="m,l729931,r77154,77154l807085,462915r,l77154,462915,,385761,,xe" fillcolor="white [3201]" strokecolor="black [3200]" strokeweight="1pt">
                        <v:stroke joinstyle="miter"/>
                        <v:path arrowok="t" o:connecttype="custom" o:connectlocs="0,0;729931,0;807085,77154;807085,462915;807085,462915;77154,462915;0,385761;0,0" o:connectangles="0,0,0,0,0,0,0,0"/>
                      </v:shape>
                      <v:shape id="Snip Diagonal Corner Rectangle 338" o:spid="_x0000_s1146" style="position:absolute;left:636;top:715;width:8070;height:4629;visibility:visible;mso-wrap-style:square;v-text-anchor:middle" coordsize="807085,462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vOrMEA&#10;AADcAAAADwAAAGRycy9kb3ducmV2LnhtbERPTYvCMBC9C/6HMII3TVeLW7pGEUF0Dx7U7p6HZmzL&#10;NpPQRK3/fnMQPD7e93Ldm1bcqfONZQUf0wQEcWl1w5WC4rKbZCB8QNbYWiYFT/KwXg0HS8y1ffCJ&#10;7udQiRjCPkcFdQgul9KXNRn0U+uII3e1ncEQYVdJ3eEjhptWzpJkIQ02HBtqdLStqfw734yCY5ve&#10;3H6R/X72V0pDU7j08vOt1HjUb75ABOrDW/xyH7SC+TyujWfiEZC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nLzqzBAAAA3AAAAA8AAAAAAAAAAAAAAAAAmAIAAGRycy9kb3du&#10;cmV2LnhtbFBLBQYAAAAABAAEAPUAAACGAwAAAAA=&#10;" path="m,l729931,r77154,77154l807085,462915r,l77154,462915,,385761,,xe" fillcolor="white [3201]" strokecolor="black [3200]" strokeweight="1pt">
                        <v:stroke joinstyle="miter"/>
                        <v:path arrowok="t" o:connecttype="custom" o:connectlocs="0,0;729931,0;807085,77154;807085,462915;807085,462915;77154,462915;0,385761;0,0" o:connectangles="0,0,0,0,0,0,0,0"/>
                      </v:shape>
                      <v:shape id="Snip Diagonal Corner Rectangle 339" o:spid="_x0000_s1147" style="position:absolute;top:1669;width:7994;height:5161;visibility:visible;mso-wrap-style:square;v-text-anchor:middle" coordsize="799447,51616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PTWMQA&#10;AADcAAAADwAAAGRycy9kb3ducmV2LnhtbESPQWvCQBSE7wX/w/IKXkQ3rSg1uoqGFoqequL5mX1m&#10;Q7NvQ3Y18d93BaHHYWa+YRarzlbiRo0vHSt4GyUgiHOnSy4UHA9fww8QPiBrrByTgjt5WC17LwtM&#10;tWv5h277UIgIYZ+iAhNCnUrpc0MW/cjVxNG7uMZiiLIppG6wjXBbyfckmUqLJccFgzVlhvLf/dUq&#10;2J6zQ3vy+XRy+szug83ODCRulOq/dus5iEBd+A8/299awXg8g8eZeATk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5j01jEAAAA3AAAAA8AAAAAAAAAAAAAAAAAmAIAAGRycy9k&#10;b3ducmV2LnhtbFBLBQYAAAAABAAEAPUAAACJAwAAAAA=&#10;" adj="-11796480,,5400" path="m,l713417,r86030,86030l799447,516169r,l86030,516169,,430139,,xe" fillcolor="white [3201]" strokecolor="black [3200]" strokeweight="1pt">
                        <v:stroke joinstyle="miter"/>
                        <v:formulas/>
                        <v:path arrowok="t" o:connecttype="custom" o:connectlocs="0,0;713417,0;799447,86030;799447,516169;799447,516169;86030,516169;0,430139;0,0" o:connectangles="0,0,0,0,0,0,0,0" textboxrect="0,0,799447,516169"/>
                        <v:textbox>
                          <w:txbxContent>
                            <w:p w14:paraId="7C5F1550" w14:textId="2955F296" w:rsidR="009B22AA" w:rsidRPr="00C233C9" w:rsidRDefault="009B22AA" w:rsidP="00C233C9">
                              <w:pPr>
                                <w:jc w:val="center"/>
                                <w:rPr>
                                  <w:sz w:val="16"/>
                                  <w:szCs w:val="16"/>
                                  <w:lang w:val="en-US"/>
                                </w:rPr>
                              </w:pPr>
                              <w:r>
                                <w:rPr>
                                  <w:sz w:val="16"/>
                                  <w:szCs w:val="16"/>
                                  <w:lang w:val="en-US"/>
                                </w:rPr>
                                <w:t>Labelled Training</w:t>
                              </w:r>
                              <w:r w:rsidRPr="00C233C9">
                                <w:rPr>
                                  <w:sz w:val="16"/>
                                  <w:szCs w:val="16"/>
                                  <w:lang w:val="en-US"/>
                                </w:rPr>
                                <w:t xml:space="preserve"> Dataset</w:t>
                              </w:r>
                            </w:p>
                          </w:txbxContent>
                        </v:textbox>
                      </v:shape>
                    </v:group>
                    <v:group id="Group 340" o:spid="_x0000_s1148" style="position:absolute;left:41801;top:13062;width:14016;height:5569" coordsize="10870,64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BqTX3CAAAA3AAAAA8A&#10;AAAAAAAAAAAAAAAAqgIAAGRycy9kb3ducmV2LnhtbFBLBQYAAAAABAAEAPoAAACZAwAAAAA=&#10;">
                      <v:shape id="Round Diagonal Corner Rectangle 341" o:spid="_x0000_s1149" style="position:absolute;left:2850;width:8020;height:5156;visibility:visible;mso-wrap-style:square;v-text-anchor:middle" coordsize="802005,5156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5dJMYA&#10;AADcAAAADwAAAGRycy9kb3ducmV2LnhtbESP3WrCQBSE7wt9h+UUeiN1k1ZEUlcJUkuv/Ik+wCF7&#10;mmzNno3ZrSZv3xWEXg4z8w0zX/a2ERfqvHGsIB0nIIhLpw1XCo6H9csMhA/IGhvHpGAgD8vF48Mc&#10;M+2uvKdLESoRIewzVFCH0GZS+rImi37sWuLofbvOYoiyq6Tu8BrhtpGvSTKVFg3HhRpbWtVUnopf&#10;q+Ccj7ZHM3JmvfsYfj5PSJvBb5R6furzdxCB+vAfvre/tIK3SQq3M/EIyM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h5dJMYAAADcAAAADwAAAAAAAAAAAAAAAACYAgAAZHJz&#10;L2Rvd25yZXYueG1sUEsFBgAAAAAEAAQA9QAAAIsDAAAAAA==&#10;" path="m85938,l802005,r,l802005,429682v,47462,-38476,85938,-85938,85938l,515620r,l,85938c,38476,38476,,85938,xe" fillcolor="white [3201]" strokecolor="black [3200]" strokeweight="1pt">
                        <v:stroke joinstyle="miter"/>
                        <v:path arrowok="t" o:connecttype="custom" o:connectlocs="85938,0;802005,0;802005,0;802005,429682;716067,515620;0,515620;0,515620;0,85938;85938,0" o:connectangles="0,0,0,0,0,0,0,0,0"/>
                      </v:shape>
                      <v:shape id="Round Diagonal Corner Rectangle 342" o:spid="_x0000_s1150" style="position:absolute;left:1425;top:475;width:8020;height:5156;visibility:visible;mso-wrap-style:square;v-text-anchor:middle" coordsize="802005,5156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zDU8YA&#10;AADcAAAADwAAAGRycy9kb3ducmV2LnhtbESP3WrCQBSE7wt9h+UUeiN1YyoiqasEqaVX/kQf4JA9&#10;TbZmz6bZrSZv3xWEXg4z8w2zWPW2ERfqvHGsYDJOQBCXThuuFJyOm5c5CB+QNTaOScFAHlbLx4cF&#10;Ztpd+UCXIlQiQthnqKAOoc2k9GVNFv3YtcTR+3KdxRBlV0nd4TXCbSPTJJlJi4bjQo0trWsqz8Wv&#10;VfCTj3YnM3Jms38fvj/OSNvBb5V6furzNxCB+vAfvrc/tYLXaQq3M/EIy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szDU8YAAADcAAAADwAAAAAAAAAAAAAAAACYAgAAZHJz&#10;L2Rvd25yZXYueG1sUEsFBgAAAAAEAAQA9QAAAIsDAAAAAA==&#10;" path="m85938,l802005,r,l802005,429682v,47462,-38476,85938,-85938,85938l,515620r,l,85938c,38476,38476,,85938,xe" fillcolor="white [3201]" strokecolor="black [3200]" strokeweight="1pt">
                        <v:stroke joinstyle="miter"/>
                        <v:path arrowok="t" o:connecttype="custom" o:connectlocs="85938,0;802005,0;802005,0;802005,429682;716067,515620;0,515620;0,515620;0,85938;85938,0" o:connectangles="0,0,0,0,0,0,0,0,0"/>
                      </v:shape>
                      <v:shape id="Round Diagonal Corner Rectangle 343" o:spid="_x0000_s1151" style="position:absolute;top:1306;width:8020;height:5156;visibility:visible;mso-wrap-style:square;v-text-anchor:middle" coordsize="802005,51562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2598UA&#10;AADcAAAADwAAAGRycy9kb3ducmV2LnhtbESPT2sCMRTE7wW/Q3hCbzWrFpHVKK1Y8FLrn/bg7bl5&#10;3SzdvCxJ1PXbm4LgcZiZ3zDTeWtrcSYfKscK+r0MBHHhdMWlgu/9x8sYRIjIGmvHpOBKAeazztMU&#10;c+0uvKXzLpYiQTjkqMDE2ORShsKQxdBzDXHyfp23GJP0pdQeLwluaznIspG0WHFaMNjQwlDxtztZ&#10;Bav+5v2wXXx9+vZwXaL5OXk8rpV67rZvExCR2vgI39srrWD4OoT/M+kIyN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3bn3xQAAANwAAAAPAAAAAAAAAAAAAAAAAJgCAABkcnMv&#10;ZG93bnJldi54bWxQSwUGAAAAAAQABAD1AAAAigMAAAAA&#10;" adj="-11796480,,5400" path="m85938,l802005,r,l802005,429682v,47462,-38476,85938,-85938,85938l,515620r,l,85938c,38476,38476,,85938,xe" fillcolor="white [3201]" strokecolor="black [3200]" strokeweight="1pt">
                        <v:stroke joinstyle="miter"/>
                        <v:formulas/>
                        <v:path arrowok="t" o:connecttype="custom" o:connectlocs="85938,0;802005,0;802005,0;802005,429682;716067,515620;0,515620;0,515620;0,85938;85938,0" o:connectangles="0,0,0,0,0,0,0,0,0" textboxrect="0,0,802005,515620"/>
                        <v:textbox>
                          <w:txbxContent>
                            <w:p w14:paraId="2D1AE5DD" w14:textId="77777777" w:rsidR="009B22AA" w:rsidRPr="00C233C9" w:rsidRDefault="009B22AA" w:rsidP="00C233C9">
                              <w:pPr>
                                <w:jc w:val="center"/>
                                <w:rPr>
                                  <w:sz w:val="16"/>
                                  <w:szCs w:val="16"/>
                                  <w:lang w:val="en-US"/>
                                </w:rPr>
                              </w:pPr>
                              <w:r w:rsidRPr="00C233C9">
                                <w:rPr>
                                  <w:sz w:val="16"/>
                                  <w:szCs w:val="16"/>
                                  <w:lang w:val="en-US"/>
                                </w:rPr>
                                <w:t>Lexicon Resources</w:t>
                              </w:r>
                            </w:p>
                          </w:txbxContent>
                        </v:textbox>
                      </v:shape>
                    </v:group>
                    <v:shape id="Right Arrow 345" o:spid="_x0000_s1152" type="#_x0000_t13" style="position:absolute;left:4394;top:8549;width:4648;height:141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kQAMUA&#10;AADcAAAADwAAAGRycy9kb3ducmV2LnhtbESPQWvCQBCF7wX/wzIFb2Zj24jEbEQKLZ6EqlB6G7Nj&#10;EpqdDbvbGP313YLQ4+PN+968Yj2aTgzkfGtZwTxJQRBXVrdcKzge3mZLED4ga+wsk4IreViXk4cC&#10;c20v/EHDPtQiQtjnqKAJoc+l9FVDBn1ie+Lona0zGKJ0tdQOLxFuOvmUpgtpsOXY0GBPrw1V3/sf&#10;E9/AsdNuvvMn/Lpl7vMm6/dsUGr6OG5WIAKN4f/4nt5qBc8vGfyNiQSQ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2RAAxQAAANwAAAAPAAAAAAAAAAAAAAAAAJgCAABkcnMv&#10;ZG93bnJldi54bWxQSwUGAAAAAAQABAD1AAAAigMAAAAA&#10;" adj="18310" fillcolor="white [3201]" strokecolor="black [3200]" strokeweight="1pt"/>
                    <v:shape id="Can 346" o:spid="_x0000_s1153" type="#_x0000_t22" style="position:absolute;left:2112;top:12112;width:8612;height:8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bc/sYA&#10;AADcAAAADwAAAGRycy9kb3ducmV2LnhtbESPQUsDMRSE74L/ITzBi9ikrWxlbVqkVOixVks9PjbP&#10;zeLmZUnS7ba/vhEEj8PMfMPMl4NrRU8hNp41jEcKBHHlTcO1hs+Pt8dnEDEhG2w9k4YzRVgubm/m&#10;WBp/4nfqd6kWGcKxRA02pa6UMlaWHMaR74iz9+2Dw5RlqKUJeMpw18qJUoV02HBesNjRylL1szs6&#10;DZfx4aCK/Xr7dVw/zJTdh9nQB63v74bXFxCJhvQf/mtvjIbpUwG/Z/IRkI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ubc/sYAAADcAAAADwAAAAAAAAAAAAAAAACYAgAAZHJz&#10;L2Rvd25yZXYueG1sUEsFBgAAAAAEAAQA9QAAAIsDAAAAAA==&#10;" fillcolor="white [3201]" strokecolor="black [3200]" strokeweight="1pt">
                      <v:stroke joinstyle="miter"/>
                      <v:textbox>
                        <w:txbxContent>
                          <w:p w14:paraId="33AE5B67" w14:textId="77777777" w:rsidR="009B22AA" w:rsidRPr="00C233C9" w:rsidRDefault="009B22AA" w:rsidP="00C233C9">
                            <w:pPr>
                              <w:jc w:val="center"/>
                              <w:rPr>
                                <w:sz w:val="16"/>
                                <w:szCs w:val="16"/>
                                <w:lang w:val="en-US"/>
                              </w:rPr>
                            </w:pPr>
                            <w:r w:rsidRPr="00C233C9">
                              <w:rPr>
                                <w:sz w:val="16"/>
                                <w:szCs w:val="16"/>
                                <w:lang w:val="en-US"/>
                              </w:rPr>
                              <w:t>Lexicon-Based Classifier</w:t>
                            </w:r>
                          </w:p>
                        </w:txbxContent>
                      </v:textbox>
                    </v:shape>
                    <v:shape id="Right Arrow 347" o:spid="_x0000_s1154" type="#_x0000_t13" style="position:absolute;left:35388;top:15319;width:4648;height:1409;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oC78UA&#10;AADcAAAADwAAAGRycy9kb3ducmV2LnhtbESPQWvCQBSE70L/w/IKXkQ3taFKmlVEtPXgpaneH9nX&#10;JCT7Nt1dNf333YLQ4zAz3zD5ejCduJLzjWUFT7MEBHFpdcOVgtPnfroE4QOyxs4yKfghD+vVwyjH&#10;TNsbf9C1CJWIEPYZKqhD6DMpfVmTQT+zPXH0vqwzGKJ0ldQObxFuOjlPkhdpsOG4UGNP25rKtrgY&#10;Be+tmyeF3h1Pb+GYDpu0m3yf90qNH4fNK4hAQ/gP39sHreA5XcDfmXgE5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CgLvxQAAANwAAAAPAAAAAAAAAAAAAAAAAJgCAABkcnMv&#10;ZG93bnJldi54bWxQSwUGAAAAAAQABAD1AAAAigMAAAAA&#10;" adj="18325" fillcolor="white [3201]" strokecolor="black [3200]" strokeweight="1pt"/>
                    <v:shape id="Trapezoid 350" o:spid="_x0000_s1155" style="position:absolute;left:21969;top:13181;width:12936;height:5620;visibility:visible;mso-wrap-style:square;v-text-anchor:middle" coordsize="1293661,5619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v4sEA&#10;AADcAAAADwAAAGRycy9kb3ducmV2LnhtbERP3WrCMBS+H/gO4Qi7W9NONmY1iiiOXQ1s9wCH5NhG&#10;m5PSZG339svFYJcf3/92P7tOjDQE61lBkeUgiLU3lhsFX/X56Q1EiMgGO8+k4IcC7HeLhy2Wxk98&#10;obGKjUghHEpU0MbYl1IG3ZLDkPmeOHFXPziMCQ6NNANOKdx18jnPX6VDy6mhxZ6OLel79e0UXNbW&#10;TvGuQ637m/ukU/e+qgulHpfzYQMi0hz/xX/uD6Ng9ZLmpzPpCMjd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P0b+LBAAAA3AAAAA8AAAAAAAAAAAAAAAAAmAIAAGRycy9kb3du&#10;cmV2LnhtbFBLBQYAAAAABAAEAPUAAACGAwAAAAA=&#10;" adj="-11796480,,5400" path="m,561975l140494,,1153167,r140494,561975l,561975xe" fillcolor="white [3201]" strokecolor="black [3200]" strokeweight="1pt">
                      <v:stroke joinstyle="miter"/>
                      <v:formulas/>
                      <v:path arrowok="t" o:connecttype="custom" o:connectlocs="0,561975;140494,0;1153167,0;1293661,561975;0,561975" o:connectangles="0,0,0,0,0" textboxrect="0,0,1293661,561975"/>
                      <v:textbox>
                        <w:txbxContent>
                          <w:p w14:paraId="70409F9B" w14:textId="77777777" w:rsidR="009B22AA" w:rsidRPr="00C233C9" w:rsidRDefault="009B22AA" w:rsidP="00C233C9">
                            <w:pPr>
                              <w:jc w:val="center"/>
                              <w:rPr>
                                <w:sz w:val="16"/>
                                <w:szCs w:val="16"/>
                                <w:lang w:val="en-US"/>
                              </w:rPr>
                            </w:pPr>
                            <w:r w:rsidRPr="00C233C9">
                              <w:rPr>
                                <w:sz w:val="16"/>
                                <w:szCs w:val="16"/>
                                <w:lang w:val="en-US"/>
                              </w:rPr>
                              <w:t>Lexicon Evaluators</w:t>
                            </w:r>
                          </w:p>
                        </w:txbxContent>
                      </v:textbox>
                    </v:shape>
                    <v:shape id="Right Arrow 351" o:spid="_x0000_s1156" type="#_x0000_t13" style="position:absolute;left:4394;top:22324;width:4648;height:141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uA3sQA&#10;AADcAAAADwAAAGRycy9kb3ducmV2LnhtbESPQWvCQBCF74X+h2UEb3UTJaVE1yAFxVNBWyi9jdkx&#10;CWZnw+6aRH99Vyj0+HjzvjdvVYymFT0531hWkM4SEMSl1Q1XCr4+ty9vIHxA1thaJgU38lCsn59W&#10;mGs78IH6Y6hEhLDPUUEdQpdL6cuaDPqZ7Yijd7bOYIjSVVI7HCLctHKeJK/SYMOxocaO3msqL8er&#10;iW/g2GqXfvgT/twz932X1S7rlZpOxs0SRKAx/B//pfdawSJL4TEmEk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87gN7EAAAA3AAAAA8AAAAAAAAAAAAAAAAAmAIAAGRycy9k&#10;b3ducmV2LnhtbFBLBQYAAAAABAAEAPUAAACJAwAAAAA=&#10;" adj="18310" fillcolor="white [3201]" strokecolor="black [3200]" strokeweight="1pt"/>
                    <v:shape id="Right Arrow 353" o:spid="_x0000_s1157" type="#_x0000_t13" style="position:absolute;left:11472;top:13656;width:9476;height:15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fL8MA&#10;AADcAAAADwAAAGRycy9kb3ducmV2LnhtbESPQYvCMBSE78L+h/AW9qapFl2pRlkWpCpedPX+aJ5t&#10;sXmpTdSuv94Igsdh5pthpvPWVOJKjSstK+j3IhDEmdUl5wr2f4vuGITzyBory6TgnxzMZx+dKSba&#10;3nhL153PRShhl6CCwvs6kdJlBRl0PVsTB+9oG4M+yCaXusFbKDeVHETRSBosOSwUWNNvQdlpdzEK&#10;4nixPku7Ss/r+2l4cJsUv5epUl+f7c8EhKfWv8MveqkDN4zheSYcATl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E+fL8MAAADcAAAADwAAAAAAAAAAAAAAAACYAgAAZHJzL2Rv&#10;d25yZXYueG1sUEsFBgAAAAAEAAQA9QAAAIgDAAAAAA==&#10;" adj="19835" fillcolor="white [3201]" strokecolor="black [3200]" strokeweight="1pt">
                      <v:stroke dashstyle="dash"/>
                    </v:shape>
                    <v:shape id="Right Arrow 354" o:spid="_x0000_s1158" type="#_x0000_t13" style="position:absolute;left:11281;top:16387;width:9476;height:1549;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aMMA&#10;AADcAAAADwAAAGRycy9kb3ducmV2LnhtbESPQWsCMRSE7wX/Q3gFbzXb6mrZGkUKgrYnV3t/3bxu&#10;liYvyya66783hYLHYWa+YZbrwVlxoS40nhU8TzIQxJXXDdcKTsft0yuIEJE1Ws+k4EoB1qvRwxIL&#10;7Xs+0KWMtUgQDgUqMDG2hZShMuQwTHxLnLwf3zmMSXa11B32Ce6sfMmyuXTYcFow2NK7oeq3PDsF&#10;duHz7/lnGReHrSW7z/GrNx9KjR+HzRuISEO8h//bO61gms/g70w6An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AaMMAAADcAAAADwAAAAAAAAAAAAAAAACYAgAAZHJzL2Rv&#10;d25yZXYueG1sUEsFBgAAAAAEAAQA9QAAAIgDAAAAAA==&#10;" adj="19835" fillcolor="white [3201]" strokecolor="black [3200]" strokeweight="1pt">
                      <v:stroke dashstyle="dash"/>
                    </v:shape>
                    <v:shape id="Can 370" o:spid="_x0000_s1159" type="#_x0000_t22" style="position:absolute;left:2637;top:40731;width:8087;height:81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Q/E8IA&#10;AADcAAAADwAAAGRycy9kb3ducmV2LnhtbERPy2oCMRTdF/yHcAU3pZNoi52ORhFBsIuiTsX1ZXLn&#10;gZObYRJ1+vfNotDl4byX68G24k69bxxrmCYKBHHhTMOVhvP37iUF4QOywdYxafghD+vV6GmJmXEP&#10;PtE9D5WIIewz1FCH0GVS+qImiz5xHXHkStdbDBH2lTQ9PmK4beVMqbm02HBsqLGjbU3FNb9ZDUry&#10;qfxkdzxf0pmbqsPX2/PlQ+vJeNgsQAQawr/4z703Gl7f4/x4Jh4Buf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1D8TwgAAANwAAAAPAAAAAAAAAAAAAAAAAJgCAABkcnMvZG93&#10;bnJldi54bWxQSwUGAAAAAAQABAD1AAAAhwMAAAAA&#10;" adj="5384" fillcolor="white [3201]" strokecolor="black [3200]" strokeweight="1pt">
                      <v:stroke joinstyle="miter"/>
                      <v:textbox>
                        <w:txbxContent>
                          <w:p w14:paraId="400E991B" w14:textId="77777777" w:rsidR="009B22AA" w:rsidRPr="00C233C9" w:rsidRDefault="009B22AA" w:rsidP="00C233C9">
                            <w:pPr>
                              <w:jc w:val="center"/>
                              <w:rPr>
                                <w:sz w:val="16"/>
                                <w:szCs w:val="16"/>
                                <w:lang w:val="en-US"/>
                              </w:rPr>
                            </w:pPr>
                            <w:r w:rsidRPr="00C233C9">
                              <w:rPr>
                                <w:sz w:val="16"/>
                                <w:szCs w:val="16"/>
                                <w:lang w:val="en-US"/>
                              </w:rPr>
                              <w:t>Learning-Based Classifier</w:t>
                            </w:r>
                          </w:p>
                        </w:txbxContent>
                      </v:textbox>
                    </v:shape>
                    <v:shape id="Right Arrow 373" o:spid="_x0000_s1160" type="#_x0000_t13" style="position:absolute;left:3621;top:35210;width:6338;height:141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jXcQA&#10;AADcAAAADwAAAGRycy9kb3ducmV2LnhtbESPQWsCMRSE7wX/Q3iF3mqiopatUUSQ2ptaL709Nq+b&#10;pZuXNUndbX+9EYQeh5n5hlmseteIC4VYe9YwGioQxKU3NVcaTh/b5xcQMSEbbDyThl+KsFoOHhZY&#10;GN/xgS7HVIkM4VigBptSW0gZS0sO49C3xNn78sFhyjJU0gTsMtw1cqzUTDqsOS9YbGljqfw+/jgN&#10;f+b9rEahU/1Uvo0/1e5g92ur9dNjv34FkahP/+F7e2c0TOYTuJ3JR0Au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8Y13EAAAA3AAAAA8AAAAAAAAAAAAAAAAAmAIAAGRycy9k&#10;b3ducmV2LnhtbFBLBQYAAAAABAAEAPUAAACJAwAAAAA=&#10;" adj="19187" fillcolor="white [3201]" strokecolor="black [3200]" strokeweight="1pt"/>
                    <v:shape id="Right Arrow 375" o:spid="_x0000_s1161" type="#_x0000_t13" style="position:absolute;left:3621;top:52904;width:6338;height:141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lessQA&#10;AADcAAAADwAAAGRycy9kb3ducmV2LnhtbESPT2sCMRTE7wW/Q3gFbzVRsZatUaRQqjf/XXp7bF43&#10;Szcva5K62356IxQ8DjPzG2ax6l0jLhRi7VnDeKRAEJfe1FxpOB3fn15AxIRssPFMGn4pwmo5eFhg&#10;YXzHe7ocUiUyhGOBGmxKbSFlLC05jCPfEmfvyweHKctQSROwy3DXyIlSz9JhzXnBYktvlsrvw4/T&#10;8Ge2ZzUOnepn8mPyqTZ7u1tbrYeP/foVRKI+3cP/7Y3RMJ3P4HYmHwG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4ZXrLEAAAA3AAAAA8AAAAAAAAAAAAAAAAAmAIAAGRycy9k&#10;b3ducmV2LnhtbFBLBQYAAAAABAAEAPUAAACJAwAAAAA=&#10;" adj="19187" fillcolor="white [3201]" strokecolor="black [3200]" strokeweight="1pt"/>
                    <v:shape id="Bent-Up Arrow 376" o:spid="_x0000_s1162" style="position:absolute;left:19891;top:37110;width:3556;height:14903;rotation:-90;flip:y;visibility:visible;mso-wrap-style:square;v-text-anchor:middle" coordsize="355600,14903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xFCcMA&#10;AADcAAAADwAAAGRycy9kb3ducmV2LnhtbESPQYvCMBSE7wv+h/AEb2uqQleraRFBkb1tFdTbo3m2&#10;xealNFHrvzcLC3scZuYbZpX1phEP6lxtWcFkHIEgLqyuuVRwPGw/5yCcR9bYWCYFL3KQpYOPFSba&#10;PvmHHrkvRYCwS1BB5X2bSOmKigy6sW2Jg3e1nUEfZFdK3eEzwE0jp1EUS4M1h4UKW9pUVNzyu1Gg&#10;L9/GFXFk9zQ15/zoFqfZbqHUaNivlyA89f4//NfeawWzrxh+z4QjINM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cxFCcMAAADcAAAADwAAAAAAAAAAAAAAAACYAgAAZHJzL2Rv&#10;d25yZXYueG1sUEsFBgAAAAAEAAQA9QAAAIgDAAAAAA==&#10;" path="m,1401445r222250,l222250,88900r-44450,l266700,r88900,88900l311150,88900r,1401445l,1490345r,-88900xe" fillcolor="white [3201]" strokecolor="black [3200]" strokeweight="1pt">
                      <v:stroke joinstyle="miter"/>
                      <v:path arrowok="t" o:connecttype="custom" o:connectlocs="0,1401445;222250,1401445;222250,88900;177800,88900;266700,0;355600,88900;311150,88900;311150,1490345;0,1490345;0,1401445" o:connectangles="0,0,0,0,0,0,0,0,0,0"/>
                    </v:shape>
                    <v:group id="Group 377" o:spid="_x0000_s1163" style="position:absolute;left:22919;top:35269;width:13748;height:5671" coordorigin="" coordsize="10450,89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8ftMYAAADcAAAADwAAAGRycy9kb3ducmV2LnhtbESPQWvCQBSE7wX/w/IK&#10;3ppNlDaSZhWRKh5CoSqU3h7ZZxLMvg3ZbRL/fbdQ6HGYmW+YfDOZVgzUu8aygiSKQRCXVjdcKbic&#10;908rEM4ja2wtk4I7OdisZw85ZtqO/EHDyVciQNhlqKD2vsukdGVNBl1kO+LgXW1v0AfZV1L3OAa4&#10;aeUijl+kwYbDQo0d7Woqb6dvo+Aw4rhdJm9Dcbvu7l/n5/fPIiGl5o/T9hWEp8n/h//aR61gma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x7x+0xgAAANwA&#10;AAAPAAAAAAAAAAAAAAAAAKoCAABkcnMvZG93bnJldi54bWxQSwUGAAAAAAQABAD6AAAAnQMAAAAA&#10;">
                      <v:shape id="Snip Diagonal Corner Rectangle 378" o:spid="_x0000_s1164" style="position:absolute;left:1187;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S7nsMA&#10;AADcAAAADwAAAGRycy9kb3ducmV2LnhtbERPS2vCQBC+C/0PyxS86aa1PkhdpQpCoZcmreJxmp0m&#10;wexsyK6a/vvOQfD48b2X69416kJdqD0beBonoIgLb2suDXx/7UYLUCEiW2w8k4E/CrBePQyWmFp/&#10;5YwueSyVhHBI0UAVY5tqHYqKHIaxb4mF+/WdwyiwK7Xt8CrhrtHPSTLTDmuWhgpb2lZUnPKzMzDZ&#10;20wfi8m0PWWHzee2/nlpjh/GDB/7t1dQkfp4F9/c71Z8c1krZ+QI6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yS7nsMAAADcAAAADwAAAAAAAAAAAAAAAACYAgAAZHJzL2Rv&#10;d25yZXYueG1sUEsFBgAAAAAEAAQA9QAAAIgDA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379" o:spid="_x0000_s1165" style="position:absolute;left:593;top:712;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geBcUA&#10;AADcAAAADwAAAGRycy9kb3ducmV2LnhtbESPW2vCQBSE3wv+h+UIvtWNWm/RVVQQCn1pvOHjMXtM&#10;gtmzIbtq+u+7BaGPw8w3w8yXjSnFg2pXWFbQ60YgiFOrC84UHPbb9wkI55E1lpZJwQ85WC5ab3OM&#10;tX1yQo+dz0QoYRejgtz7KpbSpTkZdF1bEQfvamuDPsg6k7rGZyg3pexH0UgaLDgs5FjRJqf0trsb&#10;BYOjTuQ5HQyrW3Jaf2+Ky0d5/lKq025WMxCeGv8fftGfOnDjKfydCUdAL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aB4FxQAAANwAAAAPAAAAAAAAAAAAAAAAAJgCAABkcnMv&#10;ZG93bnJldi54bWxQSwUGAAAAAAQABAD1AAAAigM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380" o:spid="_x0000_s1166" style="position:absolute;top:1662;width:9262;height:7267;visibility:visible;mso-wrap-style:square;v-text-anchor:middle" coordsize="926267,72671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s/6MIA&#10;AADcAAAADwAAAGRycy9kb3ducmV2LnhtbERPz2vCMBS+D/wfwhvsNpN1IFKNokLRwzZYVfD4aJ5t&#10;sXkpSardf78cBjt+fL+X69F24k4+tI41vE0VCOLKmZZrDadj8ToHESKywc4xafihAOvV5GmJuXEP&#10;/qZ7GWuRQjjkqKGJsc+lDFVDFsPU9cSJuzpvMSboa2k8PlK47WSm1ExabDk1NNjTrqHqVg5Ww774&#10;MLPtoeXs81L4XVmTGs5fWr88j5sFiEhj/Bf/uQ9Gw/s8zU9n0h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iz/owgAAANwAAAAPAAAAAAAAAAAAAAAAAJgCAABkcnMvZG93&#10;bnJldi54bWxQSwUGAAAAAAQABAD1AAAAhwMAAAAA&#10;" adj="-11796480,,5400" path="m,l805145,,926267,121122r,605595l926267,726717r-805145,l,605595,,xe" fillcolor="white [3201]" strokecolor="black [3200]" strokeweight="1pt">
                        <v:stroke joinstyle="miter"/>
                        <v:formulas/>
                        <v:path arrowok="t" o:connecttype="custom" o:connectlocs="0,0;805145,0;926267,121122;926267,726717;926267,726717;121122,726717;0,605595;0,0" o:connectangles="0,0,0,0,0,0,0,0" textboxrect="0,0,926267,726717"/>
                        <v:textbox>
                          <w:txbxContent>
                            <w:p w14:paraId="244AEB33" w14:textId="77777777" w:rsidR="009B22AA" w:rsidRPr="00C233C9" w:rsidRDefault="009B22AA" w:rsidP="00C233C9">
                              <w:pPr>
                                <w:jc w:val="center"/>
                                <w:rPr>
                                  <w:sz w:val="16"/>
                                  <w:szCs w:val="16"/>
                                  <w:lang w:val="en-US"/>
                                </w:rPr>
                              </w:pPr>
                              <w:r w:rsidRPr="00C233C9">
                                <w:rPr>
                                  <w:sz w:val="16"/>
                                  <w:szCs w:val="16"/>
                                  <w:lang w:val="en-US"/>
                                </w:rPr>
                                <w:t>Test Dataset</w:t>
                              </w:r>
                            </w:p>
                          </w:txbxContent>
                        </v:textbox>
                      </v:shape>
                    </v:group>
                    <v:shape id="Right Arrow 381" o:spid="_x0000_s1167" type="#_x0000_t13" style="position:absolute;left:17931;top:60920;width:2836;height:15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qpCMcA&#10;AADcAAAADwAAAGRycy9kb3ducmV2LnhtbESPQWvCQBSE70L/w/IKvelGW6ymrqIVoXpQNEKvj+xr&#10;kib7NmZXTfvr3ULB4zAz3zCTWWsqcaHGFZYV9HsRCOLU6oIzBcdk1R2BcB5ZY2WZFPyQg9n0oTPB&#10;WNsr7+ly8JkIEHYxKsi9r2MpXZqTQdezNXHwvmxj0AfZZFI3eA1wU8lBFA2lwYLDQo41veeUloez&#10;UbDc4TrZLk7r39dyP/wcF8nLpvxW6umxnb+B8NT6e/i//aEVPI/68HcmHAE5v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baqQjHAAAA3AAAAA8AAAAAAAAAAAAAAAAAmAIAAGRy&#10;cy9kb3ducmV2LnhtbFBLBQYAAAAABAAEAPUAAACMAwAAAAA=&#10;" adj="15723" fillcolor="white [3201]" strokecolor="black [3200]" strokeweight="1pt"/>
                    <v:shape id="Right Arrow 382" o:spid="_x0000_s1168" type="#_x0000_t13" style="position:absolute;left:37288;top:60920;width:2836;height:1543;flip:x 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Et5sUA&#10;AADcAAAADwAAAGRycy9kb3ducmV2LnhtbESPQWvCQBSE7wX/w/KEXkrdVLFI6ipSCBQEwSjY4yP7&#10;TKLZt2F3Y9J/3xUEj8PMfMMs14NpxI2cry0r+JgkIIgLq2suFRwP2fsChA/IGhvLpOCPPKxXo5cl&#10;ptr2vKdbHkoRIexTVFCF0KZS+qIig35iW+Lona0zGKJ0pdQO+wg3jZwmyac0WHNcqLCl74qKa94Z&#10;BbtTdtl2g9sW/pT95nN+62d1p9TreNh8gQg0hGf40f7RCmaLKdzPxCM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IS3mxQAAANwAAAAPAAAAAAAAAAAAAAAAAJgCAABkcnMv&#10;ZG93bnJldi54bWxQSwUGAAAAAAQABAD1AAAAigMAAAAA&#10;" adj="15723" fillcolor="white [3201]" strokecolor="black [3200]" strokeweight="1pt"/>
                    <v:shape id="Trapezoid 383" o:spid="_x0000_s1169" style="position:absolute;left:22800;top:59732;width:11071;height:3732;visibility:visible;mso-wrap-style:square;v-text-anchor:middle" coordsize="1107059,37316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781MgA&#10;AADcAAAADwAAAGRycy9kb3ducmV2LnhtbESPT2vCQBTE70K/w/IKvYhuWlOR1FWioHgQxT8t7e2R&#10;fU1Cs29Ddo3pt3cLQo/DzPyGmc47U4mWGldaVvA8jEAQZ1aXnCs4n1aDCQjnkTVWlknBLzmYzx56&#10;U0y0vfKB2qPPRYCwS1BB4X2dSOmyggy6oa2Jg/dtG4M+yCaXusFrgJtKvkTRWBosOSwUWNOyoOzn&#10;eDEK1vvtZ7tevH75XZXGH+N+nL67WKmnxy59A+Gp8//he3ujFYwmI/g7E46AnN0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D3vzUyAAAANwAAAAPAAAAAAAAAAAAAAAAAJgCAABk&#10;cnMvZG93bnJldi54bWxQSwUGAAAAAAQABAD1AAAAjQMAAAAA&#10;" adj="-11796480,,5400" path="m,373163l93291,r920477,l1107059,373163,,373163xe" fillcolor="white [3201]" strokecolor="black [3200]" strokeweight="1pt">
                      <v:stroke joinstyle="miter"/>
                      <v:formulas/>
                      <v:path arrowok="t" o:connecttype="custom" o:connectlocs="0,373163;93291,0;1013768,0;1107059,373163;0,373163" o:connectangles="0,0,0,0,0" textboxrect="0,0,1107059,373163"/>
                      <v:textbox>
                        <w:txbxContent>
                          <w:p w14:paraId="1B032554" w14:textId="77777777" w:rsidR="009B22AA" w:rsidRPr="00C233C9" w:rsidRDefault="009B22AA" w:rsidP="00C233C9">
                            <w:pPr>
                              <w:jc w:val="center"/>
                              <w:rPr>
                                <w:sz w:val="16"/>
                                <w:szCs w:val="16"/>
                                <w:lang w:val="en-US"/>
                              </w:rPr>
                            </w:pPr>
                            <w:r w:rsidRPr="00C233C9">
                              <w:rPr>
                                <w:sz w:val="16"/>
                                <w:szCs w:val="16"/>
                                <w:lang w:val="en-US"/>
                              </w:rPr>
                              <w:t>Final Score Evaluator</w:t>
                            </w:r>
                          </w:p>
                        </w:txbxContent>
                      </v:textbox>
                    </v:shape>
                    <v:group id="Group 386" o:spid="_x0000_s1170" style="position:absolute;top:58189;width:13750;height:5674" coordorigin="" coordsize="10450,89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3bKCMQAAADcAAAA&#10;DwAAAAAAAAAAAAAAAACqAgAAZHJzL2Rvd25yZXYueG1sUEsFBgAAAAAEAAQA+gAAAJsDAAAAAA==&#10;">
                      <v:shape id="Snip Diagonal Corner Rectangle 387" o:spid="_x0000_s1171" style="position:absolute;left:1187;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5fy8QA&#10;AADcAAAADwAAAGRycy9kb3ducmV2LnhtbESPT4vCMBTE7wt+h/AEb2uq7qpUo6ggLHjZ+g+Pz+bZ&#10;FpuX0kSt394IC3scZn4zzHTemFLcqXaFZQW9bgSCOLW64EzBfrf+HINwHlljaZkUPMnBfNb6mGKs&#10;7YMTum99JkIJuxgV5N5XsZQuzcmg69qKOHgXWxv0QdaZ1DU+QrkpZT+KhtJgwWEhx4pWOaXX7c0o&#10;GBx0Ik/p4Lu6Jsfl76o4f5WnjVKddrOYgPDU+P/wH/2jAzcewftMOAJy9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uX8vEAAAA3AAAAA8AAAAAAAAAAAAAAAAAmAIAAGRycy9k&#10;b3ducmV2LnhtbFBLBQYAAAAABAAEAPUAAACJAw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388" o:spid="_x0000_s1172" style="position:absolute;left:593;top:712;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HLucEA&#10;AADcAAAADwAAAGRycy9kb3ducmV2LnhtbERPS2vCQBC+F/wPywi91Y3VikRXUaFQ6KXxhccxOybB&#10;7GzIbjX++86h4PHje8+XnavVjdpQeTYwHCSgiHNvKy4M7Hefb1NQISJbrD2TgQcFWC56L3NMrb9z&#10;RrdtLJSEcEjRQBljk2od8pIchoFviIW7+NZhFNgW2rZ4l3BX6/ckmWiHFUtDiQ1tSsqv219nYHSw&#10;mT7lo4/mmh3XP5vqPK5P38a89rvVDFSkLj7F/+4vK76prJUzcgT04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Lxy7nBAAAA3AAAAA8AAAAAAAAAAAAAAAAAmAIAAGRycy9kb3du&#10;cmV2LnhtbFBLBQYAAAAABAAEAPUAAACGAw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389" o:spid="_x0000_s1173" style="position:absolute;top:1662;width:9262;height:7267;visibility:visible;mso-wrap-style:square;v-text-anchor:middle" coordsize="926267,72671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7GWdcUA&#10;AADcAAAADwAAAGRycy9kb3ducmV2LnhtbESPQWvCQBSE74X+h+UVvDUbFcSmrkGFoActmLbQ4yP7&#10;moRm34bdNcZ/7xYKPQ4z8w2zykfTiYGcby0rmCYpCOLK6pZrBR/vxfMShA/IGjvLpOBGHvL148MK&#10;M22vfKahDLWIEPYZKmhC6DMpfdWQQZ/Ynjh639YZDFG6WmqH1wg3nZyl6UIabDkuNNjTrqHqp7wY&#10;BfviqBfbQ8uz01fhdmVN6eXzTanJ07h5BRFoDP/hv/ZBK5gvX+D3TDwCcn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sZZ1xQAAANwAAAAPAAAAAAAAAAAAAAAAAJgCAABkcnMv&#10;ZG93bnJldi54bWxQSwUGAAAAAAQABAD1AAAAigMAAAAA&#10;" adj="-11796480,,5400" path="m,l805145,,926267,121122r,605595l926267,726717r-805145,l,605595,,xe" fillcolor="white [3201]" strokecolor="black [3200]" strokeweight="1pt">
                        <v:stroke joinstyle="miter"/>
                        <v:formulas/>
                        <v:path arrowok="t" o:connecttype="custom" o:connectlocs="0,0;805145,0;926267,121122;926267,726717;926267,726717;121122,726717;0,605595;0,0" o:connectangles="0,0,0,0,0,0,0,0" textboxrect="0,0,926267,726717"/>
                        <v:textbox>
                          <w:txbxContent>
                            <w:p w14:paraId="54271969" w14:textId="77777777" w:rsidR="009B22AA" w:rsidRPr="00C233C9" w:rsidRDefault="009B22AA" w:rsidP="00C233C9">
                              <w:pPr>
                                <w:jc w:val="center"/>
                                <w:rPr>
                                  <w:sz w:val="16"/>
                                  <w:szCs w:val="16"/>
                                  <w:lang w:val="en-US"/>
                                </w:rPr>
                              </w:pPr>
                              <w:r w:rsidRPr="00C233C9">
                                <w:rPr>
                                  <w:sz w:val="16"/>
                                  <w:szCs w:val="16"/>
                                  <w:lang w:val="en-US"/>
                                </w:rPr>
                                <w:t>Labelled Test Dataset</w:t>
                              </w:r>
                            </w:p>
                          </w:txbxContent>
                        </v:textbox>
                      </v:shape>
                    </v:group>
                    <v:group id="Group 390" o:spid="_x0000_s1174" style="position:absolute;left:43582;top:58189;width:13750;height:5670" coordorigin="" coordsize="10450,89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gphOsIAAADcAAAADwAAAGRycy9kb3ducmV2LnhtbERPTYvCMBC9C/sfwizs&#10;TdOuKG7XKCKueBDBuiDehmZsi82kNLGt/94cBI+P9z1f9qYSLTWutKwgHkUgiDOrS84V/J/+hjMQ&#10;ziNrrCyTggc5WC4+BnNMtO34SG3qcxFC2CWooPC+TqR0WUEG3cjWxIG72sagD7DJpW6wC+Gmkt9R&#10;NJUGSw4NBda0Lii7pXejYNthtxrHm3Z/u64fl9PkcN7HpNTXZ7/6BeGp92/xy73TCsY/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4KYTrCAAAA3AAAAA8A&#10;AAAAAAAAAAAAAAAAqgIAAGRycy9kb3ducmV2LnhtbFBLBQYAAAAABAAEAPoAAACZAwAAAAA=&#10;">
                      <v:shape id="Snip Diagonal Corner Rectangle 391" o:spid="_x0000_s1175" style="position:absolute;left:1187;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L0+cQA&#10;AADcAAAADwAAAGRycy9kb3ducmV2LnhtbESPT4vCMBTE74LfITzBm6b+W3a7RlFBELxYdxWPb5u3&#10;bbF5KU3U+u2NIHgcZn4zzHTemFJcqXaFZQWDfgSCOLW64EzB78+69wnCeWSNpWVScCcH81m7NcVY&#10;2xsndN37TIQSdjEqyL2vYildmpNB17cVcfD+bW3QB1lnUtd4C+WmlMMo+pAGCw4LOVa0yik97y9G&#10;weigE3lKR5PqnByXu1XxNy5PW6W6nWbxDcJT49/hF73RgfsawPNMOAJy9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YS9PnEAAAA3AAAAA8AAAAAAAAAAAAAAAAAmAIAAGRycy9k&#10;b3ducmV2LnhtbFBLBQYAAAAABAAEAPUAAACJAw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392" o:spid="_x0000_s1176" style="position:absolute;left:593;top:712;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BqjsQA&#10;AADcAAAADwAAAGRycy9kb3ducmV2LnhtbESPT4vCMBTE7wt+h/AEb2uq7opWo6ggLHjZ+g+Pz+bZ&#10;FpuX0kSt394IC3scZn4zzHTemFLcqXaFZQW9bgSCOLW64EzBfrf+HIFwHlljaZkUPMnBfNb6mGKs&#10;7YMTum99JkIJuxgV5N5XsZQuzcmg69qKOHgXWxv0QdaZ1DU+QrkpZT+KhtJgwWEhx4pWOaXX7c0o&#10;GBx0Ik/p4Lu6Jsfl76o4f5WnjVKddrOYgPDU+P/wH/2jAzfuw/tMOAJy9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bAao7EAAAA3AAAAA8AAAAAAAAAAAAAAAAAmAIAAGRycy9k&#10;b3ducmV2LnhtbFBLBQYAAAAABAAEAPUAAACJAw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393" o:spid="_x0000_s1177" style="position:absolute;top:1662;width:9262;height:7267;visibility:visible;mso-wrap-style:square;v-text-anchor:middle" coordsize="926267,72671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4A3QsUA&#10;AADcAAAADwAAAGRycy9kb3ducmV2LnhtbESPQWvCQBSE70L/w/IKvZlNI4iNrqEVQj20gqmCx0f2&#10;NQnNvg27q6b/vlsQPA4z8w2zKkbTiws531lW8JykIIhrqztuFBy+yukChA/IGnvLpOCXPBTrh8kK&#10;c22vvKdLFRoRIexzVNCGMORS+rolgz6xA3H0vq0zGKJ0jdQOrxFuepml6Vwa7DgutDjQpqX6pzob&#10;Be/lh56/bTvOPk+l21QNpefjTqmnx/F1CSLQGO7hW3urFcxeZvB/Jh4Bu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gDdCxQAAANwAAAAPAAAAAAAAAAAAAAAAAJgCAABkcnMv&#10;ZG93bnJldi54bWxQSwUGAAAAAAQABAD1AAAAigMAAAAA&#10;" adj="-11796480,,5400" path="m,l805145,,926267,121122r,605595l926267,726717r-805145,l,605595,,xe" fillcolor="white [3201]" strokecolor="black [3200]" strokeweight="1pt">
                        <v:stroke joinstyle="miter"/>
                        <v:formulas/>
                        <v:path arrowok="t" o:connecttype="custom" o:connectlocs="0,0;805145,0;926267,121122;926267,726717;926267,726717;121122,726717;0,605595;0,0" o:connectangles="0,0,0,0,0,0,0,0" textboxrect="0,0,926267,726717"/>
                        <v:textbox>
                          <w:txbxContent>
                            <w:p w14:paraId="20ECDC1C" w14:textId="77777777" w:rsidR="009B22AA" w:rsidRPr="00C233C9" w:rsidRDefault="009B22AA" w:rsidP="00403B17">
                              <w:pPr>
                                <w:jc w:val="center"/>
                                <w:rPr>
                                  <w:sz w:val="16"/>
                                  <w:szCs w:val="16"/>
                                  <w:lang w:val="en-US"/>
                                </w:rPr>
                              </w:pPr>
                              <w:r w:rsidRPr="00C233C9">
                                <w:rPr>
                                  <w:sz w:val="16"/>
                                  <w:szCs w:val="16"/>
                                  <w:lang w:val="en-US"/>
                                </w:rPr>
                                <w:t>Labelled Gold Dataset</w:t>
                              </w:r>
                            </w:p>
                          </w:txbxContent>
                        </v:textbox>
                      </v:shape>
                    </v:group>
                    <v:oval id="Oval 401" o:spid="_x0000_s1178" style="position:absolute;left:237;top:7362;width:3810;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9RG8MA&#10;AADcAAAADwAAAGRycy9kb3ducmV2LnhtbESPwWrDMBBE74X+g9hAL6WRUkIpTmQTSgq9ximE3rbW&#10;xjK2VsZSHLdfHwUCOQ4z84ZZF5PrxEhDaDxrWMwVCOLKm4ZrDd/7z5d3ECEiG+w8k4Y/ClDkjw9r&#10;zIw/847GMtYiQThkqMHG2GdShsqSwzD3PXHyjn5wGJMcamkGPCe46+SrUm/SYcNpwWJPH5aqtjw5&#10;DaVqS5LP+P8zkrL7337LB9lq/TSbNisQkaZ4D9/aX0bDUi3geiYdAZl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e9RG8MAAADcAAAADwAAAAAAAAAAAAAAAACYAgAAZHJzL2Rv&#10;d25yZXYueG1sUEsFBgAAAAAEAAQA9QAAAIgDAAAAAA==&#10;" fillcolor="white [3201]" strokecolor="black [3200]" strokeweight="1pt">
                      <v:stroke joinstyle="miter"/>
                      <v:textbox>
                        <w:txbxContent>
                          <w:p w14:paraId="24669FBF" w14:textId="4E0D151A" w:rsidR="009B22AA" w:rsidRPr="0002057C" w:rsidRDefault="009B22AA" w:rsidP="00403B17">
                            <w:pPr>
                              <w:jc w:val="center"/>
                              <w:rPr>
                                <w:sz w:val="18"/>
                                <w:szCs w:val="18"/>
                                <w:lang w:val="en-US"/>
                              </w:rPr>
                            </w:pPr>
                            <w:r>
                              <w:rPr>
                                <w:sz w:val="18"/>
                                <w:szCs w:val="18"/>
                                <w:lang w:val="en-US"/>
                              </w:rPr>
                              <w:t>1</w:t>
                            </w:r>
                          </w:p>
                        </w:txbxContent>
                      </v:textbox>
                    </v:oval>
                    <v:oval id="Oval 402" o:spid="_x0000_s1179" style="position:absolute;left:237;top:20663;width:3810;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3PbMMA&#10;AADcAAAADwAAAGRycy9kb3ducmV2LnhtbESPwWrDMBBE74H+g9hCLqGREkoobmRTSgK5xgmE3rbW&#10;1jK2VsZSHLdfHxUKPQ4z84bZFpPrxEhDaDxrWC0VCOLKm4ZrDefT/ukFRIjIBjvPpOGbAhT5w2yL&#10;mfE3PtJYxlokCIcMNdgY+0zKUFlyGJa+J07elx8cxiSHWpoBbwnuOrlWaiMdNpwWLPb0bqlqy6vT&#10;UKq2JLnAn4+RlD199ju+yFbr+eP09goi0hT/w3/tg9HwrNbweyYdAZn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T3PbMMAAADcAAAADwAAAAAAAAAAAAAAAACYAgAAZHJzL2Rv&#10;d25yZXYueG1sUEsFBgAAAAAEAAQA9QAAAIgDAAAAAA==&#10;" fillcolor="white [3201]" strokecolor="black [3200]" strokeweight="1pt">
                      <v:stroke joinstyle="miter"/>
                      <v:textbox>
                        <w:txbxContent>
                          <w:p w14:paraId="2194FF7B" w14:textId="3B8312F9" w:rsidR="009B22AA" w:rsidRPr="0002057C" w:rsidRDefault="009B22AA" w:rsidP="00403B17">
                            <w:pPr>
                              <w:jc w:val="center"/>
                              <w:rPr>
                                <w:sz w:val="18"/>
                                <w:szCs w:val="18"/>
                                <w:lang w:val="en-US"/>
                              </w:rPr>
                            </w:pPr>
                            <w:r>
                              <w:rPr>
                                <w:sz w:val="18"/>
                                <w:szCs w:val="18"/>
                                <w:lang w:val="en-US"/>
                              </w:rPr>
                              <w:t>5</w:t>
                            </w:r>
                          </w:p>
                        </w:txbxContent>
                      </v:textbox>
                    </v:oval>
                    <v:oval id="Oval 403" o:spid="_x0000_s1180" style="position:absolute;left:237;top:35269;width:3810;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Fq98MA&#10;AADcAAAADwAAAGRycy9kb3ducmV2LnhtbESPQWvCQBSE70L/w/IKXqTZ1UopqauUouC1USi9vWZf&#10;syHZtyG7xuivdwsFj8PMfMOsNqNrxUB9qD1rmGcKBHHpTc2VhuNh9/QKIkRkg61n0nChAJv1w2SF&#10;ufFn/qShiJVIEA45arAxdrmUobTkMGS+I07er+8dxiT7SpoezwnuWrlQ6kU6rDktWOzow1LZFCen&#10;oVBNQXKG1++BlD38dFv+ko3W08fx/Q1EpDHew//tvdGwVM/wdyYdAb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nFq98MAAADcAAAADwAAAAAAAAAAAAAAAACYAgAAZHJzL2Rv&#10;d25yZXYueG1sUEsFBgAAAAAEAAQA9QAAAIgDAAAAAA==&#10;" fillcolor="white [3201]" strokecolor="black [3200]" strokeweight="1pt">
                      <v:stroke joinstyle="miter"/>
                      <v:textbox>
                        <w:txbxContent>
                          <w:p w14:paraId="2D58E7BD" w14:textId="0772DF0A" w:rsidR="009B22AA" w:rsidRPr="0002057C" w:rsidRDefault="009B22AA" w:rsidP="00403B17">
                            <w:pPr>
                              <w:jc w:val="center"/>
                              <w:rPr>
                                <w:sz w:val="18"/>
                                <w:szCs w:val="18"/>
                                <w:lang w:val="en-US"/>
                              </w:rPr>
                            </w:pPr>
                            <w:r>
                              <w:rPr>
                                <w:sz w:val="18"/>
                                <w:szCs w:val="18"/>
                                <w:lang w:val="en-US"/>
                              </w:rPr>
                              <w:t>6</w:t>
                            </w:r>
                          </w:p>
                        </w:txbxContent>
                      </v:textbox>
                    </v:oval>
                    <v:oval id="Oval 404" o:spid="_x0000_s1181" style="position:absolute;left:14369;top:9619;width:3809;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jyg8IA&#10;AADcAAAADwAAAGRycy9kb3ducmV2LnhtbESPQWsCMRSE74L/IbxCL6JJRYpsjVKkBa+uBfH23Lxu&#10;lt28LJt03frrjSB4HGbmG2a1GVwjeupC5VnD20yBIC68qbjU8HP4ni5BhIhssPFMGv4pwGY9Hq0w&#10;M/7Ce+rzWIoE4ZChBhtjm0kZCksOw8y3xMn79Z3DmGRXStPhJcFdI+dKvUuHFacFiy1tLRV1/uc0&#10;5KrOSU7weupJ2cO5/eKjrLV+fRk+P0BEGuIz/GjvjIaFWsD9TDoCcn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mPKDwgAAANwAAAAPAAAAAAAAAAAAAAAAAJgCAABkcnMvZG93&#10;bnJldi54bWxQSwUGAAAAAAQABAD1AAAAhwMAAAAA&#10;" fillcolor="white [3201]" strokecolor="black [3200]" strokeweight="1pt">
                      <v:stroke joinstyle="miter"/>
                      <v:textbox>
                        <w:txbxContent>
                          <w:p w14:paraId="6341DEE0" w14:textId="09F70F0E" w:rsidR="009B22AA" w:rsidRPr="0002057C" w:rsidRDefault="009B22AA" w:rsidP="00403B17">
                            <w:pPr>
                              <w:jc w:val="center"/>
                              <w:rPr>
                                <w:sz w:val="18"/>
                                <w:szCs w:val="18"/>
                                <w:lang w:val="en-US"/>
                              </w:rPr>
                            </w:pPr>
                            <w:r>
                              <w:rPr>
                                <w:sz w:val="18"/>
                                <w:szCs w:val="18"/>
                                <w:lang w:val="en-US"/>
                              </w:rPr>
                              <w:t>2</w:t>
                            </w:r>
                          </w:p>
                        </w:txbxContent>
                      </v:textbox>
                    </v:oval>
                    <v:oval id="Oval 405" o:spid="_x0000_s1182" style="position:absolute;left:14369;top:19000;width:3809;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RXGMMA&#10;AADcAAAADwAAAGRycy9kb3ducmV2LnhtbESPQWvCQBSE70L/w/IKXqTZVWopqauUouC1USi9vWZf&#10;syHZtyG7xuivdwsFj8PMfMOsNqNrxUB9qD1rmGcKBHHpTc2VhuNh9/QKIkRkg61n0nChAJv1w2SF&#10;ufFn/qShiJVIEA45arAxdrmUobTkMGS+I07er+8dxiT7SpoezwnuWrlQ6kU6rDktWOzow1LZFCen&#10;oVBNQXKG1++BlD38dFv+ko3W08fx/Q1EpDHew//tvdHwrJbwdyYdAb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tRXGMMAAADcAAAADwAAAAAAAAAAAAAAAACYAgAAZHJzL2Rv&#10;d25yZXYueG1sUEsFBgAAAAAEAAQA9QAAAIgDAAAAAA==&#10;" fillcolor="white [3201]" strokecolor="black [3200]" strokeweight="1pt">
                      <v:stroke joinstyle="miter"/>
                      <v:textbox>
                        <w:txbxContent>
                          <w:p w14:paraId="1AAB4E4C" w14:textId="77777777" w:rsidR="009B22AA" w:rsidRPr="0002057C" w:rsidRDefault="009B22AA" w:rsidP="00403B17">
                            <w:pPr>
                              <w:jc w:val="center"/>
                              <w:rPr>
                                <w:sz w:val="18"/>
                                <w:szCs w:val="18"/>
                                <w:lang w:val="en-US"/>
                              </w:rPr>
                            </w:pPr>
                            <w:r w:rsidRPr="0002057C">
                              <w:rPr>
                                <w:sz w:val="18"/>
                                <w:szCs w:val="18"/>
                                <w:lang w:val="en-US"/>
                              </w:rPr>
                              <w:t>4</w:t>
                            </w:r>
                          </w:p>
                        </w:txbxContent>
                      </v:textbox>
                    </v:oval>
                    <v:oval id="Oval 406" o:spid="_x0000_s1183" style="position:absolute;left:36457;top:10687;width:3809;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bJb8MA&#10;AADcAAAADwAAAGRycy9kb3ducmV2LnhtbESPwWrDMBBE74H+g9hCL6GRUkIobmRTSgq9xgmE3rbW&#10;1jK2VsZSHTdfHwUCOQ4z84bZFJPrxEhDaDxrWC4UCOLKm4ZrDYf95/MriBCRDXaeScM/BSjyh9kG&#10;M+NPvKOxjLVIEA4ZarAx9pmUobLkMCx8T5y8Xz84jEkOtTQDnhLcdfJFqbV02HBasNjTh6WqLf+c&#10;hlK1Jck5nr9HUnb/02/5KFutnx6n9zcQkaZ4D9/aX0bDSq3heiYdAZl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gbJb8MAAADcAAAADwAAAAAAAAAAAAAAAACYAgAAZHJzL2Rv&#10;d25yZXYueG1sUEsFBgAAAAAEAAQA9QAAAIgDAAAAAA==&#10;" fillcolor="white [3201]" strokecolor="black [3200]" strokeweight="1pt">
                      <v:stroke joinstyle="miter"/>
                      <v:textbox>
                        <w:txbxContent>
                          <w:p w14:paraId="1B84E423" w14:textId="0C5C830A" w:rsidR="009B22AA" w:rsidRPr="0002057C" w:rsidRDefault="009B22AA" w:rsidP="00403B17">
                            <w:pPr>
                              <w:jc w:val="center"/>
                              <w:rPr>
                                <w:sz w:val="18"/>
                                <w:szCs w:val="18"/>
                                <w:lang w:val="en-US"/>
                              </w:rPr>
                            </w:pPr>
                            <w:r>
                              <w:rPr>
                                <w:sz w:val="18"/>
                                <w:szCs w:val="18"/>
                                <w:lang w:val="en-US"/>
                              </w:rPr>
                              <w:t>3</w:t>
                            </w:r>
                          </w:p>
                        </w:txbxContent>
                      </v:textbox>
                    </v:oval>
                    <v:oval id="Oval 407" o:spid="_x0000_s1184" style="position:absolute;left:17456;top:40494;width:3810;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ps9MMA&#10;AADcAAAADwAAAGRycy9kb3ducmV2LnhtbESPQWvCQBSE70L/w/IKXqTZVYotqauUouC1USi9vWZf&#10;syHZtyG7xuivdwsFj8PMfMOsNqNrxUB9qD1rmGcKBHHpTc2VhuNh9/QKIkRkg61n0nChAJv1w2SF&#10;ufFn/qShiJVIEA45arAxdrmUobTkMGS+I07er+8dxiT7SpoezwnuWrlQaikd1pwWLHb0YalsipPT&#10;UKimIDnD6/dAyh5+ui1/yUbr6eP4/gYi0hjv4f/23mh4Vi/wdyYdAb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Ups9MMAAADcAAAADwAAAAAAAAAAAAAAAACYAgAAZHJzL2Rv&#10;d25yZXYueG1sUEsFBgAAAAAEAAQA9QAAAIgDAAAAAA==&#10;" fillcolor="white [3201]" strokecolor="black [3200]" strokeweight="1pt">
                      <v:stroke joinstyle="miter"/>
                      <v:textbox>
                        <w:txbxContent>
                          <w:p w14:paraId="4BE321D8" w14:textId="70297697" w:rsidR="009B22AA" w:rsidRPr="0002057C" w:rsidRDefault="009B22AA" w:rsidP="00403B17">
                            <w:pPr>
                              <w:jc w:val="center"/>
                              <w:rPr>
                                <w:sz w:val="18"/>
                                <w:szCs w:val="18"/>
                                <w:lang w:val="en-US"/>
                              </w:rPr>
                            </w:pPr>
                            <w:r>
                              <w:rPr>
                                <w:sz w:val="18"/>
                                <w:szCs w:val="18"/>
                                <w:lang w:val="en-US"/>
                              </w:rPr>
                              <w:t>7</w:t>
                            </w:r>
                          </w:p>
                        </w:txbxContent>
                      </v:textbox>
                    </v:oval>
                    <v:oval id="Oval 408" o:spid="_x0000_s1185" style="position:absolute;left:237;top:52845;width:3810;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X4hsAA&#10;AADcAAAADwAAAGRycy9kb3ducmV2LnhtbERPz2vCMBS+C/4P4Qm7iCYbMqQai8gGu64OxNuzeTal&#10;zUtpsrbbX28Ogx0/vt/7fHKtGKgPtWcNz2sFgrj0puZKw9f5fbUFESKywdYzafihAPlhPttjZvzI&#10;nzQUsRIphEOGGmyMXSZlKC05DGvfESfu7nuHMcG+kqbHMYW7Vr4o9Sod1pwaLHZ0slQ2xbfTUKim&#10;ILnE3+tAyp5v3RtfZKP102I67kBEmuK/+M/9YTRsVFqbzqQjIA8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NX4hsAAAADcAAAADwAAAAAAAAAAAAAAAACYAgAAZHJzL2Rvd25y&#10;ZXYueG1sUEsFBgAAAAAEAAQA9QAAAIUDAAAAAA==&#10;" fillcolor="white [3201]" strokecolor="black [3200]" strokeweight="1pt">
                      <v:stroke joinstyle="miter"/>
                      <v:textbox>
                        <w:txbxContent>
                          <w:p w14:paraId="01B776D2" w14:textId="40511CA6" w:rsidR="009B22AA" w:rsidRPr="0002057C" w:rsidRDefault="009B22AA" w:rsidP="00403B17">
                            <w:pPr>
                              <w:jc w:val="center"/>
                              <w:rPr>
                                <w:sz w:val="18"/>
                                <w:szCs w:val="18"/>
                                <w:lang w:val="en-US"/>
                              </w:rPr>
                            </w:pPr>
                            <w:r>
                              <w:rPr>
                                <w:sz w:val="18"/>
                                <w:szCs w:val="18"/>
                                <w:lang w:val="en-US"/>
                              </w:rPr>
                              <w:t>8</w:t>
                            </w:r>
                          </w:p>
                        </w:txbxContent>
                      </v:textbox>
                    </v:oval>
                    <v:oval id="Oval 409" o:spid="_x0000_s1186" style="position:absolute;left:17456;top:64364;width:3810;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ldHcMA&#10;AADcAAAADwAAAGRycy9kb3ducmV2LnhtbESPQWvCQBSE70L/w/IKXqTZVYq0qauUouC1USi9vWZf&#10;syHZtyG7xuivdwsFj8PMfMOsNqNrxUB9qD1rmGcKBHHpTc2VhuNh9/QCIkRkg61n0nChAJv1w2SF&#10;ufFn/qShiJVIEA45arAxdrmUobTkMGS+I07er+8dxiT7SpoezwnuWrlQaikd1pwWLHb0YalsipPT&#10;UKimIDnD6/dAyh5+ui1/yUbr6eP4/gYi0hjv4f/23mh4Vq/wdyYdAb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5ldHcMAAADcAAAADwAAAAAAAAAAAAAAAACYAgAAZHJzL2Rv&#10;d25yZXYueG1sUEsFBgAAAAAEAAQA9QAAAIgDAAAAAA==&#10;" fillcolor="white [3201]" strokecolor="black [3200]" strokeweight="1pt">
                      <v:stroke joinstyle="miter"/>
                      <v:textbox>
                        <w:txbxContent>
                          <w:p w14:paraId="207C8061" w14:textId="2F5F6415" w:rsidR="009B22AA" w:rsidRPr="0002057C" w:rsidRDefault="009B22AA" w:rsidP="00403B17">
                            <w:pPr>
                              <w:jc w:val="center"/>
                              <w:rPr>
                                <w:sz w:val="18"/>
                                <w:szCs w:val="18"/>
                                <w:lang w:val="en-US"/>
                              </w:rPr>
                            </w:pPr>
                            <w:r>
                              <w:rPr>
                                <w:sz w:val="18"/>
                                <w:szCs w:val="18"/>
                                <w:lang w:val="en-US"/>
                              </w:rPr>
                              <w:t>9</w:t>
                            </w:r>
                          </w:p>
                        </w:txbxContent>
                      </v:textbox>
                    </v:oval>
                    <v:oval id="Oval 410" o:spid="_x0000_s1187" style="position:absolute;left:37169;top:64364;width:5179;height:45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piXb8A&#10;AADcAAAADwAAAGRycy9kb3ducmV2LnhtbERPz2vCMBS+D/Y/hDfwMmaiiEhnFBEHXq2CeHs2z6a0&#10;eSlNVqt/vTkMdvz4fi/Xg2tET12oPGuYjBUI4sKbiksNp+PP1wJEiMgGG8+k4UEB1qv3tyVmxt/5&#10;QH0eS5FCOGSowcbYZlKGwpLDMPYtceJuvnMYE+xKaTq8p3DXyKlSc+mw4tRgsaWtpaLOf52GXNU5&#10;yU98XnpS9nhtd3yWtdajj2HzDSLSEP/Ff+690TCbpPnpTDoCcvU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7emJdvwAAANwAAAAPAAAAAAAAAAAAAAAAAJgCAABkcnMvZG93bnJl&#10;di54bWxQSwUGAAAAAAQABAD1AAAAhAMAAAAA&#10;" fillcolor="white [3201]" strokecolor="black [3200]" strokeweight="1pt">
                      <v:stroke joinstyle="miter"/>
                      <v:textbox>
                        <w:txbxContent>
                          <w:p w14:paraId="109FB351" w14:textId="24408CFE" w:rsidR="009B22AA" w:rsidRPr="00B24ED1" w:rsidRDefault="009B22AA" w:rsidP="004E340B">
                            <w:pPr>
                              <w:spacing w:line="240" w:lineRule="auto"/>
                              <w:jc w:val="center"/>
                              <w:rPr>
                                <w:sz w:val="18"/>
                                <w:szCs w:val="18"/>
                                <w:lang w:val="en-US"/>
                              </w:rPr>
                            </w:pPr>
                            <w:r w:rsidRPr="00B24ED1">
                              <w:rPr>
                                <w:sz w:val="18"/>
                                <w:szCs w:val="18"/>
                                <w:lang w:val="en-US"/>
                              </w:rPr>
                              <w:t>10</w:t>
                            </w:r>
                          </w:p>
                        </w:txbxContent>
                      </v:textbox>
                    </v:oval>
                  </v:group>
                  <v:roundrect id="Rounded Rectangle 412" o:spid="_x0000_s1188" style="position:absolute;width:61039;height:2642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83J8UA&#10;AADcAAAADwAAAGRycy9kb3ducmV2LnhtbESPQWvCQBSE70L/w/IKXqRuYqWtqauIJqDH2NbzI/ua&#10;hGbfptnVpP/eFYQeh5n5hlmuB9OIC3WutqwgnkYgiAuray4VfH5kT28gnEfW2FgmBX/kYL16GC0x&#10;0bbnnC5HX4oAYZeggsr7NpHSFRUZdFPbEgfv23YGfZBdKXWHfYCbRs6i6EUarDksVNjStqLi53g2&#10;CpqvOn2elOlu8Zu9uvwQn3A7N0qNH4fNOwhPg/8P39t7rWAez+B2JhwBubo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HzcnxQAAANwAAAAPAAAAAAAAAAAAAAAAAJgCAABkcnMv&#10;ZG93bnJldi54bWxQSwUGAAAAAAQABAD1AAAAigMAAAAA&#10;" filled="f" strokecolor="black [3200]" strokeweight="1pt">
                    <v:stroke joinstyle="miter"/>
                  </v:roundrect>
                  <v:roundrect id="Rounded Rectangle 413" o:spid="_x0000_s1189" style="position:absolute;top:26838;width:61036;height:2642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SvMQA&#10;AADcAAAADwAAAGRycy9kb3ducmV2LnhtbESPT4vCMBTE78J+h/AEL6JpVVztGkX8A3rUVc+P5m1b&#10;bF66TdT67TcLgsdhZn7DzBaNKcWdaldYVhD3IxDEqdUFZwpO39veBITzyBpLy6TgSQ4W84/WDBNt&#10;H3yg+9FnIkDYJagg975KpHRpTgZd31bEwfuxtUEfZJ1JXeMjwE0pB1E0lgYLDgs5VrTKKb0eb0ZB&#10;eS42w262WU9/t5/usI8vuBoZpTrtZvkFwlPj3+FXe6cVjOIh/J8JR0D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hTkrzEAAAA3AAAAA8AAAAAAAAAAAAAAAAAmAIAAGRycy9k&#10;b3ducmV2LnhtbFBLBQYAAAAABAAEAPUAAACJAwAAAAA=&#10;" filled="f" strokecolor="black [3200]" strokeweight="1pt">
                    <v:stroke joinstyle="miter"/>
                  </v:roundrect>
                  <v:roundrect id="Rounded Rectangle 414" o:spid="_x0000_s1190" style="position:absolute;top:53795;width:61039;height:1734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oKyMUA&#10;AADcAAAADwAAAGRycy9kb3ducmV2LnhtbESPQWvCQBSE70L/w/IKXsRsoqHWmFWKVWiPptrzI/tM&#10;gtm3aXar8d93C4Ueh5n5hsk3g2nFlXrXWFaQRDEI4tLqhisFx4/99BmE88gaW8uk4E4ONuuHUY6Z&#10;tjc+0LXwlQgQdhkqqL3vMildWZNBF9mOOHhn2xv0QfaV1D3eAty0chbHT9Jgw2Ghxo62NZWX4tso&#10;aE/Nbj6pdq/Lr/3CHd6TT9ymRqnx4/CyAuFp8P/hv/abVpAmKfyeCUdAr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ugrIxQAAANwAAAAPAAAAAAAAAAAAAAAAAJgCAABkcnMv&#10;ZG93bnJldi54bWxQSwUGAAAAAAQABAD1AAAAigMAAAAA&#10;" filled="f" strokecolor="black [3200]" strokeweight="1pt">
                    <v:stroke joinstyle="miter"/>
                  </v:roundrect>
                </v:group>
                <v:shape id="_x0000_s1191" type="#_x0000_t202" style="position:absolute;left:35982;top:1900;width:22923;height:38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5Hp8IA&#10;AADcAAAADwAAAGRycy9kb3ducmV2LnhtbESP3YrCMBSE7wXfIRzBG9FUcatWo6iw4q0/D3Bsjm2x&#10;OSlNtPXtzYKwl8PMfMOsNq0pxYtqV1hWMB5FIIhTqwvOFFwvv8M5COeRNZaWScGbHGzW3c4KE20b&#10;PtHr7DMRIOwSVJB7XyVSujQng25kK+Lg3W1t0AdZZ1LX2AS4KeUkimJpsOCwkGNF+5zSx/lpFNyP&#10;zeBn0dwO/jo7TeMdFrObfSvV77XbJQhPrf8Pf9tHrWA6juHvTDgCcv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jkenwgAAANwAAAAPAAAAAAAAAAAAAAAAAJgCAABkcnMvZG93&#10;bnJldi54bWxQSwUGAAAAAAQABAD1AAAAhwMAAAAA&#10;" stroked="f">
                  <v:textbox>
                    <w:txbxContent>
                      <w:p w14:paraId="34B85F75" w14:textId="687FDC43" w:rsidR="009B22AA" w:rsidRDefault="009B22AA">
                        <w:r>
                          <w:t>Lexicon-Based Method</w:t>
                        </w:r>
                      </w:p>
                    </w:txbxContent>
                  </v:textbox>
                </v:shape>
                <v:shape id="_x0000_s1192" type="#_x0000_t202" style="position:absolute;left:35982;top:29925;width:22923;height:38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LiPMMA&#10;AADcAAAADwAAAGRycy9kb3ducmV2LnhtbESP3YrCMBSE74V9h3AWvJE1VdSutVHWBcVbfx7g2Jz+&#10;sM1JaaKtb78RBC+HmfmGSTe9qcWdWldZVjAZRyCIM6srLhRczruvbxDOI2usLZOCBznYrD8GKSba&#10;dnyk+8kXIkDYJaig9L5JpHRZSQbd2DbEwctta9AH2RZSt9gFuKnlNIoW0mDFYaHEhn5Lyv5ON6Mg&#10;P3Sj+bK77v0lPs4WW6ziq30oNfzsf1YgPPX+HX61D1rBbBLD80w4An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MLiPMMAAADcAAAADwAAAAAAAAAAAAAAAACYAgAAZHJzL2Rv&#10;d25yZXYueG1sUEsFBgAAAAAEAAQA9QAAAIgDAAAAAA==&#10;" stroked="f">
                  <v:textbox>
                    <w:txbxContent>
                      <w:p w14:paraId="1B11310D" w14:textId="558EA696" w:rsidR="009B22AA" w:rsidRDefault="009B22AA" w:rsidP="003C3A61">
                        <w:r>
                          <w:t>Learning-Based Method</w:t>
                        </w:r>
                      </w:p>
                    </w:txbxContent>
                  </v:textbox>
                </v:shape>
                <v:shape id="_x0000_s1193" type="#_x0000_t202" style="position:absolute;left:35982;top:54745;width:22923;height:38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2Tr0A&#10;AADcAAAADwAAAGRycy9kb3ducmV2LnhtbERPSwrCMBDdC94hjOBGNFX8VqOooLj1c4CxGdtiMylN&#10;tPX2ZiG4fLz/atOYQrypcrllBcNBBII4sTrnVMHteujPQTiPrLGwTAo+5GCzbrdWGGtb85neF5+K&#10;EMIuRgWZ92UspUsyMugGtiQO3MNWBn2AVSp1hXUIN4UcRdFUGsw5NGRY0j6j5Hl5GQWPU92bLOr7&#10;0d9m5/F0h/nsbj9KdTvNdgnCU+P/4p/7pBWMh2Ft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WV12Tr0AAADcAAAADwAAAAAAAAAAAAAAAACYAgAAZHJzL2Rvd25yZXYu&#10;eG1sUEsFBgAAAAAEAAQA9QAAAIIDAAAAAA==&#10;" stroked="f">
                  <v:textbox>
                    <w:txbxContent>
                      <w:p w14:paraId="31FE7096" w14:textId="397F850F" w:rsidR="009B22AA" w:rsidRPr="003C3A61" w:rsidRDefault="009B22AA" w:rsidP="003C3A61">
                        <w:pPr>
                          <w:rPr>
                            <w:lang w:val="en-US"/>
                          </w:rPr>
                        </w:pPr>
                        <w:r>
                          <w:rPr>
                            <w:lang w:val="en-US"/>
                          </w:rPr>
                          <w:t>Evaluation</w:t>
                        </w:r>
                      </w:p>
                    </w:txbxContent>
                  </v:textbox>
                </v:shape>
              </v:group>
            </w:pict>
          </mc:Fallback>
        </mc:AlternateContent>
      </w:r>
      <w:r w:rsidR="00EB7518" w:rsidRPr="00BD643C">
        <w:br w:type="page"/>
      </w:r>
    </w:p>
    <w:p w14:paraId="463F9BAB" w14:textId="39C0F575" w:rsidR="003C3A61" w:rsidRPr="00BD643C" w:rsidRDefault="003C3A61" w:rsidP="00F008E3">
      <w:pPr>
        <w:pStyle w:val="Title"/>
        <w:spacing w:line="360" w:lineRule="auto"/>
        <w:jc w:val="both"/>
        <w:rPr>
          <w:rFonts w:ascii="Verdana" w:hAnsi="Verdana" w:cs="Times New Roman"/>
        </w:rPr>
      </w:pPr>
      <w:r w:rsidRPr="00BD643C">
        <w:rPr>
          <w:rFonts w:ascii="Verdana" w:hAnsi="Verdana" w:cs="Times New Roman"/>
        </w:rPr>
        <w:lastRenderedPageBreak/>
        <w:t>Chapter 4</w:t>
      </w:r>
    </w:p>
    <w:p w14:paraId="19D7E1A8" w14:textId="77777777" w:rsidR="0017040C" w:rsidRDefault="0017040C" w:rsidP="0017040C"/>
    <w:p w14:paraId="1143CB83" w14:textId="1E0751BF" w:rsidR="003C3A61" w:rsidRPr="00BD643C" w:rsidRDefault="003C3A61" w:rsidP="00484E5E">
      <w:pPr>
        <w:pStyle w:val="Heading1"/>
        <w:numPr>
          <w:ilvl w:val="0"/>
          <w:numId w:val="0"/>
        </w:numPr>
      </w:pPr>
      <w:bookmarkStart w:id="56" w:name="_Toc525399660"/>
      <w:r w:rsidRPr="00BD643C">
        <w:t>Results</w:t>
      </w:r>
      <w:bookmarkEnd w:id="56"/>
    </w:p>
    <w:p w14:paraId="5B4BC4A9" w14:textId="04C46163" w:rsidR="00B9205C" w:rsidRPr="00BD643C" w:rsidRDefault="00B9205C" w:rsidP="00F008E3">
      <w:pPr>
        <w:spacing w:line="360" w:lineRule="auto"/>
        <w:jc w:val="both"/>
      </w:pPr>
    </w:p>
    <w:p w14:paraId="0F396258" w14:textId="0993D571" w:rsidR="003C3A61" w:rsidRPr="00BD643C" w:rsidRDefault="00B9205C" w:rsidP="00F008E3">
      <w:pPr>
        <w:spacing w:line="360" w:lineRule="auto"/>
        <w:jc w:val="both"/>
      </w:pPr>
      <w:r w:rsidRPr="00BD643C">
        <w:t>The evaluation metrics is based on calculating the Pearson Correlation Coefficient</w:t>
      </w:r>
      <w:r w:rsidR="001C431B" w:rsidRPr="00BD643C">
        <w:t xml:space="preserve"> using the scikit-learn library</w:t>
      </w:r>
      <w:r w:rsidRPr="00BD643C">
        <w:t xml:space="preserve"> </w:t>
      </w:r>
      <w:r w:rsidR="001C431B" w:rsidRPr="00BD643C">
        <w:rPr>
          <w:rStyle w:val="FootnoteReference"/>
        </w:rPr>
        <w:footnoteReference w:id="20"/>
      </w:r>
      <w:r w:rsidR="004915BD" w:rsidRPr="00BD643C">
        <w:t xml:space="preserve"> </w:t>
      </w:r>
      <w:r w:rsidRPr="00BD643C">
        <w:t>with the Gold ratings/labels</w:t>
      </w:r>
      <w:r w:rsidR="004915BD" w:rsidRPr="00BD643C">
        <w:t xml:space="preserve"> that can be taken from the competition page.</w:t>
      </w:r>
      <w:r w:rsidR="001B4AAE" w:rsidRPr="00BD643C">
        <w:t xml:space="preserve"> The score ranges on a continuous scale of 0 to 1, with 0 being the least accurate and 1 being the most accurate comparison.</w:t>
      </w:r>
      <w:r w:rsidR="0089154E">
        <w:t xml:space="preserve"> Highlighted in bold refers to scores that </w:t>
      </w:r>
      <w:r w:rsidR="002F0317">
        <w:t xml:space="preserve">scored the highest </w:t>
      </w:r>
      <w:r w:rsidR="0073141A">
        <w:t>for</w:t>
      </w:r>
      <w:r w:rsidR="002F0317">
        <w:t xml:space="preserve"> the respective emotions.</w:t>
      </w:r>
    </w:p>
    <w:tbl>
      <w:tblPr>
        <w:tblStyle w:val="TableGrid"/>
        <w:tblW w:w="0" w:type="auto"/>
        <w:tblLook w:val="04A0" w:firstRow="1" w:lastRow="0" w:firstColumn="1" w:lastColumn="0" w:noHBand="0" w:noVBand="1"/>
      </w:tblPr>
      <w:tblGrid>
        <w:gridCol w:w="1862"/>
        <w:gridCol w:w="1508"/>
        <w:gridCol w:w="1508"/>
        <w:gridCol w:w="1508"/>
        <w:gridCol w:w="1508"/>
        <w:gridCol w:w="1122"/>
      </w:tblGrid>
      <w:tr w:rsidR="009B22AA" w:rsidRPr="00BD643C" w14:paraId="27E553DB" w14:textId="77777777" w:rsidTr="009B22AA">
        <w:tc>
          <w:tcPr>
            <w:tcW w:w="9016" w:type="dxa"/>
            <w:gridSpan w:val="6"/>
            <w:shd w:val="clear" w:color="auto" w:fill="FFFFFF" w:themeFill="background1"/>
          </w:tcPr>
          <w:p w14:paraId="1169EE3D" w14:textId="77777777" w:rsidR="009B22AA" w:rsidRPr="00BD643C" w:rsidRDefault="009B22AA" w:rsidP="009B22AA">
            <w:pPr>
              <w:spacing w:line="360" w:lineRule="auto"/>
              <w:jc w:val="both"/>
              <w:rPr>
                <w:rFonts w:eastAsia="Times New Roman" w:cs="Times New Roman"/>
                <w:color w:val="000000"/>
                <w:szCs w:val="24"/>
              </w:rPr>
            </w:pPr>
            <w:bookmarkStart w:id="57" w:name="_Toc525399661"/>
            <w:r w:rsidRPr="00BD643C">
              <w:rPr>
                <w:rFonts w:eastAsia="Times New Roman" w:cs="Times New Roman"/>
                <w:color w:val="000000"/>
                <w:szCs w:val="24"/>
              </w:rPr>
              <w:t>Pearson Correlation r</w:t>
            </w:r>
          </w:p>
        </w:tc>
      </w:tr>
      <w:tr w:rsidR="009B22AA" w:rsidRPr="00BD643C" w14:paraId="01D6BD2E" w14:textId="77777777" w:rsidTr="009B22AA">
        <w:tc>
          <w:tcPr>
            <w:tcW w:w="1862" w:type="dxa"/>
            <w:shd w:val="clear" w:color="auto" w:fill="FFFFFF" w:themeFill="background1"/>
          </w:tcPr>
          <w:p w14:paraId="23CECD28" w14:textId="77777777" w:rsidR="009B22AA" w:rsidRPr="00BD643C" w:rsidRDefault="009B22AA" w:rsidP="009B22AA">
            <w:pPr>
              <w:spacing w:line="360" w:lineRule="auto"/>
              <w:jc w:val="both"/>
              <w:rPr>
                <w:rFonts w:eastAsia="Times New Roman" w:cs="Times New Roman"/>
                <w:color w:val="000000"/>
                <w:szCs w:val="24"/>
              </w:rPr>
            </w:pPr>
          </w:p>
        </w:tc>
        <w:tc>
          <w:tcPr>
            <w:tcW w:w="1508" w:type="dxa"/>
            <w:shd w:val="clear" w:color="auto" w:fill="FFFFFF" w:themeFill="background1"/>
          </w:tcPr>
          <w:p w14:paraId="4FA12DC7" w14:textId="77777777" w:rsidR="009B22AA" w:rsidRPr="00BD643C" w:rsidRDefault="009B22AA" w:rsidP="009B22AA">
            <w:pPr>
              <w:spacing w:line="360" w:lineRule="auto"/>
              <w:jc w:val="both"/>
              <w:rPr>
                <w:rFonts w:eastAsia="Times New Roman" w:cs="Times New Roman"/>
                <w:color w:val="000000"/>
                <w:szCs w:val="24"/>
              </w:rPr>
            </w:pPr>
            <w:r w:rsidRPr="00BD643C">
              <w:rPr>
                <w:rFonts w:eastAsia="Times New Roman" w:cs="Times New Roman"/>
                <w:color w:val="000000"/>
                <w:szCs w:val="24"/>
              </w:rPr>
              <w:t>anger</w:t>
            </w:r>
          </w:p>
        </w:tc>
        <w:tc>
          <w:tcPr>
            <w:tcW w:w="1508" w:type="dxa"/>
            <w:shd w:val="clear" w:color="auto" w:fill="FFFFFF" w:themeFill="background1"/>
          </w:tcPr>
          <w:p w14:paraId="7566189C" w14:textId="77777777" w:rsidR="009B22AA" w:rsidRPr="00BD643C" w:rsidRDefault="009B22AA" w:rsidP="009B22AA">
            <w:pPr>
              <w:spacing w:line="360" w:lineRule="auto"/>
              <w:jc w:val="both"/>
              <w:rPr>
                <w:rFonts w:eastAsia="Times New Roman" w:cs="Times New Roman"/>
                <w:color w:val="000000"/>
                <w:szCs w:val="24"/>
              </w:rPr>
            </w:pPr>
            <w:r w:rsidRPr="00BD643C">
              <w:rPr>
                <w:rFonts w:eastAsia="Times New Roman" w:cs="Times New Roman"/>
                <w:color w:val="000000"/>
                <w:szCs w:val="24"/>
              </w:rPr>
              <w:t>fear</w:t>
            </w:r>
          </w:p>
        </w:tc>
        <w:tc>
          <w:tcPr>
            <w:tcW w:w="1508" w:type="dxa"/>
            <w:shd w:val="clear" w:color="auto" w:fill="FFFFFF" w:themeFill="background1"/>
          </w:tcPr>
          <w:p w14:paraId="68CB1966" w14:textId="77777777" w:rsidR="009B22AA" w:rsidRPr="00BD643C" w:rsidRDefault="009B22AA" w:rsidP="009B22AA">
            <w:pPr>
              <w:spacing w:line="360" w:lineRule="auto"/>
              <w:jc w:val="both"/>
              <w:rPr>
                <w:rFonts w:eastAsia="Times New Roman" w:cs="Times New Roman"/>
                <w:color w:val="000000"/>
                <w:szCs w:val="24"/>
              </w:rPr>
            </w:pPr>
            <w:r w:rsidRPr="00BD643C">
              <w:rPr>
                <w:rFonts w:eastAsia="Times New Roman" w:cs="Times New Roman"/>
                <w:color w:val="000000"/>
                <w:szCs w:val="24"/>
              </w:rPr>
              <w:t>joy</w:t>
            </w:r>
          </w:p>
        </w:tc>
        <w:tc>
          <w:tcPr>
            <w:tcW w:w="1508" w:type="dxa"/>
            <w:shd w:val="clear" w:color="auto" w:fill="FFFFFF" w:themeFill="background1"/>
          </w:tcPr>
          <w:p w14:paraId="529A3A4A" w14:textId="77777777" w:rsidR="009B22AA" w:rsidRPr="00BD643C" w:rsidRDefault="009B22AA" w:rsidP="009B22AA">
            <w:pPr>
              <w:spacing w:line="360" w:lineRule="auto"/>
              <w:jc w:val="both"/>
              <w:rPr>
                <w:rFonts w:eastAsia="Times New Roman" w:cs="Times New Roman"/>
                <w:color w:val="000000"/>
                <w:szCs w:val="24"/>
              </w:rPr>
            </w:pPr>
            <w:r w:rsidRPr="00BD643C">
              <w:rPr>
                <w:rFonts w:eastAsia="Times New Roman" w:cs="Times New Roman"/>
                <w:color w:val="000000"/>
                <w:szCs w:val="24"/>
              </w:rPr>
              <w:t>sadness</w:t>
            </w:r>
          </w:p>
        </w:tc>
        <w:tc>
          <w:tcPr>
            <w:tcW w:w="1122" w:type="dxa"/>
            <w:shd w:val="clear" w:color="auto" w:fill="FFFFFF" w:themeFill="background1"/>
          </w:tcPr>
          <w:p w14:paraId="01BB19BB" w14:textId="77777777" w:rsidR="009B22AA" w:rsidRPr="00BD643C" w:rsidRDefault="009B22AA" w:rsidP="009B22AA">
            <w:pPr>
              <w:spacing w:line="360" w:lineRule="auto"/>
              <w:jc w:val="both"/>
              <w:rPr>
                <w:rFonts w:eastAsia="Times New Roman" w:cs="Times New Roman"/>
                <w:color w:val="000000"/>
                <w:szCs w:val="24"/>
              </w:rPr>
            </w:pPr>
            <w:r w:rsidRPr="00BD643C">
              <w:rPr>
                <w:rFonts w:eastAsia="Times New Roman" w:cs="Times New Roman"/>
                <w:color w:val="000000"/>
                <w:szCs w:val="24"/>
              </w:rPr>
              <w:t>Average</w:t>
            </w:r>
          </w:p>
        </w:tc>
      </w:tr>
      <w:tr w:rsidR="009B22AA" w:rsidRPr="00BD643C" w14:paraId="57F41676" w14:textId="77777777" w:rsidTr="009B22AA">
        <w:tc>
          <w:tcPr>
            <w:tcW w:w="9016" w:type="dxa"/>
            <w:gridSpan w:val="6"/>
            <w:shd w:val="clear" w:color="auto" w:fill="FFFFFF" w:themeFill="background1"/>
          </w:tcPr>
          <w:p w14:paraId="26244191" w14:textId="77777777" w:rsidR="009B22AA" w:rsidRPr="00BD643C" w:rsidRDefault="009B22AA" w:rsidP="009B22AA">
            <w:pPr>
              <w:spacing w:line="360" w:lineRule="auto"/>
              <w:jc w:val="both"/>
              <w:rPr>
                <w:rFonts w:eastAsia="Times New Roman" w:cs="Times New Roman"/>
                <w:color w:val="000000"/>
                <w:szCs w:val="24"/>
              </w:rPr>
            </w:pPr>
            <w:r w:rsidRPr="00BD643C">
              <w:rPr>
                <w:rStyle w:val="ltxtext"/>
                <w:rFonts w:cs="Times New Roman"/>
                <w:b/>
                <w:bCs/>
                <w:i/>
                <w:iCs/>
                <w:szCs w:val="24"/>
              </w:rPr>
              <w:t>Individual feature sets</w:t>
            </w:r>
          </w:p>
        </w:tc>
      </w:tr>
      <w:tr w:rsidR="009B22AA" w:rsidRPr="000A7C2C" w14:paraId="71C08DB9" w14:textId="77777777" w:rsidTr="009B22AA">
        <w:tc>
          <w:tcPr>
            <w:tcW w:w="1862" w:type="dxa"/>
            <w:shd w:val="clear" w:color="auto" w:fill="FFFFFF" w:themeFill="background1"/>
          </w:tcPr>
          <w:p w14:paraId="4A0E874E"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word ngrams</w:t>
            </w:r>
          </w:p>
          <w:p w14:paraId="2A699E65"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WN)</w:t>
            </w:r>
          </w:p>
        </w:tc>
        <w:tc>
          <w:tcPr>
            <w:tcW w:w="1508" w:type="dxa"/>
            <w:shd w:val="clear" w:color="auto" w:fill="FFFFFF" w:themeFill="background1"/>
          </w:tcPr>
          <w:p w14:paraId="30EE411D"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n=1)0.44</w:t>
            </w:r>
          </w:p>
          <w:p w14:paraId="3F44C6C2"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n=2)0.42</w:t>
            </w:r>
          </w:p>
          <w:p w14:paraId="4C89D66B"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n=3)0.37</w:t>
            </w:r>
          </w:p>
          <w:p w14:paraId="5EF3ADD2"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n=4)0.35</w:t>
            </w:r>
          </w:p>
        </w:tc>
        <w:tc>
          <w:tcPr>
            <w:tcW w:w="1508" w:type="dxa"/>
            <w:shd w:val="clear" w:color="auto" w:fill="FFFFFF" w:themeFill="background1"/>
          </w:tcPr>
          <w:p w14:paraId="45604128"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n=1)0.51</w:t>
            </w:r>
          </w:p>
          <w:p w14:paraId="18B07CA4"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n=2)0.48</w:t>
            </w:r>
          </w:p>
          <w:p w14:paraId="45AA62A4"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n=3)0.45</w:t>
            </w:r>
          </w:p>
          <w:p w14:paraId="3496F6DC"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n=4)0.43</w:t>
            </w:r>
          </w:p>
        </w:tc>
        <w:tc>
          <w:tcPr>
            <w:tcW w:w="1508" w:type="dxa"/>
            <w:shd w:val="clear" w:color="auto" w:fill="FFFFFF" w:themeFill="background1"/>
          </w:tcPr>
          <w:p w14:paraId="1E892220"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n=1)0.57</w:t>
            </w:r>
          </w:p>
          <w:p w14:paraId="0DEEF50D"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n=2)0.57</w:t>
            </w:r>
          </w:p>
          <w:p w14:paraId="233BBBE1"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n=3)0.55</w:t>
            </w:r>
          </w:p>
          <w:p w14:paraId="45A37D81"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n=4)0.53</w:t>
            </w:r>
          </w:p>
        </w:tc>
        <w:tc>
          <w:tcPr>
            <w:tcW w:w="1508" w:type="dxa"/>
            <w:shd w:val="clear" w:color="auto" w:fill="FFFFFF" w:themeFill="background1"/>
          </w:tcPr>
          <w:p w14:paraId="2C12A4BE"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n=1)0.41</w:t>
            </w:r>
          </w:p>
          <w:p w14:paraId="6246CF8F"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n=2)0.44</w:t>
            </w:r>
          </w:p>
          <w:p w14:paraId="5195862D"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n=3)0.43</w:t>
            </w:r>
          </w:p>
          <w:p w14:paraId="70495565"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n=4)0.42</w:t>
            </w:r>
          </w:p>
        </w:tc>
        <w:tc>
          <w:tcPr>
            <w:tcW w:w="1122" w:type="dxa"/>
            <w:shd w:val="clear" w:color="auto" w:fill="FFFFFF" w:themeFill="background1"/>
          </w:tcPr>
          <w:p w14:paraId="485DF6DB"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0.48</w:t>
            </w:r>
          </w:p>
          <w:p w14:paraId="57D41071"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0.48</w:t>
            </w:r>
          </w:p>
          <w:p w14:paraId="7D879391"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0.45</w:t>
            </w:r>
          </w:p>
          <w:p w14:paraId="55351DAE"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0.43</w:t>
            </w:r>
          </w:p>
        </w:tc>
      </w:tr>
      <w:tr w:rsidR="009B22AA" w:rsidRPr="000A7C2C" w14:paraId="5B54E72E" w14:textId="77777777" w:rsidTr="009B22AA">
        <w:tc>
          <w:tcPr>
            <w:tcW w:w="1862" w:type="dxa"/>
            <w:shd w:val="clear" w:color="auto" w:fill="FFFFFF" w:themeFill="background1"/>
          </w:tcPr>
          <w:p w14:paraId="0309F988"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 xml:space="preserve">char. ngrams </w:t>
            </w:r>
            <w:r w:rsidRPr="000A7C2C">
              <w:rPr>
                <w:rFonts w:eastAsia="Times New Roman" w:cs="Times New Roman"/>
                <w:color w:val="000000"/>
                <w:szCs w:val="24"/>
              </w:rPr>
              <w:br/>
              <w:t>(CN)</w:t>
            </w:r>
          </w:p>
        </w:tc>
        <w:tc>
          <w:tcPr>
            <w:tcW w:w="1508" w:type="dxa"/>
            <w:shd w:val="clear" w:color="auto" w:fill="FFFFFF" w:themeFill="background1"/>
          </w:tcPr>
          <w:p w14:paraId="30B68BAE"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0.40</w:t>
            </w:r>
          </w:p>
        </w:tc>
        <w:tc>
          <w:tcPr>
            <w:tcW w:w="1508" w:type="dxa"/>
            <w:shd w:val="clear" w:color="auto" w:fill="FFFFFF" w:themeFill="background1"/>
          </w:tcPr>
          <w:p w14:paraId="661971AC"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0.37</w:t>
            </w:r>
          </w:p>
        </w:tc>
        <w:tc>
          <w:tcPr>
            <w:tcW w:w="1508" w:type="dxa"/>
            <w:shd w:val="clear" w:color="auto" w:fill="FFFFFF" w:themeFill="background1"/>
          </w:tcPr>
          <w:p w14:paraId="792AADB2"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0.52</w:t>
            </w:r>
          </w:p>
        </w:tc>
        <w:tc>
          <w:tcPr>
            <w:tcW w:w="1508" w:type="dxa"/>
            <w:shd w:val="clear" w:color="auto" w:fill="FFFFFF" w:themeFill="background1"/>
          </w:tcPr>
          <w:p w14:paraId="75567A2D"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0.37</w:t>
            </w:r>
          </w:p>
        </w:tc>
        <w:tc>
          <w:tcPr>
            <w:tcW w:w="1122" w:type="dxa"/>
            <w:shd w:val="clear" w:color="auto" w:fill="FFFFFF" w:themeFill="background1"/>
          </w:tcPr>
          <w:p w14:paraId="1199FB93"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0.43</w:t>
            </w:r>
          </w:p>
        </w:tc>
      </w:tr>
      <w:tr w:rsidR="009B22AA" w:rsidRPr="000A7C2C" w14:paraId="775F7AA1" w14:textId="77777777" w:rsidTr="009B22AA">
        <w:tc>
          <w:tcPr>
            <w:tcW w:w="1862" w:type="dxa"/>
            <w:shd w:val="clear" w:color="auto" w:fill="FFFFFF" w:themeFill="background1"/>
          </w:tcPr>
          <w:p w14:paraId="6335B310"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Stop words (SW) -Rainbow</w:t>
            </w:r>
          </w:p>
        </w:tc>
        <w:tc>
          <w:tcPr>
            <w:tcW w:w="1508" w:type="dxa"/>
            <w:shd w:val="clear" w:color="auto" w:fill="FFFFFF" w:themeFill="background1"/>
          </w:tcPr>
          <w:p w14:paraId="1E236779"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0.47</w:t>
            </w:r>
          </w:p>
        </w:tc>
        <w:tc>
          <w:tcPr>
            <w:tcW w:w="1508" w:type="dxa"/>
            <w:shd w:val="clear" w:color="auto" w:fill="FFFFFF" w:themeFill="background1"/>
          </w:tcPr>
          <w:p w14:paraId="4F454DB2"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0.55</w:t>
            </w:r>
          </w:p>
        </w:tc>
        <w:tc>
          <w:tcPr>
            <w:tcW w:w="1508" w:type="dxa"/>
            <w:shd w:val="clear" w:color="auto" w:fill="FFFFFF" w:themeFill="background1"/>
          </w:tcPr>
          <w:p w14:paraId="30C27D1B"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0.51</w:t>
            </w:r>
          </w:p>
        </w:tc>
        <w:tc>
          <w:tcPr>
            <w:tcW w:w="1508" w:type="dxa"/>
            <w:shd w:val="clear" w:color="auto" w:fill="FFFFFF" w:themeFill="background1"/>
          </w:tcPr>
          <w:p w14:paraId="30464DAD"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0.46</w:t>
            </w:r>
          </w:p>
        </w:tc>
        <w:tc>
          <w:tcPr>
            <w:tcW w:w="1122" w:type="dxa"/>
            <w:shd w:val="clear" w:color="auto" w:fill="FFFFFF" w:themeFill="background1"/>
          </w:tcPr>
          <w:p w14:paraId="141EA9A9"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0.50</w:t>
            </w:r>
          </w:p>
        </w:tc>
      </w:tr>
      <w:tr w:rsidR="009B22AA" w:rsidRPr="000A7C2C" w14:paraId="49042C75" w14:textId="77777777" w:rsidTr="009B22AA">
        <w:tc>
          <w:tcPr>
            <w:tcW w:w="1862" w:type="dxa"/>
            <w:shd w:val="clear" w:color="auto" w:fill="FFFFFF" w:themeFill="background1"/>
          </w:tcPr>
          <w:p w14:paraId="24F06235"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word embeddings (WE) - Edinburgh 100d</w:t>
            </w:r>
          </w:p>
        </w:tc>
        <w:tc>
          <w:tcPr>
            <w:tcW w:w="1508" w:type="dxa"/>
            <w:shd w:val="clear" w:color="auto" w:fill="FFFFFF" w:themeFill="background1"/>
          </w:tcPr>
          <w:p w14:paraId="34F45E80"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0.45</w:t>
            </w:r>
          </w:p>
        </w:tc>
        <w:tc>
          <w:tcPr>
            <w:tcW w:w="1508" w:type="dxa"/>
            <w:shd w:val="clear" w:color="auto" w:fill="FFFFFF" w:themeFill="background1"/>
          </w:tcPr>
          <w:p w14:paraId="1DDA26C6"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0.43</w:t>
            </w:r>
          </w:p>
        </w:tc>
        <w:tc>
          <w:tcPr>
            <w:tcW w:w="1508" w:type="dxa"/>
            <w:shd w:val="clear" w:color="auto" w:fill="FFFFFF" w:themeFill="background1"/>
          </w:tcPr>
          <w:p w14:paraId="550E3E57"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0.57</w:t>
            </w:r>
          </w:p>
        </w:tc>
        <w:tc>
          <w:tcPr>
            <w:tcW w:w="1508" w:type="dxa"/>
            <w:shd w:val="clear" w:color="auto" w:fill="FFFFFF" w:themeFill="background1"/>
          </w:tcPr>
          <w:p w14:paraId="1E7A633A"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0.43</w:t>
            </w:r>
          </w:p>
        </w:tc>
        <w:tc>
          <w:tcPr>
            <w:tcW w:w="1122" w:type="dxa"/>
            <w:shd w:val="clear" w:color="auto" w:fill="FFFFFF" w:themeFill="background1"/>
          </w:tcPr>
          <w:p w14:paraId="583D76D2"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0.47</w:t>
            </w:r>
          </w:p>
        </w:tc>
      </w:tr>
      <w:tr w:rsidR="009B22AA" w:rsidRPr="000A7C2C" w14:paraId="1DA235E2" w14:textId="77777777" w:rsidTr="009B22AA">
        <w:tc>
          <w:tcPr>
            <w:tcW w:w="1862" w:type="dxa"/>
            <w:shd w:val="clear" w:color="auto" w:fill="FFFFFF" w:themeFill="background1"/>
          </w:tcPr>
          <w:p w14:paraId="402A59FF"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word embeddings</w:t>
            </w:r>
            <w:r w:rsidRPr="000A7C2C">
              <w:rPr>
                <w:rFonts w:eastAsia="Times New Roman" w:cs="Times New Roman"/>
                <w:color w:val="000000"/>
                <w:szCs w:val="24"/>
              </w:rPr>
              <w:br/>
              <w:t xml:space="preserve">(WE) – </w:t>
            </w:r>
            <w:r w:rsidRPr="000A7C2C">
              <w:rPr>
                <w:rFonts w:eastAsia="Times New Roman" w:cs="Times New Roman"/>
                <w:color w:val="000000"/>
                <w:szCs w:val="24"/>
              </w:rPr>
              <w:lastRenderedPageBreak/>
              <w:t>Edinburgh 400d</w:t>
            </w:r>
          </w:p>
        </w:tc>
        <w:tc>
          <w:tcPr>
            <w:tcW w:w="1508" w:type="dxa"/>
            <w:shd w:val="clear" w:color="auto" w:fill="FFFFFF" w:themeFill="background1"/>
          </w:tcPr>
          <w:p w14:paraId="33CB6F24"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lastRenderedPageBreak/>
              <w:t>0.46</w:t>
            </w:r>
          </w:p>
        </w:tc>
        <w:tc>
          <w:tcPr>
            <w:tcW w:w="1508" w:type="dxa"/>
            <w:shd w:val="clear" w:color="auto" w:fill="FFFFFF" w:themeFill="background1"/>
          </w:tcPr>
          <w:p w14:paraId="1E739A50"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0.43</w:t>
            </w:r>
          </w:p>
        </w:tc>
        <w:tc>
          <w:tcPr>
            <w:tcW w:w="1508" w:type="dxa"/>
            <w:shd w:val="clear" w:color="auto" w:fill="FFFFFF" w:themeFill="background1"/>
          </w:tcPr>
          <w:p w14:paraId="53F3A78F"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0.57</w:t>
            </w:r>
          </w:p>
        </w:tc>
        <w:tc>
          <w:tcPr>
            <w:tcW w:w="1508" w:type="dxa"/>
            <w:shd w:val="clear" w:color="auto" w:fill="FFFFFF" w:themeFill="background1"/>
          </w:tcPr>
          <w:p w14:paraId="456FF124"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0.43</w:t>
            </w:r>
          </w:p>
        </w:tc>
        <w:tc>
          <w:tcPr>
            <w:tcW w:w="1122" w:type="dxa"/>
            <w:shd w:val="clear" w:color="auto" w:fill="FFFFFF" w:themeFill="background1"/>
          </w:tcPr>
          <w:p w14:paraId="7282C3E6"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0.47</w:t>
            </w:r>
          </w:p>
        </w:tc>
      </w:tr>
      <w:tr w:rsidR="009B22AA" w:rsidRPr="000A7C2C" w14:paraId="04E2BDB1" w14:textId="77777777" w:rsidTr="009B22AA">
        <w:tc>
          <w:tcPr>
            <w:tcW w:w="1862" w:type="dxa"/>
            <w:shd w:val="clear" w:color="auto" w:fill="FFFFFF" w:themeFill="background1"/>
          </w:tcPr>
          <w:p w14:paraId="72F9E528"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All Lexicons (L)</w:t>
            </w:r>
          </w:p>
        </w:tc>
        <w:tc>
          <w:tcPr>
            <w:tcW w:w="1508" w:type="dxa"/>
            <w:shd w:val="clear" w:color="auto" w:fill="FFFFFF" w:themeFill="background1"/>
          </w:tcPr>
          <w:p w14:paraId="77D9295D"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0.6</w:t>
            </w:r>
            <w:r>
              <w:rPr>
                <w:rFonts w:eastAsia="Times New Roman" w:cs="Times New Roman"/>
                <w:color w:val="000000"/>
                <w:szCs w:val="24"/>
              </w:rPr>
              <w:t>0</w:t>
            </w:r>
          </w:p>
        </w:tc>
        <w:tc>
          <w:tcPr>
            <w:tcW w:w="1508" w:type="dxa"/>
            <w:shd w:val="clear" w:color="auto" w:fill="FFFFFF" w:themeFill="background1"/>
          </w:tcPr>
          <w:p w14:paraId="6114BC1C"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0.59</w:t>
            </w:r>
          </w:p>
        </w:tc>
        <w:tc>
          <w:tcPr>
            <w:tcW w:w="1508" w:type="dxa"/>
            <w:shd w:val="clear" w:color="auto" w:fill="FFFFFF" w:themeFill="background1"/>
          </w:tcPr>
          <w:p w14:paraId="73816A97"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0.61</w:t>
            </w:r>
          </w:p>
        </w:tc>
        <w:tc>
          <w:tcPr>
            <w:tcW w:w="1508" w:type="dxa"/>
            <w:shd w:val="clear" w:color="auto" w:fill="FFFFFF" w:themeFill="background1"/>
          </w:tcPr>
          <w:p w14:paraId="46E31CB0"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0.59</w:t>
            </w:r>
          </w:p>
        </w:tc>
        <w:tc>
          <w:tcPr>
            <w:tcW w:w="1122" w:type="dxa"/>
            <w:shd w:val="clear" w:color="auto" w:fill="FFFFFF" w:themeFill="background1"/>
          </w:tcPr>
          <w:p w14:paraId="11D07344" w14:textId="77777777" w:rsidR="009B22AA" w:rsidRPr="000A7C2C" w:rsidRDefault="009B22AA" w:rsidP="009B22AA">
            <w:pPr>
              <w:spacing w:line="360" w:lineRule="auto"/>
              <w:jc w:val="both"/>
              <w:rPr>
                <w:rFonts w:eastAsia="Times New Roman" w:cs="Times New Roman"/>
                <w:color w:val="000000"/>
                <w:szCs w:val="24"/>
              </w:rPr>
            </w:pPr>
            <w:r w:rsidRPr="000A7C2C">
              <w:rPr>
                <w:rFonts w:eastAsia="Times New Roman" w:cs="Times New Roman"/>
                <w:color w:val="000000"/>
                <w:szCs w:val="24"/>
              </w:rPr>
              <w:t>0.61</w:t>
            </w:r>
          </w:p>
        </w:tc>
      </w:tr>
    </w:tbl>
    <w:p w14:paraId="0D32E1B1" w14:textId="62B8CDE8" w:rsidR="00DF2300" w:rsidRDefault="00DF2300" w:rsidP="00F008E3">
      <w:pPr>
        <w:pStyle w:val="Heading2"/>
        <w:spacing w:line="360" w:lineRule="auto"/>
        <w:jc w:val="both"/>
        <w:rPr>
          <w:rFonts w:cs="Times New Roman"/>
        </w:rPr>
      </w:pPr>
      <w:r w:rsidRPr="00BD643C">
        <w:rPr>
          <w:rFonts w:cs="Times New Roman"/>
          <w:noProof/>
        </w:rPr>
        <mc:AlternateContent>
          <mc:Choice Requires="wps">
            <w:drawing>
              <wp:anchor distT="45720" distB="45720" distL="114300" distR="114300" simplePos="0" relativeHeight="251855872" behindDoc="0" locked="0" layoutInCell="1" allowOverlap="1" wp14:anchorId="66C02D86" wp14:editId="7ED4E88A">
                <wp:simplePos x="0" y="0"/>
                <wp:positionH relativeFrom="margin">
                  <wp:posOffset>0</wp:posOffset>
                </wp:positionH>
                <wp:positionV relativeFrom="paragraph">
                  <wp:posOffset>189106</wp:posOffset>
                </wp:positionV>
                <wp:extent cx="5450205" cy="295910"/>
                <wp:effectExtent l="0" t="0" r="0" b="8890"/>
                <wp:wrapTopAndBottom/>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74090B87" w14:textId="6026A6BC" w:rsidR="00DF2300" w:rsidRPr="00905CD1" w:rsidRDefault="00DF2300" w:rsidP="00DF2300">
                            <w:pPr>
                              <w:rPr>
                                <w:i/>
                                <w:sz w:val="20"/>
                              </w:rPr>
                            </w:pPr>
                            <w:r w:rsidRPr="00905CD1">
                              <w:rPr>
                                <w:i/>
                                <w:sz w:val="20"/>
                              </w:rPr>
                              <w:t xml:space="preserve">Figure </w:t>
                            </w:r>
                            <w:r>
                              <w:rPr>
                                <w:i/>
                                <w:sz w:val="20"/>
                              </w:rPr>
                              <w:t>10</w:t>
                            </w:r>
                            <w:r w:rsidRPr="00905CD1">
                              <w:rPr>
                                <w:i/>
                                <w:sz w:val="20"/>
                              </w:rPr>
                              <w:t xml:space="preserve">. </w:t>
                            </w:r>
                            <w:r>
                              <w:rPr>
                                <w:i/>
                                <w:sz w:val="20"/>
                              </w:rPr>
                              <w:t>A table comp</w:t>
                            </w:r>
                            <w:r>
                              <w:rPr>
                                <w:i/>
                                <w:sz w:val="20"/>
                              </w:rPr>
                              <w:t>aring the accuracy of data pre-processing and featur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C02D86" id="_x0000_s1194" type="#_x0000_t202" style="position:absolute;left:0;text-align:left;margin-left:0;margin-top:14.9pt;width:429.15pt;height:23.3pt;z-index:251855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" stroked="f">
                <v:textbox>
                  <w:txbxContent>
                    <w:p w14:paraId="74090B87" w14:textId="6026A6BC" w:rsidR="00DF2300" w:rsidRPr="00905CD1" w:rsidRDefault="00DF2300" w:rsidP="00DF2300">
                      <w:pPr>
                        <w:rPr>
                          <w:i/>
                          <w:sz w:val="20"/>
                        </w:rPr>
                      </w:pPr>
                      <w:r w:rsidRPr="00905CD1">
                        <w:rPr>
                          <w:i/>
                          <w:sz w:val="20"/>
                        </w:rPr>
                        <w:t xml:space="preserve">Figure </w:t>
                      </w:r>
                      <w:r>
                        <w:rPr>
                          <w:i/>
                          <w:sz w:val="20"/>
                        </w:rPr>
                        <w:t>10</w:t>
                      </w:r>
                      <w:r w:rsidRPr="00905CD1">
                        <w:rPr>
                          <w:i/>
                          <w:sz w:val="20"/>
                        </w:rPr>
                        <w:t xml:space="preserve">. </w:t>
                      </w:r>
                      <w:r>
                        <w:rPr>
                          <w:i/>
                          <w:sz w:val="20"/>
                        </w:rPr>
                        <w:t>A table comp</w:t>
                      </w:r>
                      <w:r>
                        <w:rPr>
                          <w:i/>
                          <w:sz w:val="20"/>
                        </w:rPr>
                        <w:t>aring the accuracy of data pre-processing and features</w:t>
                      </w:r>
                    </w:p>
                  </w:txbxContent>
                </v:textbox>
                <w10:wrap type="topAndBottom" anchorx="margin"/>
              </v:shape>
            </w:pict>
          </mc:Fallback>
        </mc:AlternateContent>
      </w:r>
    </w:p>
    <w:p w14:paraId="41493E50" w14:textId="02315D66" w:rsidR="00A7356C" w:rsidRPr="00BD643C" w:rsidRDefault="007E1DCF" w:rsidP="00F008E3">
      <w:pPr>
        <w:pStyle w:val="Heading2"/>
        <w:spacing w:line="360" w:lineRule="auto"/>
        <w:jc w:val="both"/>
        <w:rPr>
          <w:rFonts w:cs="Times New Roman"/>
        </w:rPr>
      </w:pPr>
      <w:r w:rsidRPr="00BD643C">
        <w:rPr>
          <w:rFonts w:cs="Times New Roman"/>
        </w:rPr>
        <w:t>4.1</w:t>
      </w:r>
      <w:r w:rsidRPr="00BD643C">
        <w:rPr>
          <w:rFonts w:cs="Times New Roman"/>
        </w:rPr>
        <w:tab/>
        <w:t>Lexicon-Based Approach</w:t>
      </w:r>
      <w:bookmarkEnd w:id="57"/>
    </w:p>
    <w:p w14:paraId="69D6E7B1" w14:textId="77777777" w:rsidR="00A7356C" w:rsidRPr="00BD643C" w:rsidRDefault="00A7356C" w:rsidP="00F008E3">
      <w:pPr>
        <w:spacing w:line="360" w:lineRule="auto"/>
        <w:jc w:val="both"/>
      </w:pPr>
    </w:p>
    <w:p w14:paraId="0A74F349" w14:textId="77777777" w:rsidR="00A7356C" w:rsidRPr="00BD643C" w:rsidRDefault="00A7356C" w:rsidP="00F008E3">
      <w:pPr>
        <w:pStyle w:val="Heading3"/>
        <w:spacing w:line="360" w:lineRule="auto"/>
        <w:jc w:val="both"/>
      </w:pPr>
      <w:bookmarkStart w:id="58" w:name="_Toc525399662"/>
      <w:r w:rsidRPr="00BD643C">
        <w:t>4.1.1</w:t>
      </w:r>
      <w:r w:rsidRPr="00BD643C">
        <w:tab/>
        <w:t>Table Comparison of lexicon resources</w:t>
      </w:r>
      <w:bookmarkEnd w:id="58"/>
    </w:p>
    <w:p w14:paraId="0C125030" w14:textId="1FA99E1D" w:rsidR="004D5631" w:rsidRPr="00BD643C" w:rsidRDefault="00D000B1" w:rsidP="00F008E3">
      <w:pPr>
        <w:spacing w:line="360" w:lineRule="auto"/>
        <w:jc w:val="both"/>
      </w:pPr>
      <w:r w:rsidRPr="00BD643C">
        <w:rPr>
          <w:rFonts w:cs="Times New Roman"/>
          <w:noProof/>
        </w:rPr>
        <mc:AlternateContent>
          <mc:Choice Requires="wps">
            <w:drawing>
              <wp:anchor distT="45720" distB="45720" distL="114300" distR="114300" simplePos="0" relativeHeight="251841536" behindDoc="0" locked="0" layoutInCell="1" allowOverlap="1" wp14:anchorId="60625442" wp14:editId="13DA10BC">
                <wp:simplePos x="0" y="0"/>
                <wp:positionH relativeFrom="margin">
                  <wp:posOffset>-157843</wp:posOffset>
                </wp:positionH>
                <wp:positionV relativeFrom="paragraph">
                  <wp:posOffset>3545024</wp:posOffset>
                </wp:positionV>
                <wp:extent cx="5450205" cy="295910"/>
                <wp:effectExtent l="0" t="0" r="0" b="8890"/>
                <wp:wrapTopAndBottom/>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61744F7A" w14:textId="718CCB55" w:rsidR="009B22AA" w:rsidRPr="00905CD1" w:rsidRDefault="009B22AA" w:rsidP="00D000B1">
                            <w:pPr>
                              <w:rPr>
                                <w:i/>
                                <w:sz w:val="20"/>
                              </w:rPr>
                            </w:pPr>
                            <w:r w:rsidRPr="00905CD1">
                              <w:rPr>
                                <w:i/>
                                <w:sz w:val="20"/>
                              </w:rPr>
                              <w:t xml:space="preserve">Figure </w:t>
                            </w:r>
                            <w:r w:rsidR="00DF2300">
                              <w:rPr>
                                <w:i/>
                                <w:sz w:val="20"/>
                              </w:rPr>
                              <w:t>11</w:t>
                            </w:r>
                            <w:r w:rsidRPr="00905CD1">
                              <w:rPr>
                                <w:i/>
                                <w:sz w:val="20"/>
                              </w:rPr>
                              <w:t xml:space="preserve">. </w:t>
                            </w:r>
                            <w:r>
                              <w:rPr>
                                <w:i/>
                                <w:sz w:val="20"/>
                              </w:rPr>
                              <w:t>A table comparing the accuracy of different individual lexic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625442" id="_x0000_s1195" type="#_x0000_t202" style="position:absolute;left:0;text-align:left;margin-left:-12.45pt;margin-top:279.15pt;width:429.15pt;height:23.3pt;z-index:251841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" stroked="f">
                <v:textbox>
                  <w:txbxContent>
                    <w:p w14:paraId="61744F7A" w14:textId="718CCB55" w:rsidR="009B22AA" w:rsidRPr="00905CD1" w:rsidRDefault="009B22AA" w:rsidP="00D000B1">
                      <w:pPr>
                        <w:rPr>
                          <w:i/>
                          <w:sz w:val="20"/>
                        </w:rPr>
                      </w:pPr>
                      <w:r w:rsidRPr="00905CD1">
                        <w:rPr>
                          <w:i/>
                          <w:sz w:val="20"/>
                        </w:rPr>
                        <w:t xml:space="preserve">Figure </w:t>
                      </w:r>
                      <w:r w:rsidR="00DF2300">
                        <w:rPr>
                          <w:i/>
                          <w:sz w:val="20"/>
                        </w:rPr>
                        <w:t>11</w:t>
                      </w:r>
                      <w:r w:rsidRPr="00905CD1">
                        <w:rPr>
                          <w:i/>
                          <w:sz w:val="20"/>
                        </w:rPr>
                        <w:t xml:space="preserve">. </w:t>
                      </w:r>
                      <w:r>
                        <w:rPr>
                          <w:i/>
                          <w:sz w:val="20"/>
                        </w:rPr>
                        <w:t>A table comparing the accuracy of different individual lexicons</w:t>
                      </w:r>
                    </w:p>
                  </w:txbxContent>
                </v:textbox>
                <w10:wrap type="topAndBottom" anchorx="margin"/>
              </v:shape>
            </w:pict>
          </mc:Fallback>
        </mc:AlternateContent>
      </w:r>
    </w:p>
    <w:tbl>
      <w:tblPr>
        <w:tblStyle w:val="TableGrid"/>
        <w:tblW w:w="0" w:type="auto"/>
        <w:tblInd w:w="-289" w:type="dxa"/>
        <w:tblLook w:val="04A0" w:firstRow="1" w:lastRow="0" w:firstColumn="1" w:lastColumn="0" w:noHBand="0" w:noVBand="1"/>
      </w:tblPr>
      <w:tblGrid>
        <w:gridCol w:w="2151"/>
        <w:gridCol w:w="1508"/>
        <w:gridCol w:w="1508"/>
        <w:gridCol w:w="1508"/>
        <w:gridCol w:w="1508"/>
        <w:gridCol w:w="1122"/>
      </w:tblGrid>
      <w:tr w:rsidR="004D5631" w:rsidRPr="00BD643C" w14:paraId="2DBBC19C" w14:textId="77777777" w:rsidTr="001B4AAE">
        <w:trPr>
          <w:trHeight w:val="169"/>
        </w:trPr>
        <w:tc>
          <w:tcPr>
            <w:tcW w:w="9305" w:type="dxa"/>
            <w:gridSpan w:val="6"/>
            <w:shd w:val="clear" w:color="auto" w:fill="FFFFFF" w:themeFill="background1"/>
          </w:tcPr>
          <w:p w14:paraId="253CEF79" w14:textId="77777777" w:rsidR="004D5631" w:rsidRPr="00BD643C" w:rsidRDefault="004D5631" w:rsidP="00F008E3">
            <w:pPr>
              <w:spacing w:line="360" w:lineRule="auto"/>
              <w:jc w:val="both"/>
              <w:rPr>
                <w:rFonts w:eastAsia="Times New Roman" w:cs="Times New Roman"/>
                <w:b/>
                <w:i/>
                <w:color w:val="000000"/>
                <w:szCs w:val="24"/>
              </w:rPr>
            </w:pPr>
            <w:r w:rsidRPr="00BD643C">
              <w:rPr>
                <w:rFonts w:eastAsia="Times New Roman" w:cs="Times New Roman"/>
                <w:b/>
                <w:i/>
                <w:color w:val="000000"/>
                <w:szCs w:val="24"/>
              </w:rPr>
              <w:t>Individual Lexicons</w:t>
            </w:r>
          </w:p>
        </w:tc>
      </w:tr>
      <w:tr w:rsidR="00587A8B" w:rsidRPr="00BD643C" w14:paraId="43148BC6" w14:textId="77777777" w:rsidTr="001B4AAE">
        <w:tc>
          <w:tcPr>
            <w:tcW w:w="2151" w:type="dxa"/>
            <w:shd w:val="clear" w:color="auto" w:fill="FFFFFF" w:themeFill="background1"/>
          </w:tcPr>
          <w:p w14:paraId="598054B7" w14:textId="77777777" w:rsidR="00587A8B" w:rsidRPr="00BD643C" w:rsidRDefault="00587A8B" w:rsidP="00F008E3">
            <w:pPr>
              <w:spacing w:line="360" w:lineRule="auto"/>
              <w:jc w:val="both"/>
              <w:rPr>
                <w:rFonts w:eastAsia="Times New Roman" w:cs="Times New Roman"/>
                <w:color w:val="000000"/>
                <w:szCs w:val="24"/>
              </w:rPr>
            </w:pPr>
          </w:p>
        </w:tc>
        <w:tc>
          <w:tcPr>
            <w:tcW w:w="1508" w:type="dxa"/>
            <w:shd w:val="clear" w:color="auto" w:fill="FFFFFF" w:themeFill="background1"/>
          </w:tcPr>
          <w:p w14:paraId="2B3EDB41" w14:textId="0D74AFDC"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nger</w:t>
            </w:r>
          </w:p>
        </w:tc>
        <w:tc>
          <w:tcPr>
            <w:tcW w:w="1508" w:type="dxa"/>
            <w:shd w:val="clear" w:color="auto" w:fill="FFFFFF" w:themeFill="background1"/>
          </w:tcPr>
          <w:p w14:paraId="256E203C" w14:textId="508B50FB"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fear</w:t>
            </w:r>
          </w:p>
        </w:tc>
        <w:tc>
          <w:tcPr>
            <w:tcW w:w="1508" w:type="dxa"/>
            <w:shd w:val="clear" w:color="auto" w:fill="FFFFFF" w:themeFill="background1"/>
          </w:tcPr>
          <w:p w14:paraId="0CD76C8D" w14:textId="0BAE80A8"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joy</w:t>
            </w:r>
          </w:p>
        </w:tc>
        <w:tc>
          <w:tcPr>
            <w:tcW w:w="1508" w:type="dxa"/>
            <w:shd w:val="clear" w:color="auto" w:fill="FFFFFF" w:themeFill="background1"/>
          </w:tcPr>
          <w:p w14:paraId="3F6C0D07" w14:textId="408A6DD8"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sadness</w:t>
            </w:r>
          </w:p>
        </w:tc>
        <w:tc>
          <w:tcPr>
            <w:tcW w:w="1122" w:type="dxa"/>
            <w:shd w:val="clear" w:color="auto" w:fill="FFFFFF" w:themeFill="background1"/>
          </w:tcPr>
          <w:p w14:paraId="2F3C9B0A" w14:textId="19A4D5E2"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verage</w:t>
            </w:r>
          </w:p>
        </w:tc>
      </w:tr>
      <w:tr w:rsidR="004D5631" w:rsidRPr="00BD643C" w14:paraId="066235AE" w14:textId="77777777" w:rsidTr="001B4AAE">
        <w:tc>
          <w:tcPr>
            <w:tcW w:w="2151" w:type="dxa"/>
            <w:shd w:val="clear" w:color="auto" w:fill="FFFFFF" w:themeFill="background1"/>
          </w:tcPr>
          <w:p w14:paraId="16FF508C"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Mpqa</w:t>
            </w:r>
          </w:p>
        </w:tc>
        <w:tc>
          <w:tcPr>
            <w:tcW w:w="1508" w:type="dxa"/>
            <w:shd w:val="clear" w:color="auto" w:fill="FFFFFF" w:themeFill="background1"/>
          </w:tcPr>
          <w:p w14:paraId="5BC1BA4A"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12</w:t>
            </w:r>
          </w:p>
        </w:tc>
        <w:tc>
          <w:tcPr>
            <w:tcW w:w="1508" w:type="dxa"/>
            <w:shd w:val="clear" w:color="auto" w:fill="FFFFFF" w:themeFill="background1"/>
          </w:tcPr>
          <w:p w14:paraId="321481E6"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4</w:t>
            </w:r>
          </w:p>
        </w:tc>
        <w:tc>
          <w:tcPr>
            <w:tcW w:w="1508" w:type="dxa"/>
            <w:shd w:val="clear" w:color="auto" w:fill="FFFFFF" w:themeFill="background1"/>
          </w:tcPr>
          <w:p w14:paraId="57C8264D"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0</w:t>
            </w:r>
          </w:p>
        </w:tc>
        <w:tc>
          <w:tcPr>
            <w:tcW w:w="1508" w:type="dxa"/>
            <w:shd w:val="clear" w:color="auto" w:fill="FFFFFF" w:themeFill="background1"/>
          </w:tcPr>
          <w:p w14:paraId="34723855"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13</w:t>
            </w:r>
          </w:p>
        </w:tc>
        <w:tc>
          <w:tcPr>
            <w:tcW w:w="1122" w:type="dxa"/>
            <w:shd w:val="clear" w:color="auto" w:fill="FFFFFF" w:themeFill="background1"/>
          </w:tcPr>
          <w:p w14:paraId="1CE7DEFC"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0</w:t>
            </w:r>
          </w:p>
        </w:tc>
      </w:tr>
      <w:tr w:rsidR="004D5631" w:rsidRPr="00BD643C" w14:paraId="0FB293A0" w14:textId="77777777" w:rsidTr="001B4AAE">
        <w:tc>
          <w:tcPr>
            <w:tcW w:w="2151" w:type="dxa"/>
            <w:shd w:val="clear" w:color="auto" w:fill="FFFFFF" w:themeFill="background1"/>
          </w:tcPr>
          <w:p w14:paraId="00B1F64F"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BingLiu</w:t>
            </w:r>
          </w:p>
        </w:tc>
        <w:tc>
          <w:tcPr>
            <w:tcW w:w="1508" w:type="dxa"/>
            <w:shd w:val="clear" w:color="auto" w:fill="FFFFFF" w:themeFill="background1"/>
          </w:tcPr>
          <w:p w14:paraId="4642DA9D"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2</w:t>
            </w:r>
          </w:p>
        </w:tc>
        <w:tc>
          <w:tcPr>
            <w:tcW w:w="1508" w:type="dxa"/>
            <w:shd w:val="clear" w:color="auto" w:fill="FFFFFF" w:themeFill="background1"/>
          </w:tcPr>
          <w:p w14:paraId="0DC98F6F"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0</w:t>
            </w:r>
          </w:p>
        </w:tc>
        <w:tc>
          <w:tcPr>
            <w:tcW w:w="1508" w:type="dxa"/>
            <w:shd w:val="clear" w:color="auto" w:fill="FFFFFF" w:themeFill="background1"/>
          </w:tcPr>
          <w:p w14:paraId="08903E77"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3</w:t>
            </w:r>
          </w:p>
        </w:tc>
        <w:tc>
          <w:tcPr>
            <w:tcW w:w="1508" w:type="dxa"/>
            <w:shd w:val="clear" w:color="auto" w:fill="FFFFFF" w:themeFill="background1"/>
          </w:tcPr>
          <w:p w14:paraId="20B903FE"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0</w:t>
            </w:r>
          </w:p>
        </w:tc>
        <w:tc>
          <w:tcPr>
            <w:tcW w:w="1122" w:type="dxa"/>
            <w:shd w:val="clear" w:color="auto" w:fill="FFFFFF" w:themeFill="background1"/>
          </w:tcPr>
          <w:p w14:paraId="74DAF9EB"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6</w:t>
            </w:r>
          </w:p>
        </w:tc>
      </w:tr>
      <w:tr w:rsidR="004D5631" w:rsidRPr="00BD643C" w14:paraId="6E1F4361" w14:textId="77777777" w:rsidTr="001B4AAE">
        <w:tc>
          <w:tcPr>
            <w:tcW w:w="2151" w:type="dxa"/>
            <w:shd w:val="clear" w:color="auto" w:fill="FFFFFF" w:themeFill="background1"/>
          </w:tcPr>
          <w:p w14:paraId="50D6204A"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finn</w:t>
            </w:r>
          </w:p>
        </w:tc>
        <w:tc>
          <w:tcPr>
            <w:tcW w:w="1508" w:type="dxa"/>
            <w:shd w:val="clear" w:color="auto" w:fill="FFFFFF" w:themeFill="background1"/>
          </w:tcPr>
          <w:p w14:paraId="41A19571"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3</w:t>
            </w:r>
          </w:p>
        </w:tc>
        <w:tc>
          <w:tcPr>
            <w:tcW w:w="1508" w:type="dxa"/>
            <w:shd w:val="clear" w:color="auto" w:fill="FFFFFF" w:themeFill="background1"/>
          </w:tcPr>
          <w:p w14:paraId="6EEEF2BB"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0</w:t>
            </w:r>
          </w:p>
        </w:tc>
        <w:tc>
          <w:tcPr>
            <w:tcW w:w="1508" w:type="dxa"/>
            <w:shd w:val="clear" w:color="auto" w:fill="FFFFFF" w:themeFill="background1"/>
          </w:tcPr>
          <w:p w14:paraId="5FE2D23D"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7</w:t>
            </w:r>
          </w:p>
        </w:tc>
        <w:tc>
          <w:tcPr>
            <w:tcW w:w="1508" w:type="dxa"/>
            <w:shd w:val="clear" w:color="auto" w:fill="FFFFFF" w:themeFill="background1"/>
          </w:tcPr>
          <w:p w14:paraId="1BA853FE"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3</w:t>
            </w:r>
          </w:p>
        </w:tc>
        <w:tc>
          <w:tcPr>
            <w:tcW w:w="1122" w:type="dxa"/>
            <w:shd w:val="clear" w:color="auto" w:fill="FFFFFF" w:themeFill="background1"/>
          </w:tcPr>
          <w:p w14:paraId="23AAE4FB"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1</w:t>
            </w:r>
          </w:p>
        </w:tc>
      </w:tr>
      <w:tr w:rsidR="004D5631" w:rsidRPr="00BD643C" w14:paraId="1B6948D2" w14:textId="77777777" w:rsidTr="001B4AAE">
        <w:tc>
          <w:tcPr>
            <w:tcW w:w="2151" w:type="dxa"/>
            <w:shd w:val="clear" w:color="auto" w:fill="FFFFFF" w:themeFill="background1"/>
          </w:tcPr>
          <w:p w14:paraId="4068C40B"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Sentiment140</w:t>
            </w:r>
          </w:p>
        </w:tc>
        <w:tc>
          <w:tcPr>
            <w:tcW w:w="1508" w:type="dxa"/>
            <w:shd w:val="clear" w:color="auto" w:fill="FFFFFF" w:themeFill="background1"/>
          </w:tcPr>
          <w:p w14:paraId="0E35B1BE"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1</w:t>
            </w:r>
          </w:p>
        </w:tc>
        <w:tc>
          <w:tcPr>
            <w:tcW w:w="1508" w:type="dxa"/>
            <w:shd w:val="clear" w:color="auto" w:fill="FFFFFF" w:themeFill="background1"/>
          </w:tcPr>
          <w:p w14:paraId="3CF06E09"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4</w:t>
            </w:r>
          </w:p>
        </w:tc>
        <w:tc>
          <w:tcPr>
            <w:tcW w:w="1508" w:type="dxa"/>
            <w:shd w:val="clear" w:color="auto" w:fill="FFFFFF" w:themeFill="background1"/>
          </w:tcPr>
          <w:p w14:paraId="6EBA28F5"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4</w:t>
            </w:r>
          </w:p>
        </w:tc>
        <w:tc>
          <w:tcPr>
            <w:tcW w:w="1508" w:type="dxa"/>
            <w:shd w:val="clear" w:color="auto" w:fill="FFFFFF" w:themeFill="background1"/>
          </w:tcPr>
          <w:p w14:paraId="76C22919"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1</w:t>
            </w:r>
          </w:p>
        </w:tc>
        <w:tc>
          <w:tcPr>
            <w:tcW w:w="1122" w:type="dxa"/>
            <w:shd w:val="clear" w:color="auto" w:fill="FFFFFF" w:themeFill="background1"/>
          </w:tcPr>
          <w:p w14:paraId="11AFAC14"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5</w:t>
            </w:r>
          </w:p>
        </w:tc>
      </w:tr>
      <w:tr w:rsidR="004D5631" w:rsidRPr="00BD643C" w14:paraId="08628B22" w14:textId="77777777" w:rsidTr="001B4AAE">
        <w:tc>
          <w:tcPr>
            <w:tcW w:w="2151" w:type="dxa"/>
            <w:shd w:val="clear" w:color="auto" w:fill="FFFFFF" w:themeFill="background1"/>
          </w:tcPr>
          <w:p w14:paraId="311B53B1"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NRC-Hash-Sent</w:t>
            </w:r>
          </w:p>
        </w:tc>
        <w:tc>
          <w:tcPr>
            <w:tcW w:w="1508" w:type="dxa"/>
            <w:shd w:val="clear" w:color="auto" w:fill="FFFFFF" w:themeFill="background1"/>
          </w:tcPr>
          <w:p w14:paraId="00667802"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7</w:t>
            </w:r>
          </w:p>
        </w:tc>
        <w:tc>
          <w:tcPr>
            <w:tcW w:w="1508" w:type="dxa"/>
            <w:shd w:val="clear" w:color="auto" w:fill="FFFFFF" w:themeFill="background1"/>
          </w:tcPr>
          <w:p w14:paraId="76169BDF"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7</w:t>
            </w:r>
          </w:p>
        </w:tc>
        <w:tc>
          <w:tcPr>
            <w:tcW w:w="1508" w:type="dxa"/>
            <w:shd w:val="clear" w:color="auto" w:fill="FFFFFF" w:themeFill="background1"/>
          </w:tcPr>
          <w:p w14:paraId="5C66AE3A"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8</w:t>
            </w:r>
          </w:p>
        </w:tc>
        <w:tc>
          <w:tcPr>
            <w:tcW w:w="1508" w:type="dxa"/>
            <w:shd w:val="clear" w:color="auto" w:fill="FFFFFF" w:themeFill="background1"/>
          </w:tcPr>
          <w:p w14:paraId="6A36C4CE"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9</w:t>
            </w:r>
          </w:p>
        </w:tc>
        <w:tc>
          <w:tcPr>
            <w:tcW w:w="1122" w:type="dxa"/>
            <w:shd w:val="clear" w:color="auto" w:fill="FFFFFF" w:themeFill="background1"/>
          </w:tcPr>
          <w:p w14:paraId="5228F597"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5</w:t>
            </w:r>
          </w:p>
        </w:tc>
      </w:tr>
      <w:tr w:rsidR="004D5631" w:rsidRPr="00BD643C" w14:paraId="2FCD673E" w14:textId="77777777" w:rsidTr="001B4AAE">
        <w:tc>
          <w:tcPr>
            <w:tcW w:w="2151" w:type="dxa"/>
            <w:shd w:val="clear" w:color="auto" w:fill="FFFFFF" w:themeFill="background1"/>
          </w:tcPr>
          <w:p w14:paraId="478052B2"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NRC10</w:t>
            </w:r>
          </w:p>
        </w:tc>
        <w:tc>
          <w:tcPr>
            <w:tcW w:w="1508" w:type="dxa"/>
            <w:shd w:val="clear" w:color="auto" w:fill="FFFFFF" w:themeFill="background1"/>
          </w:tcPr>
          <w:p w14:paraId="20F14B1C"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0</w:t>
            </w:r>
          </w:p>
        </w:tc>
        <w:tc>
          <w:tcPr>
            <w:tcW w:w="1508" w:type="dxa"/>
            <w:shd w:val="clear" w:color="auto" w:fill="FFFFFF" w:themeFill="background1"/>
          </w:tcPr>
          <w:p w14:paraId="63DB3FD8"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9</w:t>
            </w:r>
          </w:p>
        </w:tc>
        <w:tc>
          <w:tcPr>
            <w:tcW w:w="1508" w:type="dxa"/>
            <w:shd w:val="clear" w:color="auto" w:fill="FFFFFF" w:themeFill="background1"/>
          </w:tcPr>
          <w:p w14:paraId="6D2D3707"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3</w:t>
            </w:r>
          </w:p>
        </w:tc>
        <w:tc>
          <w:tcPr>
            <w:tcW w:w="1508" w:type="dxa"/>
            <w:shd w:val="clear" w:color="auto" w:fill="FFFFFF" w:themeFill="background1"/>
          </w:tcPr>
          <w:p w14:paraId="7AA50784"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17</w:t>
            </w:r>
          </w:p>
        </w:tc>
        <w:tc>
          <w:tcPr>
            <w:tcW w:w="1122" w:type="dxa"/>
            <w:shd w:val="clear" w:color="auto" w:fill="FFFFFF" w:themeFill="background1"/>
          </w:tcPr>
          <w:p w14:paraId="281E5C73"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5</w:t>
            </w:r>
          </w:p>
        </w:tc>
      </w:tr>
      <w:tr w:rsidR="004D5631" w:rsidRPr="00BD643C" w14:paraId="1EDEA3CE" w14:textId="77777777" w:rsidTr="001B4AAE">
        <w:tc>
          <w:tcPr>
            <w:tcW w:w="2151" w:type="dxa"/>
            <w:shd w:val="clear" w:color="auto" w:fill="FFFFFF" w:themeFill="background1"/>
          </w:tcPr>
          <w:p w14:paraId="75FE8997"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NRC-Expanded</w:t>
            </w:r>
          </w:p>
        </w:tc>
        <w:tc>
          <w:tcPr>
            <w:tcW w:w="1508" w:type="dxa"/>
            <w:shd w:val="clear" w:color="auto" w:fill="FFFFFF" w:themeFill="background1"/>
          </w:tcPr>
          <w:p w14:paraId="40F15E6A"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7</w:t>
            </w:r>
          </w:p>
        </w:tc>
        <w:tc>
          <w:tcPr>
            <w:tcW w:w="1508" w:type="dxa"/>
            <w:shd w:val="clear" w:color="auto" w:fill="FFFFFF" w:themeFill="background1"/>
          </w:tcPr>
          <w:p w14:paraId="06BFEC64"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5</w:t>
            </w:r>
          </w:p>
        </w:tc>
        <w:tc>
          <w:tcPr>
            <w:tcW w:w="1508" w:type="dxa"/>
            <w:shd w:val="clear" w:color="auto" w:fill="FFFFFF" w:themeFill="background1"/>
          </w:tcPr>
          <w:p w14:paraId="0BDC70AD"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0</w:t>
            </w:r>
          </w:p>
        </w:tc>
        <w:tc>
          <w:tcPr>
            <w:tcW w:w="1508" w:type="dxa"/>
            <w:shd w:val="clear" w:color="auto" w:fill="FFFFFF" w:themeFill="background1"/>
          </w:tcPr>
          <w:p w14:paraId="22DB671B"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7</w:t>
            </w:r>
          </w:p>
        </w:tc>
        <w:tc>
          <w:tcPr>
            <w:tcW w:w="1122" w:type="dxa"/>
            <w:shd w:val="clear" w:color="auto" w:fill="FFFFFF" w:themeFill="background1"/>
          </w:tcPr>
          <w:p w14:paraId="560F2A82"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9</w:t>
            </w:r>
          </w:p>
        </w:tc>
      </w:tr>
      <w:tr w:rsidR="004D5631" w:rsidRPr="00BD643C" w14:paraId="2CB9A5CE" w14:textId="77777777" w:rsidTr="001B4AAE">
        <w:tc>
          <w:tcPr>
            <w:tcW w:w="2151" w:type="dxa"/>
            <w:shd w:val="clear" w:color="auto" w:fill="FFFFFF" w:themeFill="background1"/>
          </w:tcPr>
          <w:p w14:paraId="5E3EE2DC"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NRC-Hash-Emo</w:t>
            </w:r>
          </w:p>
        </w:tc>
        <w:tc>
          <w:tcPr>
            <w:tcW w:w="1508" w:type="dxa"/>
            <w:shd w:val="clear" w:color="auto" w:fill="FFFFFF" w:themeFill="background1"/>
          </w:tcPr>
          <w:p w14:paraId="2D9207A3" w14:textId="77777777" w:rsidR="004D5631" w:rsidRPr="00BD643C" w:rsidRDefault="004D5631"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50</w:t>
            </w:r>
          </w:p>
        </w:tc>
        <w:tc>
          <w:tcPr>
            <w:tcW w:w="1508" w:type="dxa"/>
            <w:shd w:val="clear" w:color="auto" w:fill="FFFFFF" w:themeFill="background1"/>
          </w:tcPr>
          <w:p w14:paraId="563BB967" w14:textId="77777777" w:rsidR="004D5631" w:rsidRPr="00BD643C" w:rsidRDefault="004D5631"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49</w:t>
            </w:r>
          </w:p>
        </w:tc>
        <w:tc>
          <w:tcPr>
            <w:tcW w:w="1508" w:type="dxa"/>
            <w:shd w:val="clear" w:color="auto" w:fill="FFFFFF" w:themeFill="background1"/>
          </w:tcPr>
          <w:p w14:paraId="4C447F4E"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5</w:t>
            </w:r>
          </w:p>
        </w:tc>
        <w:tc>
          <w:tcPr>
            <w:tcW w:w="1508" w:type="dxa"/>
            <w:shd w:val="clear" w:color="auto" w:fill="FFFFFF" w:themeFill="background1"/>
          </w:tcPr>
          <w:p w14:paraId="7AD4B9D6" w14:textId="77777777" w:rsidR="004D5631" w:rsidRPr="00BD643C" w:rsidRDefault="004D5631"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47</w:t>
            </w:r>
          </w:p>
        </w:tc>
        <w:tc>
          <w:tcPr>
            <w:tcW w:w="1122" w:type="dxa"/>
            <w:shd w:val="clear" w:color="auto" w:fill="FFFFFF" w:themeFill="background1"/>
          </w:tcPr>
          <w:p w14:paraId="4DEA332A" w14:textId="77777777" w:rsidR="004D5631" w:rsidRPr="00BD643C" w:rsidRDefault="004D5631"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48</w:t>
            </w:r>
          </w:p>
        </w:tc>
      </w:tr>
      <w:tr w:rsidR="004D5631" w:rsidRPr="00BD643C" w14:paraId="3DA244EB" w14:textId="77777777" w:rsidTr="001B4AAE">
        <w:tc>
          <w:tcPr>
            <w:tcW w:w="2151" w:type="dxa"/>
            <w:shd w:val="clear" w:color="auto" w:fill="FFFFFF" w:themeFill="background1"/>
          </w:tcPr>
          <w:p w14:paraId="691A979D" w14:textId="00EBDABE"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SentiWordNet</w:t>
            </w:r>
          </w:p>
        </w:tc>
        <w:tc>
          <w:tcPr>
            <w:tcW w:w="1508" w:type="dxa"/>
            <w:shd w:val="clear" w:color="auto" w:fill="FFFFFF" w:themeFill="background1"/>
          </w:tcPr>
          <w:p w14:paraId="3C3762B0"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13</w:t>
            </w:r>
          </w:p>
        </w:tc>
        <w:tc>
          <w:tcPr>
            <w:tcW w:w="1508" w:type="dxa"/>
            <w:shd w:val="clear" w:color="auto" w:fill="FFFFFF" w:themeFill="background1"/>
          </w:tcPr>
          <w:p w14:paraId="33D1CF0F"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18</w:t>
            </w:r>
          </w:p>
        </w:tc>
        <w:tc>
          <w:tcPr>
            <w:tcW w:w="1508" w:type="dxa"/>
            <w:shd w:val="clear" w:color="auto" w:fill="FFFFFF" w:themeFill="background1"/>
          </w:tcPr>
          <w:p w14:paraId="1301331E"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2</w:t>
            </w:r>
          </w:p>
        </w:tc>
        <w:tc>
          <w:tcPr>
            <w:tcW w:w="1508" w:type="dxa"/>
            <w:shd w:val="clear" w:color="auto" w:fill="FFFFFF" w:themeFill="background1"/>
          </w:tcPr>
          <w:p w14:paraId="3012B002"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16</w:t>
            </w:r>
          </w:p>
        </w:tc>
        <w:tc>
          <w:tcPr>
            <w:tcW w:w="1122" w:type="dxa"/>
            <w:shd w:val="clear" w:color="auto" w:fill="FFFFFF" w:themeFill="background1"/>
          </w:tcPr>
          <w:p w14:paraId="57F719B6"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6</w:t>
            </w:r>
          </w:p>
        </w:tc>
      </w:tr>
      <w:tr w:rsidR="004D5631" w:rsidRPr="00BD643C" w14:paraId="22210147" w14:textId="77777777" w:rsidTr="001B4AAE">
        <w:tc>
          <w:tcPr>
            <w:tcW w:w="2151" w:type="dxa"/>
            <w:shd w:val="clear" w:color="auto" w:fill="FFFFFF" w:themeFill="background1"/>
          </w:tcPr>
          <w:p w14:paraId="153AB122"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SentiStrength</w:t>
            </w:r>
          </w:p>
        </w:tc>
        <w:tc>
          <w:tcPr>
            <w:tcW w:w="1508" w:type="dxa"/>
            <w:shd w:val="clear" w:color="auto" w:fill="FFFFFF" w:themeFill="background1"/>
          </w:tcPr>
          <w:p w14:paraId="07AA1CF4"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3</w:t>
            </w:r>
          </w:p>
        </w:tc>
        <w:tc>
          <w:tcPr>
            <w:tcW w:w="1508" w:type="dxa"/>
            <w:shd w:val="clear" w:color="auto" w:fill="FFFFFF" w:themeFill="background1"/>
          </w:tcPr>
          <w:p w14:paraId="24256794" w14:textId="77777777" w:rsidR="004D5631" w:rsidRPr="00BD643C" w:rsidRDefault="004D5631"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49</w:t>
            </w:r>
          </w:p>
        </w:tc>
        <w:tc>
          <w:tcPr>
            <w:tcW w:w="1508" w:type="dxa"/>
            <w:shd w:val="clear" w:color="auto" w:fill="FFFFFF" w:themeFill="background1"/>
          </w:tcPr>
          <w:p w14:paraId="4A034F50" w14:textId="77777777" w:rsidR="004D5631" w:rsidRPr="00BD643C" w:rsidRDefault="004D5631"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47</w:t>
            </w:r>
          </w:p>
        </w:tc>
        <w:tc>
          <w:tcPr>
            <w:tcW w:w="1508" w:type="dxa"/>
            <w:shd w:val="clear" w:color="auto" w:fill="FFFFFF" w:themeFill="background1"/>
          </w:tcPr>
          <w:p w14:paraId="7C0692E4"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5</w:t>
            </w:r>
          </w:p>
        </w:tc>
        <w:tc>
          <w:tcPr>
            <w:tcW w:w="1122" w:type="dxa"/>
            <w:shd w:val="clear" w:color="auto" w:fill="FFFFFF" w:themeFill="background1"/>
          </w:tcPr>
          <w:p w14:paraId="233E2513"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6</w:t>
            </w:r>
          </w:p>
        </w:tc>
      </w:tr>
    </w:tbl>
    <w:p w14:paraId="1B7BC86F" w14:textId="77777777" w:rsidR="00B24582" w:rsidRDefault="00B24582" w:rsidP="00F008E3">
      <w:pPr>
        <w:pStyle w:val="Heading2"/>
        <w:spacing w:line="360" w:lineRule="auto"/>
        <w:jc w:val="both"/>
        <w:rPr>
          <w:rFonts w:cs="Times New Roman"/>
        </w:rPr>
      </w:pPr>
      <w:bookmarkStart w:id="59" w:name="_Toc525399663"/>
    </w:p>
    <w:p w14:paraId="7D803C32" w14:textId="77777777" w:rsidR="00B24582" w:rsidRDefault="00B24582">
      <w:pPr>
        <w:rPr>
          <w:rFonts w:eastAsiaTheme="majorEastAsia" w:cs="Times New Roman"/>
          <w:b/>
          <w:color w:val="000000" w:themeColor="text1"/>
          <w:sz w:val="32"/>
          <w:szCs w:val="26"/>
        </w:rPr>
      </w:pPr>
      <w:r>
        <w:rPr>
          <w:rFonts w:cs="Times New Roman"/>
        </w:rPr>
        <w:br w:type="page"/>
      </w:r>
    </w:p>
    <w:p w14:paraId="3C6E6C9A" w14:textId="76C4F88D" w:rsidR="00A32466" w:rsidRPr="00BD643C" w:rsidRDefault="00A32466" w:rsidP="00F008E3">
      <w:pPr>
        <w:pStyle w:val="Heading2"/>
        <w:spacing w:line="360" w:lineRule="auto"/>
        <w:jc w:val="both"/>
        <w:rPr>
          <w:rFonts w:cs="Times New Roman"/>
        </w:rPr>
      </w:pPr>
      <w:r w:rsidRPr="00BD643C">
        <w:rPr>
          <w:rFonts w:cs="Times New Roman"/>
        </w:rPr>
        <w:lastRenderedPageBreak/>
        <w:t>4.2</w:t>
      </w:r>
      <w:r w:rsidRPr="00BD643C">
        <w:rPr>
          <w:rFonts w:cs="Times New Roman"/>
        </w:rPr>
        <w:tab/>
        <w:t>Learning-based Approach</w:t>
      </w:r>
      <w:bookmarkEnd w:id="59"/>
    </w:p>
    <w:p w14:paraId="73492AD5" w14:textId="77777777" w:rsidR="00A32466" w:rsidRPr="00BD643C" w:rsidRDefault="00A32466" w:rsidP="00F008E3">
      <w:pPr>
        <w:spacing w:line="360" w:lineRule="auto"/>
        <w:jc w:val="both"/>
      </w:pPr>
    </w:p>
    <w:p w14:paraId="58FD13E1" w14:textId="5A75A73C" w:rsidR="00A32466" w:rsidRPr="00BD643C" w:rsidRDefault="00A32466" w:rsidP="00F008E3">
      <w:pPr>
        <w:pStyle w:val="Heading3"/>
        <w:spacing w:line="360" w:lineRule="auto"/>
        <w:jc w:val="both"/>
      </w:pPr>
      <w:bookmarkStart w:id="60" w:name="_Toc525399664"/>
      <w:r w:rsidRPr="00BD643C">
        <w:t>4.2.1</w:t>
      </w:r>
      <w:r w:rsidRPr="00BD643C">
        <w:tab/>
        <w:t>Table Comparison of learning-based classifiers</w:t>
      </w:r>
      <w:bookmarkEnd w:id="60"/>
    </w:p>
    <w:p w14:paraId="58230F75" w14:textId="69FB172C" w:rsidR="00A53BD3" w:rsidRPr="00BD643C" w:rsidRDefault="00393F7D" w:rsidP="00F008E3">
      <w:pPr>
        <w:spacing w:line="360" w:lineRule="auto"/>
        <w:jc w:val="both"/>
      </w:pPr>
      <w:r w:rsidRPr="00BD643C">
        <w:rPr>
          <w:rFonts w:cs="Times New Roman"/>
          <w:noProof/>
        </w:rPr>
        <mc:AlternateContent>
          <mc:Choice Requires="wps">
            <w:drawing>
              <wp:anchor distT="45720" distB="45720" distL="114300" distR="114300" simplePos="0" relativeHeight="251843584" behindDoc="0" locked="0" layoutInCell="1" allowOverlap="1" wp14:anchorId="4310CA5E" wp14:editId="088C8CB6">
                <wp:simplePos x="0" y="0"/>
                <wp:positionH relativeFrom="margin">
                  <wp:align>left</wp:align>
                </wp:positionH>
                <wp:positionV relativeFrom="paragraph">
                  <wp:posOffset>4394109</wp:posOffset>
                </wp:positionV>
                <wp:extent cx="5450205" cy="295910"/>
                <wp:effectExtent l="0" t="0" r="0" b="8890"/>
                <wp:wrapTopAndBottom/>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673C4CA2" w14:textId="50D4268D" w:rsidR="009B22AA" w:rsidRPr="00905CD1" w:rsidRDefault="009B22AA" w:rsidP="00393F7D">
                            <w:pPr>
                              <w:rPr>
                                <w:i/>
                                <w:sz w:val="20"/>
                              </w:rPr>
                            </w:pPr>
                            <w:r w:rsidRPr="00905CD1">
                              <w:rPr>
                                <w:i/>
                                <w:sz w:val="20"/>
                              </w:rPr>
                              <w:t xml:space="preserve">Figure </w:t>
                            </w:r>
                            <w:r w:rsidR="00DF2300">
                              <w:rPr>
                                <w:i/>
                                <w:sz w:val="20"/>
                              </w:rPr>
                              <w:t>12</w:t>
                            </w:r>
                            <w:r w:rsidRPr="00905CD1">
                              <w:rPr>
                                <w:i/>
                                <w:sz w:val="20"/>
                              </w:rPr>
                              <w:t xml:space="preserve">. </w:t>
                            </w:r>
                            <w:r>
                              <w:rPr>
                                <w:i/>
                                <w:sz w:val="20"/>
                              </w:rPr>
                              <w:t>A table comparing the accuracy of different learning-based algorith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10CA5E" id="_x0000_s1196" type="#_x0000_t202" style="position:absolute;left:0;text-align:left;margin-left:0;margin-top:346pt;width:429.15pt;height:23.3pt;z-index:2518435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" stroked="f">
                <v:textbox>
                  <w:txbxContent>
                    <w:p w14:paraId="673C4CA2" w14:textId="50D4268D" w:rsidR="009B22AA" w:rsidRPr="00905CD1" w:rsidRDefault="009B22AA" w:rsidP="00393F7D">
                      <w:pPr>
                        <w:rPr>
                          <w:i/>
                          <w:sz w:val="20"/>
                        </w:rPr>
                      </w:pPr>
                      <w:r w:rsidRPr="00905CD1">
                        <w:rPr>
                          <w:i/>
                          <w:sz w:val="20"/>
                        </w:rPr>
                        <w:t xml:space="preserve">Figure </w:t>
                      </w:r>
                      <w:r w:rsidR="00DF2300">
                        <w:rPr>
                          <w:i/>
                          <w:sz w:val="20"/>
                        </w:rPr>
                        <w:t>12</w:t>
                      </w:r>
                      <w:r w:rsidRPr="00905CD1">
                        <w:rPr>
                          <w:i/>
                          <w:sz w:val="20"/>
                        </w:rPr>
                        <w:t xml:space="preserve">. </w:t>
                      </w:r>
                      <w:r>
                        <w:rPr>
                          <w:i/>
                          <w:sz w:val="20"/>
                        </w:rPr>
                        <w:t>A table comparing the accuracy of different learning-based algorithms</w:t>
                      </w:r>
                    </w:p>
                  </w:txbxContent>
                </v:textbox>
                <w10:wrap type="topAndBottom" anchorx="margin"/>
              </v:shape>
            </w:pict>
          </mc:Fallback>
        </mc:AlternateContent>
      </w:r>
    </w:p>
    <w:tbl>
      <w:tblPr>
        <w:tblStyle w:val="TableGrid"/>
        <w:tblW w:w="0" w:type="auto"/>
        <w:tblLook w:val="04A0" w:firstRow="1" w:lastRow="0" w:firstColumn="1" w:lastColumn="0" w:noHBand="0" w:noVBand="1"/>
      </w:tblPr>
      <w:tblGrid>
        <w:gridCol w:w="1862"/>
        <w:gridCol w:w="1508"/>
        <w:gridCol w:w="1508"/>
        <w:gridCol w:w="1508"/>
        <w:gridCol w:w="1508"/>
        <w:gridCol w:w="1122"/>
      </w:tblGrid>
      <w:tr w:rsidR="00A53BD3" w:rsidRPr="00BD643C" w14:paraId="0FF5F413" w14:textId="77777777" w:rsidTr="00504982">
        <w:tc>
          <w:tcPr>
            <w:tcW w:w="9016" w:type="dxa"/>
            <w:gridSpan w:val="6"/>
            <w:shd w:val="clear" w:color="auto" w:fill="FFFFFF" w:themeFill="background1"/>
          </w:tcPr>
          <w:p w14:paraId="5B98CCCE" w14:textId="79209E6F" w:rsidR="00A53BD3" w:rsidRPr="00BD643C" w:rsidRDefault="00A53BD3" w:rsidP="00F008E3">
            <w:pPr>
              <w:spacing w:line="360" w:lineRule="auto"/>
              <w:jc w:val="both"/>
              <w:rPr>
                <w:rFonts w:eastAsia="Times New Roman" w:cs="Times New Roman"/>
                <w:b/>
                <w:i/>
                <w:color w:val="000000"/>
                <w:szCs w:val="24"/>
              </w:rPr>
            </w:pPr>
            <w:r w:rsidRPr="00BD643C">
              <w:rPr>
                <w:rFonts w:eastAsia="Times New Roman" w:cs="Times New Roman"/>
                <w:b/>
                <w:i/>
                <w:color w:val="000000"/>
                <w:szCs w:val="24"/>
              </w:rPr>
              <w:t xml:space="preserve">Individual Classifiers </w:t>
            </w:r>
            <w:r w:rsidR="00B942F4" w:rsidRPr="00BD643C">
              <w:rPr>
                <w:rFonts w:eastAsia="Times New Roman" w:cs="Times New Roman"/>
                <w:b/>
                <w:i/>
                <w:color w:val="000000"/>
                <w:szCs w:val="24"/>
              </w:rPr>
              <w:t>(Using WE(Edinburgh) + SW)</w:t>
            </w:r>
          </w:p>
        </w:tc>
      </w:tr>
      <w:tr w:rsidR="00587A8B" w:rsidRPr="00BD643C" w14:paraId="3DFC9D92" w14:textId="77777777" w:rsidTr="00504982">
        <w:tc>
          <w:tcPr>
            <w:tcW w:w="1862" w:type="dxa"/>
            <w:shd w:val="clear" w:color="auto" w:fill="FFFFFF" w:themeFill="background1"/>
          </w:tcPr>
          <w:p w14:paraId="45131B3B" w14:textId="77777777" w:rsidR="00587A8B" w:rsidRPr="00BD643C" w:rsidRDefault="00587A8B" w:rsidP="00F008E3">
            <w:pPr>
              <w:spacing w:line="360" w:lineRule="auto"/>
              <w:jc w:val="both"/>
              <w:rPr>
                <w:rFonts w:eastAsia="Times New Roman" w:cs="Times New Roman"/>
                <w:color w:val="000000"/>
                <w:szCs w:val="24"/>
              </w:rPr>
            </w:pPr>
          </w:p>
        </w:tc>
        <w:tc>
          <w:tcPr>
            <w:tcW w:w="1508" w:type="dxa"/>
            <w:shd w:val="clear" w:color="auto" w:fill="FFFFFF" w:themeFill="background1"/>
          </w:tcPr>
          <w:p w14:paraId="09088346" w14:textId="216F8809"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nger</w:t>
            </w:r>
          </w:p>
        </w:tc>
        <w:tc>
          <w:tcPr>
            <w:tcW w:w="1508" w:type="dxa"/>
            <w:shd w:val="clear" w:color="auto" w:fill="FFFFFF" w:themeFill="background1"/>
          </w:tcPr>
          <w:p w14:paraId="26A0C9EE" w14:textId="4EC2878D" w:rsidR="00587A8B" w:rsidRPr="00BD643C" w:rsidRDefault="00587A8B" w:rsidP="00F008E3">
            <w:pPr>
              <w:spacing w:line="360" w:lineRule="auto"/>
              <w:jc w:val="both"/>
              <w:rPr>
                <w:rFonts w:eastAsia="Times New Roman" w:cs="Times New Roman"/>
                <w:b/>
                <w:color w:val="000000"/>
                <w:szCs w:val="24"/>
              </w:rPr>
            </w:pPr>
            <w:r w:rsidRPr="00BD643C">
              <w:rPr>
                <w:rFonts w:eastAsia="Times New Roman" w:cs="Times New Roman"/>
                <w:color w:val="000000"/>
                <w:szCs w:val="24"/>
              </w:rPr>
              <w:t>fear</w:t>
            </w:r>
          </w:p>
        </w:tc>
        <w:tc>
          <w:tcPr>
            <w:tcW w:w="1508" w:type="dxa"/>
            <w:shd w:val="clear" w:color="auto" w:fill="FFFFFF" w:themeFill="background1"/>
          </w:tcPr>
          <w:p w14:paraId="016F7D77" w14:textId="17D7149A"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joy</w:t>
            </w:r>
          </w:p>
        </w:tc>
        <w:tc>
          <w:tcPr>
            <w:tcW w:w="1508" w:type="dxa"/>
            <w:shd w:val="clear" w:color="auto" w:fill="FFFFFF" w:themeFill="background1"/>
          </w:tcPr>
          <w:p w14:paraId="2D2CF514" w14:textId="313E0C65" w:rsidR="00587A8B" w:rsidRPr="00BD643C" w:rsidRDefault="00587A8B" w:rsidP="00F008E3">
            <w:pPr>
              <w:spacing w:line="360" w:lineRule="auto"/>
              <w:jc w:val="both"/>
              <w:rPr>
                <w:rFonts w:eastAsia="Times New Roman" w:cs="Times New Roman"/>
                <w:b/>
                <w:color w:val="000000"/>
                <w:szCs w:val="24"/>
              </w:rPr>
            </w:pPr>
            <w:r w:rsidRPr="00BD643C">
              <w:rPr>
                <w:rFonts w:eastAsia="Times New Roman" w:cs="Times New Roman"/>
                <w:color w:val="000000"/>
                <w:szCs w:val="24"/>
              </w:rPr>
              <w:t>sadness</w:t>
            </w:r>
          </w:p>
        </w:tc>
        <w:tc>
          <w:tcPr>
            <w:tcW w:w="1122" w:type="dxa"/>
            <w:shd w:val="clear" w:color="auto" w:fill="FFFFFF" w:themeFill="background1"/>
          </w:tcPr>
          <w:p w14:paraId="30C2D89C" w14:textId="346E5E3A"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verage</w:t>
            </w:r>
          </w:p>
        </w:tc>
      </w:tr>
      <w:tr w:rsidR="00A53BD3" w:rsidRPr="00BD643C" w14:paraId="6D9D4586" w14:textId="77777777" w:rsidTr="00504982">
        <w:tc>
          <w:tcPr>
            <w:tcW w:w="1862" w:type="dxa"/>
            <w:shd w:val="clear" w:color="auto" w:fill="FFFFFF" w:themeFill="background1"/>
          </w:tcPr>
          <w:p w14:paraId="69A12C54"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SVM Regression</w:t>
            </w:r>
          </w:p>
        </w:tc>
        <w:tc>
          <w:tcPr>
            <w:tcW w:w="1508" w:type="dxa"/>
            <w:shd w:val="clear" w:color="auto" w:fill="FFFFFF" w:themeFill="background1"/>
          </w:tcPr>
          <w:p w14:paraId="672E91E4" w14:textId="1CCCD7E0"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1</w:t>
            </w:r>
          </w:p>
        </w:tc>
        <w:tc>
          <w:tcPr>
            <w:tcW w:w="1508" w:type="dxa"/>
            <w:shd w:val="clear" w:color="auto" w:fill="FFFFFF" w:themeFill="background1"/>
          </w:tcPr>
          <w:p w14:paraId="009FCFF1" w14:textId="77777777" w:rsidR="00A53BD3" w:rsidRPr="00BD643C" w:rsidRDefault="00A53BD3"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46</w:t>
            </w:r>
          </w:p>
        </w:tc>
        <w:tc>
          <w:tcPr>
            <w:tcW w:w="1508" w:type="dxa"/>
            <w:shd w:val="clear" w:color="auto" w:fill="FFFFFF" w:themeFill="background1"/>
          </w:tcPr>
          <w:p w14:paraId="0DF90A8C"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2</w:t>
            </w:r>
          </w:p>
        </w:tc>
        <w:tc>
          <w:tcPr>
            <w:tcW w:w="1508" w:type="dxa"/>
            <w:shd w:val="clear" w:color="auto" w:fill="FFFFFF" w:themeFill="background1"/>
          </w:tcPr>
          <w:p w14:paraId="261666F7" w14:textId="77777777" w:rsidR="00A53BD3" w:rsidRPr="00BD643C" w:rsidRDefault="00A53BD3"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45</w:t>
            </w:r>
          </w:p>
        </w:tc>
        <w:tc>
          <w:tcPr>
            <w:tcW w:w="1122" w:type="dxa"/>
            <w:shd w:val="clear" w:color="auto" w:fill="FFFFFF" w:themeFill="background1"/>
          </w:tcPr>
          <w:p w14:paraId="4478E95C"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8</w:t>
            </w:r>
          </w:p>
        </w:tc>
      </w:tr>
      <w:tr w:rsidR="00A53BD3" w:rsidRPr="00BD643C" w14:paraId="0772004A" w14:textId="77777777" w:rsidTr="00504982">
        <w:tc>
          <w:tcPr>
            <w:tcW w:w="1862" w:type="dxa"/>
            <w:shd w:val="clear" w:color="auto" w:fill="FFFFFF" w:themeFill="background1"/>
          </w:tcPr>
          <w:p w14:paraId="458118C5"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Random Forest</w:t>
            </w:r>
          </w:p>
        </w:tc>
        <w:tc>
          <w:tcPr>
            <w:tcW w:w="1508" w:type="dxa"/>
            <w:shd w:val="clear" w:color="auto" w:fill="FFFFFF" w:themeFill="background1"/>
          </w:tcPr>
          <w:p w14:paraId="04A01769" w14:textId="7912200C"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6</w:t>
            </w:r>
          </w:p>
        </w:tc>
        <w:tc>
          <w:tcPr>
            <w:tcW w:w="1508" w:type="dxa"/>
            <w:shd w:val="clear" w:color="auto" w:fill="FFFFFF" w:themeFill="background1"/>
          </w:tcPr>
          <w:p w14:paraId="0CAEC275"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1</w:t>
            </w:r>
          </w:p>
        </w:tc>
        <w:tc>
          <w:tcPr>
            <w:tcW w:w="1508" w:type="dxa"/>
            <w:shd w:val="clear" w:color="auto" w:fill="FFFFFF" w:themeFill="background1"/>
          </w:tcPr>
          <w:p w14:paraId="2766B588"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0</w:t>
            </w:r>
          </w:p>
        </w:tc>
        <w:tc>
          <w:tcPr>
            <w:tcW w:w="1508" w:type="dxa"/>
            <w:shd w:val="clear" w:color="auto" w:fill="FFFFFF" w:themeFill="background1"/>
          </w:tcPr>
          <w:p w14:paraId="2A4EF0A2"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6</w:t>
            </w:r>
          </w:p>
        </w:tc>
        <w:tc>
          <w:tcPr>
            <w:tcW w:w="1122" w:type="dxa"/>
            <w:shd w:val="clear" w:color="auto" w:fill="FFFFFF" w:themeFill="background1"/>
          </w:tcPr>
          <w:p w14:paraId="3172429B"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3</w:t>
            </w:r>
          </w:p>
        </w:tc>
      </w:tr>
      <w:tr w:rsidR="00A53BD3" w:rsidRPr="00BD643C" w14:paraId="16A16A08" w14:textId="77777777" w:rsidTr="00504982">
        <w:tc>
          <w:tcPr>
            <w:tcW w:w="1862" w:type="dxa"/>
            <w:shd w:val="clear" w:color="auto" w:fill="FFFFFF" w:themeFill="background1"/>
          </w:tcPr>
          <w:p w14:paraId="3B81D167"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dditive Regression/</w:t>
            </w:r>
            <w:r w:rsidRPr="00BD643C">
              <w:rPr>
                <w:rFonts w:eastAsia="Times New Roman" w:cs="Times New Roman"/>
                <w:color w:val="000000"/>
                <w:szCs w:val="24"/>
              </w:rPr>
              <w:br/>
              <w:t>Gradient Boosting</w:t>
            </w:r>
          </w:p>
        </w:tc>
        <w:tc>
          <w:tcPr>
            <w:tcW w:w="1508" w:type="dxa"/>
            <w:shd w:val="clear" w:color="auto" w:fill="FFFFFF" w:themeFill="background1"/>
          </w:tcPr>
          <w:p w14:paraId="7E4B30EF" w14:textId="7731B91A" w:rsidR="00A53BD3" w:rsidRPr="00BD643C" w:rsidRDefault="00A53BD3"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52</w:t>
            </w:r>
          </w:p>
        </w:tc>
        <w:tc>
          <w:tcPr>
            <w:tcW w:w="1508" w:type="dxa"/>
            <w:shd w:val="clear" w:color="auto" w:fill="FFFFFF" w:themeFill="background1"/>
          </w:tcPr>
          <w:p w14:paraId="25A13CD5" w14:textId="77777777" w:rsidR="00A53BD3" w:rsidRPr="00BD643C" w:rsidRDefault="00A53BD3"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46</w:t>
            </w:r>
          </w:p>
        </w:tc>
        <w:tc>
          <w:tcPr>
            <w:tcW w:w="1508" w:type="dxa"/>
            <w:shd w:val="clear" w:color="auto" w:fill="FFFFFF" w:themeFill="background1"/>
          </w:tcPr>
          <w:p w14:paraId="35A78288" w14:textId="77777777" w:rsidR="00A53BD3" w:rsidRPr="00BD643C" w:rsidRDefault="00A53BD3"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55</w:t>
            </w:r>
          </w:p>
        </w:tc>
        <w:tc>
          <w:tcPr>
            <w:tcW w:w="1508" w:type="dxa"/>
            <w:shd w:val="clear" w:color="auto" w:fill="FFFFFF" w:themeFill="background1"/>
          </w:tcPr>
          <w:p w14:paraId="76477C5C"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3</w:t>
            </w:r>
          </w:p>
        </w:tc>
        <w:tc>
          <w:tcPr>
            <w:tcW w:w="1122" w:type="dxa"/>
            <w:shd w:val="clear" w:color="auto" w:fill="FFFFFF" w:themeFill="background1"/>
          </w:tcPr>
          <w:p w14:paraId="2F7AD746" w14:textId="77777777" w:rsidR="00A53BD3" w:rsidRPr="00BD643C" w:rsidRDefault="00A53BD3"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49</w:t>
            </w:r>
          </w:p>
        </w:tc>
      </w:tr>
      <w:tr w:rsidR="00A53BD3" w:rsidRPr="00BD643C" w14:paraId="76358A99" w14:textId="77777777" w:rsidTr="00504982">
        <w:tc>
          <w:tcPr>
            <w:tcW w:w="1862" w:type="dxa"/>
            <w:shd w:val="clear" w:color="auto" w:fill="FFFFFF" w:themeFill="background1"/>
          </w:tcPr>
          <w:p w14:paraId="496D60F7" w14:textId="21A4B1E5"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daBoost</w:t>
            </w:r>
          </w:p>
        </w:tc>
        <w:tc>
          <w:tcPr>
            <w:tcW w:w="1508" w:type="dxa"/>
            <w:shd w:val="clear" w:color="auto" w:fill="FFFFFF" w:themeFill="background1"/>
          </w:tcPr>
          <w:p w14:paraId="042DB615" w14:textId="3C810C75"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18</w:t>
            </w:r>
          </w:p>
        </w:tc>
        <w:tc>
          <w:tcPr>
            <w:tcW w:w="1508" w:type="dxa"/>
            <w:shd w:val="clear" w:color="auto" w:fill="FFFFFF" w:themeFill="background1"/>
          </w:tcPr>
          <w:p w14:paraId="68AEE8A4"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3</w:t>
            </w:r>
          </w:p>
        </w:tc>
        <w:tc>
          <w:tcPr>
            <w:tcW w:w="1508" w:type="dxa"/>
            <w:shd w:val="clear" w:color="auto" w:fill="FFFFFF" w:themeFill="background1"/>
          </w:tcPr>
          <w:p w14:paraId="191FD171"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6</w:t>
            </w:r>
          </w:p>
        </w:tc>
        <w:tc>
          <w:tcPr>
            <w:tcW w:w="1508" w:type="dxa"/>
            <w:shd w:val="clear" w:color="auto" w:fill="FFFFFF" w:themeFill="background1"/>
          </w:tcPr>
          <w:p w14:paraId="74B2AB2C"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0</w:t>
            </w:r>
          </w:p>
        </w:tc>
        <w:tc>
          <w:tcPr>
            <w:tcW w:w="1122" w:type="dxa"/>
            <w:shd w:val="clear" w:color="auto" w:fill="FFFFFF" w:themeFill="background1"/>
          </w:tcPr>
          <w:p w14:paraId="055DAFFF"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4</w:t>
            </w:r>
          </w:p>
        </w:tc>
      </w:tr>
      <w:tr w:rsidR="00A53BD3" w:rsidRPr="00BD643C" w14:paraId="1FE25721" w14:textId="77777777" w:rsidTr="00504982">
        <w:tc>
          <w:tcPr>
            <w:tcW w:w="1862" w:type="dxa"/>
            <w:shd w:val="clear" w:color="auto" w:fill="FFFFFF" w:themeFill="background1"/>
          </w:tcPr>
          <w:p w14:paraId="7F12FBED" w14:textId="33D0985D" w:rsidR="00A53BD3" w:rsidRPr="00BD643C" w:rsidRDefault="004E2FF6" w:rsidP="00F008E3">
            <w:pPr>
              <w:spacing w:line="360" w:lineRule="auto"/>
              <w:jc w:val="both"/>
              <w:rPr>
                <w:rFonts w:eastAsia="Times New Roman" w:cs="Times New Roman"/>
                <w:color w:val="000000"/>
                <w:szCs w:val="24"/>
              </w:rPr>
            </w:pPr>
            <w:r w:rsidRPr="00BD643C">
              <w:rPr>
                <w:rFonts w:eastAsia="Times New Roman" w:cs="Times New Roman"/>
                <w:color w:val="000000"/>
                <w:szCs w:val="24"/>
              </w:rPr>
              <w:t>Bagging</w:t>
            </w:r>
            <w:r>
              <w:rPr>
                <w:rFonts w:eastAsia="Times New Roman" w:cs="Times New Roman"/>
                <w:color w:val="000000"/>
                <w:szCs w:val="24"/>
              </w:rPr>
              <w:t xml:space="preserve"> (</w:t>
            </w:r>
            <w:r w:rsidR="00752C08" w:rsidRPr="007207AC">
              <w:rPr>
                <w:rFonts w:cs="Times New Roman"/>
              </w:rPr>
              <w:t>REPTree</w:t>
            </w:r>
            <w:r w:rsidR="00752C08">
              <w:rPr>
                <w:rFonts w:cs="Times New Roman"/>
              </w:rPr>
              <w:t>)</w:t>
            </w:r>
          </w:p>
        </w:tc>
        <w:tc>
          <w:tcPr>
            <w:tcW w:w="1508" w:type="dxa"/>
            <w:shd w:val="clear" w:color="auto" w:fill="FFFFFF" w:themeFill="background1"/>
          </w:tcPr>
          <w:p w14:paraId="1657A61E"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2</w:t>
            </w:r>
          </w:p>
        </w:tc>
        <w:tc>
          <w:tcPr>
            <w:tcW w:w="1508" w:type="dxa"/>
            <w:shd w:val="clear" w:color="auto" w:fill="FFFFFF" w:themeFill="background1"/>
          </w:tcPr>
          <w:p w14:paraId="3B8C797B"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3</w:t>
            </w:r>
          </w:p>
        </w:tc>
        <w:tc>
          <w:tcPr>
            <w:tcW w:w="1508" w:type="dxa"/>
            <w:shd w:val="clear" w:color="auto" w:fill="FFFFFF" w:themeFill="background1"/>
          </w:tcPr>
          <w:p w14:paraId="171D4073"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5</w:t>
            </w:r>
          </w:p>
        </w:tc>
        <w:tc>
          <w:tcPr>
            <w:tcW w:w="1508" w:type="dxa"/>
            <w:shd w:val="clear" w:color="auto" w:fill="FFFFFF" w:themeFill="background1"/>
          </w:tcPr>
          <w:p w14:paraId="583E2A4F"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7</w:t>
            </w:r>
          </w:p>
        </w:tc>
        <w:tc>
          <w:tcPr>
            <w:tcW w:w="1122" w:type="dxa"/>
            <w:shd w:val="clear" w:color="auto" w:fill="FFFFFF" w:themeFill="background1"/>
          </w:tcPr>
          <w:p w14:paraId="63E9EAD2"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4</w:t>
            </w:r>
          </w:p>
        </w:tc>
      </w:tr>
      <w:tr w:rsidR="00A53BD3" w:rsidRPr="00BD643C" w14:paraId="637007DA" w14:textId="77777777" w:rsidTr="00504982">
        <w:tc>
          <w:tcPr>
            <w:tcW w:w="1862" w:type="dxa"/>
            <w:shd w:val="clear" w:color="auto" w:fill="FFFFFF" w:themeFill="background1"/>
          </w:tcPr>
          <w:p w14:paraId="4935427D"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Linear Regression</w:t>
            </w:r>
          </w:p>
        </w:tc>
        <w:tc>
          <w:tcPr>
            <w:tcW w:w="1508" w:type="dxa"/>
            <w:shd w:val="clear" w:color="auto" w:fill="FFFFFF" w:themeFill="background1"/>
          </w:tcPr>
          <w:p w14:paraId="1B44836A"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7</w:t>
            </w:r>
          </w:p>
        </w:tc>
        <w:tc>
          <w:tcPr>
            <w:tcW w:w="1508" w:type="dxa"/>
            <w:shd w:val="clear" w:color="auto" w:fill="FFFFFF" w:themeFill="background1"/>
          </w:tcPr>
          <w:p w14:paraId="2E72305B"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4</w:t>
            </w:r>
          </w:p>
        </w:tc>
        <w:tc>
          <w:tcPr>
            <w:tcW w:w="1508" w:type="dxa"/>
            <w:shd w:val="clear" w:color="auto" w:fill="FFFFFF" w:themeFill="background1"/>
          </w:tcPr>
          <w:p w14:paraId="6DB5EB66"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9</w:t>
            </w:r>
          </w:p>
        </w:tc>
        <w:tc>
          <w:tcPr>
            <w:tcW w:w="1508" w:type="dxa"/>
            <w:shd w:val="clear" w:color="auto" w:fill="FFFFFF" w:themeFill="background1"/>
          </w:tcPr>
          <w:p w14:paraId="771487CF"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7</w:t>
            </w:r>
          </w:p>
        </w:tc>
        <w:tc>
          <w:tcPr>
            <w:tcW w:w="1122" w:type="dxa"/>
            <w:shd w:val="clear" w:color="auto" w:fill="FFFFFF" w:themeFill="background1"/>
          </w:tcPr>
          <w:p w14:paraId="69AB15CB"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5</w:t>
            </w:r>
          </w:p>
        </w:tc>
      </w:tr>
    </w:tbl>
    <w:p w14:paraId="5564048F" w14:textId="43FE7B1A" w:rsidR="00D000B1" w:rsidRPr="00BD643C" w:rsidRDefault="00D000B1" w:rsidP="00F008E3">
      <w:pPr>
        <w:spacing w:line="360" w:lineRule="auto"/>
        <w:jc w:val="both"/>
      </w:pPr>
    </w:p>
    <w:p w14:paraId="37FD59E6" w14:textId="7816C0AC" w:rsidR="00691CC4" w:rsidRDefault="00691CC4">
      <w:pPr>
        <w:rPr>
          <w:rFonts w:cs="Times New Roman"/>
        </w:rPr>
      </w:pPr>
    </w:p>
    <w:p w14:paraId="48EA8B02" w14:textId="77777777" w:rsidR="00AD0CC3" w:rsidRDefault="00AD0CC3">
      <w:pPr>
        <w:rPr>
          <w:rFonts w:eastAsiaTheme="majorEastAsia" w:cs="Times New Roman"/>
          <w:b/>
          <w:color w:val="000000" w:themeColor="text1"/>
          <w:sz w:val="32"/>
          <w:szCs w:val="26"/>
        </w:rPr>
      </w:pPr>
      <w:r>
        <w:rPr>
          <w:rFonts w:cs="Times New Roman"/>
        </w:rPr>
        <w:br w:type="page"/>
      </w:r>
    </w:p>
    <w:p w14:paraId="13B5F944" w14:textId="3EE74262" w:rsidR="00A32466" w:rsidRPr="00BD643C" w:rsidRDefault="00A32466" w:rsidP="00F008E3">
      <w:pPr>
        <w:pStyle w:val="Heading2"/>
        <w:spacing w:line="360" w:lineRule="auto"/>
        <w:jc w:val="both"/>
        <w:rPr>
          <w:rFonts w:cs="Times New Roman"/>
        </w:rPr>
      </w:pPr>
      <w:bookmarkStart w:id="61" w:name="_Toc525399665"/>
      <w:r w:rsidRPr="00BD643C">
        <w:rPr>
          <w:rFonts w:cs="Times New Roman"/>
        </w:rPr>
        <w:lastRenderedPageBreak/>
        <w:t>4.3</w:t>
      </w:r>
      <w:r w:rsidRPr="00BD643C">
        <w:rPr>
          <w:rFonts w:cs="Times New Roman"/>
        </w:rPr>
        <w:tab/>
        <w:t>Hybrid Approach</w:t>
      </w:r>
      <w:bookmarkEnd w:id="61"/>
    </w:p>
    <w:p w14:paraId="47284E8A" w14:textId="77777777" w:rsidR="00A32466" w:rsidRPr="00BD643C" w:rsidRDefault="00A32466" w:rsidP="00F008E3">
      <w:pPr>
        <w:spacing w:line="360" w:lineRule="auto"/>
        <w:jc w:val="both"/>
      </w:pPr>
    </w:p>
    <w:p w14:paraId="6637DB87" w14:textId="44DCCDF1" w:rsidR="00115416" w:rsidRPr="00BD643C" w:rsidRDefault="00A32466" w:rsidP="00F008E3">
      <w:pPr>
        <w:pStyle w:val="Heading3"/>
        <w:spacing w:line="360" w:lineRule="auto"/>
        <w:jc w:val="both"/>
      </w:pPr>
      <w:bookmarkStart w:id="62" w:name="_Toc525399666"/>
      <w:r w:rsidRPr="00BD643C">
        <w:t>4.</w:t>
      </w:r>
      <w:r w:rsidR="00115416" w:rsidRPr="00BD643C">
        <w:t>3</w:t>
      </w:r>
      <w:r w:rsidRPr="00BD643C">
        <w:t>.1</w:t>
      </w:r>
      <w:r w:rsidRPr="00BD643C">
        <w:tab/>
      </w:r>
      <w:r w:rsidR="00115416" w:rsidRPr="00BD643C">
        <w:t>Table Comparison on different combinations of pre-processors</w:t>
      </w:r>
      <w:bookmarkEnd w:id="62"/>
    </w:p>
    <w:p w14:paraId="23B41B3D" w14:textId="219660CC" w:rsidR="00487584" w:rsidRPr="00BD643C" w:rsidRDefault="00A645FF" w:rsidP="00F008E3">
      <w:pPr>
        <w:spacing w:line="360" w:lineRule="auto"/>
        <w:jc w:val="both"/>
      </w:pPr>
      <w:r w:rsidRPr="00BD643C">
        <w:rPr>
          <w:rFonts w:cs="Times New Roman"/>
          <w:noProof/>
        </w:rPr>
        <mc:AlternateContent>
          <mc:Choice Requires="wps">
            <w:drawing>
              <wp:anchor distT="45720" distB="45720" distL="114300" distR="114300" simplePos="0" relativeHeight="251845632" behindDoc="0" locked="0" layoutInCell="1" allowOverlap="1" wp14:anchorId="1DE548C9" wp14:editId="6228086C">
                <wp:simplePos x="0" y="0"/>
                <wp:positionH relativeFrom="margin">
                  <wp:align>left</wp:align>
                </wp:positionH>
                <wp:positionV relativeFrom="paragraph">
                  <wp:posOffset>3147151</wp:posOffset>
                </wp:positionV>
                <wp:extent cx="5450205" cy="495300"/>
                <wp:effectExtent l="0" t="0" r="0" b="0"/>
                <wp:wrapTopAndBottom/>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495300"/>
                        </a:xfrm>
                        <a:prstGeom prst="rect">
                          <a:avLst/>
                        </a:prstGeom>
                        <a:solidFill>
                          <a:srgbClr val="FFFFFF"/>
                        </a:solidFill>
                        <a:ln w="9525">
                          <a:noFill/>
                          <a:miter lim="800000"/>
                          <a:headEnd/>
                          <a:tailEnd/>
                        </a:ln>
                      </wps:spPr>
                      <wps:txbx>
                        <w:txbxContent>
                          <w:p w14:paraId="17463F58" w14:textId="748542BF" w:rsidR="009B22AA" w:rsidRPr="00905CD1" w:rsidRDefault="009B22AA" w:rsidP="00A645FF">
                            <w:pPr>
                              <w:rPr>
                                <w:i/>
                                <w:sz w:val="20"/>
                              </w:rPr>
                            </w:pPr>
                            <w:r w:rsidRPr="00905CD1">
                              <w:rPr>
                                <w:i/>
                                <w:sz w:val="20"/>
                              </w:rPr>
                              <w:t xml:space="preserve">Figure </w:t>
                            </w:r>
                            <w:r w:rsidR="00DF2300">
                              <w:rPr>
                                <w:i/>
                                <w:sz w:val="20"/>
                              </w:rPr>
                              <w:t>13</w:t>
                            </w:r>
                            <w:r w:rsidRPr="00905CD1">
                              <w:rPr>
                                <w:i/>
                                <w:sz w:val="20"/>
                              </w:rPr>
                              <w:t xml:space="preserve">. </w:t>
                            </w:r>
                            <w:r>
                              <w:rPr>
                                <w:i/>
                                <w:sz w:val="20"/>
                              </w:rPr>
                              <w:t>A table comparing the accuracy of different features and pre-processors combin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E548C9" id="_x0000_s1197" type="#_x0000_t202" style="position:absolute;left:0;text-align:left;margin-left:0;margin-top:247.8pt;width:429.15pt;height:39pt;z-index:25184563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" stroked="f">
                <v:textbox>
                  <w:txbxContent>
                    <w:p w14:paraId="17463F58" w14:textId="748542BF" w:rsidR="009B22AA" w:rsidRPr="00905CD1" w:rsidRDefault="009B22AA" w:rsidP="00A645FF">
                      <w:pPr>
                        <w:rPr>
                          <w:i/>
                          <w:sz w:val="20"/>
                        </w:rPr>
                      </w:pPr>
                      <w:r w:rsidRPr="00905CD1">
                        <w:rPr>
                          <w:i/>
                          <w:sz w:val="20"/>
                        </w:rPr>
                        <w:t xml:space="preserve">Figure </w:t>
                      </w:r>
                      <w:r w:rsidR="00DF2300">
                        <w:rPr>
                          <w:i/>
                          <w:sz w:val="20"/>
                        </w:rPr>
                        <w:t>13</w:t>
                      </w:r>
                      <w:r w:rsidRPr="00905CD1">
                        <w:rPr>
                          <w:i/>
                          <w:sz w:val="20"/>
                        </w:rPr>
                        <w:t xml:space="preserve">. </w:t>
                      </w:r>
                      <w:r>
                        <w:rPr>
                          <w:i/>
                          <w:sz w:val="20"/>
                        </w:rPr>
                        <w:t>A table comparing the accuracy of different features and pre-processors combinations</w:t>
                      </w:r>
                    </w:p>
                  </w:txbxContent>
                </v:textbox>
                <w10:wrap type="topAndBottom" anchorx="margin"/>
              </v:shape>
            </w:pict>
          </mc:Fallback>
        </mc:AlternateContent>
      </w:r>
    </w:p>
    <w:tbl>
      <w:tblPr>
        <w:tblStyle w:val="TableGrid"/>
        <w:tblW w:w="0" w:type="auto"/>
        <w:tblLook w:val="04A0" w:firstRow="1" w:lastRow="0" w:firstColumn="1" w:lastColumn="0" w:noHBand="0" w:noVBand="1"/>
      </w:tblPr>
      <w:tblGrid>
        <w:gridCol w:w="1862"/>
        <w:gridCol w:w="1508"/>
        <w:gridCol w:w="1508"/>
        <w:gridCol w:w="1508"/>
        <w:gridCol w:w="1508"/>
        <w:gridCol w:w="1122"/>
      </w:tblGrid>
      <w:tr w:rsidR="007B341C" w:rsidRPr="00BD643C" w14:paraId="14317CE2" w14:textId="77777777" w:rsidTr="00504982">
        <w:tc>
          <w:tcPr>
            <w:tcW w:w="9016" w:type="dxa"/>
            <w:gridSpan w:val="6"/>
            <w:shd w:val="clear" w:color="auto" w:fill="FFFFFF" w:themeFill="background1"/>
          </w:tcPr>
          <w:p w14:paraId="63A38BA7" w14:textId="77777777" w:rsidR="007B341C" w:rsidRPr="00BD643C" w:rsidRDefault="007B341C" w:rsidP="00F008E3">
            <w:pPr>
              <w:spacing w:line="360" w:lineRule="auto"/>
              <w:jc w:val="both"/>
              <w:rPr>
                <w:rFonts w:eastAsia="Times New Roman" w:cs="Times New Roman"/>
                <w:b/>
                <w:i/>
                <w:color w:val="000000"/>
                <w:szCs w:val="24"/>
              </w:rPr>
            </w:pPr>
            <w:r w:rsidRPr="00BD643C">
              <w:rPr>
                <w:rFonts w:eastAsia="Times New Roman" w:cs="Times New Roman"/>
                <w:b/>
                <w:i/>
                <w:color w:val="000000"/>
                <w:szCs w:val="24"/>
              </w:rPr>
              <w:t>Combinations of features and pre-processors</w:t>
            </w:r>
          </w:p>
        </w:tc>
      </w:tr>
      <w:tr w:rsidR="00587A8B" w:rsidRPr="00BD643C" w14:paraId="1BD80FF0" w14:textId="77777777" w:rsidTr="00504982">
        <w:tc>
          <w:tcPr>
            <w:tcW w:w="1862" w:type="dxa"/>
            <w:shd w:val="clear" w:color="auto" w:fill="FFFFFF" w:themeFill="background1"/>
          </w:tcPr>
          <w:p w14:paraId="0364C886" w14:textId="77777777" w:rsidR="00587A8B" w:rsidRPr="00BD643C" w:rsidRDefault="00587A8B" w:rsidP="00F008E3">
            <w:pPr>
              <w:spacing w:line="360" w:lineRule="auto"/>
              <w:jc w:val="both"/>
              <w:rPr>
                <w:rFonts w:eastAsia="Times New Roman" w:cs="Times New Roman"/>
                <w:color w:val="000000"/>
                <w:szCs w:val="24"/>
              </w:rPr>
            </w:pPr>
          </w:p>
        </w:tc>
        <w:tc>
          <w:tcPr>
            <w:tcW w:w="1508" w:type="dxa"/>
            <w:shd w:val="clear" w:color="auto" w:fill="FFFFFF" w:themeFill="background1"/>
          </w:tcPr>
          <w:p w14:paraId="4C6D6DD5" w14:textId="07847C0E"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nger</w:t>
            </w:r>
          </w:p>
        </w:tc>
        <w:tc>
          <w:tcPr>
            <w:tcW w:w="1508" w:type="dxa"/>
            <w:shd w:val="clear" w:color="auto" w:fill="FFFFFF" w:themeFill="background1"/>
          </w:tcPr>
          <w:p w14:paraId="1D1B6437" w14:textId="0097E873"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fear</w:t>
            </w:r>
          </w:p>
        </w:tc>
        <w:tc>
          <w:tcPr>
            <w:tcW w:w="1508" w:type="dxa"/>
            <w:shd w:val="clear" w:color="auto" w:fill="FFFFFF" w:themeFill="background1"/>
          </w:tcPr>
          <w:p w14:paraId="3EE051AB" w14:textId="5EBD4291"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joy</w:t>
            </w:r>
          </w:p>
        </w:tc>
        <w:tc>
          <w:tcPr>
            <w:tcW w:w="1508" w:type="dxa"/>
            <w:shd w:val="clear" w:color="auto" w:fill="FFFFFF" w:themeFill="background1"/>
          </w:tcPr>
          <w:p w14:paraId="3EA9F619" w14:textId="1DAF96C3"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sadness</w:t>
            </w:r>
          </w:p>
        </w:tc>
        <w:tc>
          <w:tcPr>
            <w:tcW w:w="1122" w:type="dxa"/>
            <w:shd w:val="clear" w:color="auto" w:fill="FFFFFF" w:themeFill="background1"/>
          </w:tcPr>
          <w:p w14:paraId="1952E2EB" w14:textId="74376CDC"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verage</w:t>
            </w:r>
          </w:p>
        </w:tc>
      </w:tr>
      <w:tr w:rsidR="007B341C" w:rsidRPr="00BD643C" w14:paraId="4176F66E" w14:textId="77777777" w:rsidTr="00504982">
        <w:tc>
          <w:tcPr>
            <w:tcW w:w="1862" w:type="dxa"/>
            <w:shd w:val="clear" w:color="auto" w:fill="FFFFFF" w:themeFill="background1"/>
          </w:tcPr>
          <w:p w14:paraId="49909D34"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WN + CN + WE</w:t>
            </w:r>
          </w:p>
        </w:tc>
        <w:tc>
          <w:tcPr>
            <w:tcW w:w="1508" w:type="dxa"/>
            <w:shd w:val="clear" w:color="auto" w:fill="FFFFFF" w:themeFill="background1"/>
          </w:tcPr>
          <w:p w14:paraId="4BEBA915"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0</w:t>
            </w:r>
          </w:p>
        </w:tc>
        <w:tc>
          <w:tcPr>
            <w:tcW w:w="1508" w:type="dxa"/>
            <w:shd w:val="clear" w:color="auto" w:fill="FFFFFF" w:themeFill="background1"/>
          </w:tcPr>
          <w:p w14:paraId="2AC278A0"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6</w:t>
            </w:r>
          </w:p>
        </w:tc>
        <w:tc>
          <w:tcPr>
            <w:tcW w:w="1508" w:type="dxa"/>
            <w:shd w:val="clear" w:color="auto" w:fill="FFFFFF" w:themeFill="background1"/>
          </w:tcPr>
          <w:p w14:paraId="019A5E7B"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2</w:t>
            </w:r>
          </w:p>
        </w:tc>
        <w:tc>
          <w:tcPr>
            <w:tcW w:w="1508" w:type="dxa"/>
            <w:shd w:val="clear" w:color="auto" w:fill="FFFFFF" w:themeFill="background1"/>
          </w:tcPr>
          <w:p w14:paraId="1A274BAF"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8</w:t>
            </w:r>
          </w:p>
        </w:tc>
        <w:tc>
          <w:tcPr>
            <w:tcW w:w="1122" w:type="dxa"/>
            <w:shd w:val="clear" w:color="auto" w:fill="FFFFFF" w:themeFill="background1"/>
          </w:tcPr>
          <w:p w14:paraId="708F387D"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4</w:t>
            </w:r>
          </w:p>
        </w:tc>
      </w:tr>
      <w:tr w:rsidR="007B341C" w:rsidRPr="00BD643C" w14:paraId="347302F7" w14:textId="77777777" w:rsidTr="00504982">
        <w:tc>
          <w:tcPr>
            <w:tcW w:w="1862" w:type="dxa"/>
            <w:shd w:val="clear" w:color="auto" w:fill="FFFFFF" w:themeFill="background1"/>
          </w:tcPr>
          <w:p w14:paraId="0BD8A21F"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WN + CN + L</w:t>
            </w:r>
          </w:p>
        </w:tc>
        <w:tc>
          <w:tcPr>
            <w:tcW w:w="1508" w:type="dxa"/>
            <w:shd w:val="clear" w:color="auto" w:fill="FFFFFF" w:themeFill="background1"/>
          </w:tcPr>
          <w:p w14:paraId="10D02FAB"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6</w:t>
            </w:r>
          </w:p>
        </w:tc>
        <w:tc>
          <w:tcPr>
            <w:tcW w:w="1508" w:type="dxa"/>
            <w:shd w:val="clear" w:color="auto" w:fill="FFFFFF" w:themeFill="background1"/>
          </w:tcPr>
          <w:p w14:paraId="1DC173A3"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0</w:t>
            </w:r>
          </w:p>
        </w:tc>
        <w:tc>
          <w:tcPr>
            <w:tcW w:w="1508" w:type="dxa"/>
            <w:shd w:val="clear" w:color="auto" w:fill="FFFFFF" w:themeFill="background1"/>
          </w:tcPr>
          <w:p w14:paraId="217DF6C1"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1</w:t>
            </w:r>
          </w:p>
        </w:tc>
        <w:tc>
          <w:tcPr>
            <w:tcW w:w="1508" w:type="dxa"/>
            <w:shd w:val="clear" w:color="auto" w:fill="FFFFFF" w:themeFill="background1"/>
          </w:tcPr>
          <w:p w14:paraId="787008FA"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1</w:t>
            </w:r>
          </w:p>
        </w:tc>
        <w:tc>
          <w:tcPr>
            <w:tcW w:w="1122" w:type="dxa"/>
            <w:shd w:val="clear" w:color="auto" w:fill="FFFFFF" w:themeFill="background1"/>
          </w:tcPr>
          <w:p w14:paraId="7D1547DE"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7</w:t>
            </w:r>
          </w:p>
        </w:tc>
      </w:tr>
      <w:tr w:rsidR="007B341C" w:rsidRPr="00BD643C" w14:paraId="101DA1F3" w14:textId="77777777" w:rsidTr="00504982">
        <w:tc>
          <w:tcPr>
            <w:tcW w:w="1862" w:type="dxa"/>
            <w:shd w:val="clear" w:color="auto" w:fill="FFFFFF" w:themeFill="background1"/>
          </w:tcPr>
          <w:p w14:paraId="3B458630"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WE + L</w:t>
            </w:r>
          </w:p>
        </w:tc>
        <w:tc>
          <w:tcPr>
            <w:tcW w:w="1508" w:type="dxa"/>
            <w:shd w:val="clear" w:color="auto" w:fill="FFFFFF" w:themeFill="background1"/>
          </w:tcPr>
          <w:p w14:paraId="7539ABB6"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7</w:t>
            </w:r>
          </w:p>
        </w:tc>
        <w:tc>
          <w:tcPr>
            <w:tcW w:w="1508" w:type="dxa"/>
            <w:shd w:val="clear" w:color="auto" w:fill="FFFFFF" w:themeFill="background1"/>
          </w:tcPr>
          <w:p w14:paraId="407D61E0"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3</w:t>
            </w:r>
          </w:p>
        </w:tc>
        <w:tc>
          <w:tcPr>
            <w:tcW w:w="1508" w:type="dxa"/>
            <w:shd w:val="clear" w:color="auto" w:fill="FFFFFF" w:themeFill="background1"/>
          </w:tcPr>
          <w:p w14:paraId="2520927D" w14:textId="77777777" w:rsidR="007B341C" w:rsidRPr="00BD643C" w:rsidRDefault="007B341C"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4</w:t>
            </w:r>
          </w:p>
        </w:tc>
        <w:tc>
          <w:tcPr>
            <w:tcW w:w="1508" w:type="dxa"/>
            <w:shd w:val="clear" w:color="auto" w:fill="FFFFFF" w:themeFill="background1"/>
          </w:tcPr>
          <w:p w14:paraId="6DA07D28" w14:textId="77777777" w:rsidR="007B341C" w:rsidRPr="00BD643C" w:rsidRDefault="007B341C"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1</w:t>
            </w:r>
          </w:p>
        </w:tc>
        <w:tc>
          <w:tcPr>
            <w:tcW w:w="1122" w:type="dxa"/>
            <w:shd w:val="clear" w:color="auto" w:fill="FFFFFF" w:themeFill="background1"/>
          </w:tcPr>
          <w:p w14:paraId="40EE46C4" w14:textId="77777777" w:rsidR="007B341C" w:rsidRPr="00BD643C" w:rsidRDefault="007B341C"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4</w:t>
            </w:r>
          </w:p>
        </w:tc>
      </w:tr>
      <w:tr w:rsidR="007B341C" w:rsidRPr="00BD643C" w14:paraId="2B41578A" w14:textId="77777777" w:rsidTr="00504982">
        <w:tc>
          <w:tcPr>
            <w:tcW w:w="1862" w:type="dxa"/>
            <w:shd w:val="clear" w:color="auto" w:fill="FFFFFF" w:themeFill="background1"/>
          </w:tcPr>
          <w:p w14:paraId="5BDAAB76"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WN + WE + L</w:t>
            </w:r>
          </w:p>
        </w:tc>
        <w:tc>
          <w:tcPr>
            <w:tcW w:w="1508" w:type="dxa"/>
            <w:shd w:val="clear" w:color="auto" w:fill="FFFFFF" w:themeFill="background1"/>
          </w:tcPr>
          <w:p w14:paraId="6EF0B2F1"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1</w:t>
            </w:r>
          </w:p>
        </w:tc>
        <w:tc>
          <w:tcPr>
            <w:tcW w:w="1508" w:type="dxa"/>
            <w:shd w:val="clear" w:color="auto" w:fill="FFFFFF" w:themeFill="background1"/>
          </w:tcPr>
          <w:p w14:paraId="230DC907" w14:textId="77777777" w:rsidR="007B341C" w:rsidRPr="00BD643C" w:rsidRDefault="007B341C"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5</w:t>
            </w:r>
          </w:p>
        </w:tc>
        <w:tc>
          <w:tcPr>
            <w:tcW w:w="1508" w:type="dxa"/>
            <w:shd w:val="clear" w:color="auto" w:fill="FFFFFF" w:themeFill="background1"/>
          </w:tcPr>
          <w:p w14:paraId="62E5E696" w14:textId="77777777" w:rsidR="007B341C" w:rsidRPr="00BD643C" w:rsidRDefault="007B341C"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4</w:t>
            </w:r>
          </w:p>
        </w:tc>
        <w:tc>
          <w:tcPr>
            <w:tcW w:w="1508" w:type="dxa"/>
            <w:shd w:val="clear" w:color="auto" w:fill="FFFFFF" w:themeFill="background1"/>
          </w:tcPr>
          <w:p w14:paraId="28CBE88D"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5</w:t>
            </w:r>
          </w:p>
        </w:tc>
        <w:tc>
          <w:tcPr>
            <w:tcW w:w="1122" w:type="dxa"/>
            <w:shd w:val="clear" w:color="auto" w:fill="FFFFFF" w:themeFill="background1"/>
          </w:tcPr>
          <w:p w14:paraId="31A53DD1"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1</w:t>
            </w:r>
          </w:p>
        </w:tc>
      </w:tr>
      <w:tr w:rsidR="007B341C" w:rsidRPr="00BD643C" w14:paraId="2EB89BA4" w14:textId="77777777" w:rsidTr="00504982">
        <w:tc>
          <w:tcPr>
            <w:tcW w:w="1862" w:type="dxa"/>
            <w:shd w:val="clear" w:color="auto" w:fill="FFFFFF" w:themeFill="background1"/>
          </w:tcPr>
          <w:p w14:paraId="04C81018"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WN + CN + WE + L</w:t>
            </w:r>
          </w:p>
        </w:tc>
        <w:tc>
          <w:tcPr>
            <w:tcW w:w="1508" w:type="dxa"/>
            <w:shd w:val="clear" w:color="auto" w:fill="FFFFFF" w:themeFill="background1"/>
          </w:tcPr>
          <w:p w14:paraId="0A1E1CB9"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6</w:t>
            </w:r>
          </w:p>
        </w:tc>
        <w:tc>
          <w:tcPr>
            <w:tcW w:w="1508" w:type="dxa"/>
            <w:shd w:val="clear" w:color="auto" w:fill="FFFFFF" w:themeFill="background1"/>
          </w:tcPr>
          <w:p w14:paraId="40409AEE"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0</w:t>
            </w:r>
          </w:p>
        </w:tc>
        <w:tc>
          <w:tcPr>
            <w:tcW w:w="1508" w:type="dxa"/>
            <w:shd w:val="clear" w:color="auto" w:fill="FFFFFF" w:themeFill="background1"/>
          </w:tcPr>
          <w:p w14:paraId="09847F5F"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1</w:t>
            </w:r>
          </w:p>
        </w:tc>
        <w:tc>
          <w:tcPr>
            <w:tcW w:w="1508" w:type="dxa"/>
            <w:shd w:val="clear" w:color="auto" w:fill="FFFFFF" w:themeFill="background1"/>
          </w:tcPr>
          <w:p w14:paraId="3B1709FF"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2</w:t>
            </w:r>
          </w:p>
        </w:tc>
        <w:tc>
          <w:tcPr>
            <w:tcW w:w="1122" w:type="dxa"/>
            <w:shd w:val="clear" w:color="auto" w:fill="FFFFFF" w:themeFill="background1"/>
          </w:tcPr>
          <w:p w14:paraId="7DE75519"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7</w:t>
            </w:r>
          </w:p>
        </w:tc>
      </w:tr>
      <w:tr w:rsidR="007B341C" w:rsidRPr="00BD643C" w14:paraId="4B579930" w14:textId="77777777" w:rsidTr="00504982">
        <w:tc>
          <w:tcPr>
            <w:tcW w:w="1862" w:type="dxa"/>
            <w:shd w:val="clear" w:color="auto" w:fill="FFFFFF" w:themeFill="background1"/>
          </w:tcPr>
          <w:p w14:paraId="7B37AA48"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WE + L + SW</w:t>
            </w:r>
          </w:p>
        </w:tc>
        <w:tc>
          <w:tcPr>
            <w:tcW w:w="1508" w:type="dxa"/>
            <w:shd w:val="clear" w:color="auto" w:fill="FFFFFF" w:themeFill="background1"/>
          </w:tcPr>
          <w:p w14:paraId="218C85D8" w14:textId="77777777" w:rsidR="007B341C" w:rsidRPr="00BD643C" w:rsidRDefault="007B341C"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8</w:t>
            </w:r>
          </w:p>
        </w:tc>
        <w:tc>
          <w:tcPr>
            <w:tcW w:w="1508" w:type="dxa"/>
            <w:shd w:val="clear" w:color="auto" w:fill="FFFFFF" w:themeFill="background1"/>
          </w:tcPr>
          <w:p w14:paraId="26F76259"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4</w:t>
            </w:r>
          </w:p>
        </w:tc>
        <w:tc>
          <w:tcPr>
            <w:tcW w:w="1508" w:type="dxa"/>
            <w:shd w:val="clear" w:color="auto" w:fill="FFFFFF" w:themeFill="background1"/>
          </w:tcPr>
          <w:p w14:paraId="7B84B09E"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3</w:t>
            </w:r>
          </w:p>
        </w:tc>
        <w:tc>
          <w:tcPr>
            <w:tcW w:w="1508" w:type="dxa"/>
            <w:shd w:val="clear" w:color="auto" w:fill="FFFFFF" w:themeFill="background1"/>
          </w:tcPr>
          <w:p w14:paraId="2C7897C2" w14:textId="77777777" w:rsidR="007B341C" w:rsidRPr="00BD643C" w:rsidRDefault="007B341C"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1</w:t>
            </w:r>
          </w:p>
        </w:tc>
        <w:tc>
          <w:tcPr>
            <w:tcW w:w="1122" w:type="dxa"/>
            <w:shd w:val="clear" w:color="auto" w:fill="FFFFFF" w:themeFill="background1"/>
          </w:tcPr>
          <w:p w14:paraId="2962B8C8" w14:textId="77777777" w:rsidR="007B341C" w:rsidRPr="00BD643C" w:rsidRDefault="007B341C"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4</w:t>
            </w:r>
          </w:p>
        </w:tc>
      </w:tr>
    </w:tbl>
    <w:p w14:paraId="284030DE" w14:textId="77777777" w:rsidR="0028089F" w:rsidRPr="00BD643C" w:rsidRDefault="0028089F" w:rsidP="00F008E3">
      <w:pPr>
        <w:spacing w:line="360" w:lineRule="auto"/>
        <w:jc w:val="both"/>
      </w:pPr>
    </w:p>
    <w:p w14:paraId="77450486" w14:textId="77777777" w:rsidR="007F37CD" w:rsidRPr="00BD643C" w:rsidRDefault="007F37CD" w:rsidP="00F008E3">
      <w:pPr>
        <w:spacing w:line="360" w:lineRule="auto"/>
        <w:jc w:val="both"/>
      </w:pPr>
    </w:p>
    <w:p w14:paraId="0116F48F" w14:textId="77777777" w:rsidR="00AD0CC3" w:rsidRDefault="00AD0CC3">
      <w:pPr>
        <w:rPr>
          <w:rFonts w:eastAsiaTheme="majorEastAsia" w:cstheme="majorBidi"/>
          <w:b/>
          <w:color w:val="000000" w:themeColor="text1"/>
          <w:sz w:val="28"/>
          <w:szCs w:val="24"/>
        </w:rPr>
      </w:pPr>
      <w:r>
        <w:br w:type="page"/>
      </w:r>
    </w:p>
    <w:p w14:paraId="1695DA63" w14:textId="68E3AAA9" w:rsidR="001D03ED" w:rsidRPr="00BD643C" w:rsidRDefault="001D03ED" w:rsidP="00F008E3">
      <w:pPr>
        <w:pStyle w:val="Heading3"/>
        <w:spacing w:line="360" w:lineRule="auto"/>
        <w:jc w:val="both"/>
      </w:pPr>
      <w:bookmarkStart w:id="63" w:name="_Toc525399667"/>
      <w:r w:rsidRPr="00BD643C">
        <w:lastRenderedPageBreak/>
        <w:t>4.3.</w:t>
      </w:r>
      <w:r w:rsidR="00D92D96">
        <w:t>2</w:t>
      </w:r>
      <w:r w:rsidRPr="00BD643C">
        <w:tab/>
        <w:t>Table Comparison on different combinations of various learning classifiers</w:t>
      </w:r>
      <w:bookmarkEnd w:id="63"/>
    </w:p>
    <w:p w14:paraId="1F9E7DF8" w14:textId="3F812E0F" w:rsidR="0028089F" w:rsidRPr="00BD643C" w:rsidRDefault="000B6211" w:rsidP="00F008E3">
      <w:pPr>
        <w:spacing w:line="360" w:lineRule="auto"/>
        <w:jc w:val="both"/>
      </w:pPr>
      <w:r w:rsidRPr="00BD643C">
        <w:rPr>
          <w:rFonts w:cs="Times New Roman"/>
          <w:noProof/>
        </w:rPr>
        <mc:AlternateContent>
          <mc:Choice Requires="wps">
            <w:drawing>
              <wp:anchor distT="45720" distB="45720" distL="114300" distR="114300" simplePos="0" relativeHeight="251847680" behindDoc="0" locked="0" layoutInCell="1" allowOverlap="1" wp14:anchorId="0F3A5C33" wp14:editId="3DD17770">
                <wp:simplePos x="0" y="0"/>
                <wp:positionH relativeFrom="margin">
                  <wp:align>left</wp:align>
                </wp:positionH>
                <wp:positionV relativeFrom="paragraph">
                  <wp:posOffset>4447540</wp:posOffset>
                </wp:positionV>
                <wp:extent cx="5450205" cy="506095"/>
                <wp:effectExtent l="0" t="0" r="0" b="8255"/>
                <wp:wrapTopAndBottom/>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506095"/>
                        </a:xfrm>
                        <a:prstGeom prst="rect">
                          <a:avLst/>
                        </a:prstGeom>
                        <a:solidFill>
                          <a:srgbClr val="FFFFFF"/>
                        </a:solidFill>
                        <a:ln w="9525">
                          <a:noFill/>
                          <a:miter lim="800000"/>
                          <a:headEnd/>
                          <a:tailEnd/>
                        </a:ln>
                      </wps:spPr>
                      <wps:txbx>
                        <w:txbxContent>
                          <w:p w14:paraId="790DB921" w14:textId="40FDE136" w:rsidR="009B22AA" w:rsidRPr="00905CD1" w:rsidRDefault="009B22AA" w:rsidP="00A645FF">
                            <w:pPr>
                              <w:rPr>
                                <w:i/>
                                <w:sz w:val="20"/>
                              </w:rPr>
                            </w:pPr>
                            <w:r w:rsidRPr="00905CD1">
                              <w:rPr>
                                <w:i/>
                                <w:sz w:val="20"/>
                              </w:rPr>
                              <w:t xml:space="preserve">Figure </w:t>
                            </w:r>
                            <w:r w:rsidR="00DF2300">
                              <w:rPr>
                                <w:i/>
                                <w:sz w:val="20"/>
                              </w:rPr>
                              <w:t>14</w:t>
                            </w:r>
                            <w:r w:rsidRPr="00905CD1">
                              <w:rPr>
                                <w:i/>
                                <w:sz w:val="20"/>
                              </w:rPr>
                              <w:t xml:space="preserve">. </w:t>
                            </w:r>
                            <w:r>
                              <w:rPr>
                                <w:i/>
                                <w:sz w:val="20"/>
                              </w:rPr>
                              <w:t>A table comparing the accuracy of different learning-based algorithm with the hybrid approac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3A5C33" id="_x0000_s1198" type="#_x0000_t202" style="position:absolute;left:0;text-align:left;margin-left:0;margin-top:350.2pt;width:429.15pt;height:39.85pt;z-index:25184768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" stroked="f">
                <v:textbox>
                  <w:txbxContent>
                    <w:p w14:paraId="790DB921" w14:textId="40FDE136" w:rsidR="009B22AA" w:rsidRPr="00905CD1" w:rsidRDefault="009B22AA" w:rsidP="00A645FF">
                      <w:pPr>
                        <w:rPr>
                          <w:i/>
                          <w:sz w:val="20"/>
                        </w:rPr>
                      </w:pPr>
                      <w:r w:rsidRPr="00905CD1">
                        <w:rPr>
                          <w:i/>
                          <w:sz w:val="20"/>
                        </w:rPr>
                        <w:t xml:space="preserve">Figure </w:t>
                      </w:r>
                      <w:r w:rsidR="00DF2300">
                        <w:rPr>
                          <w:i/>
                          <w:sz w:val="20"/>
                        </w:rPr>
                        <w:t>14</w:t>
                      </w:r>
                      <w:r w:rsidRPr="00905CD1">
                        <w:rPr>
                          <w:i/>
                          <w:sz w:val="20"/>
                        </w:rPr>
                        <w:t xml:space="preserve">. </w:t>
                      </w:r>
                      <w:r>
                        <w:rPr>
                          <w:i/>
                          <w:sz w:val="20"/>
                        </w:rPr>
                        <w:t>A table comparing the accuracy of different learning-based algorithm with the hybrid approach</w:t>
                      </w:r>
                    </w:p>
                  </w:txbxContent>
                </v:textbox>
                <w10:wrap type="topAndBottom" anchorx="margin"/>
              </v:shape>
            </w:pict>
          </mc:Fallback>
        </mc:AlternateContent>
      </w:r>
    </w:p>
    <w:tbl>
      <w:tblPr>
        <w:tblStyle w:val="TableGrid"/>
        <w:tblW w:w="0" w:type="auto"/>
        <w:tblInd w:w="-5" w:type="dxa"/>
        <w:tblLook w:val="04A0" w:firstRow="1" w:lastRow="0" w:firstColumn="1" w:lastColumn="0" w:noHBand="0" w:noVBand="1"/>
      </w:tblPr>
      <w:tblGrid>
        <w:gridCol w:w="1867"/>
        <w:gridCol w:w="1508"/>
        <w:gridCol w:w="1508"/>
        <w:gridCol w:w="1508"/>
        <w:gridCol w:w="1508"/>
        <w:gridCol w:w="1122"/>
      </w:tblGrid>
      <w:tr w:rsidR="0028089F" w:rsidRPr="00BD643C" w14:paraId="579C79B8" w14:textId="77777777" w:rsidTr="00D92D96">
        <w:tc>
          <w:tcPr>
            <w:tcW w:w="9021" w:type="dxa"/>
            <w:gridSpan w:val="6"/>
            <w:shd w:val="clear" w:color="auto" w:fill="FFFFFF" w:themeFill="background1"/>
          </w:tcPr>
          <w:p w14:paraId="04E4C66A" w14:textId="77777777" w:rsidR="0028089F" w:rsidRPr="00BD643C" w:rsidRDefault="0028089F" w:rsidP="00F008E3">
            <w:pPr>
              <w:spacing w:line="360" w:lineRule="auto"/>
              <w:jc w:val="both"/>
              <w:rPr>
                <w:rFonts w:eastAsia="Times New Roman" w:cs="Times New Roman"/>
                <w:b/>
                <w:i/>
                <w:color w:val="000000"/>
                <w:szCs w:val="24"/>
              </w:rPr>
            </w:pPr>
            <w:r w:rsidRPr="00BD643C">
              <w:rPr>
                <w:rFonts w:eastAsia="Times New Roman" w:cs="Times New Roman"/>
                <w:b/>
                <w:i/>
                <w:color w:val="000000"/>
                <w:szCs w:val="24"/>
              </w:rPr>
              <w:t>Individual Classifiers with Lexicons (Using WE(Edinburgh) + L + SW)</w:t>
            </w:r>
          </w:p>
        </w:tc>
      </w:tr>
      <w:tr w:rsidR="001F6142" w:rsidRPr="00BD643C" w14:paraId="0A8AD477" w14:textId="77777777" w:rsidTr="00D92D96">
        <w:tc>
          <w:tcPr>
            <w:tcW w:w="1867" w:type="dxa"/>
            <w:shd w:val="clear" w:color="auto" w:fill="FFFFFF" w:themeFill="background1"/>
          </w:tcPr>
          <w:p w14:paraId="71D5D8B9" w14:textId="77777777" w:rsidR="001F6142" w:rsidRPr="00BD643C" w:rsidRDefault="001F6142" w:rsidP="00F008E3">
            <w:pPr>
              <w:spacing w:line="360" w:lineRule="auto"/>
              <w:jc w:val="both"/>
              <w:rPr>
                <w:rFonts w:eastAsia="Times New Roman" w:cs="Times New Roman"/>
                <w:color w:val="000000"/>
                <w:szCs w:val="24"/>
              </w:rPr>
            </w:pPr>
          </w:p>
        </w:tc>
        <w:tc>
          <w:tcPr>
            <w:tcW w:w="1508" w:type="dxa"/>
            <w:shd w:val="clear" w:color="auto" w:fill="FFFFFF" w:themeFill="background1"/>
          </w:tcPr>
          <w:p w14:paraId="33E8366E" w14:textId="136B37DB" w:rsidR="001F6142" w:rsidRPr="00BD643C" w:rsidRDefault="001F6142" w:rsidP="00F008E3">
            <w:pPr>
              <w:spacing w:line="360" w:lineRule="auto"/>
              <w:jc w:val="both"/>
              <w:rPr>
                <w:rFonts w:eastAsia="Times New Roman" w:cs="Times New Roman"/>
                <w:b/>
                <w:color w:val="000000"/>
                <w:szCs w:val="24"/>
              </w:rPr>
            </w:pPr>
            <w:r w:rsidRPr="00BD643C">
              <w:rPr>
                <w:rFonts w:eastAsia="Times New Roman" w:cs="Times New Roman"/>
                <w:color w:val="000000"/>
                <w:szCs w:val="24"/>
              </w:rPr>
              <w:t>anger</w:t>
            </w:r>
          </w:p>
        </w:tc>
        <w:tc>
          <w:tcPr>
            <w:tcW w:w="1508" w:type="dxa"/>
            <w:shd w:val="clear" w:color="auto" w:fill="FFFFFF" w:themeFill="background1"/>
          </w:tcPr>
          <w:p w14:paraId="6E7CF24D" w14:textId="134A8C53" w:rsidR="001F6142" w:rsidRPr="00BD643C" w:rsidRDefault="001F6142" w:rsidP="00F008E3">
            <w:pPr>
              <w:spacing w:line="360" w:lineRule="auto"/>
              <w:jc w:val="both"/>
              <w:rPr>
                <w:rFonts w:eastAsia="Times New Roman" w:cs="Times New Roman"/>
                <w:b/>
                <w:color w:val="000000"/>
                <w:szCs w:val="24"/>
              </w:rPr>
            </w:pPr>
            <w:r w:rsidRPr="00BD643C">
              <w:rPr>
                <w:rFonts w:eastAsia="Times New Roman" w:cs="Times New Roman"/>
                <w:color w:val="000000"/>
                <w:szCs w:val="24"/>
              </w:rPr>
              <w:t>fear</w:t>
            </w:r>
          </w:p>
        </w:tc>
        <w:tc>
          <w:tcPr>
            <w:tcW w:w="1508" w:type="dxa"/>
            <w:shd w:val="clear" w:color="auto" w:fill="FFFFFF" w:themeFill="background1"/>
          </w:tcPr>
          <w:p w14:paraId="4A6853BB" w14:textId="2DF615BC" w:rsidR="001F6142" w:rsidRPr="00BD643C" w:rsidRDefault="001F6142" w:rsidP="00F008E3">
            <w:pPr>
              <w:spacing w:line="360" w:lineRule="auto"/>
              <w:jc w:val="both"/>
              <w:rPr>
                <w:rFonts w:eastAsia="Times New Roman" w:cs="Times New Roman"/>
                <w:b/>
                <w:color w:val="000000"/>
                <w:szCs w:val="24"/>
              </w:rPr>
            </w:pPr>
            <w:r w:rsidRPr="00BD643C">
              <w:rPr>
                <w:rFonts w:eastAsia="Times New Roman" w:cs="Times New Roman"/>
                <w:color w:val="000000"/>
                <w:szCs w:val="24"/>
              </w:rPr>
              <w:t>joy</w:t>
            </w:r>
          </w:p>
        </w:tc>
        <w:tc>
          <w:tcPr>
            <w:tcW w:w="1508" w:type="dxa"/>
            <w:shd w:val="clear" w:color="auto" w:fill="FFFFFF" w:themeFill="background1"/>
          </w:tcPr>
          <w:p w14:paraId="1F610C2B" w14:textId="54AC8F02" w:rsidR="001F6142" w:rsidRPr="00BD643C" w:rsidRDefault="001F6142" w:rsidP="00F008E3">
            <w:pPr>
              <w:spacing w:line="360" w:lineRule="auto"/>
              <w:jc w:val="both"/>
              <w:rPr>
                <w:rFonts w:eastAsia="Times New Roman" w:cs="Times New Roman"/>
                <w:b/>
                <w:color w:val="000000"/>
                <w:szCs w:val="24"/>
              </w:rPr>
            </w:pPr>
            <w:r w:rsidRPr="00BD643C">
              <w:rPr>
                <w:rFonts w:eastAsia="Times New Roman" w:cs="Times New Roman"/>
                <w:color w:val="000000"/>
                <w:szCs w:val="24"/>
              </w:rPr>
              <w:t>sadness</w:t>
            </w:r>
          </w:p>
        </w:tc>
        <w:tc>
          <w:tcPr>
            <w:tcW w:w="1122" w:type="dxa"/>
            <w:shd w:val="clear" w:color="auto" w:fill="FFFFFF" w:themeFill="background1"/>
          </w:tcPr>
          <w:p w14:paraId="691CA24A" w14:textId="7AF72507" w:rsidR="001F6142" w:rsidRPr="00BD643C" w:rsidRDefault="001F6142" w:rsidP="00F008E3">
            <w:pPr>
              <w:spacing w:line="360" w:lineRule="auto"/>
              <w:jc w:val="both"/>
              <w:rPr>
                <w:rFonts w:eastAsia="Times New Roman" w:cs="Times New Roman"/>
                <w:b/>
                <w:color w:val="000000"/>
                <w:szCs w:val="24"/>
              </w:rPr>
            </w:pPr>
            <w:r w:rsidRPr="00BD643C">
              <w:rPr>
                <w:rFonts w:eastAsia="Times New Roman" w:cs="Times New Roman"/>
                <w:color w:val="000000"/>
                <w:szCs w:val="24"/>
              </w:rPr>
              <w:t>Average</w:t>
            </w:r>
          </w:p>
        </w:tc>
      </w:tr>
      <w:tr w:rsidR="0028089F" w:rsidRPr="00BD643C" w14:paraId="051E3A9E" w14:textId="77777777" w:rsidTr="00D92D96">
        <w:tc>
          <w:tcPr>
            <w:tcW w:w="1867" w:type="dxa"/>
            <w:shd w:val="clear" w:color="auto" w:fill="FFFFFF" w:themeFill="background1"/>
          </w:tcPr>
          <w:p w14:paraId="28F65DF0"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SVM Regression</w:t>
            </w:r>
          </w:p>
        </w:tc>
        <w:tc>
          <w:tcPr>
            <w:tcW w:w="1508" w:type="dxa"/>
            <w:shd w:val="clear" w:color="auto" w:fill="FFFFFF" w:themeFill="background1"/>
          </w:tcPr>
          <w:p w14:paraId="0E7E8EB7" w14:textId="77777777" w:rsidR="0028089F" w:rsidRPr="00BD643C" w:rsidRDefault="0028089F"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8</w:t>
            </w:r>
          </w:p>
        </w:tc>
        <w:tc>
          <w:tcPr>
            <w:tcW w:w="1508" w:type="dxa"/>
            <w:shd w:val="clear" w:color="auto" w:fill="FFFFFF" w:themeFill="background1"/>
          </w:tcPr>
          <w:p w14:paraId="2835C3BF" w14:textId="77777777" w:rsidR="0028089F" w:rsidRPr="00BD643C" w:rsidRDefault="0028089F"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4</w:t>
            </w:r>
          </w:p>
        </w:tc>
        <w:tc>
          <w:tcPr>
            <w:tcW w:w="1508" w:type="dxa"/>
            <w:shd w:val="clear" w:color="auto" w:fill="FFFFFF" w:themeFill="background1"/>
          </w:tcPr>
          <w:p w14:paraId="31A331E2" w14:textId="77777777" w:rsidR="0028089F" w:rsidRPr="00BD643C" w:rsidRDefault="0028089F"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3</w:t>
            </w:r>
          </w:p>
        </w:tc>
        <w:tc>
          <w:tcPr>
            <w:tcW w:w="1508" w:type="dxa"/>
            <w:shd w:val="clear" w:color="auto" w:fill="FFFFFF" w:themeFill="background1"/>
          </w:tcPr>
          <w:p w14:paraId="5CBD671E" w14:textId="77777777" w:rsidR="0028089F" w:rsidRPr="00BD643C" w:rsidRDefault="0028089F"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1</w:t>
            </w:r>
          </w:p>
        </w:tc>
        <w:tc>
          <w:tcPr>
            <w:tcW w:w="1122" w:type="dxa"/>
            <w:shd w:val="clear" w:color="auto" w:fill="FFFFFF" w:themeFill="background1"/>
          </w:tcPr>
          <w:p w14:paraId="6929D6B1" w14:textId="77777777" w:rsidR="0028089F" w:rsidRPr="00BD643C" w:rsidRDefault="0028089F"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4</w:t>
            </w:r>
          </w:p>
        </w:tc>
      </w:tr>
      <w:tr w:rsidR="0028089F" w:rsidRPr="00BD643C" w14:paraId="5BE798B5" w14:textId="77777777" w:rsidTr="00D92D96">
        <w:tc>
          <w:tcPr>
            <w:tcW w:w="1867" w:type="dxa"/>
            <w:shd w:val="clear" w:color="auto" w:fill="FFFFFF" w:themeFill="background1"/>
          </w:tcPr>
          <w:p w14:paraId="73BB6B9A"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Random Forest</w:t>
            </w:r>
          </w:p>
        </w:tc>
        <w:tc>
          <w:tcPr>
            <w:tcW w:w="1508" w:type="dxa"/>
            <w:shd w:val="clear" w:color="auto" w:fill="FFFFFF" w:themeFill="background1"/>
          </w:tcPr>
          <w:p w14:paraId="781BF997"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0</w:t>
            </w:r>
          </w:p>
        </w:tc>
        <w:tc>
          <w:tcPr>
            <w:tcW w:w="1508" w:type="dxa"/>
            <w:shd w:val="clear" w:color="auto" w:fill="FFFFFF" w:themeFill="background1"/>
          </w:tcPr>
          <w:p w14:paraId="6442FF6D"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4</w:t>
            </w:r>
          </w:p>
        </w:tc>
        <w:tc>
          <w:tcPr>
            <w:tcW w:w="1508" w:type="dxa"/>
            <w:shd w:val="clear" w:color="auto" w:fill="FFFFFF" w:themeFill="background1"/>
          </w:tcPr>
          <w:p w14:paraId="794DF640"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0</w:t>
            </w:r>
          </w:p>
        </w:tc>
        <w:tc>
          <w:tcPr>
            <w:tcW w:w="1508" w:type="dxa"/>
            <w:shd w:val="clear" w:color="auto" w:fill="FFFFFF" w:themeFill="background1"/>
          </w:tcPr>
          <w:p w14:paraId="3EECE68B"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5</w:t>
            </w:r>
          </w:p>
        </w:tc>
        <w:tc>
          <w:tcPr>
            <w:tcW w:w="1122" w:type="dxa"/>
            <w:shd w:val="clear" w:color="auto" w:fill="FFFFFF" w:themeFill="background1"/>
          </w:tcPr>
          <w:p w14:paraId="21552E8D"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0</w:t>
            </w:r>
          </w:p>
        </w:tc>
      </w:tr>
      <w:tr w:rsidR="0028089F" w:rsidRPr="00BD643C" w14:paraId="4F67BA90" w14:textId="77777777" w:rsidTr="00D92D96">
        <w:tc>
          <w:tcPr>
            <w:tcW w:w="1867" w:type="dxa"/>
            <w:shd w:val="clear" w:color="auto" w:fill="FFFFFF" w:themeFill="background1"/>
          </w:tcPr>
          <w:p w14:paraId="5EDA4E84"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dditive Regression/</w:t>
            </w:r>
            <w:r w:rsidRPr="00BD643C">
              <w:rPr>
                <w:rFonts w:eastAsia="Times New Roman" w:cs="Times New Roman"/>
                <w:color w:val="000000"/>
                <w:szCs w:val="24"/>
              </w:rPr>
              <w:br/>
              <w:t>Gradient Boosting</w:t>
            </w:r>
          </w:p>
        </w:tc>
        <w:tc>
          <w:tcPr>
            <w:tcW w:w="1508" w:type="dxa"/>
            <w:shd w:val="clear" w:color="auto" w:fill="FFFFFF" w:themeFill="background1"/>
          </w:tcPr>
          <w:p w14:paraId="7802F3F8"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6</w:t>
            </w:r>
          </w:p>
        </w:tc>
        <w:tc>
          <w:tcPr>
            <w:tcW w:w="1508" w:type="dxa"/>
            <w:shd w:val="clear" w:color="auto" w:fill="FFFFFF" w:themeFill="background1"/>
          </w:tcPr>
          <w:p w14:paraId="24565F04"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9</w:t>
            </w:r>
          </w:p>
        </w:tc>
        <w:tc>
          <w:tcPr>
            <w:tcW w:w="1508" w:type="dxa"/>
            <w:shd w:val="clear" w:color="auto" w:fill="FFFFFF" w:themeFill="background1"/>
          </w:tcPr>
          <w:p w14:paraId="2087E1EA"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0</w:t>
            </w:r>
          </w:p>
        </w:tc>
        <w:tc>
          <w:tcPr>
            <w:tcW w:w="1508" w:type="dxa"/>
            <w:shd w:val="clear" w:color="auto" w:fill="FFFFFF" w:themeFill="background1"/>
          </w:tcPr>
          <w:p w14:paraId="17F29019"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7</w:t>
            </w:r>
          </w:p>
        </w:tc>
        <w:tc>
          <w:tcPr>
            <w:tcW w:w="1122" w:type="dxa"/>
            <w:shd w:val="clear" w:color="auto" w:fill="FFFFFF" w:themeFill="background1"/>
          </w:tcPr>
          <w:p w14:paraId="4F8ECA80"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1</w:t>
            </w:r>
          </w:p>
          <w:p w14:paraId="33FB6BEA" w14:textId="77777777" w:rsidR="0028089F" w:rsidRPr="00BD643C" w:rsidRDefault="0028089F" w:rsidP="00F008E3">
            <w:pPr>
              <w:spacing w:line="360" w:lineRule="auto"/>
              <w:jc w:val="both"/>
              <w:rPr>
                <w:rFonts w:eastAsia="Times New Roman" w:cs="Times New Roman"/>
                <w:color w:val="000000"/>
                <w:szCs w:val="24"/>
              </w:rPr>
            </w:pPr>
          </w:p>
        </w:tc>
      </w:tr>
      <w:tr w:rsidR="0028089F" w:rsidRPr="00BD643C" w14:paraId="41C5A6A3" w14:textId="77777777" w:rsidTr="00D92D96">
        <w:tc>
          <w:tcPr>
            <w:tcW w:w="1867" w:type="dxa"/>
            <w:shd w:val="clear" w:color="auto" w:fill="FFFFFF" w:themeFill="background1"/>
          </w:tcPr>
          <w:p w14:paraId="596CF5E3"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daBoost</w:t>
            </w:r>
          </w:p>
        </w:tc>
        <w:tc>
          <w:tcPr>
            <w:tcW w:w="1508" w:type="dxa"/>
            <w:shd w:val="clear" w:color="auto" w:fill="FFFFFF" w:themeFill="background1"/>
          </w:tcPr>
          <w:p w14:paraId="4421DB8F"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6</w:t>
            </w:r>
          </w:p>
        </w:tc>
        <w:tc>
          <w:tcPr>
            <w:tcW w:w="1508" w:type="dxa"/>
            <w:shd w:val="clear" w:color="auto" w:fill="FFFFFF" w:themeFill="background1"/>
          </w:tcPr>
          <w:p w14:paraId="61F0CB79"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9</w:t>
            </w:r>
          </w:p>
        </w:tc>
        <w:tc>
          <w:tcPr>
            <w:tcW w:w="1508" w:type="dxa"/>
            <w:shd w:val="clear" w:color="auto" w:fill="FFFFFF" w:themeFill="background1"/>
          </w:tcPr>
          <w:p w14:paraId="6DBAC895"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0</w:t>
            </w:r>
          </w:p>
        </w:tc>
        <w:tc>
          <w:tcPr>
            <w:tcW w:w="1508" w:type="dxa"/>
            <w:shd w:val="clear" w:color="auto" w:fill="FFFFFF" w:themeFill="background1"/>
          </w:tcPr>
          <w:p w14:paraId="31ADDDFD"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7</w:t>
            </w:r>
          </w:p>
        </w:tc>
        <w:tc>
          <w:tcPr>
            <w:tcW w:w="1122" w:type="dxa"/>
            <w:shd w:val="clear" w:color="auto" w:fill="FFFFFF" w:themeFill="background1"/>
          </w:tcPr>
          <w:p w14:paraId="7629EF13"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1</w:t>
            </w:r>
          </w:p>
        </w:tc>
      </w:tr>
      <w:tr w:rsidR="0028089F" w:rsidRPr="00BD643C" w14:paraId="2E74D18B" w14:textId="77777777" w:rsidTr="00D92D96">
        <w:tc>
          <w:tcPr>
            <w:tcW w:w="1867" w:type="dxa"/>
            <w:shd w:val="clear" w:color="auto" w:fill="FFFFFF" w:themeFill="background1"/>
          </w:tcPr>
          <w:p w14:paraId="56968312" w14:textId="7795A071"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Bagging</w:t>
            </w:r>
            <w:r w:rsidR="000A7C2C" w:rsidRPr="007207AC">
              <w:rPr>
                <w:rFonts w:cs="Times New Roman"/>
              </w:rPr>
              <w:t xml:space="preserve"> </w:t>
            </w:r>
            <w:r w:rsidR="000A7C2C">
              <w:rPr>
                <w:rFonts w:cs="Times New Roman"/>
              </w:rPr>
              <w:t>(</w:t>
            </w:r>
            <w:r w:rsidR="000A7C2C" w:rsidRPr="007207AC">
              <w:rPr>
                <w:rFonts w:cs="Times New Roman"/>
              </w:rPr>
              <w:t>REPTree</w:t>
            </w:r>
            <w:r w:rsidR="000A7C2C">
              <w:rPr>
                <w:rFonts w:cs="Times New Roman"/>
              </w:rPr>
              <w:t>)</w:t>
            </w:r>
          </w:p>
        </w:tc>
        <w:tc>
          <w:tcPr>
            <w:tcW w:w="1508" w:type="dxa"/>
            <w:shd w:val="clear" w:color="auto" w:fill="FFFFFF" w:themeFill="background1"/>
          </w:tcPr>
          <w:p w14:paraId="672F2ACB"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8</w:t>
            </w:r>
          </w:p>
        </w:tc>
        <w:tc>
          <w:tcPr>
            <w:tcW w:w="1508" w:type="dxa"/>
            <w:shd w:val="clear" w:color="auto" w:fill="FFFFFF" w:themeFill="background1"/>
          </w:tcPr>
          <w:p w14:paraId="1789A51C"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9</w:t>
            </w:r>
          </w:p>
        </w:tc>
        <w:tc>
          <w:tcPr>
            <w:tcW w:w="1508" w:type="dxa"/>
            <w:shd w:val="clear" w:color="auto" w:fill="FFFFFF" w:themeFill="background1"/>
          </w:tcPr>
          <w:p w14:paraId="168FE436"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7</w:t>
            </w:r>
          </w:p>
        </w:tc>
        <w:tc>
          <w:tcPr>
            <w:tcW w:w="1508" w:type="dxa"/>
            <w:shd w:val="clear" w:color="auto" w:fill="FFFFFF" w:themeFill="background1"/>
          </w:tcPr>
          <w:p w14:paraId="2932B892"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3</w:t>
            </w:r>
          </w:p>
        </w:tc>
        <w:tc>
          <w:tcPr>
            <w:tcW w:w="1122" w:type="dxa"/>
            <w:shd w:val="clear" w:color="auto" w:fill="FFFFFF" w:themeFill="background1"/>
          </w:tcPr>
          <w:p w14:paraId="19DF816C"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7</w:t>
            </w:r>
          </w:p>
        </w:tc>
      </w:tr>
      <w:tr w:rsidR="0028089F" w:rsidRPr="00BD643C" w14:paraId="7A3FD51B" w14:textId="77777777" w:rsidTr="00D92D96">
        <w:tc>
          <w:tcPr>
            <w:tcW w:w="1867" w:type="dxa"/>
            <w:shd w:val="clear" w:color="auto" w:fill="FFFFFF" w:themeFill="background1"/>
          </w:tcPr>
          <w:p w14:paraId="52979C02"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Linear Regression</w:t>
            </w:r>
          </w:p>
        </w:tc>
        <w:tc>
          <w:tcPr>
            <w:tcW w:w="1508" w:type="dxa"/>
            <w:shd w:val="clear" w:color="auto" w:fill="FFFFFF" w:themeFill="background1"/>
          </w:tcPr>
          <w:p w14:paraId="1D48E2C1"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9</w:t>
            </w:r>
          </w:p>
        </w:tc>
        <w:tc>
          <w:tcPr>
            <w:tcW w:w="1508" w:type="dxa"/>
            <w:shd w:val="clear" w:color="auto" w:fill="FFFFFF" w:themeFill="background1"/>
          </w:tcPr>
          <w:p w14:paraId="102FBA6B"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8</w:t>
            </w:r>
          </w:p>
        </w:tc>
        <w:tc>
          <w:tcPr>
            <w:tcW w:w="1508" w:type="dxa"/>
            <w:shd w:val="clear" w:color="auto" w:fill="FFFFFF" w:themeFill="background1"/>
          </w:tcPr>
          <w:p w14:paraId="120F461C"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6</w:t>
            </w:r>
          </w:p>
        </w:tc>
        <w:tc>
          <w:tcPr>
            <w:tcW w:w="1508" w:type="dxa"/>
            <w:shd w:val="clear" w:color="auto" w:fill="FFFFFF" w:themeFill="background1"/>
          </w:tcPr>
          <w:p w14:paraId="6F014C3A"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2</w:t>
            </w:r>
          </w:p>
        </w:tc>
        <w:tc>
          <w:tcPr>
            <w:tcW w:w="1122" w:type="dxa"/>
            <w:shd w:val="clear" w:color="auto" w:fill="FFFFFF" w:themeFill="background1"/>
          </w:tcPr>
          <w:p w14:paraId="1FD645C8"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6</w:t>
            </w:r>
          </w:p>
        </w:tc>
      </w:tr>
    </w:tbl>
    <w:p w14:paraId="3BC423E5" w14:textId="2267CB72" w:rsidR="00A53BD3" w:rsidRPr="00BD643C" w:rsidRDefault="00A53BD3" w:rsidP="00F008E3">
      <w:pPr>
        <w:spacing w:line="360" w:lineRule="auto"/>
        <w:jc w:val="both"/>
      </w:pPr>
    </w:p>
    <w:p w14:paraId="1CD792BE" w14:textId="2BE32A33" w:rsidR="00865865" w:rsidRPr="00BD643C" w:rsidRDefault="00865865" w:rsidP="00F008E3">
      <w:pPr>
        <w:pStyle w:val="Heading2"/>
        <w:spacing w:line="360" w:lineRule="auto"/>
        <w:jc w:val="both"/>
        <w:rPr>
          <w:rFonts w:cs="Times New Roman"/>
        </w:rPr>
      </w:pPr>
      <w:bookmarkStart w:id="64" w:name="_Toc525399668"/>
      <w:r w:rsidRPr="00BD643C">
        <w:rPr>
          <w:rFonts w:cs="Times New Roman"/>
        </w:rPr>
        <w:t>4.4</w:t>
      </w:r>
      <w:r w:rsidRPr="00BD643C">
        <w:rPr>
          <w:rFonts w:cs="Times New Roman"/>
        </w:rPr>
        <w:tab/>
        <w:t xml:space="preserve"> Scoreboard</w:t>
      </w:r>
      <w:bookmarkEnd w:id="64"/>
    </w:p>
    <w:p w14:paraId="20FA0946" w14:textId="3947CD09" w:rsidR="001F7B70" w:rsidRDefault="001F7B70" w:rsidP="00F008E3">
      <w:pPr>
        <w:spacing w:line="360" w:lineRule="auto"/>
        <w:jc w:val="both"/>
      </w:pPr>
    </w:p>
    <w:p w14:paraId="1291A093" w14:textId="43FE1EEE" w:rsidR="002C18EF" w:rsidRDefault="002C18EF" w:rsidP="00F008E3">
      <w:pPr>
        <w:spacing w:line="360" w:lineRule="auto"/>
        <w:jc w:val="both"/>
      </w:pPr>
      <w:r>
        <w:t>The column entr</w:t>
      </w:r>
      <w:r w:rsidR="002725D8">
        <w:t>ies are arranged in the following order:</w:t>
      </w:r>
    </w:p>
    <w:p w14:paraId="3D4AAF37" w14:textId="77777777" w:rsidR="00D00528" w:rsidRDefault="00E967CF" w:rsidP="00E3108F">
      <w:pPr>
        <w:pStyle w:val="ListParagraph"/>
        <w:numPr>
          <w:ilvl w:val="1"/>
          <w:numId w:val="39"/>
        </w:numPr>
        <w:spacing w:line="360" w:lineRule="auto"/>
        <w:jc w:val="both"/>
      </w:pPr>
      <w:r>
        <w:t xml:space="preserve">Name of </w:t>
      </w:r>
      <w:r w:rsidR="003E5C29">
        <w:t xml:space="preserve">User </w:t>
      </w:r>
      <w:r>
        <w:t xml:space="preserve">who submitted the </w:t>
      </w:r>
      <w:r w:rsidR="00D77DC4">
        <w:t>entries</w:t>
      </w:r>
    </w:p>
    <w:p w14:paraId="287430FB" w14:textId="77777777" w:rsidR="00D00528" w:rsidRDefault="00E967CF" w:rsidP="00E3108F">
      <w:pPr>
        <w:pStyle w:val="ListParagraph"/>
        <w:numPr>
          <w:ilvl w:val="1"/>
          <w:numId w:val="39"/>
        </w:numPr>
        <w:spacing w:line="360" w:lineRule="auto"/>
        <w:jc w:val="both"/>
      </w:pPr>
      <w:r>
        <w:t xml:space="preserve">Number of </w:t>
      </w:r>
      <w:r w:rsidR="00BF69EA">
        <w:t>s</w:t>
      </w:r>
      <w:r>
        <w:t>ubmissions</w:t>
      </w:r>
    </w:p>
    <w:p w14:paraId="34D459E3" w14:textId="77777777" w:rsidR="00D00528" w:rsidRDefault="00BF69EA" w:rsidP="00E3108F">
      <w:pPr>
        <w:pStyle w:val="ListParagraph"/>
        <w:numPr>
          <w:ilvl w:val="1"/>
          <w:numId w:val="39"/>
        </w:numPr>
        <w:spacing w:line="360" w:lineRule="auto"/>
        <w:jc w:val="both"/>
      </w:pPr>
      <w:r>
        <w:t>Date of last entry</w:t>
      </w:r>
    </w:p>
    <w:p w14:paraId="6A343BD4" w14:textId="77777777" w:rsidR="00D00528" w:rsidRDefault="00BF69EA" w:rsidP="00E3108F">
      <w:pPr>
        <w:pStyle w:val="ListParagraph"/>
        <w:numPr>
          <w:ilvl w:val="1"/>
          <w:numId w:val="39"/>
        </w:numPr>
        <w:spacing w:line="360" w:lineRule="auto"/>
        <w:jc w:val="both"/>
      </w:pPr>
      <w:r>
        <w:t>Team Name</w:t>
      </w:r>
    </w:p>
    <w:p w14:paraId="055597EF" w14:textId="77777777" w:rsidR="00D00528" w:rsidRDefault="00BF69EA" w:rsidP="00E3108F">
      <w:pPr>
        <w:pStyle w:val="ListParagraph"/>
        <w:numPr>
          <w:ilvl w:val="1"/>
          <w:numId w:val="39"/>
        </w:numPr>
        <w:spacing w:line="360" w:lineRule="auto"/>
        <w:jc w:val="both"/>
      </w:pPr>
      <w:r>
        <w:t xml:space="preserve">Average </w:t>
      </w:r>
      <w:r w:rsidR="00890650" w:rsidRPr="00890650">
        <w:t xml:space="preserve">Pearson Correlation Coefficient </w:t>
      </w:r>
      <w:r>
        <w:t>Score for all emotions combined</w:t>
      </w:r>
    </w:p>
    <w:p w14:paraId="199E9531" w14:textId="77777777" w:rsidR="00D00528" w:rsidRDefault="00890650" w:rsidP="00E3108F">
      <w:pPr>
        <w:pStyle w:val="ListParagraph"/>
        <w:numPr>
          <w:ilvl w:val="1"/>
          <w:numId w:val="39"/>
        </w:numPr>
        <w:spacing w:line="360" w:lineRule="auto"/>
        <w:jc w:val="both"/>
      </w:pPr>
      <w:r w:rsidRPr="00890650">
        <w:t xml:space="preserve">Pearson Correlation Coefficient </w:t>
      </w:r>
      <w:r w:rsidR="00BF69EA">
        <w:t>Score for anger</w:t>
      </w:r>
    </w:p>
    <w:p w14:paraId="08BDE09B" w14:textId="77777777" w:rsidR="00D00528" w:rsidRDefault="00890650" w:rsidP="00E3108F">
      <w:pPr>
        <w:pStyle w:val="ListParagraph"/>
        <w:numPr>
          <w:ilvl w:val="1"/>
          <w:numId w:val="39"/>
        </w:numPr>
        <w:spacing w:line="360" w:lineRule="auto"/>
        <w:jc w:val="both"/>
      </w:pPr>
      <w:r w:rsidRPr="00890650">
        <w:t xml:space="preserve">Pearson Correlation Coefficient </w:t>
      </w:r>
      <w:r w:rsidR="00BF69EA">
        <w:t>Score for fear</w:t>
      </w:r>
    </w:p>
    <w:p w14:paraId="604CA927" w14:textId="77777777" w:rsidR="00D00528" w:rsidRDefault="00890650" w:rsidP="00E3108F">
      <w:pPr>
        <w:pStyle w:val="ListParagraph"/>
        <w:numPr>
          <w:ilvl w:val="1"/>
          <w:numId w:val="39"/>
        </w:numPr>
        <w:spacing w:line="360" w:lineRule="auto"/>
        <w:jc w:val="both"/>
      </w:pPr>
      <w:r w:rsidRPr="00890650">
        <w:lastRenderedPageBreak/>
        <w:t xml:space="preserve">Pearson Correlation Coefficient </w:t>
      </w:r>
      <w:r w:rsidR="00BF69EA">
        <w:t>Score for joy</w:t>
      </w:r>
    </w:p>
    <w:p w14:paraId="3F91B86C" w14:textId="3AA8297E" w:rsidR="00BF69EA" w:rsidRDefault="00890650" w:rsidP="00E3108F">
      <w:pPr>
        <w:pStyle w:val="ListParagraph"/>
        <w:numPr>
          <w:ilvl w:val="1"/>
          <w:numId w:val="39"/>
        </w:numPr>
        <w:spacing w:line="360" w:lineRule="auto"/>
        <w:jc w:val="both"/>
      </w:pPr>
      <w:r w:rsidRPr="00890650">
        <w:t xml:space="preserve">Pearson Correlation Coefficient </w:t>
      </w:r>
      <w:r w:rsidR="00BF69EA">
        <w:t>Score for sadness</w:t>
      </w:r>
    </w:p>
    <w:p w14:paraId="14CDA7B3" w14:textId="2F2511A2" w:rsidR="002C18EF" w:rsidRDefault="00BA01F4" w:rsidP="00F008E3">
      <w:pPr>
        <w:spacing w:line="360" w:lineRule="auto"/>
        <w:jc w:val="both"/>
      </w:pPr>
      <w:r>
        <w:t xml:space="preserve">The </w:t>
      </w:r>
      <w:r w:rsidRPr="00BA01F4">
        <w:t>Pearson Correlation Coefficient</w:t>
      </w:r>
      <w:r>
        <w:t xml:space="preserve"> Score is set </w:t>
      </w:r>
      <w:r w:rsidR="006A051F">
        <w:t>from a continuous range of 0 to 1, truncated to three decimal places.</w:t>
      </w:r>
    </w:p>
    <w:p w14:paraId="3C224A18" w14:textId="77777777" w:rsidR="00AD0CC3" w:rsidRPr="00BD643C" w:rsidRDefault="00AD0CC3" w:rsidP="00F008E3">
      <w:pPr>
        <w:spacing w:line="360" w:lineRule="auto"/>
        <w:jc w:val="both"/>
      </w:pPr>
    </w:p>
    <w:p w14:paraId="7A3807F0" w14:textId="21F05090" w:rsidR="00865865" w:rsidRPr="00BD643C" w:rsidRDefault="00865865" w:rsidP="00F008E3">
      <w:pPr>
        <w:pStyle w:val="Heading3"/>
        <w:spacing w:line="360" w:lineRule="auto"/>
        <w:jc w:val="both"/>
      </w:pPr>
      <w:bookmarkStart w:id="65" w:name="_Toc525399669"/>
      <w:r w:rsidRPr="00BD643C">
        <w:t>4.4.1</w:t>
      </w:r>
      <w:r w:rsidRPr="00BD643C">
        <w:tab/>
        <w:t>Baseline Scores by Organisers</w:t>
      </w:r>
      <w:bookmarkEnd w:id="65"/>
    </w:p>
    <w:p w14:paraId="45A091B2" w14:textId="77777777" w:rsidR="001F7B70" w:rsidRPr="00BD643C" w:rsidRDefault="001F7B70" w:rsidP="00F008E3">
      <w:pPr>
        <w:spacing w:line="360" w:lineRule="auto"/>
        <w:jc w:val="both"/>
      </w:pPr>
    </w:p>
    <w:p w14:paraId="27CA85D9" w14:textId="02B9AE3D" w:rsidR="00A46026" w:rsidRPr="00BD643C" w:rsidRDefault="00B22909" w:rsidP="00F008E3">
      <w:pPr>
        <w:spacing w:line="360" w:lineRule="auto"/>
        <w:jc w:val="both"/>
      </w:pPr>
      <w:r w:rsidRPr="00BD643C">
        <w:rPr>
          <w:rFonts w:cs="Times New Roman"/>
          <w:noProof/>
        </w:rPr>
        <mc:AlternateContent>
          <mc:Choice Requires="wps">
            <w:drawing>
              <wp:anchor distT="45720" distB="45720" distL="114300" distR="114300" simplePos="0" relativeHeight="251833344" behindDoc="0" locked="0" layoutInCell="1" allowOverlap="1" wp14:anchorId="3F1A45D7" wp14:editId="38A22605">
                <wp:simplePos x="0" y="0"/>
                <wp:positionH relativeFrom="margin">
                  <wp:align>left</wp:align>
                </wp:positionH>
                <wp:positionV relativeFrom="paragraph">
                  <wp:posOffset>824865</wp:posOffset>
                </wp:positionV>
                <wp:extent cx="5450205" cy="295910"/>
                <wp:effectExtent l="0" t="0" r="0" b="8890"/>
                <wp:wrapTopAndBottom/>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58472809" w14:textId="5FB9954A" w:rsidR="009B22AA" w:rsidRPr="00905CD1" w:rsidRDefault="009B22AA" w:rsidP="00B22909">
                            <w:pPr>
                              <w:rPr>
                                <w:i/>
                                <w:sz w:val="20"/>
                              </w:rPr>
                            </w:pPr>
                            <w:r w:rsidRPr="00905CD1">
                              <w:rPr>
                                <w:i/>
                                <w:sz w:val="20"/>
                              </w:rPr>
                              <w:t xml:space="preserve">Figure </w:t>
                            </w:r>
                            <w:r w:rsidR="00DF2300">
                              <w:rPr>
                                <w:i/>
                                <w:sz w:val="20"/>
                              </w:rPr>
                              <w:t>15</w:t>
                            </w:r>
                            <w:r w:rsidRPr="00905CD1">
                              <w:rPr>
                                <w:i/>
                                <w:sz w:val="20"/>
                              </w:rPr>
                              <w:t xml:space="preserve">. </w:t>
                            </w:r>
                            <w:r>
                              <w:rPr>
                                <w:i/>
                                <w:sz w:val="20"/>
                              </w:rPr>
                              <w:t>Baseline Scores for SemEval 2018 Task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1A45D7" id="_x0000_s1199" type="#_x0000_t202" style="position:absolute;left:0;text-align:left;margin-left:0;margin-top:64.95pt;width:429.15pt;height:23.3pt;z-index:25183334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" stroked="f">
                <v:textbox>
                  <w:txbxContent>
                    <w:p w14:paraId="58472809" w14:textId="5FB9954A" w:rsidR="009B22AA" w:rsidRPr="00905CD1" w:rsidRDefault="009B22AA" w:rsidP="00B22909">
                      <w:pPr>
                        <w:rPr>
                          <w:i/>
                          <w:sz w:val="20"/>
                        </w:rPr>
                      </w:pPr>
                      <w:r w:rsidRPr="00905CD1">
                        <w:rPr>
                          <w:i/>
                          <w:sz w:val="20"/>
                        </w:rPr>
                        <w:t xml:space="preserve">Figure </w:t>
                      </w:r>
                      <w:r w:rsidR="00DF2300">
                        <w:rPr>
                          <w:i/>
                          <w:sz w:val="20"/>
                        </w:rPr>
                        <w:t>15</w:t>
                      </w:r>
                      <w:r w:rsidRPr="00905CD1">
                        <w:rPr>
                          <w:i/>
                          <w:sz w:val="20"/>
                        </w:rPr>
                        <w:t xml:space="preserve">. </w:t>
                      </w:r>
                      <w:r>
                        <w:rPr>
                          <w:i/>
                          <w:sz w:val="20"/>
                        </w:rPr>
                        <w:t>Baseline Scores for SemEval 2018 Task 1</w:t>
                      </w:r>
                    </w:p>
                  </w:txbxContent>
                </v:textbox>
                <w10:wrap type="topAndBottom" anchorx="margin"/>
              </v:shape>
            </w:pict>
          </mc:Fallback>
        </mc:AlternateContent>
      </w:r>
      <w:r w:rsidR="00591D3F" w:rsidRPr="00BD643C">
        <w:rPr>
          <w:noProof/>
        </w:rPr>
        <w:drawing>
          <wp:inline distT="0" distB="0" distL="0" distR="0" wp14:anchorId="13958FB4" wp14:editId="58AE4B1D">
            <wp:extent cx="5731510" cy="707390"/>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707390"/>
                    </a:xfrm>
                    <a:prstGeom prst="rect">
                      <a:avLst/>
                    </a:prstGeom>
                  </pic:spPr>
                </pic:pic>
              </a:graphicData>
            </a:graphic>
          </wp:inline>
        </w:drawing>
      </w:r>
    </w:p>
    <w:p w14:paraId="23497E3A" w14:textId="078DF3F3" w:rsidR="0086202E" w:rsidRDefault="0086202E" w:rsidP="00F008E3">
      <w:pPr>
        <w:spacing w:line="360" w:lineRule="auto"/>
        <w:jc w:val="both"/>
      </w:pPr>
    </w:p>
    <w:p w14:paraId="6BD45757" w14:textId="5BE621B1" w:rsidR="00FA6059" w:rsidRDefault="007415F0" w:rsidP="00F008E3">
      <w:pPr>
        <w:spacing w:line="360" w:lineRule="auto"/>
        <w:jc w:val="both"/>
      </w:pPr>
      <w:r>
        <w:t xml:space="preserve">Figure </w:t>
      </w:r>
      <w:r w:rsidR="00DF2300">
        <w:t>15</w:t>
      </w:r>
      <w:r>
        <w:t xml:space="preserve"> shows the sco</w:t>
      </w:r>
      <w:r w:rsidR="008562FE">
        <w:t>re</w:t>
      </w:r>
      <w:r w:rsidR="006C581D">
        <w:t>s</w:t>
      </w:r>
      <w:r w:rsidR="008562FE">
        <w:t xml:space="preserve"> of the models submitted by the organisers during the pre-evaluation period.</w:t>
      </w:r>
      <w:r w:rsidR="004B149B">
        <w:t xml:space="preserve"> The first column </w:t>
      </w:r>
      <w:r w:rsidR="006C581D">
        <w:t>shows the type of baseline implemented.</w:t>
      </w:r>
    </w:p>
    <w:p w14:paraId="60A54CBC" w14:textId="77777777" w:rsidR="00E56468" w:rsidRPr="00BD643C" w:rsidRDefault="00E56468" w:rsidP="00F008E3">
      <w:pPr>
        <w:spacing w:line="360" w:lineRule="auto"/>
        <w:jc w:val="both"/>
      </w:pPr>
    </w:p>
    <w:p w14:paraId="4FB98442" w14:textId="6372315F" w:rsidR="00591D3F" w:rsidRPr="00BD643C" w:rsidRDefault="00865865" w:rsidP="00F008E3">
      <w:pPr>
        <w:pStyle w:val="Heading3"/>
        <w:spacing w:line="360" w:lineRule="auto"/>
        <w:jc w:val="both"/>
      </w:pPr>
      <w:bookmarkStart w:id="66" w:name="_Toc525399670"/>
      <w:r w:rsidRPr="00BD643C">
        <w:t>4.4.2</w:t>
      </w:r>
      <w:r w:rsidRPr="00BD643C">
        <w:tab/>
        <w:t>Submission Score</w:t>
      </w:r>
      <w:bookmarkEnd w:id="66"/>
    </w:p>
    <w:p w14:paraId="2EDCE9CC" w14:textId="77777777" w:rsidR="00865865" w:rsidRPr="00BD643C" w:rsidRDefault="00865865" w:rsidP="00F008E3">
      <w:pPr>
        <w:spacing w:line="360" w:lineRule="auto"/>
        <w:jc w:val="both"/>
      </w:pPr>
    </w:p>
    <w:p w14:paraId="5BC205CE" w14:textId="094D63C1" w:rsidR="00591D3F" w:rsidRPr="00BD643C" w:rsidRDefault="00D57366" w:rsidP="00F008E3">
      <w:pPr>
        <w:spacing w:line="360" w:lineRule="auto"/>
        <w:jc w:val="both"/>
      </w:pPr>
      <w:r w:rsidRPr="00BD643C">
        <w:rPr>
          <w:rFonts w:cs="Times New Roman"/>
          <w:noProof/>
        </w:rPr>
        <mc:AlternateContent>
          <mc:Choice Requires="wps">
            <w:drawing>
              <wp:anchor distT="45720" distB="45720" distL="114300" distR="114300" simplePos="0" relativeHeight="251835392" behindDoc="0" locked="0" layoutInCell="1" allowOverlap="1" wp14:anchorId="169056BC" wp14:editId="78F89D2E">
                <wp:simplePos x="0" y="0"/>
                <wp:positionH relativeFrom="margin">
                  <wp:align>left</wp:align>
                </wp:positionH>
                <wp:positionV relativeFrom="paragraph">
                  <wp:posOffset>537210</wp:posOffset>
                </wp:positionV>
                <wp:extent cx="5450205" cy="295910"/>
                <wp:effectExtent l="0" t="0" r="0" b="8890"/>
                <wp:wrapTopAndBottom/>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70E24DC1" w14:textId="7D90410A" w:rsidR="009B22AA" w:rsidRPr="00905CD1" w:rsidRDefault="009B22AA" w:rsidP="00D57366">
                            <w:pPr>
                              <w:rPr>
                                <w:i/>
                                <w:sz w:val="20"/>
                              </w:rPr>
                            </w:pPr>
                            <w:r w:rsidRPr="00905CD1">
                              <w:rPr>
                                <w:i/>
                                <w:sz w:val="20"/>
                              </w:rPr>
                              <w:t xml:space="preserve">Figure </w:t>
                            </w:r>
                            <w:r w:rsidR="00DF2300">
                              <w:rPr>
                                <w:i/>
                                <w:sz w:val="20"/>
                              </w:rPr>
                              <w:t>16</w:t>
                            </w:r>
                            <w:r w:rsidRPr="00905CD1">
                              <w:rPr>
                                <w:i/>
                                <w:sz w:val="20"/>
                              </w:rPr>
                              <w:t xml:space="preserve">. </w:t>
                            </w:r>
                            <w:r>
                              <w:rPr>
                                <w:i/>
                                <w:sz w:val="20"/>
                              </w:rPr>
                              <w:t>Personal Score for SemEval 2018 Task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9056BC" id="_x0000_s1200" type="#_x0000_t202" style="position:absolute;left:0;text-align:left;margin-left:0;margin-top:42.3pt;width:429.15pt;height:23.3pt;z-index:2518353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" stroked="f">
                <v:textbox>
                  <w:txbxContent>
                    <w:p w14:paraId="70E24DC1" w14:textId="7D90410A" w:rsidR="009B22AA" w:rsidRPr="00905CD1" w:rsidRDefault="009B22AA" w:rsidP="00D57366">
                      <w:pPr>
                        <w:rPr>
                          <w:i/>
                          <w:sz w:val="20"/>
                        </w:rPr>
                      </w:pPr>
                      <w:r w:rsidRPr="00905CD1">
                        <w:rPr>
                          <w:i/>
                          <w:sz w:val="20"/>
                        </w:rPr>
                        <w:t xml:space="preserve">Figure </w:t>
                      </w:r>
                      <w:r w:rsidR="00DF2300">
                        <w:rPr>
                          <w:i/>
                          <w:sz w:val="20"/>
                        </w:rPr>
                        <w:t>16</w:t>
                      </w:r>
                      <w:r w:rsidRPr="00905CD1">
                        <w:rPr>
                          <w:i/>
                          <w:sz w:val="20"/>
                        </w:rPr>
                        <w:t xml:space="preserve">. </w:t>
                      </w:r>
                      <w:r>
                        <w:rPr>
                          <w:i/>
                          <w:sz w:val="20"/>
                        </w:rPr>
                        <w:t>Personal Score for SemEval 2018 Task 1</w:t>
                      </w:r>
                    </w:p>
                  </w:txbxContent>
                </v:textbox>
                <w10:wrap type="topAndBottom" anchorx="margin"/>
              </v:shape>
            </w:pict>
          </mc:Fallback>
        </mc:AlternateContent>
      </w:r>
      <w:r w:rsidR="00591D3F" w:rsidRPr="00BD643C">
        <w:rPr>
          <w:noProof/>
        </w:rPr>
        <w:drawing>
          <wp:inline distT="0" distB="0" distL="0" distR="0" wp14:anchorId="56B27ADD" wp14:editId="2CFE08C6">
            <wp:extent cx="5731510" cy="412115"/>
            <wp:effectExtent l="0" t="0" r="254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412115"/>
                    </a:xfrm>
                    <a:prstGeom prst="rect">
                      <a:avLst/>
                    </a:prstGeom>
                  </pic:spPr>
                </pic:pic>
              </a:graphicData>
            </a:graphic>
          </wp:inline>
        </w:drawing>
      </w:r>
    </w:p>
    <w:p w14:paraId="2702383B" w14:textId="0AE188E5" w:rsidR="00591D3F" w:rsidRPr="00BD643C" w:rsidRDefault="00591D3F" w:rsidP="00F008E3">
      <w:pPr>
        <w:spacing w:line="360" w:lineRule="auto"/>
        <w:jc w:val="both"/>
      </w:pPr>
    </w:p>
    <w:p w14:paraId="4E15AF98" w14:textId="2BE70B5A" w:rsidR="0086202E" w:rsidRPr="00BD643C" w:rsidRDefault="006C581D" w:rsidP="00F008E3">
      <w:pPr>
        <w:spacing w:line="360" w:lineRule="auto"/>
        <w:jc w:val="both"/>
      </w:pPr>
      <w:r>
        <w:rPr>
          <w:rFonts w:cs="Times New Roman"/>
        </w:rPr>
        <w:t xml:space="preserve">Figure </w:t>
      </w:r>
      <w:r w:rsidR="00DF2300">
        <w:rPr>
          <w:rFonts w:cs="Times New Roman"/>
        </w:rPr>
        <w:t>16</w:t>
      </w:r>
      <w:r>
        <w:rPr>
          <w:rFonts w:cs="Times New Roman"/>
        </w:rPr>
        <w:t xml:space="preserve"> shows the score that was achieved </w:t>
      </w:r>
      <w:r w:rsidR="00895E4E">
        <w:rPr>
          <w:rFonts w:cs="Times New Roman"/>
        </w:rPr>
        <w:t>by the author using the hybrid approach.</w:t>
      </w:r>
    </w:p>
    <w:p w14:paraId="3E4EFCBC" w14:textId="77777777" w:rsidR="0086202E" w:rsidRPr="00BD643C" w:rsidRDefault="0086202E" w:rsidP="00F008E3">
      <w:pPr>
        <w:spacing w:line="360" w:lineRule="auto"/>
        <w:jc w:val="both"/>
      </w:pPr>
    </w:p>
    <w:p w14:paraId="1EFA5F19" w14:textId="77777777" w:rsidR="00AD0CC3" w:rsidRDefault="00AD0CC3">
      <w:pPr>
        <w:rPr>
          <w:rFonts w:eastAsiaTheme="majorEastAsia" w:cstheme="majorBidi"/>
          <w:b/>
          <w:color w:val="000000" w:themeColor="text1"/>
          <w:sz w:val="28"/>
          <w:szCs w:val="24"/>
        </w:rPr>
      </w:pPr>
      <w:r>
        <w:br w:type="page"/>
      </w:r>
    </w:p>
    <w:p w14:paraId="189D6B2C" w14:textId="0A81572F" w:rsidR="00865865" w:rsidRPr="00BD643C" w:rsidRDefault="00865865" w:rsidP="00F008E3">
      <w:pPr>
        <w:pStyle w:val="Heading3"/>
        <w:spacing w:line="360" w:lineRule="auto"/>
        <w:jc w:val="both"/>
      </w:pPr>
      <w:bookmarkStart w:id="67" w:name="_Toc525399671"/>
      <w:r w:rsidRPr="00BD643C">
        <w:lastRenderedPageBreak/>
        <w:t>4.4.3</w:t>
      </w:r>
      <w:r w:rsidRPr="00BD643C">
        <w:tab/>
        <w:t>Top Scorers</w:t>
      </w:r>
      <w:bookmarkEnd w:id="67"/>
    </w:p>
    <w:p w14:paraId="1933DC41" w14:textId="355B7FCF" w:rsidR="00591D3F" w:rsidRPr="00BD643C" w:rsidRDefault="00591D3F" w:rsidP="00F008E3">
      <w:pPr>
        <w:spacing w:line="360" w:lineRule="auto"/>
        <w:jc w:val="both"/>
      </w:pPr>
    </w:p>
    <w:p w14:paraId="1243062A" w14:textId="04AACE55" w:rsidR="00591D3F" w:rsidRPr="00BD643C" w:rsidRDefault="00D57366" w:rsidP="00F008E3">
      <w:pPr>
        <w:spacing w:line="360" w:lineRule="auto"/>
        <w:jc w:val="both"/>
      </w:pPr>
      <w:r w:rsidRPr="00BD643C">
        <w:rPr>
          <w:rFonts w:cs="Times New Roman"/>
          <w:noProof/>
        </w:rPr>
        <mc:AlternateContent>
          <mc:Choice Requires="wps">
            <w:drawing>
              <wp:anchor distT="45720" distB="45720" distL="114300" distR="114300" simplePos="0" relativeHeight="251837440" behindDoc="0" locked="0" layoutInCell="1" allowOverlap="1" wp14:anchorId="24D50803" wp14:editId="27BA3A85">
                <wp:simplePos x="0" y="0"/>
                <wp:positionH relativeFrom="margin">
                  <wp:align>left</wp:align>
                </wp:positionH>
                <wp:positionV relativeFrom="paragraph">
                  <wp:posOffset>1092835</wp:posOffset>
                </wp:positionV>
                <wp:extent cx="5450205" cy="295910"/>
                <wp:effectExtent l="0" t="0" r="0" b="8890"/>
                <wp:wrapTopAndBottom/>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4934FEDB" w14:textId="1B736C29" w:rsidR="009B22AA" w:rsidRPr="00905CD1" w:rsidRDefault="009B22AA" w:rsidP="00D57366">
                            <w:pPr>
                              <w:rPr>
                                <w:i/>
                                <w:sz w:val="20"/>
                              </w:rPr>
                            </w:pPr>
                            <w:r w:rsidRPr="00905CD1">
                              <w:rPr>
                                <w:i/>
                                <w:sz w:val="20"/>
                              </w:rPr>
                              <w:t>Figure</w:t>
                            </w:r>
                            <w:r w:rsidR="00DF2300">
                              <w:rPr>
                                <w:i/>
                                <w:sz w:val="20"/>
                              </w:rPr>
                              <w:t xml:space="preserve"> 17</w:t>
                            </w:r>
                            <w:r w:rsidRPr="00905CD1">
                              <w:rPr>
                                <w:i/>
                                <w:sz w:val="20"/>
                              </w:rPr>
                              <w:t xml:space="preserve">. </w:t>
                            </w:r>
                            <w:r>
                              <w:rPr>
                                <w:i/>
                                <w:sz w:val="20"/>
                              </w:rPr>
                              <w:t>Top 3 Scores for SemEval 2018 Task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D50803" id="_x0000_s1201" type="#_x0000_t202" style="position:absolute;left:0;text-align:left;margin-left:0;margin-top:86.05pt;width:429.15pt;height:23.3pt;z-index:2518374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" stroked="f">
                <v:textbox>
                  <w:txbxContent>
                    <w:p w14:paraId="4934FEDB" w14:textId="1B736C29" w:rsidR="009B22AA" w:rsidRPr="00905CD1" w:rsidRDefault="009B22AA" w:rsidP="00D57366">
                      <w:pPr>
                        <w:rPr>
                          <w:i/>
                          <w:sz w:val="20"/>
                        </w:rPr>
                      </w:pPr>
                      <w:r w:rsidRPr="00905CD1">
                        <w:rPr>
                          <w:i/>
                          <w:sz w:val="20"/>
                        </w:rPr>
                        <w:t>Figure</w:t>
                      </w:r>
                      <w:r w:rsidR="00DF2300">
                        <w:rPr>
                          <w:i/>
                          <w:sz w:val="20"/>
                        </w:rPr>
                        <w:t xml:space="preserve"> 17</w:t>
                      </w:r>
                      <w:r w:rsidRPr="00905CD1">
                        <w:rPr>
                          <w:i/>
                          <w:sz w:val="20"/>
                        </w:rPr>
                        <w:t xml:space="preserve">. </w:t>
                      </w:r>
                      <w:r>
                        <w:rPr>
                          <w:i/>
                          <w:sz w:val="20"/>
                        </w:rPr>
                        <w:t>Top 3 Scores for SemEval 2018 Task 1</w:t>
                      </w:r>
                    </w:p>
                  </w:txbxContent>
                </v:textbox>
                <w10:wrap type="topAndBottom" anchorx="margin"/>
              </v:shape>
            </w:pict>
          </mc:Fallback>
        </mc:AlternateContent>
      </w:r>
      <w:r w:rsidR="00591D3F" w:rsidRPr="00BD643C">
        <w:rPr>
          <w:noProof/>
        </w:rPr>
        <w:drawing>
          <wp:inline distT="0" distB="0" distL="0" distR="0" wp14:anchorId="6E3331B4" wp14:editId="05726D1D">
            <wp:extent cx="5731510" cy="905510"/>
            <wp:effectExtent l="0" t="0" r="254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905510"/>
                    </a:xfrm>
                    <a:prstGeom prst="rect">
                      <a:avLst/>
                    </a:prstGeom>
                  </pic:spPr>
                </pic:pic>
              </a:graphicData>
            </a:graphic>
          </wp:inline>
        </w:drawing>
      </w:r>
    </w:p>
    <w:p w14:paraId="7BA3640A" w14:textId="1E10C6E4" w:rsidR="00591D3F" w:rsidRPr="00BD643C" w:rsidRDefault="00591D3F" w:rsidP="00F008E3">
      <w:pPr>
        <w:spacing w:line="360" w:lineRule="auto"/>
        <w:jc w:val="both"/>
      </w:pPr>
    </w:p>
    <w:p w14:paraId="1EDFCDCD" w14:textId="196D0380" w:rsidR="00984E86" w:rsidRDefault="00895E4E" w:rsidP="00F008E3">
      <w:pPr>
        <w:spacing w:line="360" w:lineRule="auto"/>
        <w:jc w:val="both"/>
        <w:rPr>
          <w:rFonts w:cs="Times New Roman"/>
        </w:rPr>
      </w:pPr>
      <w:r>
        <w:rPr>
          <w:rFonts w:cs="Times New Roman"/>
        </w:rPr>
        <w:t xml:space="preserve">Figure </w:t>
      </w:r>
      <w:r w:rsidR="00DF2300">
        <w:rPr>
          <w:rFonts w:cs="Times New Roman"/>
        </w:rPr>
        <w:t>17</w:t>
      </w:r>
      <w:r>
        <w:rPr>
          <w:rFonts w:cs="Times New Roman"/>
        </w:rPr>
        <w:t xml:space="preserve"> shows the top </w:t>
      </w:r>
      <w:r w:rsidR="00F17080">
        <w:rPr>
          <w:rFonts w:cs="Times New Roman"/>
        </w:rPr>
        <w:t xml:space="preserve">three </w:t>
      </w:r>
      <w:r>
        <w:rPr>
          <w:rFonts w:cs="Times New Roman"/>
        </w:rPr>
        <w:t>scorers for</w:t>
      </w:r>
      <w:r w:rsidR="0073141A" w:rsidRPr="0073141A">
        <w:rPr>
          <w:rFonts w:cs="Times New Roman"/>
        </w:rPr>
        <w:t xml:space="preserve"> SemEval 2018 Task 1</w:t>
      </w:r>
      <w:r w:rsidR="0073141A">
        <w:rPr>
          <w:rFonts w:cs="Times New Roman"/>
        </w:rPr>
        <w:t>.</w:t>
      </w:r>
    </w:p>
    <w:p w14:paraId="245738C6" w14:textId="77777777" w:rsidR="00FA1A17" w:rsidRPr="00C824C4" w:rsidRDefault="00FA1A17" w:rsidP="00F008E3">
      <w:pPr>
        <w:spacing w:line="360" w:lineRule="auto"/>
        <w:jc w:val="both"/>
        <w:rPr>
          <w:rFonts w:eastAsiaTheme="majorEastAsia" w:cs="Times New Roman"/>
          <w:color w:val="2E74B5" w:themeColor="accent1" w:themeShade="BF"/>
        </w:rPr>
      </w:pPr>
    </w:p>
    <w:p w14:paraId="2019AFFE" w14:textId="4295B6D7" w:rsidR="00CC0362" w:rsidRPr="00BD643C" w:rsidRDefault="00CC0362" w:rsidP="00F008E3">
      <w:pPr>
        <w:pStyle w:val="Heading3"/>
        <w:spacing w:line="360" w:lineRule="auto"/>
        <w:jc w:val="both"/>
      </w:pPr>
      <w:bookmarkStart w:id="68" w:name="_Toc525399672"/>
      <w:r w:rsidRPr="00BD643C">
        <w:t>4.4.3</w:t>
      </w:r>
      <w:r w:rsidRPr="00BD643C">
        <w:tab/>
        <w:t>Evaluation of top scorers</w:t>
      </w:r>
      <w:bookmarkEnd w:id="68"/>
    </w:p>
    <w:p w14:paraId="07C1111E" w14:textId="2C218048" w:rsidR="00C159A8" w:rsidRDefault="00C159A8" w:rsidP="00F008E3">
      <w:pPr>
        <w:spacing w:line="360" w:lineRule="auto"/>
        <w:jc w:val="both"/>
      </w:pPr>
    </w:p>
    <w:p w14:paraId="0BA6E9CA" w14:textId="30FAB7A4" w:rsidR="003317CC" w:rsidRDefault="001C7F37" w:rsidP="00651F7F">
      <w:pPr>
        <w:spacing w:line="360" w:lineRule="auto"/>
        <w:jc w:val="both"/>
      </w:pPr>
      <w:r>
        <w:rPr>
          <w:rFonts w:cs="Times New Roman"/>
        </w:rPr>
        <w:t>Taking</w:t>
      </w:r>
      <w:r w:rsidR="00B325B1">
        <w:rPr>
          <w:rFonts w:cs="Times New Roman"/>
        </w:rPr>
        <w:t xml:space="preserve"> only into consideration the participants who scored better than the submitted result by </w:t>
      </w:r>
      <w:r w:rsidR="0097414C">
        <w:rPr>
          <w:rFonts w:cs="Times New Roman"/>
        </w:rPr>
        <w:t>the author</w:t>
      </w:r>
      <w:r w:rsidR="0078078C">
        <w:rPr>
          <w:rFonts w:cs="Times New Roman"/>
        </w:rPr>
        <w:t xml:space="preserve">, all but </w:t>
      </w:r>
      <w:r>
        <w:rPr>
          <w:rFonts w:cs="Times New Roman"/>
        </w:rPr>
        <w:t xml:space="preserve">one </w:t>
      </w:r>
      <w:r w:rsidR="0026235C">
        <w:rPr>
          <w:rFonts w:cs="Times New Roman"/>
        </w:rPr>
        <w:t>- namely</w:t>
      </w:r>
      <w:r w:rsidR="0078078C">
        <w:rPr>
          <w:rFonts w:cs="Times New Roman"/>
        </w:rPr>
        <w:t xml:space="preserve"> </w:t>
      </w:r>
      <w:r w:rsidR="0078078C" w:rsidRPr="0078078C">
        <w:rPr>
          <w:rFonts w:cs="Times New Roman"/>
        </w:rPr>
        <w:t>Dmitry and Lidia</w:t>
      </w:r>
      <w:r w:rsidR="0078078C">
        <w:rPr>
          <w:rFonts w:cs="Times New Roman"/>
        </w:rPr>
        <w:t xml:space="preserve">, attempted the </w:t>
      </w:r>
      <w:r w:rsidR="00651F7F">
        <w:rPr>
          <w:rFonts w:cs="Times New Roman"/>
        </w:rPr>
        <w:t xml:space="preserve">task using different </w:t>
      </w:r>
      <w:r w:rsidR="00651F7F" w:rsidRPr="00651F7F">
        <w:rPr>
          <w:rFonts w:cs="Times New Roman"/>
        </w:rPr>
        <w:t>deep learning methods which are CNN, Bidirectional LSTM (BLSTM), LSTMCNN and a CNN-based Attention model (CA)</w:t>
      </w:r>
      <w:r w:rsidR="00651F7F">
        <w:rPr>
          <w:rFonts w:cs="Times New Roman"/>
        </w:rPr>
        <w:t xml:space="preserve">. </w:t>
      </w:r>
      <w:r w:rsidR="0026235C">
        <w:rPr>
          <w:rFonts w:cs="Times New Roman"/>
        </w:rPr>
        <w:t xml:space="preserve">The team headed by Dmitry and Lidia </w:t>
      </w:r>
      <w:r w:rsidR="00AD45BC">
        <w:rPr>
          <w:rFonts w:cs="Times New Roman"/>
        </w:rPr>
        <w:t>is</w:t>
      </w:r>
      <w:r w:rsidR="00E85FA7">
        <w:rPr>
          <w:rFonts w:cs="Times New Roman"/>
        </w:rPr>
        <w:t xml:space="preserve"> currently</w:t>
      </w:r>
      <w:r w:rsidR="0026235C">
        <w:rPr>
          <w:rFonts w:cs="Times New Roman"/>
        </w:rPr>
        <w:t xml:space="preserve"> the only team that attempted the task wi</w:t>
      </w:r>
      <w:r w:rsidR="007E5690">
        <w:rPr>
          <w:rFonts w:cs="Times New Roman"/>
        </w:rPr>
        <w:t xml:space="preserve">thout any implementation of deep learning methods and only used the combination of </w:t>
      </w:r>
      <w:r w:rsidR="007E5690">
        <w:t xml:space="preserve">manually compelled sentiment lexicons </w:t>
      </w:r>
      <w:r w:rsidR="00C624C5">
        <w:t xml:space="preserve">with </w:t>
      </w:r>
      <w:r w:rsidR="007E5690">
        <w:t>word embeddings.</w:t>
      </w:r>
      <w:r w:rsidR="00442EFC">
        <w:t xml:space="preserve"> The ranking</w:t>
      </w:r>
      <w:r w:rsidR="00A82AC2">
        <w:t xml:space="preserve"> for </w:t>
      </w:r>
      <w:r w:rsidR="00A82AC2" w:rsidRPr="0078078C">
        <w:rPr>
          <w:rFonts w:cs="Times New Roman"/>
        </w:rPr>
        <w:t>Dmitry and Lidia</w:t>
      </w:r>
      <w:r w:rsidR="00442EFC">
        <w:t xml:space="preserve"> </w:t>
      </w:r>
      <w:r w:rsidR="00E85FA7">
        <w:t>is</w:t>
      </w:r>
      <w:r w:rsidR="00442EFC">
        <w:t xml:space="preserve"> </w:t>
      </w:r>
      <w:r w:rsidR="00E85FA7">
        <w:t>ranked 1 position higher</w:t>
      </w:r>
      <w:r w:rsidR="00A82AC2">
        <w:t xml:space="preserve"> than the author’s submitted result. </w:t>
      </w:r>
    </w:p>
    <w:p w14:paraId="74960AF1" w14:textId="4D50916B" w:rsidR="009E112B" w:rsidRDefault="00A82AC2" w:rsidP="00651F7F">
      <w:pPr>
        <w:spacing w:line="360" w:lineRule="auto"/>
        <w:jc w:val="both"/>
      </w:pPr>
      <w:r>
        <w:t>Th</w:t>
      </w:r>
      <w:r w:rsidR="0097414C">
        <w:t>e above</w:t>
      </w:r>
      <w:r w:rsidR="00C624C5">
        <w:t xml:space="preserve"> scenario demonstrate</w:t>
      </w:r>
      <w:r w:rsidR="00C179C4">
        <w:t>s</w:t>
      </w:r>
      <w:r w:rsidR="00C624C5">
        <w:t xml:space="preserve"> that deep learning techniques </w:t>
      </w:r>
      <w:r w:rsidR="00C179C4">
        <w:t>are</w:t>
      </w:r>
      <w:r w:rsidR="00C624C5">
        <w:t xml:space="preserve"> more favoured </w:t>
      </w:r>
      <w:r w:rsidR="00FC243F">
        <w:t xml:space="preserve">and scored better </w:t>
      </w:r>
      <w:r w:rsidR="00C624C5">
        <w:t>in the SemEval2018 Competition Task</w:t>
      </w:r>
      <w:r w:rsidR="00421794">
        <w:t xml:space="preserve"> 1 – Affect in Tweets, as compared to a similar competition task in SemEval2017 where </w:t>
      </w:r>
      <w:r w:rsidR="001B5859">
        <w:t>not many participants utilised deep learning methodology in their experiments.</w:t>
      </w:r>
      <w:r w:rsidR="00FC243F">
        <w:t xml:space="preserve"> </w:t>
      </w:r>
    </w:p>
    <w:p w14:paraId="647CF98E" w14:textId="36744C4C" w:rsidR="00C00176" w:rsidRPr="00442EFC" w:rsidRDefault="009E112B" w:rsidP="00651F7F">
      <w:pPr>
        <w:spacing w:line="360" w:lineRule="auto"/>
        <w:jc w:val="both"/>
      </w:pPr>
      <w:r>
        <w:rPr>
          <w:rFonts w:cs="Times New Roman"/>
        </w:rPr>
        <w:t xml:space="preserve">Team </w:t>
      </w:r>
      <w:r w:rsidRPr="0078078C">
        <w:rPr>
          <w:rFonts w:cs="Times New Roman"/>
        </w:rPr>
        <w:t>Dmitry and Lidia</w:t>
      </w:r>
      <w:r>
        <w:rPr>
          <w:rFonts w:cs="Times New Roman"/>
        </w:rPr>
        <w:t xml:space="preserve"> </w:t>
      </w:r>
      <w:r w:rsidR="00F52031">
        <w:rPr>
          <w:rFonts w:cs="Times New Roman"/>
        </w:rPr>
        <w:t>had a similar setup as what the author h</w:t>
      </w:r>
      <w:r w:rsidR="00C179C4">
        <w:rPr>
          <w:rFonts w:cs="Times New Roman"/>
        </w:rPr>
        <w:t>as</w:t>
      </w:r>
      <w:r w:rsidR="00F52031">
        <w:rPr>
          <w:rFonts w:cs="Times New Roman"/>
        </w:rPr>
        <w:t xml:space="preserve"> proposed, using the combinations of word embeddings and </w:t>
      </w:r>
      <w:r w:rsidR="00923D2D">
        <w:rPr>
          <w:rFonts w:cs="Times New Roman"/>
        </w:rPr>
        <w:t xml:space="preserve">lexicon features, coupled with a learning-based algorithm. The difference between the implementation was the type of lexicons selected as well as the </w:t>
      </w:r>
      <w:r w:rsidR="00804C2E">
        <w:rPr>
          <w:rFonts w:cs="Times New Roman"/>
        </w:rPr>
        <w:t>type of word embeddings used. For the learning-based classifier, the team implemented the</w:t>
      </w:r>
      <w:r w:rsidR="009559A1" w:rsidRPr="009559A1">
        <w:rPr>
          <w:rFonts w:cs="Times New Roman"/>
        </w:rPr>
        <w:t xml:space="preserve"> Gradient Boosting Regressor </w:t>
      </w:r>
      <w:r w:rsidR="009559A1">
        <w:rPr>
          <w:rFonts w:cs="Times New Roman"/>
        </w:rPr>
        <w:t xml:space="preserve">which </w:t>
      </w:r>
      <w:r w:rsidR="00D000B1">
        <w:rPr>
          <w:rFonts w:cs="Times New Roman"/>
        </w:rPr>
        <w:t>came in second out of the</w:t>
      </w:r>
      <w:r w:rsidR="00C824C4">
        <w:rPr>
          <w:rFonts w:cs="Times New Roman"/>
        </w:rPr>
        <w:t xml:space="preserve"> learning algorithms that was </w:t>
      </w:r>
      <w:r w:rsidR="00D000B1">
        <w:rPr>
          <w:rFonts w:cs="Times New Roman"/>
        </w:rPr>
        <w:t>proposed</w:t>
      </w:r>
      <w:r w:rsidR="00C824C4">
        <w:rPr>
          <w:rFonts w:cs="Times New Roman"/>
        </w:rPr>
        <w:t xml:space="preserve"> to be implemented in the</w:t>
      </w:r>
      <w:r w:rsidR="00D000B1">
        <w:rPr>
          <w:rFonts w:cs="Times New Roman"/>
        </w:rPr>
        <w:t xml:space="preserve"> experiments.</w:t>
      </w:r>
      <w:r w:rsidR="00C00176">
        <w:rPr>
          <w:rFonts w:cs="Times New Roman"/>
        </w:rPr>
        <w:br w:type="page"/>
      </w:r>
    </w:p>
    <w:p w14:paraId="62240587" w14:textId="318F60AF" w:rsidR="00A356FB" w:rsidRPr="00BD643C" w:rsidRDefault="00A356FB" w:rsidP="00F008E3">
      <w:pPr>
        <w:pStyle w:val="Title"/>
        <w:spacing w:line="360" w:lineRule="auto"/>
        <w:jc w:val="both"/>
        <w:rPr>
          <w:rFonts w:ascii="Verdana" w:hAnsi="Verdana" w:cs="Times New Roman"/>
        </w:rPr>
      </w:pPr>
      <w:r w:rsidRPr="00BD643C">
        <w:rPr>
          <w:rFonts w:ascii="Verdana" w:hAnsi="Verdana" w:cs="Times New Roman"/>
        </w:rPr>
        <w:lastRenderedPageBreak/>
        <w:t>Chapter 5</w:t>
      </w:r>
    </w:p>
    <w:p w14:paraId="1AF4FFF6" w14:textId="77777777" w:rsidR="00A356FB" w:rsidRPr="00BD643C" w:rsidRDefault="00A356FB" w:rsidP="00F008E3">
      <w:pPr>
        <w:spacing w:line="360" w:lineRule="auto"/>
        <w:jc w:val="both"/>
      </w:pPr>
    </w:p>
    <w:p w14:paraId="232AD746" w14:textId="74A12A35" w:rsidR="00A356FB" w:rsidRPr="00BD643C" w:rsidRDefault="00A356FB" w:rsidP="0017040C">
      <w:pPr>
        <w:pStyle w:val="Heading1"/>
        <w:numPr>
          <w:ilvl w:val="0"/>
          <w:numId w:val="0"/>
        </w:numPr>
      </w:pPr>
      <w:bookmarkStart w:id="69" w:name="_Toc525399673"/>
      <w:r w:rsidRPr="00BD643C">
        <w:t>Discussion</w:t>
      </w:r>
      <w:bookmarkEnd w:id="69"/>
    </w:p>
    <w:p w14:paraId="65DD1841" w14:textId="77777777" w:rsidR="009C2D59" w:rsidRPr="00BD643C" w:rsidRDefault="009C2D59" w:rsidP="00F008E3">
      <w:pPr>
        <w:spacing w:line="360" w:lineRule="auto"/>
        <w:jc w:val="both"/>
      </w:pPr>
    </w:p>
    <w:p w14:paraId="160D285F" w14:textId="6214C57C" w:rsidR="00C64D1D" w:rsidRDefault="00C64D1D" w:rsidP="00C64D1D">
      <w:pPr>
        <w:pStyle w:val="Heading2"/>
        <w:numPr>
          <w:ilvl w:val="1"/>
          <w:numId w:val="32"/>
        </w:numPr>
        <w:spacing w:line="360" w:lineRule="auto"/>
        <w:jc w:val="both"/>
        <w:rPr>
          <w:rFonts w:cs="Times New Roman"/>
        </w:rPr>
      </w:pPr>
      <w:bookmarkStart w:id="70" w:name="_Toc525399674"/>
      <w:r>
        <w:rPr>
          <w:rFonts w:cs="Times New Roman"/>
        </w:rPr>
        <w:t>Lexicon Resources</w:t>
      </w:r>
      <w:bookmarkEnd w:id="70"/>
    </w:p>
    <w:p w14:paraId="51E90774" w14:textId="77777777" w:rsidR="00C64D1D" w:rsidRPr="00C64D1D" w:rsidRDefault="00C64D1D" w:rsidP="00C64D1D"/>
    <w:p w14:paraId="79549C36" w14:textId="612EF2A7" w:rsidR="00C64D1D" w:rsidRPr="00BD643C" w:rsidRDefault="00C64D1D" w:rsidP="00C64D1D">
      <w:pPr>
        <w:spacing w:line="360" w:lineRule="auto"/>
        <w:jc w:val="both"/>
        <w:rPr>
          <w:rFonts w:cs="Times New Roman"/>
        </w:rPr>
      </w:pPr>
      <w:r w:rsidRPr="00BD643C">
        <w:rPr>
          <w:rFonts w:cs="Times New Roman"/>
        </w:rPr>
        <w:t xml:space="preserve">From </w:t>
      </w:r>
      <w:r>
        <w:rPr>
          <w:rFonts w:cs="Times New Roman"/>
        </w:rPr>
        <w:t xml:space="preserve">Figure </w:t>
      </w:r>
      <w:r w:rsidR="00DF2300">
        <w:rPr>
          <w:rFonts w:cs="Times New Roman"/>
        </w:rPr>
        <w:t>11</w:t>
      </w:r>
      <w:r w:rsidRPr="00BD643C">
        <w:rPr>
          <w:rFonts w:cs="Times New Roman"/>
        </w:rPr>
        <w:t xml:space="preserve">, </w:t>
      </w:r>
      <w:r>
        <w:rPr>
          <w:rFonts w:cs="Times New Roman"/>
        </w:rPr>
        <w:t>it can be deduced</w:t>
      </w:r>
      <w:r w:rsidRPr="00BD643C">
        <w:rPr>
          <w:rFonts w:cs="Times New Roman"/>
        </w:rPr>
        <w:t xml:space="preserve"> that using lexicon resources alone provides poor </w:t>
      </w:r>
      <w:r w:rsidR="00C824C4">
        <w:rPr>
          <w:rFonts w:cs="Times New Roman"/>
        </w:rPr>
        <w:t>accuracy</w:t>
      </w:r>
      <w:r w:rsidRPr="00BD643C">
        <w:rPr>
          <w:rFonts w:cs="Times New Roman"/>
        </w:rPr>
        <w:t xml:space="preserve"> of results, with none of the lexicon resources providing a minimum average of 0.5 out of 1. As mentioned in the previous sections, the quality of content in the lexicon resource itself plays a big role in the prediction model of a lexicon-based approach. If the word extracted from the target text is found in the lexicon, the sentiment score of that word in added to the total sentiment score of the text.</w:t>
      </w:r>
    </w:p>
    <w:p w14:paraId="3DF9A9E5" w14:textId="77777777" w:rsidR="00C64D1D" w:rsidRPr="00BD643C" w:rsidRDefault="00C64D1D" w:rsidP="00C64D1D">
      <w:pPr>
        <w:spacing w:line="360" w:lineRule="auto"/>
        <w:jc w:val="both"/>
        <w:rPr>
          <w:rFonts w:cs="Times New Roman"/>
        </w:rPr>
      </w:pPr>
      <w:r w:rsidRPr="00BD643C">
        <w:rPr>
          <w:rFonts w:cs="Times New Roman"/>
        </w:rPr>
        <w:t>For example:</w:t>
      </w:r>
    </w:p>
    <w:p w14:paraId="2DF78DC9" w14:textId="77777777" w:rsidR="00C64D1D" w:rsidRPr="00BD643C" w:rsidRDefault="00C64D1D" w:rsidP="00C64D1D">
      <w:pPr>
        <w:spacing w:line="360" w:lineRule="auto"/>
        <w:jc w:val="both"/>
        <w:rPr>
          <w:rFonts w:cs="Times New Roman"/>
        </w:rPr>
      </w:pPr>
      <w:r w:rsidRPr="00BD643C">
        <w:rPr>
          <w:rFonts w:cs="Times New Roman"/>
        </w:rPr>
        <w:t xml:space="preserve">@PageShhh1 I know you mean well </w:t>
      </w:r>
      <w:r w:rsidRPr="00BD643C">
        <w:t>[-0.22]</w:t>
      </w:r>
      <w:r w:rsidRPr="00BD643C">
        <w:rPr>
          <w:rFonts w:cs="Times New Roman"/>
        </w:rPr>
        <w:t>, but I\"m offended</w:t>
      </w:r>
      <w:r w:rsidRPr="00BD643C">
        <w:t xml:space="preserve"> [+0.92]</w:t>
      </w:r>
      <w:r w:rsidRPr="00BD643C">
        <w:rPr>
          <w:rFonts w:cs="Times New Roman"/>
        </w:rPr>
        <w:t xml:space="preserve">. Prick </w:t>
      </w:r>
      <w:r w:rsidRPr="00BD643C">
        <w:t>[+0.32]</w:t>
      </w:r>
      <w:r w:rsidRPr="00BD643C">
        <w:rPr>
          <w:rFonts w:cs="Times New Roman"/>
        </w:rPr>
        <w:t>.</w:t>
      </w:r>
    </w:p>
    <w:p w14:paraId="0D071876" w14:textId="77777777" w:rsidR="00C64D1D" w:rsidRPr="00BD643C" w:rsidRDefault="00C64D1D" w:rsidP="00C64D1D">
      <w:pPr>
        <w:spacing w:line="360" w:lineRule="auto"/>
        <w:jc w:val="both"/>
        <w:rPr>
          <w:rFonts w:cs="Times New Roman"/>
        </w:rPr>
      </w:pPr>
      <w:r w:rsidRPr="00BD643C">
        <w:rPr>
          <w:rFonts w:cs="Times New Roman"/>
        </w:rPr>
        <w:t>The sentiment score is the summation of values as seen in the example. For this example, the text expresses a positive anger score which means that the text suggests an angry tone.</w:t>
      </w:r>
    </w:p>
    <w:p w14:paraId="6442226F" w14:textId="3119A099" w:rsidR="00C64D1D" w:rsidRPr="00BD643C" w:rsidRDefault="00C64D1D" w:rsidP="00C64D1D">
      <w:pPr>
        <w:spacing w:line="360" w:lineRule="auto"/>
        <w:jc w:val="both"/>
        <w:rPr>
          <w:rFonts w:cs="Times New Roman"/>
        </w:rPr>
      </w:pPr>
      <w:r w:rsidRPr="00BD643C">
        <w:rPr>
          <w:rFonts w:cs="Times New Roman"/>
        </w:rPr>
        <w:t xml:space="preserve">However, due to the nature of the data source, </w:t>
      </w:r>
      <w:r w:rsidR="00C824C4">
        <w:rPr>
          <w:rFonts w:cs="Times New Roman"/>
        </w:rPr>
        <w:t>the assumption can be made</w:t>
      </w:r>
      <w:r w:rsidRPr="00BD643C">
        <w:rPr>
          <w:rFonts w:cs="Times New Roman"/>
        </w:rPr>
        <w:t xml:space="preserve"> that many of the words in the tweets are either spelled incorrectly or shortened to fit the character limitation of a tweet message. Hence, </w:t>
      </w:r>
      <w:r w:rsidR="00C824C4">
        <w:rPr>
          <w:rFonts w:cs="Times New Roman"/>
        </w:rPr>
        <w:t>a decrease of accuracy can may be seen</w:t>
      </w:r>
      <w:r w:rsidRPr="00BD643C">
        <w:rPr>
          <w:rFonts w:cs="Times New Roman"/>
        </w:rPr>
        <w:t>, especially for texts that are crawled from Twitter. Using the same example:</w:t>
      </w:r>
    </w:p>
    <w:p w14:paraId="582FE5AC" w14:textId="77777777" w:rsidR="00C64D1D" w:rsidRPr="00BD643C" w:rsidRDefault="00C64D1D" w:rsidP="00C64D1D">
      <w:pPr>
        <w:spacing w:line="360" w:lineRule="auto"/>
        <w:jc w:val="both"/>
        <w:rPr>
          <w:rFonts w:cs="Times New Roman"/>
        </w:rPr>
      </w:pPr>
      <w:r w:rsidRPr="00BD643C">
        <w:rPr>
          <w:rFonts w:cs="Times New Roman"/>
        </w:rPr>
        <w:t xml:space="preserve">@PageShhh1 I know you mean well </w:t>
      </w:r>
      <w:r w:rsidRPr="00BD643C">
        <w:t>[-0.22]</w:t>
      </w:r>
      <w:r w:rsidRPr="00BD643C">
        <w:rPr>
          <w:rFonts w:cs="Times New Roman"/>
        </w:rPr>
        <w:t>, but I\"m offended</w:t>
      </w:r>
      <w:r w:rsidRPr="00BD643C">
        <w:t xml:space="preserve"> [+0.92]</w:t>
      </w:r>
      <w:r w:rsidRPr="00BD643C">
        <w:rPr>
          <w:rFonts w:cs="Times New Roman"/>
        </w:rPr>
        <w:t>. Pricksssss.</w:t>
      </w:r>
    </w:p>
    <w:p w14:paraId="408AE029" w14:textId="7D11826B" w:rsidR="00C64D1D" w:rsidRPr="00BD643C" w:rsidRDefault="00C64D1D" w:rsidP="00C64D1D">
      <w:pPr>
        <w:spacing w:line="360" w:lineRule="auto"/>
        <w:jc w:val="both"/>
        <w:rPr>
          <w:rFonts w:cs="Times New Roman"/>
        </w:rPr>
      </w:pPr>
      <w:r w:rsidRPr="00BD643C">
        <w:rPr>
          <w:rFonts w:cs="Times New Roman"/>
        </w:rPr>
        <w:t>This time</w:t>
      </w:r>
      <w:r w:rsidR="00C179C4">
        <w:rPr>
          <w:rFonts w:cs="Times New Roman"/>
        </w:rPr>
        <w:t>,</w:t>
      </w:r>
      <w:r w:rsidRPr="00BD643C">
        <w:rPr>
          <w:rFonts w:cs="Times New Roman"/>
        </w:rPr>
        <w:t xml:space="preserve"> the sentiment score is reduced as the lexicon is not being able to pick up the word “Pricksssss” from its resources. This results in a different result as compared to the previous example.</w:t>
      </w:r>
    </w:p>
    <w:p w14:paraId="2AC65538" w14:textId="1B91DCB7" w:rsidR="00C64D1D" w:rsidRPr="00BD643C" w:rsidRDefault="00C64D1D" w:rsidP="00C64D1D">
      <w:pPr>
        <w:spacing w:line="360" w:lineRule="auto"/>
        <w:jc w:val="both"/>
      </w:pPr>
      <w:r w:rsidRPr="00BD643C">
        <w:rPr>
          <w:rFonts w:cs="Times New Roman"/>
        </w:rPr>
        <w:lastRenderedPageBreak/>
        <w:t xml:space="preserve">Furthermore, resources such as Sentiment140, </w:t>
      </w:r>
      <w:r w:rsidRPr="00BD643C">
        <w:t xml:space="preserve">NRC Hashtag Sentiment lexicon and NRC Hashtag Emotion Association Lexicon </w:t>
      </w:r>
      <w:r w:rsidR="00C179C4">
        <w:t xml:space="preserve">have </w:t>
      </w:r>
      <w:r w:rsidRPr="00BD643C">
        <w:t xml:space="preserve">performed relatively better than the other lexicon resources. </w:t>
      </w:r>
      <w:r w:rsidR="00C179C4">
        <w:t>These</w:t>
      </w:r>
      <w:r w:rsidRPr="00BD643C">
        <w:t xml:space="preserve"> resources are created based on tweet messages itself and not chunks of formal texts. This enables emotions in tweets to be picked up </w:t>
      </w:r>
      <w:r w:rsidR="00C179C4">
        <w:t>from lexicon resources more frequently</w:t>
      </w:r>
      <w:r w:rsidRPr="00BD643C">
        <w:t xml:space="preserve"> than lexicon resources that are not built from tweets.</w:t>
      </w:r>
    </w:p>
    <w:p w14:paraId="15C01465" w14:textId="4A1BF2B8" w:rsidR="00C64D1D" w:rsidRPr="00BD643C" w:rsidRDefault="00C64D1D" w:rsidP="00C64D1D">
      <w:pPr>
        <w:spacing w:line="360" w:lineRule="auto"/>
        <w:jc w:val="both"/>
      </w:pPr>
      <w:r w:rsidRPr="00BD643C">
        <w:t>The NRC Hashtag Emotion Association Lexicon ha</w:t>
      </w:r>
      <w:r w:rsidR="00C179C4">
        <w:t>s</w:t>
      </w:r>
      <w:r w:rsidRPr="00BD643C">
        <w:t xml:space="preserve"> the best average score</w:t>
      </w:r>
      <w:r>
        <w:t xml:space="preserve"> of 0.48</w:t>
      </w:r>
      <w:r w:rsidRPr="00BD643C">
        <w:t xml:space="preserve"> out of the other lexicon resources. A probable inference can be deduced that the lexicon resource itself is built based on not only tweets, but from the hashtags of these tweets. Hashtags are commonly used in tweets to tag messages with similar topics. To use the hashtags properly, people are less inclined to shorten their tags or misspell it to correctly reflect the related topic. This standardises the emotions that are gathered in this specific lexicon resource and hence ha</w:t>
      </w:r>
      <w:r w:rsidR="00C179C4">
        <w:t>s</w:t>
      </w:r>
      <w:r w:rsidRPr="00BD643C">
        <w:t xml:space="preserve"> a higher probability of matching entries between the lexicon resource and the targeted tweet message.</w:t>
      </w:r>
    </w:p>
    <w:p w14:paraId="36EAB23B" w14:textId="55930370" w:rsidR="00A16824" w:rsidRPr="00BD643C" w:rsidRDefault="00A16824" w:rsidP="00C64D1D">
      <w:pPr>
        <w:spacing w:line="360" w:lineRule="auto"/>
        <w:jc w:val="both"/>
      </w:pPr>
      <w:r w:rsidRPr="00BD643C">
        <w:rPr>
          <w:rFonts w:cs="Times New Roman"/>
          <w:noProof/>
        </w:rPr>
        <mc:AlternateContent>
          <mc:Choice Requires="wps">
            <w:drawing>
              <wp:anchor distT="45720" distB="45720" distL="114300" distR="114300" simplePos="0" relativeHeight="251849728" behindDoc="0" locked="0" layoutInCell="1" allowOverlap="1" wp14:anchorId="39F0A78A" wp14:editId="07DF3C0D">
                <wp:simplePos x="0" y="0"/>
                <wp:positionH relativeFrom="margin">
                  <wp:posOffset>-5443</wp:posOffset>
                </wp:positionH>
                <wp:positionV relativeFrom="paragraph">
                  <wp:posOffset>3880575</wp:posOffset>
                </wp:positionV>
                <wp:extent cx="5450205" cy="295910"/>
                <wp:effectExtent l="0" t="0" r="0" b="8890"/>
                <wp:wrapTopAndBottom/>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1605D8A3" w14:textId="53EE06AF" w:rsidR="009B22AA" w:rsidRPr="00905CD1" w:rsidRDefault="009B22AA" w:rsidP="00C64D1D">
                            <w:pPr>
                              <w:rPr>
                                <w:i/>
                                <w:sz w:val="20"/>
                              </w:rPr>
                            </w:pPr>
                            <w:r w:rsidRPr="00905CD1">
                              <w:rPr>
                                <w:i/>
                                <w:sz w:val="20"/>
                              </w:rPr>
                              <w:t xml:space="preserve">Figure </w:t>
                            </w:r>
                            <w:r w:rsidR="00DF2300">
                              <w:rPr>
                                <w:i/>
                                <w:sz w:val="20"/>
                              </w:rPr>
                              <w:t>18</w:t>
                            </w:r>
                            <w:r w:rsidRPr="00905CD1">
                              <w:rPr>
                                <w:i/>
                                <w:sz w:val="20"/>
                              </w:rPr>
                              <w:t xml:space="preserve">. </w:t>
                            </w:r>
                            <w:r>
                              <w:rPr>
                                <w:i/>
                                <w:sz w:val="20"/>
                              </w:rPr>
                              <w:t>A table comparing the number of terms in specific NRC Resour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F0A78A" id="_x0000_s1202" type="#_x0000_t202" style="position:absolute;left:0;text-align:left;margin-left:-.45pt;margin-top:305.55pt;width:429.15pt;height:23.3pt;z-index:251849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" stroked="f">
                <v:textbox>
                  <w:txbxContent>
                    <w:p w14:paraId="1605D8A3" w14:textId="53EE06AF" w:rsidR="009B22AA" w:rsidRPr="00905CD1" w:rsidRDefault="009B22AA" w:rsidP="00C64D1D">
                      <w:pPr>
                        <w:rPr>
                          <w:i/>
                          <w:sz w:val="20"/>
                        </w:rPr>
                      </w:pPr>
                      <w:r w:rsidRPr="00905CD1">
                        <w:rPr>
                          <w:i/>
                          <w:sz w:val="20"/>
                        </w:rPr>
                        <w:t xml:space="preserve">Figure </w:t>
                      </w:r>
                      <w:r w:rsidR="00DF2300">
                        <w:rPr>
                          <w:i/>
                          <w:sz w:val="20"/>
                        </w:rPr>
                        <w:t>18</w:t>
                      </w:r>
                      <w:r w:rsidRPr="00905CD1">
                        <w:rPr>
                          <w:i/>
                          <w:sz w:val="20"/>
                        </w:rPr>
                        <w:t xml:space="preserve">. </w:t>
                      </w:r>
                      <w:r>
                        <w:rPr>
                          <w:i/>
                          <w:sz w:val="20"/>
                        </w:rPr>
                        <w:t>A table comparing the number of terms in specific NRC Resource</w:t>
                      </w:r>
                    </w:p>
                  </w:txbxContent>
                </v:textbox>
                <w10:wrap type="topAndBottom" anchorx="margin"/>
              </v:shape>
            </w:pict>
          </mc:Fallback>
        </mc:AlternateContent>
      </w:r>
      <w:r w:rsidR="00C64D1D" w:rsidRPr="00BD643C">
        <w:t>NRC Hashtag Sentiment lexicon has also proven to give a better score</w:t>
      </w:r>
      <w:r w:rsidR="00C64D1D">
        <w:t xml:space="preserve"> of 0.35 accuracy</w:t>
      </w:r>
      <w:r w:rsidR="00C64D1D" w:rsidRPr="00BD643C">
        <w:t xml:space="preserve"> among the other lexicon resources, following behind NRC Hashtag Emotion Association Lexicon</w:t>
      </w:r>
      <w:r w:rsidR="00C64D1D">
        <w:t xml:space="preserve"> with 0.48 accuracy</w:t>
      </w:r>
      <w:r w:rsidR="00C64D1D" w:rsidRPr="00BD643C">
        <w:t xml:space="preserve">. It uses a similar concept as NRC Hashtag Emotion Association Lexicon, but instead of associating specific emotions to the targeted words, it provides an association of only positive or negative sentiments. Although it has a larger number of terms as seen in Figure </w:t>
      </w:r>
      <w:r w:rsidR="00DF2300">
        <w:t>18</w:t>
      </w:r>
      <w:r w:rsidR="00C64D1D" w:rsidRPr="00BD643C">
        <w:rPr>
          <w:rStyle w:val="FootnoteReference"/>
        </w:rPr>
        <w:footnoteReference w:id="21"/>
      </w:r>
      <w:r w:rsidR="00C64D1D" w:rsidRPr="00BD643C">
        <w:t xml:space="preserve">, it does not perform better as only capturing words of positive or negative sentiment does not reflect the </w:t>
      </w:r>
      <w:r w:rsidR="00C824C4">
        <w:t>accuracy</w:t>
      </w:r>
      <w:r w:rsidR="00C64D1D" w:rsidRPr="00BD643C">
        <w:t xml:space="preserve"> on capturing specific emotions such as fear, surprise, anger etc. which </w:t>
      </w:r>
      <w:r w:rsidR="003C0EB9">
        <w:t xml:space="preserve">depending on the intensity of the emotion, may </w:t>
      </w:r>
      <w:r w:rsidR="00C64D1D" w:rsidRPr="00BD643C">
        <w:t>fall under the middle spectrum of the emotion scale.</w:t>
      </w:r>
    </w:p>
    <w:tbl>
      <w:tblPr>
        <w:tblStyle w:val="TableGrid"/>
        <w:tblW w:w="9640" w:type="dxa"/>
        <w:tblInd w:w="-147" w:type="dxa"/>
        <w:tblLook w:val="04A0" w:firstRow="1" w:lastRow="0" w:firstColumn="1" w:lastColumn="0" w:noHBand="0" w:noVBand="1"/>
      </w:tblPr>
      <w:tblGrid>
        <w:gridCol w:w="1394"/>
        <w:gridCol w:w="3993"/>
        <w:gridCol w:w="4253"/>
      </w:tblGrid>
      <w:tr w:rsidR="00C64D1D" w:rsidRPr="00BD643C" w14:paraId="7E8BB4FC" w14:textId="77777777" w:rsidTr="009931C2">
        <w:tc>
          <w:tcPr>
            <w:tcW w:w="1394" w:type="dxa"/>
          </w:tcPr>
          <w:p w14:paraId="68282B85" w14:textId="1364FAE6" w:rsidR="00C64D1D" w:rsidRPr="00BD643C" w:rsidRDefault="00C64D1D" w:rsidP="00865DAA">
            <w:pPr>
              <w:spacing w:line="360" w:lineRule="auto"/>
              <w:jc w:val="both"/>
            </w:pPr>
          </w:p>
        </w:tc>
        <w:tc>
          <w:tcPr>
            <w:tcW w:w="3993" w:type="dxa"/>
          </w:tcPr>
          <w:p w14:paraId="681A7251" w14:textId="77777777" w:rsidR="00C64D1D" w:rsidRPr="00BD643C" w:rsidRDefault="00C64D1D" w:rsidP="00865DAA">
            <w:pPr>
              <w:spacing w:line="360" w:lineRule="auto"/>
              <w:jc w:val="both"/>
            </w:pPr>
            <w:r w:rsidRPr="00BD643C">
              <w:rPr>
                <w:rStyle w:val="Strong"/>
                <w:color w:val="000000"/>
                <w:shd w:val="clear" w:color="auto" w:fill="FFFFFF"/>
              </w:rPr>
              <w:t>NRC Hashtag Emotion Lexicon</w:t>
            </w:r>
          </w:p>
        </w:tc>
        <w:tc>
          <w:tcPr>
            <w:tcW w:w="4253" w:type="dxa"/>
          </w:tcPr>
          <w:p w14:paraId="59A087EF" w14:textId="77777777" w:rsidR="00C64D1D" w:rsidRPr="00BD643C" w:rsidRDefault="00C64D1D" w:rsidP="00865DAA">
            <w:pPr>
              <w:spacing w:line="360" w:lineRule="auto"/>
              <w:jc w:val="both"/>
            </w:pPr>
            <w:r w:rsidRPr="00BD643C">
              <w:rPr>
                <w:rStyle w:val="Strong"/>
                <w:color w:val="000000"/>
                <w:shd w:val="clear" w:color="auto" w:fill="FFFFFF"/>
              </w:rPr>
              <w:t>NRC Hashtag Sentiment Lexicon</w:t>
            </w:r>
          </w:p>
        </w:tc>
      </w:tr>
      <w:tr w:rsidR="00C64D1D" w:rsidRPr="00BD643C" w14:paraId="5359DC0E" w14:textId="77777777" w:rsidTr="009931C2">
        <w:tc>
          <w:tcPr>
            <w:tcW w:w="1394" w:type="dxa"/>
          </w:tcPr>
          <w:p w14:paraId="50AB2D98" w14:textId="77777777" w:rsidR="00C64D1D" w:rsidRPr="00BD643C" w:rsidRDefault="00C64D1D" w:rsidP="00865DAA">
            <w:pPr>
              <w:spacing w:line="360" w:lineRule="auto"/>
              <w:jc w:val="both"/>
            </w:pPr>
            <w:r w:rsidRPr="00BD643C">
              <w:rPr>
                <w:color w:val="000000"/>
                <w:shd w:val="clear" w:color="auto" w:fill="FFFFFF"/>
              </w:rPr>
              <w:t>unigrams</w:t>
            </w:r>
          </w:p>
        </w:tc>
        <w:tc>
          <w:tcPr>
            <w:tcW w:w="3993" w:type="dxa"/>
          </w:tcPr>
          <w:p w14:paraId="5200F869" w14:textId="77777777" w:rsidR="00C64D1D" w:rsidRPr="00BD643C" w:rsidRDefault="00C64D1D" w:rsidP="00865DAA">
            <w:pPr>
              <w:spacing w:line="360" w:lineRule="auto"/>
              <w:jc w:val="both"/>
            </w:pPr>
            <w:r w:rsidRPr="00BD643C">
              <w:t>16,862</w:t>
            </w:r>
          </w:p>
        </w:tc>
        <w:tc>
          <w:tcPr>
            <w:tcW w:w="4253" w:type="dxa"/>
          </w:tcPr>
          <w:p w14:paraId="0A46A5F8" w14:textId="77777777" w:rsidR="00C64D1D" w:rsidRPr="00BD643C" w:rsidRDefault="00C64D1D" w:rsidP="00865DAA">
            <w:pPr>
              <w:spacing w:line="360" w:lineRule="auto"/>
              <w:jc w:val="both"/>
            </w:pPr>
            <w:r w:rsidRPr="00BD643C">
              <w:rPr>
                <w:color w:val="000000"/>
                <w:shd w:val="clear" w:color="auto" w:fill="FFFFFF"/>
              </w:rPr>
              <w:t>54,129</w:t>
            </w:r>
          </w:p>
        </w:tc>
      </w:tr>
      <w:tr w:rsidR="00C64D1D" w:rsidRPr="00BD643C" w14:paraId="431A2050" w14:textId="77777777" w:rsidTr="009931C2">
        <w:tc>
          <w:tcPr>
            <w:tcW w:w="1394" w:type="dxa"/>
          </w:tcPr>
          <w:p w14:paraId="395BF16F" w14:textId="77777777" w:rsidR="00C64D1D" w:rsidRPr="00BD643C" w:rsidRDefault="00C64D1D" w:rsidP="00865DAA">
            <w:pPr>
              <w:spacing w:line="360" w:lineRule="auto"/>
              <w:jc w:val="both"/>
            </w:pPr>
            <w:r w:rsidRPr="00BD643C">
              <w:rPr>
                <w:color w:val="000000"/>
                <w:shd w:val="clear" w:color="auto" w:fill="FFFFFF"/>
              </w:rPr>
              <w:t>bigrams</w:t>
            </w:r>
          </w:p>
        </w:tc>
        <w:tc>
          <w:tcPr>
            <w:tcW w:w="3993" w:type="dxa"/>
          </w:tcPr>
          <w:p w14:paraId="1749FBD4" w14:textId="77777777" w:rsidR="00C64D1D" w:rsidRPr="00BD643C" w:rsidRDefault="00C64D1D" w:rsidP="00865DAA">
            <w:pPr>
              <w:spacing w:line="360" w:lineRule="auto"/>
              <w:jc w:val="both"/>
            </w:pPr>
            <w:r w:rsidRPr="00BD643C">
              <w:t>-</w:t>
            </w:r>
          </w:p>
        </w:tc>
        <w:tc>
          <w:tcPr>
            <w:tcW w:w="4253" w:type="dxa"/>
          </w:tcPr>
          <w:p w14:paraId="0C4EB8F4" w14:textId="77777777" w:rsidR="00C64D1D" w:rsidRPr="00BD643C" w:rsidRDefault="00C64D1D" w:rsidP="00865DAA">
            <w:pPr>
              <w:spacing w:line="360" w:lineRule="auto"/>
              <w:jc w:val="both"/>
            </w:pPr>
            <w:r w:rsidRPr="00BD643C">
              <w:rPr>
                <w:color w:val="000000"/>
                <w:shd w:val="clear" w:color="auto" w:fill="FFFFFF"/>
              </w:rPr>
              <w:t>316,531</w:t>
            </w:r>
          </w:p>
        </w:tc>
      </w:tr>
      <w:tr w:rsidR="00C64D1D" w:rsidRPr="00BD643C" w14:paraId="3FE471DB" w14:textId="77777777" w:rsidTr="009931C2">
        <w:tc>
          <w:tcPr>
            <w:tcW w:w="1394" w:type="dxa"/>
          </w:tcPr>
          <w:p w14:paraId="5C567554" w14:textId="77777777" w:rsidR="00C64D1D" w:rsidRPr="00BD643C" w:rsidRDefault="00C64D1D" w:rsidP="00865DAA">
            <w:pPr>
              <w:spacing w:line="360" w:lineRule="auto"/>
              <w:jc w:val="both"/>
              <w:rPr>
                <w:color w:val="000000"/>
                <w:shd w:val="clear" w:color="auto" w:fill="FFFFFF"/>
              </w:rPr>
            </w:pPr>
            <w:r w:rsidRPr="00BD643C">
              <w:rPr>
                <w:color w:val="000000"/>
                <w:shd w:val="clear" w:color="auto" w:fill="FFFFFF"/>
              </w:rPr>
              <w:t>pairs</w:t>
            </w:r>
          </w:p>
        </w:tc>
        <w:tc>
          <w:tcPr>
            <w:tcW w:w="3993" w:type="dxa"/>
          </w:tcPr>
          <w:p w14:paraId="7BDFF04D" w14:textId="77777777" w:rsidR="00C64D1D" w:rsidRPr="00BD643C" w:rsidRDefault="00C64D1D" w:rsidP="00865DAA">
            <w:pPr>
              <w:spacing w:line="360" w:lineRule="auto"/>
              <w:jc w:val="both"/>
            </w:pPr>
            <w:r w:rsidRPr="00BD643C">
              <w:t>-</w:t>
            </w:r>
          </w:p>
        </w:tc>
        <w:tc>
          <w:tcPr>
            <w:tcW w:w="4253" w:type="dxa"/>
          </w:tcPr>
          <w:p w14:paraId="5912C38A" w14:textId="77777777" w:rsidR="00C64D1D" w:rsidRPr="00BD643C" w:rsidRDefault="00C64D1D" w:rsidP="00865DAA">
            <w:pPr>
              <w:spacing w:line="360" w:lineRule="auto"/>
              <w:jc w:val="both"/>
            </w:pPr>
            <w:r w:rsidRPr="00BD643C">
              <w:rPr>
                <w:color w:val="000000"/>
                <w:shd w:val="clear" w:color="auto" w:fill="FFFFFF"/>
              </w:rPr>
              <w:t>308,808</w:t>
            </w:r>
          </w:p>
        </w:tc>
      </w:tr>
    </w:tbl>
    <w:p w14:paraId="35268CC2" w14:textId="2C516ABD" w:rsidR="00705219" w:rsidRDefault="00341EEC" w:rsidP="00705219">
      <w:pPr>
        <w:pStyle w:val="Heading2"/>
        <w:numPr>
          <w:ilvl w:val="1"/>
          <w:numId w:val="32"/>
        </w:numPr>
        <w:spacing w:line="360" w:lineRule="auto"/>
        <w:jc w:val="both"/>
        <w:rPr>
          <w:rFonts w:cs="Times New Roman"/>
        </w:rPr>
      </w:pPr>
      <w:bookmarkStart w:id="71" w:name="_Toc525399675"/>
      <w:r>
        <w:rPr>
          <w:rFonts w:cs="Times New Roman"/>
        </w:rPr>
        <w:lastRenderedPageBreak/>
        <w:t>Learning-based Algorithms</w:t>
      </w:r>
      <w:bookmarkEnd w:id="71"/>
    </w:p>
    <w:p w14:paraId="4A7896D2" w14:textId="77777777" w:rsidR="00341EEC" w:rsidRPr="00341EEC" w:rsidRDefault="00341EEC" w:rsidP="00341EEC"/>
    <w:p w14:paraId="671315F6" w14:textId="2A338AC7" w:rsidR="00341EEC" w:rsidRDefault="00341EEC" w:rsidP="00341EEC">
      <w:pPr>
        <w:spacing w:line="360" w:lineRule="auto"/>
        <w:jc w:val="both"/>
        <w:rPr>
          <w:rFonts w:cs="Times New Roman"/>
        </w:rPr>
      </w:pPr>
      <w:r>
        <w:rPr>
          <w:rFonts w:cs="Times New Roman"/>
        </w:rPr>
        <w:t xml:space="preserve">Based on the average scores in Figure </w:t>
      </w:r>
      <w:r w:rsidR="009931C2">
        <w:rPr>
          <w:rFonts w:cs="Times New Roman"/>
        </w:rPr>
        <w:t>1</w:t>
      </w:r>
      <w:r>
        <w:rPr>
          <w:rFonts w:cs="Times New Roman"/>
        </w:rPr>
        <w:t xml:space="preserve">, it can be concluded that the SVM Regression and Gradient Boosting Algorithm outperform the rest of the algorithms. The results </w:t>
      </w:r>
      <w:r w:rsidR="009931C2">
        <w:rPr>
          <w:rFonts w:cs="Times New Roman"/>
        </w:rPr>
        <w:t>are</w:t>
      </w:r>
      <w:r>
        <w:rPr>
          <w:rFonts w:cs="Times New Roman"/>
        </w:rPr>
        <w:t xml:space="preserve"> based using word embeddings and stop words as pre-processors and only using the emotion intensity and the only feature vector for the respective classifiers.</w:t>
      </w:r>
    </w:p>
    <w:p w14:paraId="623E72F4" w14:textId="4AC261F6" w:rsidR="00341EEC" w:rsidRDefault="00341EEC" w:rsidP="00341EEC">
      <w:pPr>
        <w:spacing w:line="360" w:lineRule="auto"/>
        <w:jc w:val="both"/>
        <w:rPr>
          <w:rFonts w:cs="Times New Roman"/>
        </w:rPr>
      </w:pPr>
      <w:r>
        <w:rPr>
          <w:rFonts w:cs="Times New Roman"/>
        </w:rPr>
        <w:t>For SVM Regression, the algorithm perform</w:t>
      </w:r>
      <w:r w:rsidR="009931C2">
        <w:rPr>
          <w:rFonts w:cs="Times New Roman"/>
        </w:rPr>
        <w:t>s</w:t>
      </w:r>
      <w:r>
        <w:rPr>
          <w:rFonts w:cs="Times New Roman"/>
        </w:rPr>
        <w:t xml:space="preserve"> well on fear and sadness, but los</w:t>
      </w:r>
      <w:r w:rsidR="009931C2">
        <w:rPr>
          <w:rFonts w:cs="Times New Roman"/>
        </w:rPr>
        <w:t>es</w:t>
      </w:r>
      <w:r>
        <w:rPr>
          <w:rFonts w:cs="Times New Roman"/>
        </w:rPr>
        <w:t xml:space="preserve"> out on anger and joy. For gradient boosting, </w:t>
      </w:r>
      <w:r w:rsidR="009931C2">
        <w:rPr>
          <w:rFonts w:cs="Times New Roman"/>
        </w:rPr>
        <w:t>the algorithm</w:t>
      </w:r>
      <w:r>
        <w:rPr>
          <w:rFonts w:cs="Times New Roman"/>
        </w:rPr>
        <w:t xml:space="preserve"> perform</w:t>
      </w:r>
      <w:r w:rsidR="009931C2">
        <w:rPr>
          <w:rFonts w:cs="Times New Roman"/>
        </w:rPr>
        <w:t>s</w:t>
      </w:r>
      <w:r>
        <w:rPr>
          <w:rFonts w:cs="Times New Roman"/>
        </w:rPr>
        <w:t xml:space="preserve"> well on the all the emotions and only los</w:t>
      </w:r>
      <w:r w:rsidR="009931C2">
        <w:rPr>
          <w:rFonts w:cs="Times New Roman"/>
        </w:rPr>
        <w:t>es</w:t>
      </w:r>
      <w:r>
        <w:rPr>
          <w:rFonts w:cs="Times New Roman"/>
        </w:rPr>
        <w:t xml:space="preserve"> on the sadness emotion. Despite that, it still achieve</w:t>
      </w:r>
      <w:r w:rsidR="009931C2">
        <w:rPr>
          <w:rFonts w:cs="Times New Roman"/>
        </w:rPr>
        <w:t>s</w:t>
      </w:r>
      <w:r>
        <w:rPr>
          <w:rFonts w:cs="Times New Roman"/>
        </w:rPr>
        <w:t xml:space="preserve"> the highest average score of 0.49 accuracy among all the tested algorithms.</w:t>
      </w:r>
    </w:p>
    <w:p w14:paraId="10CCECC2" w14:textId="140FF025" w:rsidR="00341EEC" w:rsidRDefault="00341EEC" w:rsidP="00341EEC">
      <w:pPr>
        <w:spacing w:line="360" w:lineRule="auto"/>
        <w:jc w:val="both"/>
        <w:rPr>
          <w:rFonts w:cs="Times New Roman"/>
        </w:rPr>
      </w:pPr>
      <w:r>
        <w:rPr>
          <w:rFonts w:cs="Times New Roman"/>
        </w:rPr>
        <w:t>SVM can learn</w:t>
      </w:r>
      <w:r w:rsidRPr="00AF6AF5">
        <w:rPr>
          <w:rFonts w:cs="Times New Roman"/>
        </w:rPr>
        <w:t xml:space="preserve"> complex decision boundaries in a higher dimensional space</w:t>
      </w:r>
      <w:r>
        <w:rPr>
          <w:rFonts w:cs="Times New Roman"/>
        </w:rPr>
        <w:t>. This makes them extremely powerful compared to linear classifiers like Linear Regression</w:t>
      </w:r>
      <w:r w:rsidRPr="00AF6AF5">
        <w:rPr>
          <w:rFonts w:cs="Times New Roman"/>
        </w:rPr>
        <w:t xml:space="preserve">. However, SVMs do not scale well with number of observations O(n^2) and become </w:t>
      </w:r>
      <w:r>
        <w:rPr>
          <w:rFonts w:cs="Times New Roman"/>
        </w:rPr>
        <w:t xml:space="preserve">slow very quickly.  This is noticed when SVM took a considerable amount of time to compute its prediction compared to the other algorithms while the experiments </w:t>
      </w:r>
      <w:r w:rsidR="009931C2">
        <w:rPr>
          <w:rFonts w:cs="Times New Roman"/>
        </w:rPr>
        <w:t>are</w:t>
      </w:r>
      <w:r>
        <w:rPr>
          <w:rFonts w:cs="Times New Roman"/>
        </w:rPr>
        <w:t xml:space="preserve"> conducted.</w:t>
      </w:r>
    </w:p>
    <w:p w14:paraId="20A39A75" w14:textId="3A5C032F" w:rsidR="00341EEC" w:rsidRDefault="00341EEC" w:rsidP="00341EEC">
      <w:pPr>
        <w:spacing w:line="360" w:lineRule="auto"/>
        <w:jc w:val="both"/>
        <w:rPr>
          <w:rFonts w:cs="Times New Roman"/>
        </w:rPr>
      </w:pPr>
      <w:r>
        <w:rPr>
          <w:rFonts w:cs="Times New Roman"/>
        </w:rPr>
        <w:t>Out of the four ensemble learning algorithms – Random Forest, Gradient Boosting, AdaBoost and Bagging (</w:t>
      </w:r>
      <w:r w:rsidRPr="007207AC">
        <w:rPr>
          <w:rFonts w:cs="Times New Roman"/>
        </w:rPr>
        <w:t>REPTree which is the Weka implementation of a standard decision tree</w:t>
      </w:r>
      <w:r>
        <w:rPr>
          <w:rFonts w:cs="Times New Roman"/>
        </w:rPr>
        <w:t>), Gradient Boosting outperform</w:t>
      </w:r>
      <w:r w:rsidR="009931C2">
        <w:rPr>
          <w:rFonts w:cs="Times New Roman"/>
        </w:rPr>
        <w:t>s</w:t>
      </w:r>
      <w:r>
        <w:rPr>
          <w:rFonts w:cs="Times New Roman"/>
        </w:rPr>
        <w:t xml:space="preserve"> the other three variations.</w:t>
      </w:r>
    </w:p>
    <w:p w14:paraId="3F693506" w14:textId="6287CD9D" w:rsidR="00341EEC" w:rsidRDefault="00341EEC" w:rsidP="00341EEC">
      <w:pPr>
        <w:spacing w:line="360" w:lineRule="auto"/>
        <w:jc w:val="both"/>
        <w:rPr>
          <w:rFonts w:cs="Times New Roman"/>
        </w:rPr>
      </w:pPr>
      <w:r>
        <w:rPr>
          <w:rFonts w:cs="Times New Roman"/>
        </w:rPr>
        <w:t xml:space="preserve">One probable reason that AdaBoost did not perform well as compared to Gradient Boosting – another boosting algorithm, </w:t>
      </w:r>
      <w:r w:rsidR="009931C2">
        <w:rPr>
          <w:rFonts w:cs="Times New Roman"/>
        </w:rPr>
        <w:t>is</w:t>
      </w:r>
      <w:r>
        <w:rPr>
          <w:rFonts w:cs="Times New Roman"/>
        </w:rPr>
        <w:t xml:space="preserve"> due to its weakness of being sensitive to noisy data and outliers. With the text in the data set acting as a non-numerical and categorical feature, the </w:t>
      </w:r>
      <w:r w:rsidRPr="005C4042">
        <w:rPr>
          <w:rFonts w:cs="Times New Roman"/>
        </w:rPr>
        <w:t xml:space="preserve">efficiency of the algorithm is </w:t>
      </w:r>
      <w:r>
        <w:rPr>
          <w:rFonts w:cs="Times New Roman"/>
        </w:rPr>
        <w:t xml:space="preserve">reduced </w:t>
      </w:r>
      <w:r w:rsidRPr="005C4042">
        <w:rPr>
          <w:rFonts w:cs="Times New Roman"/>
        </w:rPr>
        <w:t>by</w:t>
      </w:r>
      <w:r>
        <w:rPr>
          <w:rFonts w:cs="Times New Roman"/>
        </w:rPr>
        <w:t xml:space="preserve"> these</w:t>
      </w:r>
      <w:r w:rsidRPr="005C4042">
        <w:rPr>
          <w:rFonts w:cs="Times New Roman"/>
        </w:rPr>
        <w:t xml:space="preserve"> outliers as the algorithm tries to fit every point perfectly.</w:t>
      </w:r>
      <w:r>
        <w:rPr>
          <w:rFonts w:cs="Times New Roman"/>
        </w:rPr>
        <w:t xml:space="preserve"> Due to the amount of noisy data, it would take more counts of estimators </w:t>
      </w:r>
      <w:r w:rsidRPr="00E4703F">
        <w:rPr>
          <w:rFonts w:cs="Times New Roman"/>
        </w:rPr>
        <w:t>until the complete training data fits without any error or until a specified maximum number of estimators.</w:t>
      </w:r>
      <w:r>
        <w:rPr>
          <w:rFonts w:cs="Times New Roman"/>
        </w:rPr>
        <w:t xml:space="preserve"> Hence the number of estimators m</w:t>
      </w:r>
      <w:r w:rsidR="009931C2">
        <w:rPr>
          <w:rFonts w:cs="Times New Roman"/>
        </w:rPr>
        <w:t>ay</w:t>
      </w:r>
      <w:r>
        <w:rPr>
          <w:rFonts w:cs="Times New Roman"/>
        </w:rPr>
        <w:t xml:space="preserve"> ha</w:t>
      </w:r>
      <w:r w:rsidR="009931C2">
        <w:rPr>
          <w:rFonts w:cs="Times New Roman"/>
        </w:rPr>
        <w:t>ve</w:t>
      </w:r>
      <w:r>
        <w:rPr>
          <w:rFonts w:cs="Times New Roman"/>
        </w:rPr>
        <w:t xml:space="preserve"> been insufficient to provide an optimal score. However, having more estimators comes with the disadvantage of utilising more time to train the model. An example of AdaBoost with decision stump fitting can be seen in Figure </w:t>
      </w:r>
      <w:r w:rsidR="00DF2300">
        <w:rPr>
          <w:rFonts w:cs="Times New Roman"/>
        </w:rPr>
        <w:t>19</w:t>
      </w:r>
      <w:r>
        <w:rPr>
          <w:rFonts w:cs="Times New Roman"/>
        </w:rPr>
        <w:t>.</w:t>
      </w:r>
    </w:p>
    <w:p w14:paraId="4223FBB3" w14:textId="77777777" w:rsidR="00341EEC" w:rsidRDefault="00341EEC" w:rsidP="00341EEC">
      <w:pPr>
        <w:spacing w:line="360" w:lineRule="auto"/>
        <w:jc w:val="both"/>
        <w:rPr>
          <w:rFonts w:cs="Times New Roman"/>
        </w:rPr>
      </w:pPr>
      <w:r w:rsidRPr="00BD643C">
        <w:rPr>
          <w:rFonts w:cs="Times New Roman"/>
          <w:noProof/>
        </w:rPr>
        <w:lastRenderedPageBreak/>
        <mc:AlternateContent>
          <mc:Choice Requires="wps">
            <w:drawing>
              <wp:anchor distT="45720" distB="45720" distL="114300" distR="114300" simplePos="0" relativeHeight="251851776" behindDoc="0" locked="0" layoutInCell="1" allowOverlap="1" wp14:anchorId="60AC2B52" wp14:editId="4806D80F">
                <wp:simplePos x="0" y="0"/>
                <wp:positionH relativeFrom="margin">
                  <wp:posOffset>-147638</wp:posOffset>
                </wp:positionH>
                <wp:positionV relativeFrom="paragraph">
                  <wp:posOffset>3387090</wp:posOffset>
                </wp:positionV>
                <wp:extent cx="5450205" cy="591185"/>
                <wp:effectExtent l="0" t="0" r="0" b="0"/>
                <wp:wrapTopAndBottom/>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591185"/>
                        </a:xfrm>
                        <a:prstGeom prst="rect">
                          <a:avLst/>
                        </a:prstGeom>
                        <a:solidFill>
                          <a:srgbClr val="FFFFFF"/>
                        </a:solidFill>
                        <a:ln w="9525">
                          <a:noFill/>
                          <a:miter lim="800000"/>
                          <a:headEnd/>
                          <a:tailEnd/>
                        </a:ln>
                      </wps:spPr>
                      <wps:txbx>
                        <w:txbxContent>
                          <w:p w14:paraId="1A45FFDF" w14:textId="72335A4D" w:rsidR="009B22AA" w:rsidRPr="00905CD1" w:rsidRDefault="009B22AA" w:rsidP="00341EEC">
                            <w:pPr>
                              <w:rPr>
                                <w:i/>
                                <w:sz w:val="20"/>
                              </w:rPr>
                            </w:pPr>
                            <w:r w:rsidRPr="00905CD1">
                              <w:rPr>
                                <w:i/>
                                <w:sz w:val="20"/>
                              </w:rPr>
                              <w:t xml:space="preserve">Figure </w:t>
                            </w:r>
                            <w:r w:rsidR="00DF2300">
                              <w:rPr>
                                <w:i/>
                                <w:sz w:val="20"/>
                              </w:rPr>
                              <w:t>19</w:t>
                            </w:r>
                            <w:r w:rsidRPr="00905CD1">
                              <w:rPr>
                                <w:i/>
                                <w:sz w:val="20"/>
                              </w:rPr>
                              <w:t xml:space="preserve">. </w:t>
                            </w:r>
                            <w:r>
                              <w:rPr>
                                <w:i/>
                                <w:sz w:val="20"/>
                              </w:rPr>
                              <w:t xml:space="preserve">A diagram of AdaBoost implementation with decision stump taken from </w:t>
                            </w:r>
                            <w:r w:rsidRPr="00B47324">
                              <w:rPr>
                                <w:i/>
                                <w:sz w:val="20"/>
                              </w:rPr>
                              <w:t>https://hackernoon.com/boosting-algorithms-adaboost-gradient-boosting-and-xgboost-f74991cad38c</w:t>
                            </w:r>
                          </w:p>
                          <w:p w14:paraId="0A75DFB0" w14:textId="77777777" w:rsidR="009B22AA" w:rsidRPr="00905CD1" w:rsidRDefault="009B22AA" w:rsidP="00341EEC">
                            <w:pPr>
                              <w:rPr>
                                <w:i/>
                                <w:sz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AC2B52" id="_x0000_s1203" type="#_x0000_t202" style="position:absolute;left:0;text-align:left;margin-left:-11.65pt;margin-top:266.7pt;width:429.15pt;height:46.55pt;z-index:251851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" stroked="f">
                <v:textbox>
                  <w:txbxContent>
                    <w:p w14:paraId="1A45FFDF" w14:textId="72335A4D" w:rsidR="009B22AA" w:rsidRPr="00905CD1" w:rsidRDefault="009B22AA" w:rsidP="00341EEC">
                      <w:pPr>
                        <w:rPr>
                          <w:i/>
                          <w:sz w:val="20"/>
                        </w:rPr>
                      </w:pPr>
                      <w:r w:rsidRPr="00905CD1">
                        <w:rPr>
                          <w:i/>
                          <w:sz w:val="20"/>
                        </w:rPr>
                        <w:t xml:space="preserve">Figure </w:t>
                      </w:r>
                      <w:r w:rsidR="00DF2300">
                        <w:rPr>
                          <w:i/>
                          <w:sz w:val="20"/>
                        </w:rPr>
                        <w:t>19</w:t>
                      </w:r>
                      <w:r w:rsidRPr="00905CD1">
                        <w:rPr>
                          <w:i/>
                          <w:sz w:val="20"/>
                        </w:rPr>
                        <w:t xml:space="preserve">. </w:t>
                      </w:r>
                      <w:r>
                        <w:rPr>
                          <w:i/>
                          <w:sz w:val="20"/>
                        </w:rPr>
                        <w:t xml:space="preserve">A diagram of AdaBoost implementation with decision stump taken from </w:t>
                      </w:r>
                      <w:r w:rsidRPr="00B47324">
                        <w:rPr>
                          <w:i/>
                          <w:sz w:val="20"/>
                        </w:rPr>
                        <w:t>https://hackernoon.com/boosting-algorithms-adaboost-gradient-boosting-and-xgboost-f74991cad38c</w:t>
                      </w:r>
                    </w:p>
                    <w:p w14:paraId="0A75DFB0" w14:textId="77777777" w:rsidR="009B22AA" w:rsidRPr="00905CD1" w:rsidRDefault="009B22AA" w:rsidP="00341EEC">
                      <w:pPr>
                        <w:rPr>
                          <w:i/>
                          <w:sz w:val="20"/>
                        </w:rPr>
                      </w:pPr>
                    </w:p>
                  </w:txbxContent>
                </v:textbox>
                <w10:wrap type="topAndBottom" anchorx="margin"/>
              </v:shape>
            </w:pict>
          </mc:Fallback>
        </mc:AlternateContent>
      </w:r>
      <w:r>
        <w:rPr>
          <w:noProof/>
        </w:rPr>
        <w:drawing>
          <wp:inline distT="0" distB="0" distL="0" distR="0" wp14:anchorId="499B872C" wp14:editId="6E9D8703">
            <wp:extent cx="4371975" cy="3270945"/>
            <wp:effectExtent l="0" t="0" r="0" b="5715"/>
            <wp:docPr id="2" name="Picture 2" descr="https://cdn-images-1.medium.com/max/2000/1*_OR57AG1IjL2yqYXMTtOG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images-1.medium.com/max/2000/1*_OR57AG1IjL2yqYXMTtOGw.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11264" cy="3300340"/>
                    </a:xfrm>
                    <a:prstGeom prst="rect">
                      <a:avLst/>
                    </a:prstGeom>
                    <a:noFill/>
                    <a:ln>
                      <a:noFill/>
                    </a:ln>
                  </pic:spPr>
                </pic:pic>
              </a:graphicData>
            </a:graphic>
          </wp:inline>
        </w:drawing>
      </w:r>
    </w:p>
    <w:p w14:paraId="797BD7AB" w14:textId="77777777" w:rsidR="00341EEC" w:rsidRDefault="00341EEC" w:rsidP="00341EEC">
      <w:pPr>
        <w:spacing w:line="360" w:lineRule="auto"/>
        <w:jc w:val="both"/>
        <w:rPr>
          <w:rFonts w:cs="Times New Roman"/>
        </w:rPr>
      </w:pPr>
    </w:p>
    <w:p w14:paraId="1F0DAC91" w14:textId="4D1B8BB0" w:rsidR="00341EEC" w:rsidRDefault="00341EEC" w:rsidP="00341EEC">
      <w:pPr>
        <w:spacing w:line="360" w:lineRule="auto"/>
        <w:jc w:val="both"/>
        <w:rPr>
          <w:rFonts w:cs="Times New Roman"/>
        </w:rPr>
      </w:pPr>
      <w:r>
        <w:rPr>
          <w:rFonts w:cs="Times New Roman"/>
        </w:rPr>
        <w:t xml:space="preserve">Gradient Boosting is another boosting algorithm like AdaBoost where </w:t>
      </w:r>
      <w:r w:rsidRPr="005E7D5C">
        <w:rPr>
          <w:rFonts w:cs="Times New Roman"/>
        </w:rPr>
        <w:t>it also tries to create a strong learner from an ensemble of weak learners</w:t>
      </w:r>
      <w:r>
        <w:rPr>
          <w:rFonts w:cs="Times New Roman"/>
        </w:rPr>
        <w:t>. However, it is different in certain aspects such that it implements an o</w:t>
      </w:r>
      <w:r w:rsidRPr="0089329E">
        <w:rPr>
          <w:rFonts w:cs="Times New Roman"/>
        </w:rPr>
        <w:t>ptimisation problem</w:t>
      </w:r>
      <w:r>
        <w:rPr>
          <w:rFonts w:cs="Times New Roman"/>
        </w:rPr>
        <w:t xml:space="preserve"> -</w:t>
      </w:r>
      <w:r w:rsidRPr="0089329E">
        <w:rPr>
          <w:rFonts w:cs="Times New Roman"/>
        </w:rPr>
        <w:t xml:space="preserve"> tak</w:t>
      </w:r>
      <w:r>
        <w:rPr>
          <w:rFonts w:cs="Times New Roman"/>
        </w:rPr>
        <w:t>ing</w:t>
      </w:r>
      <w:r w:rsidRPr="0089329E">
        <w:rPr>
          <w:rFonts w:cs="Times New Roman"/>
        </w:rPr>
        <w:t xml:space="preserve"> up a loss function and tr</w:t>
      </w:r>
      <w:r>
        <w:rPr>
          <w:rFonts w:cs="Times New Roman"/>
        </w:rPr>
        <w:t>ies</w:t>
      </w:r>
      <w:r w:rsidRPr="0089329E">
        <w:rPr>
          <w:rFonts w:cs="Times New Roman"/>
        </w:rPr>
        <w:t xml:space="preserve"> to optimise it.</w:t>
      </w:r>
      <w:r>
        <w:rPr>
          <w:rFonts w:cs="Times New Roman"/>
        </w:rPr>
        <w:t xml:space="preserve"> Instead of AdaBoost where the weights are increased to increase the chance of the misclassified samples from being selected correctly – as seen in Figure </w:t>
      </w:r>
      <w:r w:rsidR="00DF2300">
        <w:rPr>
          <w:rFonts w:cs="Times New Roman"/>
        </w:rPr>
        <w:t>19</w:t>
      </w:r>
      <w:r>
        <w:rPr>
          <w:rFonts w:cs="Times New Roman"/>
        </w:rPr>
        <w:t>, it minimises the loss function – the difference between the actual value and predicted value by a</w:t>
      </w:r>
      <w:r w:rsidRPr="007D30AD">
        <w:rPr>
          <w:rFonts w:cs="Times New Roman"/>
        </w:rPr>
        <w:t>dding more weak learners. The new weak learners are added to concentrate on the areas where the existing learners are performing poorly.</w:t>
      </w:r>
      <w:r>
        <w:rPr>
          <w:rFonts w:cs="Times New Roman"/>
        </w:rPr>
        <w:t xml:space="preserve"> The algorithm is less susceptible to noise and outliers as compared to the AdaBoost algorithm which may explain the vast difference in scores for this experiment.</w:t>
      </w:r>
    </w:p>
    <w:p w14:paraId="6AA1EA73" w14:textId="5E67AFC0" w:rsidR="00341EEC" w:rsidRDefault="00341EEC" w:rsidP="00341EEC">
      <w:pPr>
        <w:spacing w:line="360" w:lineRule="auto"/>
        <w:jc w:val="both"/>
        <w:rPr>
          <w:rFonts w:cs="Times New Roman"/>
        </w:rPr>
      </w:pPr>
      <w:r w:rsidRPr="00106E5A">
        <w:rPr>
          <w:rFonts w:cs="Times New Roman"/>
        </w:rPr>
        <w:t>Bootstrap Aggregation</w:t>
      </w:r>
      <w:r>
        <w:rPr>
          <w:rFonts w:cs="Times New Roman"/>
        </w:rPr>
        <w:t xml:space="preserve"> (Bagging) </w:t>
      </w:r>
      <w:r w:rsidRPr="00650C4E">
        <w:rPr>
          <w:rFonts w:cs="Times New Roman"/>
        </w:rPr>
        <w:t>decrease</w:t>
      </w:r>
      <w:r>
        <w:rPr>
          <w:rFonts w:cs="Times New Roman"/>
        </w:rPr>
        <w:t>s</w:t>
      </w:r>
      <w:r w:rsidRPr="00650C4E">
        <w:rPr>
          <w:rFonts w:cs="Times New Roman"/>
        </w:rPr>
        <w:t xml:space="preserve"> the variance of </w:t>
      </w:r>
      <w:r>
        <w:rPr>
          <w:rFonts w:cs="Times New Roman"/>
        </w:rPr>
        <w:t xml:space="preserve">the </w:t>
      </w:r>
      <w:r w:rsidRPr="00650C4E">
        <w:rPr>
          <w:rFonts w:cs="Times New Roman"/>
        </w:rPr>
        <w:t>prediction by</w:t>
      </w:r>
      <w:r>
        <w:rPr>
          <w:rFonts w:cs="Times New Roman"/>
        </w:rPr>
        <w:t xml:space="preserve"> combining repetitions to </w:t>
      </w:r>
      <w:r w:rsidRPr="00846DD3">
        <w:rPr>
          <w:rFonts w:cs="Times New Roman"/>
        </w:rPr>
        <w:t xml:space="preserve">produce multi sets of the same </w:t>
      </w:r>
      <w:r>
        <w:rPr>
          <w:rFonts w:cs="Times New Roman"/>
        </w:rPr>
        <w:t xml:space="preserve">size </w:t>
      </w:r>
      <w:r w:rsidRPr="00846DD3">
        <w:rPr>
          <w:rFonts w:cs="Times New Roman"/>
        </w:rPr>
        <w:t xml:space="preserve">as </w:t>
      </w:r>
      <w:r>
        <w:rPr>
          <w:rFonts w:cs="Times New Roman"/>
        </w:rPr>
        <w:t>the</w:t>
      </w:r>
      <w:r w:rsidRPr="00846DD3">
        <w:rPr>
          <w:rFonts w:cs="Times New Roman"/>
        </w:rPr>
        <w:t xml:space="preserve"> original data</w:t>
      </w:r>
      <w:r>
        <w:rPr>
          <w:rFonts w:cs="Times New Roman"/>
        </w:rPr>
        <w:t>. Both bagging and random forest utilizes decision trees, where the latter is the improvement by selecting a random subset of features</w:t>
      </w:r>
      <w:r w:rsidRPr="003F4AD7">
        <w:rPr>
          <w:rFonts w:cs="Times New Roman"/>
        </w:rPr>
        <w:t xml:space="preserve"> out of the total</w:t>
      </w:r>
      <w:r>
        <w:rPr>
          <w:rFonts w:cs="Times New Roman"/>
        </w:rPr>
        <w:t>. T</w:t>
      </w:r>
      <w:r w:rsidRPr="003F4AD7">
        <w:rPr>
          <w:rFonts w:cs="Times New Roman"/>
        </w:rPr>
        <w:t xml:space="preserve">he best split feature from the subset is used to split each node in a tree, unlike in bagging </w:t>
      </w:r>
      <w:r w:rsidRPr="003F4AD7">
        <w:rPr>
          <w:rFonts w:cs="Times New Roman"/>
        </w:rPr>
        <w:lastRenderedPageBreak/>
        <w:t>where all features are considered for splitting a node.</w:t>
      </w:r>
      <w:r>
        <w:rPr>
          <w:rFonts w:cs="Times New Roman"/>
        </w:rPr>
        <w:t xml:space="preserve"> The improvement in the algorithm can be noticed from the results shown in </w:t>
      </w:r>
      <w:r w:rsidR="004C3827">
        <w:rPr>
          <w:rFonts w:cs="Times New Roman"/>
        </w:rPr>
        <w:t xml:space="preserve">Figure </w:t>
      </w:r>
      <w:r w:rsidR="00DF2300">
        <w:rPr>
          <w:rFonts w:cs="Times New Roman"/>
        </w:rPr>
        <w:t>12</w:t>
      </w:r>
      <w:r>
        <w:rPr>
          <w:rFonts w:cs="Times New Roman"/>
        </w:rPr>
        <w:t>.</w:t>
      </w:r>
    </w:p>
    <w:p w14:paraId="65E09A7B" w14:textId="77777777" w:rsidR="003526CD" w:rsidRDefault="003526CD" w:rsidP="00341EEC">
      <w:pPr>
        <w:spacing w:line="360" w:lineRule="auto"/>
        <w:jc w:val="both"/>
        <w:rPr>
          <w:rFonts w:cs="Times New Roman"/>
        </w:rPr>
      </w:pPr>
    </w:p>
    <w:p w14:paraId="00FA7748" w14:textId="2220EFBF" w:rsidR="003526CD" w:rsidRDefault="003526CD" w:rsidP="003526CD">
      <w:pPr>
        <w:pStyle w:val="Heading2"/>
        <w:numPr>
          <w:ilvl w:val="1"/>
          <w:numId w:val="32"/>
        </w:numPr>
        <w:spacing w:line="360" w:lineRule="auto"/>
        <w:jc w:val="both"/>
        <w:rPr>
          <w:rFonts w:cs="Times New Roman"/>
        </w:rPr>
      </w:pPr>
      <w:bookmarkStart w:id="72" w:name="_Toc525399676"/>
      <w:r>
        <w:rPr>
          <w:rFonts w:cs="Times New Roman"/>
        </w:rPr>
        <w:t>Hybrid Approach</w:t>
      </w:r>
      <w:bookmarkEnd w:id="72"/>
    </w:p>
    <w:p w14:paraId="456C95C2" w14:textId="2C173376" w:rsidR="00341EEC" w:rsidRDefault="00341EEC" w:rsidP="00341EEC"/>
    <w:p w14:paraId="488CCD17" w14:textId="0DCD8DD5" w:rsidR="004C3827" w:rsidRDefault="004C3827" w:rsidP="004C3827">
      <w:pPr>
        <w:spacing w:line="360" w:lineRule="auto"/>
        <w:jc w:val="both"/>
        <w:rPr>
          <w:rFonts w:cs="Times New Roman"/>
        </w:rPr>
      </w:pPr>
      <w:r>
        <w:rPr>
          <w:rFonts w:cs="Times New Roman"/>
        </w:rPr>
        <w:t>Besides combining the lexicon-based approach and the learning-based approach to from a hybrid model, pre-processing the data is still a necessary implementation to i</w:t>
      </w:r>
      <w:r w:rsidRPr="00AE5A6F">
        <w:rPr>
          <w:rFonts w:cs="Times New Roman"/>
        </w:rPr>
        <w:t xml:space="preserve">mprove </w:t>
      </w:r>
      <w:r>
        <w:rPr>
          <w:rFonts w:cs="Times New Roman"/>
        </w:rPr>
        <w:t xml:space="preserve">the </w:t>
      </w:r>
      <w:r w:rsidRPr="00AE5A6F">
        <w:rPr>
          <w:rFonts w:cs="Times New Roman"/>
        </w:rPr>
        <w:t xml:space="preserve">generalizability of </w:t>
      </w:r>
      <w:r>
        <w:rPr>
          <w:rFonts w:cs="Times New Roman"/>
        </w:rPr>
        <w:t>the</w:t>
      </w:r>
      <w:r w:rsidRPr="00AE5A6F">
        <w:rPr>
          <w:rFonts w:cs="Times New Roman"/>
        </w:rPr>
        <w:t xml:space="preserve"> model.</w:t>
      </w:r>
      <w:r>
        <w:rPr>
          <w:rFonts w:cs="Times New Roman"/>
        </w:rPr>
        <w:t xml:space="preserve"> Noise, redundant values and outliers are some components that may severely affect the performance of a model. To determine the best combination of pre-processors and features, </w:t>
      </w:r>
      <w:r w:rsidR="00DD0265">
        <w:rPr>
          <w:rFonts w:cs="Times New Roman"/>
        </w:rPr>
        <w:t>the author has included</w:t>
      </w:r>
      <w:r>
        <w:rPr>
          <w:rFonts w:cs="Times New Roman"/>
        </w:rPr>
        <w:t xml:space="preserve"> the top performing individual features as shown in Figure </w:t>
      </w:r>
      <w:r w:rsidR="00DD0265">
        <w:rPr>
          <w:rFonts w:cs="Times New Roman"/>
        </w:rPr>
        <w:t>4</w:t>
      </w:r>
      <w:r>
        <w:rPr>
          <w:rFonts w:cs="Times New Roman"/>
        </w:rPr>
        <w:t xml:space="preserve"> as well as the best suitable pre-processing tools as discussed in section 3.2.2. </w:t>
      </w:r>
    </w:p>
    <w:p w14:paraId="5CA4CC50" w14:textId="65E76076" w:rsidR="004C3827" w:rsidRDefault="004C3827" w:rsidP="004C3827">
      <w:pPr>
        <w:spacing w:line="360" w:lineRule="auto"/>
        <w:jc w:val="both"/>
      </w:pPr>
      <w:r>
        <w:t xml:space="preserve">From Figure </w:t>
      </w:r>
      <w:r w:rsidR="00DF2300">
        <w:t>13</w:t>
      </w:r>
      <w:r>
        <w:t>, the combination of Word Embeddings, Lexicons with stop-words provide</w:t>
      </w:r>
      <w:r w:rsidR="00DD0265">
        <w:t>s</w:t>
      </w:r>
      <w:r>
        <w:t xml:space="preserve"> the best average score. Even though the exclusion of stop words provide</w:t>
      </w:r>
      <w:r w:rsidR="00DD0265">
        <w:t>s</w:t>
      </w:r>
      <w:r>
        <w:t xml:space="preserve"> the same average score, it </w:t>
      </w:r>
      <w:r w:rsidR="00DD0265">
        <w:t>has been</w:t>
      </w:r>
      <w:r>
        <w:t xml:space="preserve"> noted in the experiments that utilising stop-words produced slightly better results.</w:t>
      </w:r>
    </w:p>
    <w:p w14:paraId="1EAFA7DB" w14:textId="5675CA51" w:rsidR="004C3827" w:rsidRDefault="004C3827" w:rsidP="004C3827">
      <w:pPr>
        <w:spacing w:line="360" w:lineRule="auto"/>
        <w:jc w:val="both"/>
      </w:pPr>
      <w:r>
        <w:t xml:space="preserve">After determining the best combination of features and pre-processors, another round of experiment </w:t>
      </w:r>
      <w:r w:rsidR="00DD0265">
        <w:t>is</w:t>
      </w:r>
      <w:r>
        <w:t xml:space="preserve"> conducted to test the traditional algorithms on the new determined combination of word embeddings, lexicons and stop-words.</w:t>
      </w:r>
    </w:p>
    <w:p w14:paraId="111E0AB0" w14:textId="3DE4D52A" w:rsidR="004C3827" w:rsidRPr="00341EEC" w:rsidRDefault="004C3827" w:rsidP="004C3827">
      <w:pPr>
        <w:spacing w:line="360" w:lineRule="auto"/>
        <w:jc w:val="both"/>
      </w:pPr>
      <w:r>
        <w:t xml:space="preserve">The results slightly differ as compared to the results in </w:t>
      </w:r>
      <w:r w:rsidR="00DF2300">
        <w:t>Figure 12</w:t>
      </w:r>
      <w:r w:rsidR="00DD0265">
        <w:t xml:space="preserve"> of section 4.2</w:t>
      </w:r>
      <w:r>
        <w:t xml:space="preserve">. </w:t>
      </w:r>
      <w:r w:rsidR="00DF2300">
        <w:t>In</w:t>
      </w:r>
      <w:r>
        <w:t xml:space="preserve"> </w:t>
      </w:r>
      <w:r w:rsidR="00DF2300">
        <w:t>Figure 12</w:t>
      </w:r>
      <w:r>
        <w:t>, the gradient boosting algorithm perform</w:t>
      </w:r>
      <w:r w:rsidR="00DD0265">
        <w:t>s</w:t>
      </w:r>
      <w:r>
        <w:t xml:space="preserve"> better than the other algorithms</w:t>
      </w:r>
      <w:r w:rsidR="00DD0265">
        <w:t xml:space="preserve"> are</w:t>
      </w:r>
      <w:r>
        <w:t xml:space="preserve"> tested. </w:t>
      </w:r>
      <w:r w:rsidR="00DD0265">
        <w:t>However,</w:t>
      </w:r>
      <w:r>
        <w:t xml:space="preserve"> </w:t>
      </w:r>
      <w:r w:rsidR="00DD0265">
        <w:t xml:space="preserve">in Figure </w:t>
      </w:r>
      <w:r w:rsidR="00DF2300">
        <w:t>14</w:t>
      </w:r>
      <w:r w:rsidR="00DD0265">
        <w:t xml:space="preserve"> of</w:t>
      </w:r>
      <w:r>
        <w:t xml:space="preserve"> </w:t>
      </w:r>
      <w:r w:rsidR="00DD0265">
        <w:t xml:space="preserve">section </w:t>
      </w:r>
      <w:r>
        <w:t>4.3.2</w:t>
      </w:r>
      <w:r w:rsidR="00DD0265">
        <w:t>,</w:t>
      </w:r>
      <w:r>
        <w:t xml:space="preserve"> the same learning-based algorithms </w:t>
      </w:r>
      <w:r w:rsidR="00AC0952">
        <w:t>are</w:t>
      </w:r>
      <w:r>
        <w:t xml:space="preserve"> used but with additional processing and features included. The results show that SVM Regression </w:t>
      </w:r>
      <w:r w:rsidR="00AC0952">
        <w:t>performs better than</w:t>
      </w:r>
      <w:r>
        <w:t xml:space="preserve"> the other learning-based algorithms. </w:t>
      </w:r>
      <w:r w:rsidR="00AC0952">
        <w:t>The</w:t>
      </w:r>
      <w:r>
        <w:t xml:space="preserve"> addition of pre-processors</w:t>
      </w:r>
      <w:r w:rsidR="00AC0952">
        <w:t xml:space="preserve"> implementation</w:t>
      </w:r>
      <w:r>
        <w:t xml:space="preserve"> and features reduce</w:t>
      </w:r>
      <w:r w:rsidR="00AC0952">
        <w:t>s</w:t>
      </w:r>
      <w:r>
        <w:t xml:space="preserve"> the amount of external detrimental factors such as noise and outliers which</w:t>
      </w:r>
      <w:r w:rsidR="00AC0952">
        <w:t xml:space="preserve"> may have</w:t>
      </w:r>
      <w:r>
        <w:t xml:space="preserve"> allowed a better fit in the non-linear kernel.</w:t>
      </w:r>
    </w:p>
    <w:p w14:paraId="08BA583C" w14:textId="762AD8D4" w:rsidR="00A86CD1" w:rsidRDefault="00A86CD1">
      <w:r>
        <w:br w:type="page"/>
      </w:r>
    </w:p>
    <w:p w14:paraId="5BEBEB6E" w14:textId="02D5CA79" w:rsidR="009C2D59" w:rsidRPr="004C3827" w:rsidRDefault="003526CD" w:rsidP="00F008E3">
      <w:pPr>
        <w:pStyle w:val="Heading2"/>
        <w:numPr>
          <w:ilvl w:val="1"/>
          <w:numId w:val="32"/>
        </w:numPr>
        <w:spacing w:line="360" w:lineRule="auto"/>
        <w:jc w:val="both"/>
        <w:rPr>
          <w:rFonts w:cs="Times New Roman"/>
        </w:rPr>
      </w:pPr>
      <w:bookmarkStart w:id="73" w:name="_Toc525399677"/>
      <w:r>
        <w:rPr>
          <w:rFonts w:cs="Times New Roman"/>
        </w:rPr>
        <w:lastRenderedPageBreak/>
        <w:t>Advantages of different models</w:t>
      </w:r>
      <w:bookmarkEnd w:id="73"/>
    </w:p>
    <w:p w14:paraId="11365632" w14:textId="19F9EFBF" w:rsidR="006A52A3" w:rsidRDefault="006A52A3" w:rsidP="00F008E3">
      <w:pPr>
        <w:spacing w:line="360" w:lineRule="auto"/>
        <w:jc w:val="both"/>
      </w:pPr>
    </w:p>
    <w:p w14:paraId="246F385F" w14:textId="7A225065" w:rsidR="003F7832" w:rsidRDefault="003F7832" w:rsidP="00F008E3">
      <w:pPr>
        <w:spacing w:line="360" w:lineRule="auto"/>
        <w:jc w:val="both"/>
      </w:pPr>
      <w:r>
        <w:t xml:space="preserve">Figure </w:t>
      </w:r>
      <w:r w:rsidR="007A38DD">
        <w:t>20</w:t>
      </w:r>
      <w:r>
        <w:t xml:space="preserve"> </w:t>
      </w:r>
      <w:r w:rsidR="00686D06">
        <w:t xml:space="preserve">confirms with the hypothesis in section 1.3 that the hybrid approach outperforms both lexicon approach and learning algorithm approach. The results conclude that the learning algorithm or hybrid approach </w:t>
      </w:r>
      <w:r w:rsidR="00CE4187">
        <w:t>may be</w:t>
      </w:r>
      <w:r w:rsidR="00686D06">
        <w:t xml:space="preserve"> preferred most of the time, with hybrid classifiers gaining an edge over learning algorithms for not having the need to manually annotate every data which consumes too much time and resources.</w:t>
      </w:r>
    </w:p>
    <w:p w14:paraId="2D4D501B" w14:textId="077B5A2F" w:rsidR="008D5752" w:rsidRDefault="008D5752" w:rsidP="00F008E3">
      <w:pPr>
        <w:spacing w:line="360" w:lineRule="auto"/>
        <w:jc w:val="both"/>
      </w:pPr>
      <w:r>
        <w:t>However, the results are confined to optimal pre-processing procedures done on the dataset which may express a slight bias in the results. Furthermore, results from related works such as the paper from Hu and Liu</w:t>
      </w:r>
      <w:r>
        <w:fldChar w:fldCharType="begin" w:fldLock="1"/>
      </w:r>
      <w:r>
        <w:instrText>ADDIN CSL_CITATION {"citationItems":[{"id":"ITEM-1","itemData":{"DOI":"10.1145/1014052.1014073","author":[{"dropping-particle":"","family":"Hu","given":"Minqing","non-dropping-particle":"","parse-names":false,"suffix":""},{"dropping-particle":"","family":"Liu","given":"Bing","non-dropping-particle":"","parse-names":false,"suffix":""}],"container-title":"Proceedings of the tenth ACM SIGKDD international conference on Knowledge discovery and data mining","id":"ITEM-1","issued":{"date-parts":[["2004"]]},"page":"168-177","publisher":"ACM","publisher-place":"Seattle, WA, USA","title":"Mining and summarizing customer reviews","type":"article"},"uris":["http://www.mendeley.com/documents/?uuid=98863b0c-46a6-45f7-a674-7e2e2808467b"]}],"mendeley":{"formattedCitation":"[9]","plainTextFormattedCitation":"[9]"},"properties":{"noteIndex":0},"schema":"https://github.com/citation-style-language/schema/raw/master/csl-citation.json"}</w:instrText>
      </w:r>
      <w:r>
        <w:fldChar w:fldCharType="separate"/>
      </w:r>
      <w:r w:rsidRPr="008D5752">
        <w:rPr>
          <w:noProof/>
        </w:rPr>
        <w:t>[9]</w:t>
      </w:r>
      <w:r>
        <w:fldChar w:fldCharType="end"/>
      </w:r>
      <w:r>
        <w:t xml:space="preserve"> sugges</w:t>
      </w:r>
      <w:r w:rsidR="00CE4187">
        <w:t>t</w:t>
      </w:r>
      <w:r>
        <w:t xml:space="preserve"> that lexicon-based classifiers can also achieve a high accuracy. From their experimental results, the lexicon-based classifier </w:t>
      </w:r>
      <w:r w:rsidR="00CE4187">
        <w:t xml:space="preserve">has </w:t>
      </w:r>
      <w:r>
        <w:t>achieved an average accuracy of 84% across several review domains. This presents the possibility of using lexicon-based approach or hybrid approach if manual annotating of the data for learning-based classifier is too expensive</w:t>
      </w:r>
      <w:r w:rsidR="000D6229">
        <w:t xml:space="preserve"> in terms of time-cost</w:t>
      </w:r>
      <w:r>
        <w:t>.</w:t>
      </w:r>
    </w:p>
    <w:p w14:paraId="2B8AB028" w14:textId="69F2EC32" w:rsidR="00865DAA" w:rsidRDefault="003F7832" w:rsidP="00F008E3">
      <w:pPr>
        <w:spacing w:line="360" w:lineRule="auto"/>
        <w:jc w:val="both"/>
      </w:pPr>
      <w:r w:rsidRPr="00BD643C">
        <w:rPr>
          <w:rFonts w:cs="Times New Roman"/>
          <w:noProof/>
        </w:rPr>
        <mc:AlternateContent>
          <mc:Choice Requires="wps">
            <w:drawing>
              <wp:anchor distT="45720" distB="45720" distL="114300" distR="114300" simplePos="0" relativeHeight="251853824" behindDoc="0" locked="0" layoutInCell="1" allowOverlap="1" wp14:anchorId="505F031F" wp14:editId="275C18E0">
                <wp:simplePos x="0" y="0"/>
                <wp:positionH relativeFrom="margin">
                  <wp:align>left</wp:align>
                </wp:positionH>
                <wp:positionV relativeFrom="paragraph">
                  <wp:posOffset>3355340</wp:posOffset>
                </wp:positionV>
                <wp:extent cx="5450205" cy="429895"/>
                <wp:effectExtent l="0" t="0" r="0" b="8255"/>
                <wp:wrapSquare wrapText="bothSides"/>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429895"/>
                        </a:xfrm>
                        <a:prstGeom prst="rect">
                          <a:avLst/>
                        </a:prstGeom>
                        <a:solidFill>
                          <a:srgbClr val="FFFFFF"/>
                        </a:solidFill>
                        <a:ln w="9525">
                          <a:noFill/>
                          <a:miter lim="800000"/>
                          <a:headEnd/>
                          <a:tailEnd/>
                        </a:ln>
                      </wps:spPr>
                      <wps:txbx>
                        <w:txbxContent>
                          <w:p w14:paraId="73228BC3" w14:textId="0B26B05C" w:rsidR="009B22AA" w:rsidRDefault="009B22AA" w:rsidP="003F7832">
                            <w:pPr>
                              <w:rPr>
                                <w:i/>
                                <w:sz w:val="20"/>
                              </w:rPr>
                            </w:pPr>
                            <w:r w:rsidRPr="00905CD1">
                              <w:rPr>
                                <w:i/>
                                <w:sz w:val="20"/>
                              </w:rPr>
                              <w:t xml:space="preserve">Figure </w:t>
                            </w:r>
                            <w:r w:rsidR="007A38DD">
                              <w:rPr>
                                <w:i/>
                                <w:sz w:val="20"/>
                              </w:rPr>
                              <w:t>20</w:t>
                            </w:r>
                            <w:r w:rsidRPr="00905CD1">
                              <w:rPr>
                                <w:i/>
                                <w:sz w:val="20"/>
                              </w:rPr>
                              <w:t xml:space="preserve">. </w:t>
                            </w:r>
                            <w:r>
                              <w:rPr>
                                <w:i/>
                                <w:sz w:val="20"/>
                              </w:rPr>
                              <w:t>A bar graph illustrating the performance accuracy of different classifier approaches</w:t>
                            </w:r>
                          </w:p>
                          <w:p w14:paraId="30286D68" w14:textId="77777777" w:rsidR="009B22AA" w:rsidRPr="00905CD1" w:rsidRDefault="009B22AA" w:rsidP="003F7832">
                            <w:pPr>
                              <w:rPr>
                                <w:i/>
                                <w:sz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5F031F" id="_x0000_s1204" type="#_x0000_t202" style="position:absolute;left:0;text-align:left;margin-left:0;margin-top:264.2pt;width:429.15pt;height:33.85pt;z-index:2518538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" stroked="f">
                <v:textbox>
                  <w:txbxContent>
                    <w:p w14:paraId="73228BC3" w14:textId="0B26B05C" w:rsidR="009B22AA" w:rsidRDefault="009B22AA" w:rsidP="003F7832">
                      <w:pPr>
                        <w:rPr>
                          <w:i/>
                          <w:sz w:val="20"/>
                        </w:rPr>
                      </w:pPr>
                      <w:r w:rsidRPr="00905CD1">
                        <w:rPr>
                          <w:i/>
                          <w:sz w:val="20"/>
                        </w:rPr>
                        <w:t xml:space="preserve">Figure </w:t>
                      </w:r>
                      <w:r w:rsidR="007A38DD">
                        <w:rPr>
                          <w:i/>
                          <w:sz w:val="20"/>
                        </w:rPr>
                        <w:t>20</w:t>
                      </w:r>
                      <w:r w:rsidRPr="00905CD1">
                        <w:rPr>
                          <w:i/>
                          <w:sz w:val="20"/>
                        </w:rPr>
                        <w:t xml:space="preserve">. </w:t>
                      </w:r>
                      <w:r>
                        <w:rPr>
                          <w:i/>
                          <w:sz w:val="20"/>
                        </w:rPr>
                        <w:t>A bar graph illustrating the performance accuracy of different classifier approaches</w:t>
                      </w:r>
                    </w:p>
                    <w:p w14:paraId="30286D68" w14:textId="77777777" w:rsidR="009B22AA" w:rsidRPr="00905CD1" w:rsidRDefault="009B22AA" w:rsidP="003F7832">
                      <w:pPr>
                        <w:rPr>
                          <w:i/>
                          <w:sz w:val="20"/>
                        </w:rPr>
                      </w:pPr>
                    </w:p>
                  </w:txbxContent>
                </v:textbox>
                <w10:wrap type="square" anchorx="margin"/>
              </v:shape>
            </w:pict>
          </mc:Fallback>
        </mc:AlternateContent>
      </w:r>
      <w:r w:rsidR="00AE6280" w:rsidRPr="00BD643C">
        <w:rPr>
          <w:rFonts w:cs="Times New Roman"/>
          <w:noProof/>
          <w:szCs w:val="20"/>
        </w:rPr>
        <w:drawing>
          <wp:inline distT="0" distB="0" distL="0" distR="0" wp14:anchorId="68428780" wp14:editId="7E0B7FEA">
            <wp:extent cx="5486400" cy="3200400"/>
            <wp:effectExtent l="0" t="0" r="0" b="0"/>
            <wp:docPr id="228" name="Chart 2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BF00883" w14:textId="2984E286" w:rsidR="00CF68C6" w:rsidRPr="00BD643C" w:rsidRDefault="00CF68C6" w:rsidP="00F008E3">
      <w:pPr>
        <w:spacing w:line="360" w:lineRule="auto"/>
        <w:jc w:val="both"/>
      </w:pPr>
    </w:p>
    <w:p w14:paraId="0BCA9B92" w14:textId="78CE19E1" w:rsidR="004C3827" w:rsidRDefault="004C3827" w:rsidP="004C3827">
      <w:pPr>
        <w:pStyle w:val="Heading2"/>
        <w:numPr>
          <w:ilvl w:val="1"/>
          <w:numId w:val="32"/>
        </w:numPr>
        <w:spacing w:line="360" w:lineRule="auto"/>
        <w:jc w:val="both"/>
        <w:rPr>
          <w:rFonts w:cs="Times New Roman"/>
        </w:rPr>
      </w:pPr>
      <w:bookmarkStart w:id="74" w:name="_Toc525399678"/>
      <w:r>
        <w:rPr>
          <w:rFonts w:cs="Times New Roman"/>
        </w:rPr>
        <w:lastRenderedPageBreak/>
        <w:t>Possible Improvements</w:t>
      </w:r>
      <w:bookmarkEnd w:id="74"/>
    </w:p>
    <w:p w14:paraId="3357A59C" w14:textId="1627CF75" w:rsidR="007A3009" w:rsidRDefault="007A3009" w:rsidP="00F008E3">
      <w:pPr>
        <w:spacing w:line="360" w:lineRule="auto"/>
        <w:jc w:val="both"/>
      </w:pPr>
    </w:p>
    <w:p w14:paraId="6452006E" w14:textId="21234803" w:rsidR="000D6229" w:rsidRDefault="000D6229" w:rsidP="00F008E3">
      <w:pPr>
        <w:spacing w:line="360" w:lineRule="auto"/>
        <w:jc w:val="both"/>
      </w:pPr>
      <w:r>
        <w:t>A custom implementation of a lexicon that specifically captures slangs or words with emotions that are more commonly found in tweets</w:t>
      </w:r>
      <w:r w:rsidR="00B51EE6">
        <w:t xml:space="preserve"> can be considered</w:t>
      </w:r>
      <w:r w:rsidR="00C824C4">
        <w:t>. From the</w:t>
      </w:r>
      <w:r>
        <w:t xml:space="preserve"> previous experimental results</w:t>
      </w:r>
      <w:r w:rsidR="00C824C4">
        <w:t xml:space="preserve"> in this report</w:t>
      </w:r>
      <w:r>
        <w:t xml:space="preserve">, most of the lexicons that </w:t>
      </w:r>
      <w:r w:rsidR="00B51EE6">
        <w:t>are</w:t>
      </w:r>
      <w:r>
        <w:t xml:space="preserve"> constructed from tweets perform better than general lexicons. This suggest</w:t>
      </w:r>
      <w:r w:rsidR="00B51EE6">
        <w:t>s</w:t>
      </w:r>
      <w:r>
        <w:t xml:space="preserve"> that the quantity of words </w:t>
      </w:r>
      <w:r w:rsidR="00B51EE6">
        <w:t xml:space="preserve">that is </w:t>
      </w:r>
      <w:r>
        <w:t>captured by lexicons play</w:t>
      </w:r>
      <w:r w:rsidR="00B51EE6">
        <w:t>s</w:t>
      </w:r>
      <w:r>
        <w:t xml:space="preserve"> an important part in </w:t>
      </w:r>
      <w:r w:rsidR="00B51EE6">
        <w:t>the author’s</w:t>
      </w:r>
      <w:r>
        <w:t xml:space="preserve"> findings and results.</w:t>
      </w:r>
      <w:r w:rsidR="003853DD">
        <w:t xml:space="preserve"> Furthermore, instead of implementing available lexicon resources as used in the experiments, the author suggests creating a self-defined lexicon resource using the dataset itself which may see a better improvement of performance in terms of accuracy.</w:t>
      </w:r>
    </w:p>
    <w:p w14:paraId="104E6C23" w14:textId="7D29033A" w:rsidR="000D6229" w:rsidRDefault="000D6229" w:rsidP="00F008E3">
      <w:pPr>
        <w:spacing w:line="360" w:lineRule="auto"/>
        <w:jc w:val="both"/>
      </w:pPr>
      <w:r>
        <w:t xml:space="preserve">From combining various procedures of processing the data before </w:t>
      </w:r>
      <w:r w:rsidR="00796EFE">
        <w:t>classification, natural language processing</w:t>
      </w:r>
      <w:r w:rsidR="00B51EE6">
        <w:t xml:space="preserve"> and feature generation such as implementing stopwords and having extracting n word gram features</w:t>
      </w:r>
      <w:r w:rsidR="00796EFE">
        <w:t xml:space="preserve"> </w:t>
      </w:r>
      <w:r w:rsidR="00B51EE6">
        <w:t>has proved</w:t>
      </w:r>
      <w:r w:rsidR="00796EFE">
        <w:t xml:space="preserve"> to aid in improving the accuracy of results to a certain extent. More complicated detection of word structures such as sarcasm and irony </w:t>
      </w:r>
      <w:r w:rsidR="00B51EE6">
        <w:t>may</w:t>
      </w:r>
      <w:r w:rsidR="00796EFE">
        <w:t xml:space="preserve"> lead to a better performance of the classifiers.</w:t>
      </w:r>
    </w:p>
    <w:p w14:paraId="39FE6E77" w14:textId="59D708BD" w:rsidR="00333371" w:rsidRDefault="00333371" w:rsidP="00F008E3">
      <w:pPr>
        <w:spacing w:line="360" w:lineRule="auto"/>
        <w:jc w:val="both"/>
      </w:pPr>
      <w:r>
        <w:t>Instead of using a pre-trained word embedding corpus, a new corpus trained using the available data itself can be considered. This is applicable if the amount of data gathered is sufficient and will provide a better vector relation is using a test data set from a similar source.</w:t>
      </w:r>
    </w:p>
    <w:p w14:paraId="506AEE99" w14:textId="54B9C12B" w:rsidR="00796EFE" w:rsidRDefault="00796EFE" w:rsidP="00F008E3">
      <w:pPr>
        <w:spacing w:line="360" w:lineRule="auto"/>
        <w:jc w:val="both"/>
      </w:pPr>
      <w:r>
        <w:t xml:space="preserve">Lastly, </w:t>
      </w:r>
      <w:r w:rsidR="00B51EE6">
        <w:t>based on</w:t>
      </w:r>
      <w:r>
        <w:t xml:space="preserve"> the results</w:t>
      </w:r>
      <w:r w:rsidR="00B51EE6">
        <w:t xml:space="preserve"> that have been</w:t>
      </w:r>
      <w:r>
        <w:t xml:space="preserve"> gathered from various participants of the same task, a new model requiring the use of deep learning methods c</w:t>
      </w:r>
      <w:r w:rsidR="00B51EE6">
        <w:t>an</w:t>
      </w:r>
      <w:r>
        <w:t xml:space="preserve"> be </w:t>
      </w:r>
      <w:r w:rsidR="00B51EE6">
        <w:t>considered</w:t>
      </w:r>
      <w:r>
        <w:t>. Th</w:t>
      </w:r>
      <w:r w:rsidR="00B676C9">
        <w:t xml:space="preserve">is is being considered </w:t>
      </w:r>
      <w:r>
        <w:t>that not only the top scorers of the competition, but almost all the competitors who ranked higher ha</w:t>
      </w:r>
      <w:r w:rsidR="00B676C9">
        <w:t>ve</w:t>
      </w:r>
      <w:r>
        <w:t xml:space="preserve"> achieved their results using deep learning methods. This is</w:t>
      </w:r>
      <w:r w:rsidR="00B676C9">
        <w:t xml:space="preserve"> also</w:t>
      </w:r>
      <w:r>
        <w:t xml:space="preserve"> complemented with the fact that a</w:t>
      </w:r>
      <w:r w:rsidR="00B676C9">
        <w:t xml:space="preserve"> much </w:t>
      </w:r>
      <w:r>
        <w:t>larger percentage of participants engaged in using deep learning methods compared to the participants who did a similar task in the previous year.</w:t>
      </w:r>
    </w:p>
    <w:p w14:paraId="5018235B" w14:textId="2977334C" w:rsidR="00333371" w:rsidRDefault="00333371">
      <w:r>
        <w:br w:type="page"/>
      </w:r>
    </w:p>
    <w:p w14:paraId="6C918BBF" w14:textId="458CBECC" w:rsidR="004C3827" w:rsidRDefault="004C3827" w:rsidP="004C3827">
      <w:pPr>
        <w:pStyle w:val="Heading2"/>
        <w:numPr>
          <w:ilvl w:val="1"/>
          <w:numId w:val="32"/>
        </w:numPr>
        <w:spacing w:line="360" w:lineRule="auto"/>
        <w:jc w:val="both"/>
        <w:rPr>
          <w:rFonts w:cs="Times New Roman"/>
        </w:rPr>
      </w:pPr>
      <w:bookmarkStart w:id="75" w:name="_Toc525399679"/>
      <w:r>
        <w:rPr>
          <w:rFonts w:cs="Times New Roman"/>
        </w:rPr>
        <w:lastRenderedPageBreak/>
        <w:t>Conclusion</w:t>
      </w:r>
      <w:bookmarkEnd w:id="75"/>
    </w:p>
    <w:p w14:paraId="7384E06E" w14:textId="00A1B78B" w:rsidR="007A3009" w:rsidRDefault="007A3009" w:rsidP="00F008E3">
      <w:pPr>
        <w:spacing w:line="360" w:lineRule="auto"/>
        <w:jc w:val="both"/>
      </w:pPr>
    </w:p>
    <w:p w14:paraId="570B0837" w14:textId="6E7D71BC" w:rsidR="00CF68C6" w:rsidRPr="00BD643C" w:rsidRDefault="00375489" w:rsidP="00F008E3">
      <w:pPr>
        <w:spacing w:line="360" w:lineRule="auto"/>
        <w:jc w:val="both"/>
      </w:pPr>
      <w:r>
        <w:t>Based on the results observed from the following experiments, the proposed hybrid approach helps to save a considerable amount of time labelling the data as opposed to the learning-based approach. Furthermore, the wide gap in results comparing lexicon versus both learning-based and hybrid approach suggests that the latter is much preferred when deciding on a model to conduct sentiment analysis. On the other hand, the difference in results between learning-based approach and hybrid approach cannot be a one-</w:t>
      </w:r>
      <w:r w:rsidR="005F1889">
        <w:t>off factor</w:t>
      </w:r>
      <w:r>
        <w:t xml:space="preserve"> in </w:t>
      </w:r>
      <w:r w:rsidR="005F1889">
        <w:t>determining</w:t>
      </w:r>
      <w:r>
        <w:t xml:space="preserve"> an appropriate model as the results demonstrated by the experiments in this report </w:t>
      </w:r>
      <w:r w:rsidR="005F1889">
        <w:t>were based off</w:t>
      </w:r>
      <w:r>
        <w:t xml:space="preserve"> certain constraints such as the source of data and</w:t>
      </w:r>
      <w:r w:rsidR="005F1889">
        <w:t xml:space="preserve"> the type of algorithms and the procedures of pre-processing the data. Therefore, applications that are looking to construct a model for sentiment related analysis should consider reviewing their own source of data before determining the optimal solution for their classifier model.</w:t>
      </w:r>
    </w:p>
    <w:p w14:paraId="45CE5052" w14:textId="77777777" w:rsidR="00573EB1" w:rsidRPr="00BD643C" w:rsidRDefault="00573EB1" w:rsidP="00F008E3">
      <w:pPr>
        <w:spacing w:line="360" w:lineRule="auto"/>
        <w:jc w:val="both"/>
      </w:pPr>
    </w:p>
    <w:p w14:paraId="315E4967" w14:textId="77777777" w:rsidR="00573EB1" w:rsidRPr="00BD643C" w:rsidRDefault="00573EB1" w:rsidP="00F008E3">
      <w:pPr>
        <w:spacing w:line="360" w:lineRule="auto"/>
        <w:jc w:val="both"/>
      </w:pPr>
    </w:p>
    <w:p w14:paraId="4572DA0D" w14:textId="77777777" w:rsidR="00A356FB" w:rsidRPr="00BD643C" w:rsidRDefault="00A356FB" w:rsidP="00F008E3">
      <w:pPr>
        <w:spacing w:line="360" w:lineRule="auto"/>
        <w:jc w:val="both"/>
        <w:rPr>
          <w:rFonts w:eastAsiaTheme="majorEastAsia" w:cstheme="majorBidi"/>
          <w:b/>
          <w:color w:val="000000" w:themeColor="text1"/>
          <w:sz w:val="40"/>
          <w:szCs w:val="32"/>
        </w:rPr>
      </w:pPr>
      <w:r w:rsidRPr="00BD643C">
        <w:br w:type="page"/>
      </w:r>
    </w:p>
    <w:p w14:paraId="651A2FE9" w14:textId="125AEE40" w:rsidR="00E06E94" w:rsidRPr="00BD643C" w:rsidRDefault="00E06E94" w:rsidP="007108D4">
      <w:pPr>
        <w:pStyle w:val="Heading1"/>
        <w:numPr>
          <w:ilvl w:val="0"/>
          <w:numId w:val="0"/>
        </w:numPr>
      </w:pPr>
      <w:bookmarkStart w:id="76" w:name="_Toc525399680"/>
      <w:r w:rsidRPr="00BD643C">
        <w:lastRenderedPageBreak/>
        <w:t>Appendix</w:t>
      </w:r>
      <w:bookmarkEnd w:id="76"/>
    </w:p>
    <w:p w14:paraId="1419CD1C" w14:textId="77777777" w:rsidR="00E06E94" w:rsidRPr="00BD643C" w:rsidRDefault="00E06E94" w:rsidP="00F008E3">
      <w:pPr>
        <w:spacing w:line="360" w:lineRule="auto"/>
        <w:jc w:val="both"/>
      </w:pPr>
    </w:p>
    <w:p w14:paraId="4E168C0A" w14:textId="32474829" w:rsidR="005466C0" w:rsidRPr="00BD643C" w:rsidRDefault="00A05E02" w:rsidP="00F008E3">
      <w:pPr>
        <w:pStyle w:val="Heading2"/>
        <w:spacing w:line="360" w:lineRule="auto"/>
        <w:jc w:val="both"/>
      </w:pPr>
      <w:bookmarkStart w:id="77" w:name="_Toc525399681"/>
      <w:r w:rsidRPr="00BD643C">
        <w:t xml:space="preserve">Complied </w:t>
      </w:r>
      <w:r w:rsidR="005466C0" w:rsidRPr="00BD643C">
        <w:t>Results</w:t>
      </w:r>
      <w:bookmarkEnd w:id="77"/>
    </w:p>
    <w:p w14:paraId="3CDE73C7" w14:textId="77777777" w:rsidR="00E06E94" w:rsidRPr="00BD643C" w:rsidRDefault="00E06E94" w:rsidP="00F008E3">
      <w:pPr>
        <w:spacing w:line="360" w:lineRule="auto"/>
        <w:jc w:val="both"/>
      </w:pPr>
    </w:p>
    <w:tbl>
      <w:tblPr>
        <w:tblStyle w:val="TableGrid"/>
        <w:tblW w:w="0" w:type="auto"/>
        <w:tblLook w:val="04A0" w:firstRow="1" w:lastRow="0" w:firstColumn="1" w:lastColumn="0" w:noHBand="0" w:noVBand="1"/>
      </w:tblPr>
      <w:tblGrid>
        <w:gridCol w:w="1862"/>
        <w:gridCol w:w="1508"/>
        <w:gridCol w:w="1508"/>
        <w:gridCol w:w="1508"/>
        <w:gridCol w:w="1508"/>
        <w:gridCol w:w="1122"/>
      </w:tblGrid>
      <w:tr w:rsidR="005466C0" w:rsidRPr="00BD643C" w14:paraId="5D9C543D" w14:textId="77777777" w:rsidTr="00AC6231">
        <w:tc>
          <w:tcPr>
            <w:tcW w:w="9016" w:type="dxa"/>
            <w:gridSpan w:val="6"/>
            <w:shd w:val="clear" w:color="auto" w:fill="FFFFFF" w:themeFill="background1"/>
          </w:tcPr>
          <w:p w14:paraId="1ED7F345" w14:textId="77777777" w:rsidR="005466C0" w:rsidRPr="00BD643C" w:rsidRDefault="005466C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Pearson Correlation r</w:t>
            </w:r>
          </w:p>
        </w:tc>
      </w:tr>
      <w:tr w:rsidR="005466C0" w:rsidRPr="00BD643C" w14:paraId="49E77DEE" w14:textId="77777777" w:rsidTr="00AC6231">
        <w:tc>
          <w:tcPr>
            <w:tcW w:w="1862" w:type="dxa"/>
            <w:shd w:val="clear" w:color="auto" w:fill="FFFFFF" w:themeFill="background1"/>
          </w:tcPr>
          <w:p w14:paraId="51588E83" w14:textId="77777777" w:rsidR="005466C0" w:rsidRPr="00BD643C" w:rsidRDefault="005466C0" w:rsidP="00F008E3">
            <w:pPr>
              <w:spacing w:line="360" w:lineRule="auto"/>
              <w:jc w:val="both"/>
              <w:rPr>
                <w:rFonts w:eastAsia="Times New Roman" w:cs="Times New Roman"/>
                <w:color w:val="000000"/>
                <w:szCs w:val="24"/>
              </w:rPr>
            </w:pPr>
          </w:p>
        </w:tc>
        <w:tc>
          <w:tcPr>
            <w:tcW w:w="1508" w:type="dxa"/>
            <w:shd w:val="clear" w:color="auto" w:fill="FFFFFF" w:themeFill="background1"/>
          </w:tcPr>
          <w:p w14:paraId="4D601613" w14:textId="1C81480C" w:rsidR="005466C0" w:rsidRPr="00BD643C" w:rsidRDefault="00203C84"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nger</w:t>
            </w:r>
          </w:p>
        </w:tc>
        <w:tc>
          <w:tcPr>
            <w:tcW w:w="1508" w:type="dxa"/>
            <w:shd w:val="clear" w:color="auto" w:fill="FFFFFF" w:themeFill="background1"/>
          </w:tcPr>
          <w:p w14:paraId="7A3BB29D" w14:textId="66925FAF" w:rsidR="005466C0" w:rsidRPr="00BD643C" w:rsidRDefault="00203C84" w:rsidP="00F008E3">
            <w:pPr>
              <w:spacing w:line="360" w:lineRule="auto"/>
              <w:jc w:val="both"/>
              <w:rPr>
                <w:rFonts w:eastAsia="Times New Roman" w:cs="Times New Roman"/>
                <w:color w:val="000000"/>
                <w:szCs w:val="24"/>
              </w:rPr>
            </w:pPr>
            <w:r w:rsidRPr="00BD643C">
              <w:rPr>
                <w:rFonts w:eastAsia="Times New Roman" w:cs="Times New Roman"/>
                <w:color w:val="000000"/>
                <w:szCs w:val="24"/>
              </w:rPr>
              <w:t>fear</w:t>
            </w:r>
          </w:p>
        </w:tc>
        <w:tc>
          <w:tcPr>
            <w:tcW w:w="1508" w:type="dxa"/>
            <w:shd w:val="clear" w:color="auto" w:fill="FFFFFF" w:themeFill="background1"/>
          </w:tcPr>
          <w:p w14:paraId="5F401776" w14:textId="052EDCF7" w:rsidR="005466C0" w:rsidRPr="00BD643C" w:rsidRDefault="00203C84" w:rsidP="00F008E3">
            <w:pPr>
              <w:spacing w:line="360" w:lineRule="auto"/>
              <w:jc w:val="both"/>
              <w:rPr>
                <w:rFonts w:eastAsia="Times New Roman" w:cs="Times New Roman"/>
                <w:color w:val="000000"/>
                <w:szCs w:val="24"/>
              </w:rPr>
            </w:pPr>
            <w:r w:rsidRPr="00BD643C">
              <w:rPr>
                <w:rFonts w:eastAsia="Times New Roman" w:cs="Times New Roman"/>
                <w:color w:val="000000"/>
                <w:szCs w:val="24"/>
              </w:rPr>
              <w:t>joy</w:t>
            </w:r>
          </w:p>
        </w:tc>
        <w:tc>
          <w:tcPr>
            <w:tcW w:w="1508" w:type="dxa"/>
            <w:shd w:val="clear" w:color="auto" w:fill="FFFFFF" w:themeFill="background1"/>
          </w:tcPr>
          <w:p w14:paraId="38D0EF65" w14:textId="2BF7F4C1" w:rsidR="005466C0" w:rsidRPr="00BD643C" w:rsidRDefault="00203C84" w:rsidP="00F008E3">
            <w:pPr>
              <w:spacing w:line="360" w:lineRule="auto"/>
              <w:jc w:val="both"/>
              <w:rPr>
                <w:rFonts w:eastAsia="Times New Roman" w:cs="Times New Roman"/>
                <w:color w:val="000000"/>
                <w:szCs w:val="24"/>
              </w:rPr>
            </w:pPr>
            <w:r w:rsidRPr="00BD643C">
              <w:rPr>
                <w:rFonts w:eastAsia="Times New Roman" w:cs="Times New Roman"/>
                <w:color w:val="000000"/>
                <w:szCs w:val="24"/>
              </w:rPr>
              <w:t>s</w:t>
            </w:r>
            <w:r w:rsidR="005466C0" w:rsidRPr="00BD643C">
              <w:rPr>
                <w:rFonts w:eastAsia="Times New Roman" w:cs="Times New Roman"/>
                <w:color w:val="000000"/>
                <w:szCs w:val="24"/>
              </w:rPr>
              <w:t>adness</w:t>
            </w:r>
          </w:p>
        </w:tc>
        <w:tc>
          <w:tcPr>
            <w:tcW w:w="1122" w:type="dxa"/>
            <w:shd w:val="clear" w:color="auto" w:fill="FFFFFF" w:themeFill="background1"/>
          </w:tcPr>
          <w:p w14:paraId="427CD440" w14:textId="77777777" w:rsidR="005466C0" w:rsidRPr="00BD643C" w:rsidRDefault="005466C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verage</w:t>
            </w:r>
          </w:p>
        </w:tc>
      </w:tr>
      <w:tr w:rsidR="005466C0" w:rsidRPr="00BD643C" w14:paraId="619F4607" w14:textId="77777777" w:rsidTr="00AC6231">
        <w:tc>
          <w:tcPr>
            <w:tcW w:w="9016" w:type="dxa"/>
            <w:gridSpan w:val="6"/>
            <w:shd w:val="clear" w:color="auto" w:fill="FFFFFF" w:themeFill="background1"/>
          </w:tcPr>
          <w:p w14:paraId="50D6F5C4" w14:textId="77777777" w:rsidR="005466C0" w:rsidRPr="00BD643C" w:rsidRDefault="005466C0" w:rsidP="00F008E3">
            <w:pPr>
              <w:spacing w:line="360" w:lineRule="auto"/>
              <w:jc w:val="both"/>
              <w:rPr>
                <w:rFonts w:eastAsia="Times New Roman" w:cs="Times New Roman"/>
                <w:color w:val="000000"/>
                <w:szCs w:val="24"/>
              </w:rPr>
            </w:pPr>
            <w:r w:rsidRPr="00BD643C">
              <w:rPr>
                <w:rStyle w:val="ltxtext"/>
                <w:rFonts w:cs="Times New Roman"/>
                <w:b/>
                <w:bCs/>
                <w:i/>
                <w:iCs/>
                <w:szCs w:val="24"/>
              </w:rPr>
              <w:t>Individual feature sets</w:t>
            </w:r>
          </w:p>
        </w:tc>
      </w:tr>
      <w:tr w:rsidR="005466C0" w:rsidRPr="00BD643C" w14:paraId="316F7FE9" w14:textId="77777777" w:rsidTr="00AC6231">
        <w:tc>
          <w:tcPr>
            <w:tcW w:w="1862" w:type="dxa"/>
            <w:shd w:val="clear" w:color="auto" w:fill="FFFFFF" w:themeFill="background1"/>
          </w:tcPr>
          <w:p w14:paraId="364E74FA"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word ngrams</w:t>
            </w:r>
          </w:p>
          <w:p w14:paraId="7AEA6D03"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WN)</w:t>
            </w:r>
          </w:p>
        </w:tc>
        <w:tc>
          <w:tcPr>
            <w:tcW w:w="1508" w:type="dxa"/>
            <w:shd w:val="clear" w:color="auto" w:fill="FFFFFF" w:themeFill="background1"/>
          </w:tcPr>
          <w:p w14:paraId="0E651643" w14:textId="0EE8100B" w:rsidR="005466C0" w:rsidRPr="000A7C2C" w:rsidRDefault="001224AD"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1)0.44</w:t>
            </w:r>
          </w:p>
          <w:p w14:paraId="5713B9B7" w14:textId="1914208A" w:rsidR="005466C0" w:rsidRPr="000A7C2C" w:rsidRDefault="008F2D1C"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2)0.42</w:t>
            </w:r>
          </w:p>
          <w:p w14:paraId="2AC89638" w14:textId="5867E036" w:rsidR="005466C0" w:rsidRPr="000A7C2C" w:rsidRDefault="008F2D1C"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3)0.37</w:t>
            </w:r>
          </w:p>
          <w:p w14:paraId="6C37BC08" w14:textId="49D8CB5F" w:rsidR="005466C0" w:rsidRPr="000A7C2C" w:rsidRDefault="008F2D1C"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4)0.35</w:t>
            </w:r>
          </w:p>
        </w:tc>
        <w:tc>
          <w:tcPr>
            <w:tcW w:w="1508" w:type="dxa"/>
            <w:shd w:val="clear" w:color="auto" w:fill="FFFFFF" w:themeFill="background1"/>
          </w:tcPr>
          <w:p w14:paraId="31356902" w14:textId="5203B650" w:rsidR="005466C0" w:rsidRPr="000A7C2C" w:rsidRDefault="00F837A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1)0.51</w:t>
            </w:r>
          </w:p>
          <w:p w14:paraId="690A2CFE" w14:textId="3417D1B2" w:rsidR="005466C0" w:rsidRPr="000A7C2C" w:rsidRDefault="00F837A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2)0.48</w:t>
            </w:r>
          </w:p>
          <w:p w14:paraId="466D001D" w14:textId="410F7128" w:rsidR="005466C0" w:rsidRPr="000A7C2C" w:rsidRDefault="00F837A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3)0.45</w:t>
            </w:r>
          </w:p>
          <w:p w14:paraId="5EAA2B54" w14:textId="078A7F72" w:rsidR="005466C0" w:rsidRPr="000A7C2C" w:rsidRDefault="00F837A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4)0.43</w:t>
            </w:r>
          </w:p>
        </w:tc>
        <w:tc>
          <w:tcPr>
            <w:tcW w:w="1508" w:type="dxa"/>
            <w:shd w:val="clear" w:color="auto" w:fill="FFFFFF" w:themeFill="background1"/>
          </w:tcPr>
          <w:p w14:paraId="414D2AB4" w14:textId="7AECB3CE" w:rsidR="005466C0" w:rsidRPr="000A7C2C" w:rsidRDefault="002D4DBD"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1)0.57</w:t>
            </w:r>
          </w:p>
          <w:p w14:paraId="486C1887" w14:textId="65BAD69A" w:rsidR="005466C0" w:rsidRPr="000A7C2C" w:rsidRDefault="002D4DBD"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2)0.57</w:t>
            </w:r>
          </w:p>
          <w:p w14:paraId="75F5C46A" w14:textId="4BC7BA05" w:rsidR="005466C0" w:rsidRPr="000A7C2C" w:rsidRDefault="002D4DBD"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3)0.55</w:t>
            </w:r>
          </w:p>
          <w:p w14:paraId="707CFA62" w14:textId="2FA769EB"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4)0.53</w:t>
            </w:r>
          </w:p>
        </w:tc>
        <w:tc>
          <w:tcPr>
            <w:tcW w:w="1508" w:type="dxa"/>
            <w:shd w:val="clear" w:color="auto" w:fill="FFFFFF" w:themeFill="background1"/>
          </w:tcPr>
          <w:p w14:paraId="059E86C1" w14:textId="253CB6B5"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1)0.41</w:t>
            </w:r>
          </w:p>
          <w:p w14:paraId="2DA4450C" w14:textId="7F6372EC" w:rsidR="005466C0" w:rsidRPr="000A7C2C" w:rsidRDefault="00DF2314"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2)0.44</w:t>
            </w:r>
          </w:p>
          <w:p w14:paraId="11F9BA46" w14:textId="2F5A6638"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3)0.43</w:t>
            </w:r>
          </w:p>
          <w:p w14:paraId="346BCBE6" w14:textId="63076FD7" w:rsidR="005466C0" w:rsidRPr="000A7C2C" w:rsidRDefault="00DF2314"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4)0.42</w:t>
            </w:r>
          </w:p>
        </w:tc>
        <w:tc>
          <w:tcPr>
            <w:tcW w:w="1122" w:type="dxa"/>
            <w:shd w:val="clear" w:color="auto" w:fill="FFFFFF" w:themeFill="background1"/>
          </w:tcPr>
          <w:p w14:paraId="6C39D3A4" w14:textId="2539F1AE" w:rsidR="005466C0" w:rsidRPr="000A7C2C" w:rsidRDefault="0021262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8</w:t>
            </w:r>
          </w:p>
          <w:p w14:paraId="44E8612D" w14:textId="3AF97555" w:rsidR="001E40FD" w:rsidRPr="000A7C2C" w:rsidRDefault="00BA07DF"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8</w:t>
            </w:r>
          </w:p>
          <w:p w14:paraId="19B9DD8C" w14:textId="0F16FE8C" w:rsidR="001E40FD" w:rsidRPr="000A7C2C" w:rsidRDefault="001E40FD"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5</w:t>
            </w:r>
          </w:p>
          <w:p w14:paraId="267A0070" w14:textId="49560914" w:rsidR="00BA07DF"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3</w:t>
            </w:r>
          </w:p>
        </w:tc>
      </w:tr>
      <w:tr w:rsidR="005466C0" w:rsidRPr="00BD643C" w14:paraId="4E0EB969" w14:textId="77777777" w:rsidTr="00AC6231">
        <w:tc>
          <w:tcPr>
            <w:tcW w:w="1862" w:type="dxa"/>
            <w:shd w:val="clear" w:color="auto" w:fill="FFFFFF" w:themeFill="background1"/>
          </w:tcPr>
          <w:p w14:paraId="1D8AE277"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 xml:space="preserve">char. ngrams </w:t>
            </w:r>
            <w:r w:rsidRPr="000A7C2C">
              <w:rPr>
                <w:rFonts w:eastAsia="Times New Roman" w:cs="Times New Roman"/>
                <w:color w:val="000000"/>
                <w:szCs w:val="24"/>
              </w:rPr>
              <w:br/>
              <w:t>(CN)</w:t>
            </w:r>
          </w:p>
        </w:tc>
        <w:tc>
          <w:tcPr>
            <w:tcW w:w="1508" w:type="dxa"/>
            <w:shd w:val="clear" w:color="auto" w:fill="FFFFFF" w:themeFill="background1"/>
          </w:tcPr>
          <w:p w14:paraId="741EBA61" w14:textId="20246AF5" w:rsidR="005466C0" w:rsidRPr="000A7C2C" w:rsidRDefault="00D00EE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0</w:t>
            </w:r>
          </w:p>
        </w:tc>
        <w:tc>
          <w:tcPr>
            <w:tcW w:w="1508" w:type="dxa"/>
            <w:shd w:val="clear" w:color="auto" w:fill="FFFFFF" w:themeFill="background1"/>
          </w:tcPr>
          <w:p w14:paraId="59E1228F" w14:textId="647E07F2" w:rsidR="005466C0" w:rsidRPr="000A7C2C" w:rsidRDefault="004E3CF6"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7</w:t>
            </w:r>
          </w:p>
        </w:tc>
        <w:tc>
          <w:tcPr>
            <w:tcW w:w="1508" w:type="dxa"/>
            <w:shd w:val="clear" w:color="auto" w:fill="FFFFFF" w:themeFill="background1"/>
          </w:tcPr>
          <w:p w14:paraId="2CF7A397" w14:textId="4497250D" w:rsidR="005466C0" w:rsidRPr="000A7C2C" w:rsidRDefault="007C2A7D"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2</w:t>
            </w:r>
          </w:p>
        </w:tc>
        <w:tc>
          <w:tcPr>
            <w:tcW w:w="1508" w:type="dxa"/>
            <w:shd w:val="clear" w:color="auto" w:fill="FFFFFF" w:themeFill="background1"/>
          </w:tcPr>
          <w:p w14:paraId="334B90F4" w14:textId="5AF4239F"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7</w:t>
            </w:r>
          </w:p>
        </w:tc>
        <w:tc>
          <w:tcPr>
            <w:tcW w:w="1122" w:type="dxa"/>
            <w:shd w:val="clear" w:color="auto" w:fill="FFFFFF" w:themeFill="background1"/>
          </w:tcPr>
          <w:p w14:paraId="7504A3D9" w14:textId="1C9F1653"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3</w:t>
            </w:r>
          </w:p>
        </w:tc>
      </w:tr>
      <w:tr w:rsidR="00B141EB" w:rsidRPr="00BD643C" w14:paraId="6E7C0982" w14:textId="77777777" w:rsidTr="00AC6231">
        <w:tc>
          <w:tcPr>
            <w:tcW w:w="1862" w:type="dxa"/>
            <w:shd w:val="clear" w:color="auto" w:fill="FFFFFF" w:themeFill="background1"/>
          </w:tcPr>
          <w:p w14:paraId="28CD678B" w14:textId="6EA744CB" w:rsidR="00B141EB" w:rsidRPr="000A7C2C" w:rsidRDefault="0040474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Stop words</w:t>
            </w:r>
            <w:r w:rsidR="00092E7E" w:rsidRPr="000A7C2C">
              <w:rPr>
                <w:rFonts w:eastAsia="Times New Roman" w:cs="Times New Roman"/>
                <w:color w:val="000000"/>
                <w:szCs w:val="24"/>
              </w:rPr>
              <w:t xml:space="preserve"> </w:t>
            </w:r>
            <w:r w:rsidR="00B141EB" w:rsidRPr="000A7C2C">
              <w:rPr>
                <w:rFonts w:eastAsia="Times New Roman" w:cs="Times New Roman"/>
                <w:color w:val="000000"/>
                <w:szCs w:val="24"/>
              </w:rPr>
              <w:t>(SW)</w:t>
            </w:r>
            <w:r w:rsidR="00092E7E" w:rsidRPr="000A7C2C">
              <w:rPr>
                <w:rFonts w:eastAsia="Times New Roman" w:cs="Times New Roman"/>
                <w:color w:val="000000"/>
                <w:szCs w:val="24"/>
              </w:rPr>
              <w:t xml:space="preserve"> -Rainbow</w:t>
            </w:r>
          </w:p>
        </w:tc>
        <w:tc>
          <w:tcPr>
            <w:tcW w:w="1508" w:type="dxa"/>
            <w:shd w:val="clear" w:color="auto" w:fill="FFFFFF" w:themeFill="background1"/>
          </w:tcPr>
          <w:p w14:paraId="6B0A057A" w14:textId="06C1DB32" w:rsidR="00B141EB" w:rsidRPr="000A7C2C" w:rsidRDefault="001F054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7</w:t>
            </w:r>
          </w:p>
        </w:tc>
        <w:tc>
          <w:tcPr>
            <w:tcW w:w="1508" w:type="dxa"/>
            <w:shd w:val="clear" w:color="auto" w:fill="FFFFFF" w:themeFill="background1"/>
          </w:tcPr>
          <w:p w14:paraId="7A810C2F" w14:textId="1A5C5D8F" w:rsidR="00B141EB" w:rsidRPr="000A7C2C" w:rsidRDefault="001F054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5</w:t>
            </w:r>
          </w:p>
        </w:tc>
        <w:tc>
          <w:tcPr>
            <w:tcW w:w="1508" w:type="dxa"/>
            <w:shd w:val="clear" w:color="auto" w:fill="FFFFFF" w:themeFill="background1"/>
          </w:tcPr>
          <w:p w14:paraId="43BD5272" w14:textId="2EE14250" w:rsidR="00B141EB"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1</w:t>
            </w:r>
          </w:p>
        </w:tc>
        <w:tc>
          <w:tcPr>
            <w:tcW w:w="1508" w:type="dxa"/>
            <w:shd w:val="clear" w:color="auto" w:fill="FFFFFF" w:themeFill="background1"/>
          </w:tcPr>
          <w:p w14:paraId="5110C47E" w14:textId="61E7DE24" w:rsidR="00B141EB"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6</w:t>
            </w:r>
          </w:p>
        </w:tc>
        <w:tc>
          <w:tcPr>
            <w:tcW w:w="1122" w:type="dxa"/>
            <w:shd w:val="clear" w:color="auto" w:fill="FFFFFF" w:themeFill="background1"/>
          </w:tcPr>
          <w:p w14:paraId="0B4EF0E4" w14:textId="1E2820F5" w:rsidR="00B141EB" w:rsidRPr="000A7C2C" w:rsidRDefault="00E70C2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0</w:t>
            </w:r>
          </w:p>
        </w:tc>
      </w:tr>
      <w:tr w:rsidR="005466C0" w:rsidRPr="00BD643C" w14:paraId="7F87BCD5" w14:textId="77777777" w:rsidTr="00AC6231">
        <w:tc>
          <w:tcPr>
            <w:tcW w:w="1862" w:type="dxa"/>
            <w:shd w:val="clear" w:color="auto" w:fill="FFFFFF" w:themeFill="background1"/>
          </w:tcPr>
          <w:p w14:paraId="25EBDB78"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word embeddings (WE) - Edinburgh 100d</w:t>
            </w:r>
          </w:p>
        </w:tc>
        <w:tc>
          <w:tcPr>
            <w:tcW w:w="1508" w:type="dxa"/>
            <w:shd w:val="clear" w:color="auto" w:fill="FFFFFF" w:themeFill="background1"/>
          </w:tcPr>
          <w:p w14:paraId="644F5AC4" w14:textId="5602C177" w:rsidR="005466C0" w:rsidRPr="000A7C2C" w:rsidRDefault="00D00EE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5</w:t>
            </w:r>
          </w:p>
        </w:tc>
        <w:tc>
          <w:tcPr>
            <w:tcW w:w="1508" w:type="dxa"/>
            <w:shd w:val="clear" w:color="auto" w:fill="FFFFFF" w:themeFill="background1"/>
          </w:tcPr>
          <w:p w14:paraId="5359F8AE" w14:textId="59BC68CD" w:rsidR="005466C0" w:rsidRPr="000A7C2C" w:rsidRDefault="004E3CF6"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3</w:t>
            </w:r>
          </w:p>
        </w:tc>
        <w:tc>
          <w:tcPr>
            <w:tcW w:w="1508" w:type="dxa"/>
            <w:shd w:val="clear" w:color="auto" w:fill="FFFFFF" w:themeFill="background1"/>
          </w:tcPr>
          <w:p w14:paraId="3DA5FF22" w14:textId="12B9BC39" w:rsidR="005466C0" w:rsidRPr="000A7C2C" w:rsidRDefault="007C2A7D"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7</w:t>
            </w:r>
          </w:p>
        </w:tc>
        <w:tc>
          <w:tcPr>
            <w:tcW w:w="1508" w:type="dxa"/>
            <w:shd w:val="clear" w:color="auto" w:fill="FFFFFF" w:themeFill="background1"/>
          </w:tcPr>
          <w:p w14:paraId="24397F9D" w14:textId="19808B56"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3</w:t>
            </w:r>
          </w:p>
        </w:tc>
        <w:tc>
          <w:tcPr>
            <w:tcW w:w="1122" w:type="dxa"/>
            <w:shd w:val="clear" w:color="auto" w:fill="FFFFFF" w:themeFill="background1"/>
          </w:tcPr>
          <w:p w14:paraId="4CE16FB8" w14:textId="04851054" w:rsidR="005466C0" w:rsidRPr="000A7C2C" w:rsidRDefault="007C391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7</w:t>
            </w:r>
          </w:p>
        </w:tc>
      </w:tr>
      <w:tr w:rsidR="005466C0" w:rsidRPr="00BD643C" w14:paraId="6E663CAE" w14:textId="77777777" w:rsidTr="00AC6231">
        <w:tc>
          <w:tcPr>
            <w:tcW w:w="1862" w:type="dxa"/>
            <w:shd w:val="clear" w:color="auto" w:fill="FFFFFF" w:themeFill="background1"/>
          </w:tcPr>
          <w:p w14:paraId="1564332A"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word embeddings</w:t>
            </w:r>
            <w:r w:rsidRPr="000A7C2C">
              <w:rPr>
                <w:rFonts w:eastAsia="Times New Roman" w:cs="Times New Roman"/>
                <w:color w:val="000000"/>
                <w:szCs w:val="24"/>
              </w:rPr>
              <w:br/>
              <w:t>(WE) – Edinburgh 400d</w:t>
            </w:r>
          </w:p>
        </w:tc>
        <w:tc>
          <w:tcPr>
            <w:tcW w:w="1508" w:type="dxa"/>
            <w:shd w:val="clear" w:color="auto" w:fill="FFFFFF" w:themeFill="background1"/>
          </w:tcPr>
          <w:p w14:paraId="400B886E" w14:textId="42C4C3D4" w:rsidR="005466C0" w:rsidRPr="000A7C2C" w:rsidRDefault="00D00EE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6</w:t>
            </w:r>
          </w:p>
        </w:tc>
        <w:tc>
          <w:tcPr>
            <w:tcW w:w="1508" w:type="dxa"/>
            <w:shd w:val="clear" w:color="auto" w:fill="FFFFFF" w:themeFill="background1"/>
          </w:tcPr>
          <w:p w14:paraId="157DCA51" w14:textId="4A0FC319" w:rsidR="005466C0" w:rsidRPr="000A7C2C" w:rsidRDefault="004E3CF6"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3</w:t>
            </w:r>
          </w:p>
        </w:tc>
        <w:tc>
          <w:tcPr>
            <w:tcW w:w="1508" w:type="dxa"/>
            <w:shd w:val="clear" w:color="auto" w:fill="FFFFFF" w:themeFill="background1"/>
          </w:tcPr>
          <w:p w14:paraId="15C73D8D" w14:textId="7A76A348" w:rsidR="005466C0" w:rsidRPr="000A7C2C" w:rsidRDefault="006B37D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7</w:t>
            </w:r>
          </w:p>
        </w:tc>
        <w:tc>
          <w:tcPr>
            <w:tcW w:w="1508" w:type="dxa"/>
            <w:shd w:val="clear" w:color="auto" w:fill="FFFFFF" w:themeFill="background1"/>
          </w:tcPr>
          <w:p w14:paraId="1790FF93" w14:textId="08324738"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3</w:t>
            </w:r>
          </w:p>
        </w:tc>
        <w:tc>
          <w:tcPr>
            <w:tcW w:w="1122" w:type="dxa"/>
            <w:shd w:val="clear" w:color="auto" w:fill="FFFFFF" w:themeFill="background1"/>
          </w:tcPr>
          <w:p w14:paraId="30A96A78" w14:textId="6D3FD9EB"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7</w:t>
            </w:r>
          </w:p>
        </w:tc>
      </w:tr>
      <w:tr w:rsidR="005466C0" w:rsidRPr="00BD643C" w14:paraId="175AB7DF" w14:textId="77777777" w:rsidTr="00AC6231">
        <w:tc>
          <w:tcPr>
            <w:tcW w:w="1862" w:type="dxa"/>
            <w:shd w:val="clear" w:color="auto" w:fill="FFFFFF" w:themeFill="background1"/>
          </w:tcPr>
          <w:p w14:paraId="6332DD2A"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All Lexicons (L)</w:t>
            </w:r>
          </w:p>
        </w:tc>
        <w:tc>
          <w:tcPr>
            <w:tcW w:w="1508" w:type="dxa"/>
            <w:shd w:val="clear" w:color="auto" w:fill="FFFFFF" w:themeFill="background1"/>
          </w:tcPr>
          <w:p w14:paraId="315B7B23" w14:textId="62471084" w:rsidR="005466C0" w:rsidRPr="000A7C2C" w:rsidRDefault="001F054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w:t>
            </w:r>
            <w:r w:rsidR="000E1B37">
              <w:rPr>
                <w:rFonts w:eastAsia="Times New Roman" w:cs="Times New Roman"/>
                <w:color w:val="000000"/>
                <w:szCs w:val="24"/>
              </w:rPr>
              <w:t>0</w:t>
            </w:r>
          </w:p>
        </w:tc>
        <w:tc>
          <w:tcPr>
            <w:tcW w:w="1508" w:type="dxa"/>
            <w:shd w:val="clear" w:color="auto" w:fill="FFFFFF" w:themeFill="background1"/>
          </w:tcPr>
          <w:p w14:paraId="1D8FB041" w14:textId="5674633B" w:rsidR="005466C0" w:rsidRPr="000A7C2C" w:rsidRDefault="004E3CF6"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9</w:t>
            </w:r>
          </w:p>
        </w:tc>
        <w:tc>
          <w:tcPr>
            <w:tcW w:w="1508" w:type="dxa"/>
            <w:shd w:val="clear" w:color="auto" w:fill="FFFFFF" w:themeFill="background1"/>
          </w:tcPr>
          <w:p w14:paraId="2C696C7B" w14:textId="53215039"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tc>
        <w:tc>
          <w:tcPr>
            <w:tcW w:w="1508" w:type="dxa"/>
            <w:shd w:val="clear" w:color="auto" w:fill="FFFFFF" w:themeFill="background1"/>
          </w:tcPr>
          <w:p w14:paraId="63736D5E" w14:textId="1A076E63"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9</w:t>
            </w:r>
          </w:p>
        </w:tc>
        <w:tc>
          <w:tcPr>
            <w:tcW w:w="1122" w:type="dxa"/>
            <w:shd w:val="clear" w:color="auto" w:fill="FFFFFF" w:themeFill="background1"/>
          </w:tcPr>
          <w:p w14:paraId="5E37A250" w14:textId="4597F7E5"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tc>
      </w:tr>
    </w:tbl>
    <w:p w14:paraId="524D6F4C" w14:textId="77777777" w:rsidR="00B53113" w:rsidRPr="00BD643C" w:rsidRDefault="00B53113" w:rsidP="00F008E3">
      <w:pPr>
        <w:spacing w:line="360" w:lineRule="auto"/>
        <w:jc w:val="both"/>
      </w:pPr>
      <w:r w:rsidRPr="00BD643C">
        <w:br w:type="page"/>
      </w:r>
    </w:p>
    <w:tbl>
      <w:tblPr>
        <w:tblStyle w:val="TableGrid"/>
        <w:tblW w:w="0" w:type="auto"/>
        <w:tblLook w:val="04A0" w:firstRow="1" w:lastRow="0" w:firstColumn="1" w:lastColumn="0" w:noHBand="0" w:noVBand="1"/>
      </w:tblPr>
      <w:tblGrid>
        <w:gridCol w:w="1862"/>
        <w:gridCol w:w="1508"/>
        <w:gridCol w:w="1508"/>
        <w:gridCol w:w="1508"/>
        <w:gridCol w:w="1508"/>
        <w:gridCol w:w="1122"/>
      </w:tblGrid>
      <w:tr w:rsidR="005466C0" w:rsidRPr="00BD643C" w14:paraId="2F917514" w14:textId="77777777" w:rsidTr="00B53113">
        <w:tc>
          <w:tcPr>
            <w:tcW w:w="9016" w:type="dxa"/>
            <w:gridSpan w:val="6"/>
            <w:shd w:val="clear" w:color="auto" w:fill="FFFFFF" w:themeFill="background1"/>
          </w:tcPr>
          <w:p w14:paraId="0E4CB391" w14:textId="7AACCD50" w:rsidR="005466C0" w:rsidRPr="00BD643C" w:rsidRDefault="005466C0" w:rsidP="00F008E3">
            <w:pPr>
              <w:spacing w:line="360" w:lineRule="auto"/>
              <w:jc w:val="both"/>
              <w:rPr>
                <w:rFonts w:eastAsia="Times New Roman" w:cs="Times New Roman"/>
                <w:b/>
                <w:i/>
                <w:color w:val="000000"/>
                <w:szCs w:val="24"/>
              </w:rPr>
            </w:pPr>
            <w:r w:rsidRPr="00BD643C">
              <w:rPr>
                <w:rFonts w:eastAsia="Times New Roman" w:cs="Times New Roman"/>
                <w:b/>
                <w:i/>
                <w:color w:val="000000"/>
                <w:szCs w:val="24"/>
              </w:rPr>
              <w:lastRenderedPageBreak/>
              <w:t>Individual Lexicons</w:t>
            </w:r>
          </w:p>
        </w:tc>
      </w:tr>
      <w:tr w:rsidR="005466C0" w:rsidRPr="00BD643C" w14:paraId="2B7625AF" w14:textId="77777777" w:rsidTr="00B53113">
        <w:tc>
          <w:tcPr>
            <w:tcW w:w="1862" w:type="dxa"/>
            <w:shd w:val="clear" w:color="auto" w:fill="FFFFFF" w:themeFill="background1"/>
          </w:tcPr>
          <w:p w14:paraId="7A454AF7" w14:textId="77777777" w:rsidR="005466C0" w:rsidRPr="00BD643C" w:rsidRDefault="005466C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Mpqa</w:t>
            </w:r>
          </w:p>
        </w:tc>
        <w:tc>
          <w:tcPr>
            <w:tcW w:w="1508" w:type="dxa"/>
            <w:shd w:val="clear" w:color="auto" w:fill="FFFFFF" w:themeFill="background1"/>
          </w:tcPr>
          <w:p w14:paraId="4F59E99B" w14:textId="037ED1A7" w:rsidR="005466C0" w:rsidRPr="00BD643C" w:rsidRDefault="001F774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12</w:t>
            </w:r>
          </w:p>
        </w:tc>
        <w:tc>
          <w:tcPr>
            <w:tcW w:w="1508" w:type="dxa"/>
            <w:shd w:val="clear" w:color="auto" w:fill="FFFFFF" w:themeFill="background1"/>
          </w:tcPr>
          <w:p w14:paraId="4763AD29" w14:textId="0E1854A8" w:rsidR="005466C0" w:rsidRPr="00BD643C" w:rsidRDefault="001F054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4</w:t>
            </w:r>
          </w:p>
        </w:tc>
        <w:tc>
          <w:tcPr>
            <w:tcW w:w="1508" w:type="dxa"/>
            <w:shd w:val="clear" w:color="auto" w:fill="FFFFFF" w:themeFill="background1"/>
          </w:tcPr>
          <w:p w14:paraId="55F6CD2B" w14:textId="400F7A51" w:rsidR="005466C0" w:rsidRPr="00BD643C" w:rsidRDefault="00007DB8"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0</w:t>
            </w:r>
          </w:p>
        </w:tc>
        <w:tc>
          <w:tcPr>
            <w:tcW w:w="1508" w:type="dxa"/>
            <w:shd w:val="clear" w:color="auto" w:fill="FFFFFF" w:themeFill="background1"/>
          </w:tcPr>
          <w:p w14:paraId="7829CB33" w14:textId="5B31A157" w:rsidR="005466C0" w:rsidRPr="00BD643C" w:rsidRDefault="007E2C46"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13</w:t>
            </w:r>
          </w:p>
        </w:tc>
        <w:tc>
          <w:tcPr>
            <w:tcW w:w="1122" w:type="dxa"/>
            <w:shd w:val="clear" w:color="auto" w:fill="FFFFFF" w:themeFill="background1"/>
          </w:tcPr>
          <w:p w14:paraId="766568E6" w14:textId="09F2B380" w:rsidR="005466C0" w:rsidRPr="00BD643C" w:rsidRDefault="00BF287A"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0</w:t>
            </w:r>
          </w:p>
        </w:tc>
      </w:tr>
      <w:tr w:rsidR="005466C0" w:rsidRPr="00BD643C" w14:paraId="5A57A3F9" w14:textId="77777777" w:rsidTr="00B53113">
        <w:tc>
          <w:tcPr>
            <w:tcW w:w="1862" w:type="dxa"/>
            <w:shd w:val="clear" w:color="auto" w:fill="FFFFFF" w:themeFill="background1"/>
          </w:tcPr>
          <w:p w14:paraId="6E90743A" w14:textId="77777777" w:rsidR="005466C0" w:rsidRPr="00BD643C" w:rsidRDefault="005466C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BingLiu</w:t>
            </w:r>
          </w:p>
        </w:tc>
        <w:tc>
          <w:tcPr>
            <w:tcW w:w="1508" w:type="dxa"/>
            <w:shd w:val="clear" w:color="auto" w:fill="FFFFFF" w:themeFill="background1"/>
          </w:tcPr>
          <w:p w14:paraId="36C7C41D" w14:textId="333D9CCE" w:rsidR="005466C0" w:rsidRPr="00BD643C" w:rsidRDefault="001F774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2</w:t>
            </w:r>
          </w:p>
        </w:tc>
        <w:tc>
          <w:tcPr>
            <w:tcW w:w="1508" w:type="dxa"/>
            <w:shd w:val="clear" w:color="auto" w:fill="FFFFFF" w:themeFill="background1"/>
          </w:tcPr>
          <w:p w14:paraId="28BB6DDE" w14:textId="351522CC" w:rsidR="005466C0" w:rsidRPr="00BD643C" w:rsidRDefault="001F054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0</w:t>
            </w:r>
          </w:p>
        </w:tc>
        <w:tc>
          <w:tcPr>
            <w:tcW w:w="1508" w:type="dxa"/>
            <w:shd w:val="clear" w:color="auto" w:fill="FFFFFF" w:themeFill="background1"/>
          </w:tcPr>
          <w:p w14:paraId="3972B59D" w14:textId="2CD44693" w:rsidR="005466C0" w:rsidRPr="00BD643C" w:rsidRDefault="00007DB8"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3</w:t>
            </w:r>
          </w:p>
        </w:tc>
        <w:tc>
          <w:tcPr>
            <w:tcW w:w="1508" w:type="dxa"/>
            <w:shd w:val="clear" w:color="auto" w:fill="FFFFFF" w:themeFill="background1"/>
          </w:tcPr>
          <w:p w14:paraId="00AE2B52" w14:textId="004110E4" w:rsidR="005466C0" w:rsidRPr="00BD643C" w:rsidRDefault="007E2C46"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0</w:t>
            </w:r>
          </w:p>
        </w:tc>
        <w:tc>
          <w:tcPr>
            <w:tcW w:w="1122" w:type="dxa"/>
            <w:shd w:val="clear" w:color="auto" w:fill="FFFFFF" w:themeFill="background1"/>
          </w:tcPr>
          <w:p w14:paraId="34C08FC1" w14:textId="3C69AA6A" w:rsidR="005466C0" w:rsidRPr="00BD643C" w:rsidRDefault="00BF287A"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6</w:t>
            </w:r>
          </w:p>
        </w:tc>
      </w:tr>
      <w:tr w:rsidR="005466C0" w:rsidRPr="00BD643C" w14:paraId="72CE9935" w14:textId="77777777" w:rsidTr="00B53113">
        <w:tc>
          <w:tcPr>
            <w:tcW w:w="1862" w:type="dxa"/>
            <w:shd w:val="clear" w:color="auto" w:fill="FFFFFF" w:themeFill="background1"/>
          </w:tcPr>
          <w:p w14:paraId="6F3A6A06" w14:textId="77777777" w:rsidR="005466C0" w:rsidRPr="00BD643C" w:rsidRDefault="005466C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finn</w:t>
            </w:r>
          </w:p>
        </w:tc>
        <w:tc>
          <w:tcPr>
            <w:tcW w:w="1508" w:type="dxa"/>
            <w:shd w:val="clear" w:color="auto" w:fill="FFFFFF" w:themeFill="background1"/>
          </w:tcPr>
          <w:p w14:paraId="2F02532E" w14:textId="5DB559F5" w:rsidR="005466C0" w:rsidRPr="00BD643C" w:rsidRDefault="001F774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3</w:t>
            </w:r>
          </w:p>
        </w:tc>
        <w:tc>
          <w:tcPr>
            <w:tcW w:w="1508" w:type="dxa"/>
            <w:shd w:val="clear" w:color="auto" w:fill="FFFFFF" w:themeFill="background1"/>
          </w:tcPr>
          <w:p w14:paraId="073DCDE0" w14:textId="0335C98E" w:rsidR="005466C0" w:rsidRPr="00BD643C" w:rsidRDefault="004B4B7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0</w:t>
            </w:r>
          </w:p>
        </w:tc>
        <w:tc>
          <w:tcPr>
            <w:tcW w:w="1508" w:type="dxa"/>
            <w:shd w:val="clear" w:color="auto" w:fill="FFFFFF" w:themeFill="background1"/>
          </w:tcPr>
          <w:p w14:paraId="690FCCC2" w14:textId="66A44460" w:rsidR="005466C0" w:rsidRPr="00BD643C" w:rsidRDefault="00007DB8"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7</w:t>
            </w:r>
          </w:p>
        </w:tc>
        <w:tc>
          <w:tcPr>
            <w:tcW w:w="1508" w:type="dxa"/>
            <w:shd w:val="clear" w:color="auto" w:fill="FFFFFF" w:themeFill="background1"/>
          </w:tcPr>
          <w:p w14:paraId="1E2F2C22" w14:textId="698DCEBD" w:rsidR="005466C0" w:rsidRPr="00BD643C" w:rsidRDefault="007E2C46"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3</w:t>
            </w:r>
          </w:p>
        </w:tc>
        <w:tc>
          <w:tcPr>
            <w:tcW w:w="1122" w:type="dxa"/>
            <w:shd w:val="clear" w:color="auto" w:fill="FFFFFF" w:themeFill="background1"/>
          </w:tcPr>
          <w:p w14:paraId="12BCDF48" w14:textId="7F91D202" w:rsidR="005466C0" w:rsidRPr="00BD643C" w:rsidRDefault="00BF287A"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1</w:t>
            </w:r>
          </w:p>
        </w:tc>
      </w:tr>
      <w:tr w:rsidR="005466C0" w:rsidRPr="00BD643C" w14:paraId="0515A4A9" w14:textId="77777777" w:rsidTr="00B53113">
        <w:tc>
          <w:tcPr>
            <w:tcW w:w="1862" w:type="dxa"/>
            <w:shd w:val="clear" w:color="auto" w:fill="FFFFFF" w:themeFill="background1"/>
          </w:tcPr>
          <w:p w14:paraId="7AD86E1A" w14:textId="77777777" w:rsidR="005466C0" w:rsidRPr="00BD643C" w:rsidRDefault="005466C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Sentiment140</w:t>
            </w:r>
          </w:p>
        </w:tc>
        <w:tc>
          <w:tcPr>
            <w:tcW w:w="1508" w:type="dxa"/>
            <w:shd w:val="clear" w:color="auto" w:fill="FFFFFF" w:themeFill="background1"/>
          </w:tcPr>
          <w:p w14:paraId="5C04D25B" w14:textId="11490504" w:rsidR="005466C0" w:rsidRPr="00BD643C" w:rsidRDefault="001F774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1</w:t>
            </w:r>
          </w:p>
        </w:tc>
        <w:tc>
          <w:tcPr>
            <w:tcW w:w="1508" w:type="dxa"/>
            <w:shd w:val="clear" w:color="auto" w:fill="FFFFFF" w:themeFill="background1"/>
          </w:tcPr>
          <w:p w14:paraId="4006D117" w14:textId="2A25B24C" w:rsidR="005466C0" w:rsidRPr="00BD643C" w:rsidRDefault="004B4B7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4</w:t>
            </w:r>
          </w:p>
        </w:tc>
        <w:tc>
          <w:tcPr>
            <w:tcW w:w="1508" w:type="dxa"/>
            <w:shd w:val="clear" w:color="auto" w:fill="FFFFFF" w:themeFill="background1"/>
          </w:tcPr>
          <w:p w14:paraId="609025A3" w14:textId="46E001F3" w:rsidR="005466C0" w:rsidRPr="00BD643C" w:rsidRDefault="005466C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4</w:t>
            </w:r>
          </w:p>
        </w:tc>
        <w:tc>
          <w:tcPr>
            <w:tcW w:w="1508" w:type="dxa"/>
            <w:shd w:val="clear" w:color="auto" w:fill="FFFFFF" w:themeFill="background1"/>
          </w:tcPr>
          <w:p w14:paraId="1500C698" w14:textId="7A21462B" w:rsidR="005466C0" w:rsidRPr="00BD643C" w:rsidRDefault="007E2C46"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1</w:t>
            </w:r>
          </w:p>
        </w:tc>
        <w:tc>
          <w:tcPr>
            <w:tcW w:w="1122" w:type="dxa"/>
            <w:shd w:val="clear" w:color="auto" w:fill="FFFFFF" w:themeFill="background1"/>
          </w:tcPr>
          <w:p w14:paraId="59CF69AB" w14:textId="69A98533" w:rsidR="005466C0" w:rsidRPr="00BD643C" w:rsidRDefault="00BF287A"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5</w:t>
            </w:r>
          </w:p>
        </w:tc>
      </w:tr>
      <w:tr w:rsidR="005466C0" w:rsidRPr="00BD643C" w14:paraId="1A6B77D2" w14:textId="77777777" w:rsidTr="00B53113">
        <w:tc>
          <w:tcPr>
            <w:tcW w:w="1862" w:type="dxa"/>
            <w:shd w:val="clear" w:color="auto" w:fill="FFFFFF" w:themeFill="background1"/>
          </w:tcPr>
          <w:p w14:paraId="2A5A8B36"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RC-Hash-Sent</w:t>
            </w:r>
          </w:p>
        </w:tc>
        <w:tc>
          <w:tcPr>
            <w:tcW w:w="1508" w:type="dxa"/>
            <w:shd w:val="clear" w:color="auto" w:fill="FFFFFF" w:themeFill="background1"/>
          </w:tcPr>
          <w:p w14:paraId="6E9B69B6" w14:textId="39522B57" w:rsidR="005466C0" w:rsidRPr="000A7C2C" w:rsidRDefault="001F774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7</w:t>
            </w:r>
          </w:p>
        </w:tc>
        <w:tc>
          <w:tcPr>
            <w:tcW w:w="1508" w:type="dxa"/>
            <w:shd w:val="clear" w:color="auto" w:fill="FFFFFF" w:themeFill="background1"/>
          </w:tcPr>
          <w:p w14:paraId="5B3355D0" w14:textId="3DF63A41" w:rsidR="005466C0" w:rsidRPr="000A7C2C" w:rsidRDefault="004B4B7B"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7</w:t>
            </w:r>
          </w:p>
        </w:tc>
        <w:tc>
          <w:tcPr>
            <w:tcW w:w="1508" w:type="dxa"/>
            <w:shd w:val="clear" w:color="auto" w:fill="FFFFFF" w:themeFill="background1"/>
          </w:tcPr>
          <w:p w14:paraId="5B6FFF93" w14:textId="1AB79069" w:rsidR="005466C0" w:rsidRPr="000A7C2C" w:rsidRDefault="00007DB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8</w:t>
            </w:r>
          </w:p>
        </w:tc>
        <w:tc>
          <w:tcPr>
            <w:tcW w:w="1508" w:type="dxa"/>
            <w:shd w:val="clear" w:color="auto" w:fill="FFFFFF" w:themeFill="background1"/>
          </w:tcPr>
          <w:p w14:paraId="72ACA3A2" w14:textId="0D470F43" w:rsidR="005466C0" w:rsidRPr="000A7C2C" w:rsidRDefault="007E2C46"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9</w:t>
            </w:r>
          </w:p>
        </w:tc>
        <w:tc>
          <w:tcPr>
            <w:tcW w:w="1122" w:type="dxa"/>
            <w:shd w:val="clear" w:color="auto" w:fill="FFFFFF" w:themeFill="background1"/>
          </w:tcPr>
          <w:p w14:paraId="640E7A02" w14:textId="2767EFAA"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5</w:t>
            </w:r>
          </w:p>
        </w:tc>
      </w:tr>
      <w:tr w:rsidR="005466C0" w:rsidRPr="00BD643C" w14:paraId="41D90F12" w14:textId="77777777" w:rsidTr="00B53113">
        <w:tc>
          <w:tcPr>
            <w:tcW w:w="1862" w:type="dxa"/>
            <w:shd w:val="clear" w:color="auto" w:fill="FFFFFF" w:themeFill="background1"/>
          </w:tcPr>
          <w:p w14:paraId="27E065A5"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RC10</w:t>
            </w:r>
          </w:p>
        </w:tc>
        <w:tc>
          <w:tcPr>
            <w:tcW w:w="1508" w:type="dxa"/>
            <w:shd w:val="clear" w:color="auto" w:fill="FFFFFF" w:themeFill="background1"/>
          </w:tcPr>
          <w:p w14:paraId="66A820D0" w14:textId="20558DFC" w:rsidR="005466C0" w:rsidRPr="000A7C2C" w:rsidRDefault="001F774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0</w:t>
            </w:r>
          </w:p>
        </w:tc>
        <w:tc>
          <w:tcPr>
            <w:tcW w:w="1508" w:type="dxa"/>
            <w:shd w:val="clear" w:color="auto" w:fill="FFFFFF" w:themeFill="background1"/>
          </w:tcPr>
          <w:p w14:paraId="5AFFBC67" w14:textId="2AEF6B5B" w:rsidR="005466C0" w:rsidRPr="000A7C2C" w:rsidRDefault="004B4B7B"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9</w:t>
            </w:r>
          </w:p>
        </w:tc>
        <w:tc>
          <w:tcPr>
            <w:tcW w:w="1508" w:type="dxa"/>
            <w:shd w:val="clear" w:color="auto" w:fill="FFFFFF" w:themeFill="background1"/>
          </w:tcPr>
          <w:p w14:paraId="1FEBAA64" w14:textId="0F2BCA6A" w:rsidR="005466C0" w:rsidRPr="000A7C2C" w:rsidRDefault="00007DB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3</w:t>
            </w:r>
          </w:p>
        </w:tc>
        <w:tc>
          <w:tcPr>
            <w:tcW w:w="1508" w:type="dxa"/>
            <w:shd w:val="clear" w:color="auto" w:fill="FFFFFF" w:themeFill="background1"/>
          </w:tcPr>
          <w:p w14:paraId="2EF4722E" w14:textId="546A4E34" w:rsidR="005466C0" w:rsidRPr="000A7C2C" w:rsidRDefault="007E2C46"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17</w:t>
            </w:r>
          </w:p>
        </w:tc>
        <w:tc>
          <w:tcPr>
            <w:tcW w:w="1122" w:type="dxa"/>
            <w:shd w:val="clear" w:color="auto" w:fill="FFFFFF" w:themeFill="background1"/>
          </w:tcPr>
          <w:p w14:paraId="72CD1CDC" w14:textId="201D0A8E"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5</w:t>
            </w:r>
          </w:p>
        </w:tc>
      </w:tr>
      <w:tr w:rsidR="005466C0" w:rsidRPr="00BD643C" w14:paraId="04DAB4F4" w14:textId="77777777" w:rsidTr="00B53113">
        <w:tc>
          <w:tcPr>
            <w:tcW w:w="1862" w:type="dxa"/>
            <w:shd w:val="clear" w:color="auto" w:fill="FFFFFF" w:themeFill="background1"/>
          </w:tcPr>
          <w:p w14:paraId="3F23F5CA"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RC-Expanded</w:t>
            </w:r>
          </w:p>
        </w:tc>
        <w:tc>
          <w:tcPr>
            <w:tcW w:w="1508" w:type="dxa"/>
            <w:shd w:val="clear" w:color="auto" w:fill="FFFFFF" w:themeFill="background1"/>
          </w:tcPr>
          <w:p w14:paraId="61990E76" w14:textId="0D34CD2C" w:rsidR="005466C0" w:rsidRPr="000A7C2C" w:rsidRDefault="001F774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7</w:t>
            </w:r>
          </w:p>
        </w:tc>
        <w:tc>
          <w:tcPr>
            <w:tcW w:w="1508" w:type="dxa"/>
            <w:shd w:val="clear" w:color="auto" w:fill="FFFFFF" w:themeFill="background1"/>
          </w:tcPr>
          <w:p w14:paraId="47CCBB07" w14:textId="48C439EF" w:rsidR="005466C0" w:rsidRPr="000A7C2C" w:rsidRDefault="004B4B7B"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5</w:t>
            </w:r>
          </w:p>
        </w:tc>
        <w:tc>
          <w:tcPr>
            <w:tcW w:w="1508" w:type="dxa"/>
            <w:shd w:val="clear" w:color="auto" w:fill="FFFFFF" w:themeFill="background1"/>
          </w:tcPr>
          <w:p w14:paraId="142FE68B" w14:textId="1E00F5D0" w:rsidR="005466C0" w:rsidRPr="000A7C2C" w:rsidRDefault="00007DB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0</w:t>
            </w:r>
          </w:p>
        </w:tc>
        <w:tc>
          <w:tcPr>
            <w:tcW w:w="1508" w:type="dxa"/>
            <w:shd w:val="clear" w:color="auto" w:fill="FFFFFF" w:themeFill="background1"/>
          </w:tcPr>
          <w:p w14:paraId="0CAC24A9" w14:textId="79372A9A" w:rsidR="005466C0" w:rsidRPr="000A7C2C" w:rsidRDefault="00C00D46"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7</w:t>
            </w:r>
          </w:p>
        </w:tc>
        <w:tc>
          <w:tcPr>
            <w:tcW w:w="1122" w:type="dxa"/>
            <w:shd w:val="clear" w:color="auto" w:fill="FFFFFF" w:themeFill="background1"/>
          </w:tcPr>
          <w:p w14:paraId="430729C8" w14:textId="240E047B"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9</w:t>
            </w:r>
          </w:p>
        </w:tc>
      </w:tr>
      <w:tr w:rsidR="005466C0" w:rsidRPr="00BD643C" w14:paraId="5CEC7470" w14:textId="77777777" w:rsidTr="00B53113">
        <w:tc>
          <w:tcPr>
            <w:tcW w:w="1862" w:type="dxa"/>
            <w:shd w:val="clear" w:color="auto" w:fill="FFFFFF" w:themeFill="background1"/>
          </w:tcPr>
          <w:p w14:paraId="555C9934"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RC-Hash-Emo</w:t>
            </w:r>
          </w:p>
        </w:tc>
        <w:tc>
          <w:tcPr>
            <w:tcW w:w="1508" w:type="dxa"/>
            <w:shd w:val="clear" w:color="auto" w:fill="FFFFFF" w:themeFill="background1"/>
          </w:tcPr>
          <w:p w14:paraId="5C6E524E" w14:textId="21F7774C" w:rsidR="005466C0" w:rsidRPr="000A7C2C" w:rsidRDefault="001F774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0</w:t>
            </w:r>
          </w:p>
        </w:tc>
        <w:tc>
          <w:tcPr>
            <w:tcW w:w="1508" w:type="dxa"/>
            <w:shd w:val="clear" w:color="auto" w:fill="FFFFFF" w:themeFill="background1"/>
          </w:tcPr>
          <w:p w14:paraId="0F586231" w14:textId="6BA2347B"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9</w:t>
            </w:r>
          </w:p>
        </w:tc>
        <w:tc>
          <w:tcPr>
            <w:tcW w:w="1508" w:type="dxa"/>
            <w:shd w:val="clear" w:color="auto" w:fill="FFFFFF" w:themeFill="background1"/>
          </w:tcPr>
          <w:p w14:paraId="4CBB9BD6" w14:textId="25E2F3F9" w:rsidR="005466C0" w:rsidRPr="000A7C2C" w:rsidRDefault="00007DB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5</w:t>
            </w:r>
          </w:p>
        </w:tc>
        <w:tc>
          <w:tcPr>
            <w:tcW w:w="1508" w:type="dxa"/>
            <w:shd w:val="clear" w:color="auto" w:fill="FFFFFF" w:themeFill="background1"/>
          </w:tcPr>
          <w:p w14:paraId="545636C2" w14:textId="17FA5262" w:rsidR="005466C0" w:rsidRPr="000A7C2C" w:rsidRDefault="00C00D46"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7</w:t>
            </w:r>
          </w:p>
        </w:tc>
        <w:tc>
          <w:tcPr>
            <w:tcW w:w="1122" w:type="dxa"/>
            <w:shd w:val="clear" w:color="auto" w:fill="FFFFFF" w:themeFill="background1"/>
          </w:tcPr>
          <w:p w14:paraId="0A7F9E66" w14:textId="39382AFF"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8</w:t>
            </w:r>
          </w:p>
        </w:tc>
      </w:tr>
      <w:tr w:rsidR="005466C0" w:rsidRPr="00BD643C" w14:paraId="7CF16546" w14:textId="77777777" w:rsidTr="00B53113">
        <w:tc>
          <w:tcPr>
            <w:tcW w:w="1862" w:type="dxa"/>
            <w:shd w:val="clear" w:color="auto" w:fill="FFFFFF" w:themeFill="background1"/>
          </w:tcPr>
          <w:p w14:paraId="763BCE2B"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SentiWordNet</w:t>
            </w:r>
          </w:p>
        </w:tc>
        <w:tc>
          <w:tcPr>
            <w:tcW w:w="1508" w:type="dxa"/>
            <w:shd w:val="clear" w:color="auto" w:fill="FFFFFF" w:themeFill="background1"/>
          </w:tcPr>
          <w:p w14:paraId="6F612D85" w14:textId="2DA86053" w:rsidR="005466C0" w:rsidRPr="000A7C2C" w:rsidRDefault="001F774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13</w:t>
            </w:r>
          </w:p>
        </w:tc>
        <w:tc>
          <w:tcPr>
            <w:tcW w:w="1508" w:type="dxa"/>
            <w:shd w:val="clear" w:color="auto" w:fill="FFFFFF" w:themeFill="background1"/>
          </w:tcPr>
          <w:p w14:paraId="7E1C48B7" w14:textId="5D5D8C8E" w:rsidR="005466C0" w:rsidRPr="000A7C2C" w:rsidRDefault="004B4B7B"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18</w:t>
            </w:r>
          </w:p>
        </w:tc>
        <w:tc>
          <w:tcPr>
            <w:tcW w:w="1508" w:type="dxa"/>
            <w:shd w:val="clear" w:color="auto" w:fill="FFFFFF" w:themeFill="background1"/>
          </w:tcPr>
          <w:p w14:paraId="1E1E88FF" w14:textId="0EB64EE8" w:rsidR="005466C0" w:rsidRPr="000A7C2C" w:rsidRDefault="00007DB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2</w:t>
            </w:r>
          </w:p>
        </w:tc>
        <w:tc>
          <w:tcPr>
            <w:tcW w:w="1508" w:type="dxa"/>
            <w:shd w:val="clear" w:color="auto" w:fill="FFFFFF" w:themeFill="background1"/>
          </w:tcPr>
          <w:p w14:paraId="147A6380" w14:textId="30110505" w:rsidR="005466C0" w:rsidRPr="000A7C2C" w:rsidRDefault="00C00D46"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16</w:t>
            </w:r>
          </w:p>
        </w:tc>
        <w:tc>
          <w:tcPr>
            <w:tcW w:w="1122" w:type="dxa"/>
            <w:shd w:val="clear" w:color="auto" w:fill="FFFFFF" w:themeFill="background1"/>
          </w:tcPr>
          <w:p w14:paraId="3647D634" w14:textId="3AD653FA"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6</w:t>
            </w:r>
          </w:p>
        </w:tc>
      </w:tr>
      <w:tr w:rsidR="005466C0" w:rsidRPr="00BD643C" w14:paraId="4E105D06" w14:textId="77777777" w:rsidTr="00B53113">
        <w:tc>
          <w:tcPr>
            <w:tcW w:w="1862" w:type="dxa"/>
            <w:shd w:val="clear" w:color="auto" w:fill="FFFFFF" w:themeFill="background1"/>
          </w:tcPr>
          <w:p w14:paraId="53C72D35"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SentiStrength</w:t>
            </w:r>
          </w:p>
        </w:tc>
        <w:tc>
          <w:tcPr>
            <w:tcW w:w="1508" w:type="dxa"/>
            <w:shd w:val="clear" w:color="auto" w:fill="FFFFFF" w:themeFill="background1"/>
          </w:tcPr>
          <w:p w14:paraId="1B1E30FC" w14:textId="2F840F18"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3</w:t>
            </w:r>
          </w:p>
        </w:tc>
        <w:tc>
          <w:tcPr>
            <w:tcW w:w="1508" w:type="dxa"/>
            <w:shd w:val="clear" w:color="auto" w:fill="FFFFFF" w:themeFill="background1"/>
          </w:tcPr>
          <w:p w14:paraId="7049E825" w14:textId="7843D55F" w:rsidR="005466C0" w:rsidRPr="000A7C2C" w:rsidRDefault="004B4B7B"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9</w:t>
            </w:r>
          </w:p>
        </w:tc>
        <w:tc>
          <w:tcPr>
            <w:tcW w:w="1508" w:type="dxa"/>
            <w:shd w:val="clear" w:color="auto" w:fill="FFFFFF" w:themeFill="background1"/>
          </w:tcPr>
          <w:p w14:paraId="5E5BC0E9" w14:textId="02FDDDA5"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7</w:t>
            </w:r>
          </w:p>
        </w:tc>
        <w:tc>
          <w:tcPr>
            <w:tcW w:w="1508" w:type="dxa"/>
            <w:shd w:val="clear" w:color="auto" w:fill="FFFFFF" w:themeFill="background1"/>
          </w:tcPr>
          <w:p w14:paraId="01049306" w14:textId="602CC1BB"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5</w:t>
            </w:r>
          </w:p>
        </w:tc>
        <w:tc>
          <w:tcPr>
            <w:tcW w:w="1122" w:type="dxa"/>
            <w:shd w:val="clear" w:color="auto" w:fill="FFFFFF" w:themeFill="background1"/>
          </w:tcPr>
          <w:p w14:paraId="278901A2" w14:textId="4B85A67A"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6</w:t>
            </w:r>
          </w:p>
        </w:tc>
      </w:tr>
      <w:tr w:rsidR="005466C0" w:rsidRPr="00BD643C" w14:paraId="3B6ECDA1" w14:textId="77777777" w:rsidTr="00B53113">
        <w:tc>
          <w:tcPr>
            <w:tcW w:w="9016" w:type="dxa"/>
            <w:gridSpan w:val="6"/>
            <w:shd w:val="clear" w:color="auto" w:fill="FFFFFF" w:themeFill="background1"/>
          </w:tcPr>
          <w:p w14:paraId="64CD84DC" w14:textId="77777777" w:rsidR="005466C0" w:rsidRPr="00BD643C" w:rsidRDefault="005466C0" w:rsidP="00F008E3">
            <w:pPr>
              <w:spacing w:line="360" w:lineRule="auto"/>
              <w:jc w:val="both"/>
              <w:rPr>
                <w:rFonts w:eastAsia="Times New Roman" w:cs="Times New Roman"/>
                <w:b/>
                <w:i/>
                <w:color w:val="000000"/>
                <w:szCs w:val="24"/>
              </w:rPr>
            </w:pPr>
            <w:r w:rsidRPr="00BD643C">
              <w:rPr>
                <w:rFonts w:eastAsia="Times New Roman" w:cs="Times New Roman"/>
                <w:b/>
                <w:i/>
                <w:color w:val="000000"/>
                <w:szCs w:val="24"/>
              </w:rPr>
              <w:t>Combinations of features and pre-processors</w:t>
            </w:r>
          </w:p>
        </w:tc>
      </w:tr>
      <w:tr w:rsidR="005466C0" w:rsidRPr="00BD643C" w14:paraId="4EFB8054" w14:textId="77777777" w:rsidTr="00B53113">
        <w:tc>
          <w:tcPr>
            <w:tcW w:w="1862" w:type="dxa"/>
            <w:shd w:val="clear" w:color="auto" w:fill="FFFFFF" w:themeFill="background1"/>
          </w:tcPr>
          <w:p w14:paraId="24D36DEF"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WN + CN + WE</w:t>
            </w:r>
          </w:p>
        </w:tc>
        <w:tc>
          <w:tcPr>
            <w:tcW w:w="1508" w:type="dxa"/>
            <w:shd w:val="clear" w:color="auto" w:fill="FFFFFF" w:themeFill="background1"/>
          </w:tcPr>
          <w:p w14:paraId="5E2D387F" w14:textId="2E852349"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0</w:t>
            </w:r>
          </w:p>
        </w:tc>
        <w:tc>
          <w:tcPr>
            <w:tcW w:w="1508" w:type="dxa"/>
            <w:shd w:val="clear" w:color="auto" w:fill="FFFFFF" w:themeFill="background1"/>
          </w:tcPr>
          <w:p w14:paraId="07DD55B4" w14:textId="73946BB6" w:rsidR="005466C0" w:rsidRPr="000A7C2C" w:rsidRDefault="005B5389"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6</w:t>
            </w:r>
          </w:p>
        </w:tc>
        <w:tc>
          <w:tcPr>
            <w:tcW w:w="1508" w:type="dxa"/>
            <w:shd w:val="clear" w:color="auto" w:fill="FFFFFF" w:themeFill="background1"/>
          </w:tcPr>
          <w:p w14:paraId="512D8DA4"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2</w:t>
            </w:r>
          </w:p>
        </w:tc>
        <w:tc>
          <w:tcPr>
            <w:tcW w:w="1508" w:type="dxa"/>
            <w:shd w:val="clear" w:color="auto" w:fill="FFFFFF" w:themeFill="background1"/>
          </w:tcPr>
          <w:p w14:paraId="5B9FAFB5"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8</w:t>
            </w:r>
          </w:p>
        </w:tc>
        <w:tc>
          <w:tcPr>
            <w:tcW w:w="1122" w:type="dxa"/>
            <w:shd w:val="clear" w:color="auto" w:fill="FFFFFF" w:themeFill="background1"/>
          </w:tcPr>
          <w:p w14:paraId="18249882" w14:textId="6AD3E854" w:rsidR="005466C0" w:rsidRPr="000A7C2C" w:rsidRDefault="0076637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4</w:t>
            </w:r>
          </w:p>
        </w:tc>
      </w:tr>
      <w:tr w:rsidR="005466C0" w:rsidRPr="00BD643C" w14:paraId="5E3229DF" w14:textId="77777777" w:rsidTr="00B53113">
        <w:tc>
          <w:tcPr>
            <w:tcW w:w="1862" w:type="dxa"/>
            <w:shd w:val="clear" w:color="auto" w:fill="FFFFFF" w:themeFill="background1"/>
          </w:tcPr>
          <w:p w14:paraId="2176ECD6" w14:textId="68F821C1"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WN + CN + L</w:t>
            </w:r>
          </w:p>
        </w:tc>
        <w:tc>
          <w:tcPr>
            <w:tcW w:w="1508" w:type="dxa"/>
            <w:shd w:val="clear" w:color="auto" w:fill="FFFFFF" w:themeFill="background1"/>
          </w:tcPr>
          <w:p w14:paraId="6A688ACE" w14:textId="44A780E9" w:rsidR="005466C0" w:rsidRPr="000A7C2C" w:rsidRDefault="00711951"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6</w:t>
            </w:r>
          </w:p>
        </w:tc>
        <w:tc>
          <w:tcPr>
            <w:tcW w:w="1508" w:type="dxa"/>
            <w:shd w:val="clear" w:color="auto" w:fill="FFFFFF" w:themeFill="background1"/>
          </w:tcPr>
          <w:p w14:paraId="47A20276" w14:textId="175B5282" w:rsidR="005466C0" w:rsidRPr="000A7C2C" w:rsidRDefault="005B5389"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0</w:t>
            </w:r>
          </w:p>
        </w:tc>
        <w:tc>
          <w:tcPr>
            <w:tcW w:w="1508" w:type="dxa"/>
            <w:shd w:val="clear" w:color="auto" w:fill="FFFFFF" w:themeFill="background1"/>
          </w:tcPr>
          <w:p w14:paraId="2D454BD9"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tc>
        <w:tc>
          <w:tcPr>
            <w:tcW w:w="1508" w:type="dxa"/>
            <w:shd w:val="clear" w:color="auto" w:fill="FFFFFF" w:themeFill="background1"/>
          </w:tcPr>
          <w:p w14:paraId="567B9BA6"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1</w:t>
            </w:r>
          </w:p>
        </w:tc>
        <w:tc>
          <w:tcPr>
            <w:tcW w:w="1122" w:type="dxa"/>
            <w:shd w:val="clear" w:color="auto" w:fill="FFFFFF" w:themeFill="background1"/>
          </w:tcPr>
          <w:p w14:paraId="5F0F04A5" w14:textId="2A2A6CF9" w:rsidR="005466C0" w:rsidRPr="000A7C2C" w:rsidRDefault="0076637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7</w:t>
            </w:r>
          </w:p>
        </w:tc>
      </w:tr>
      <w:tr w:rsidR="005466C0" w:rsidRPr="00BD643C" w14:paraId="5C9A3107" w14:textId="77777777" w:rsidTr="00B53113">
        <w:tc>
          <w:tcPr>
            <w:tcW w:w="1862" w:type="dxa"/>
            <w:shd w:val="clear" w:color="auto" w:fill="FFFFFF" w:themeFill="background1"/>
          </w:tcPr>
          <w:p w14:paraId="457D3A7C"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WE + L</w:t>
            </w:r>
          </w:p>
        </w:tc>
        <w:tc>
          <w:tcPr>
            <w:tcW w:w="1508" w:type="dxa"/>
            <w:shd w:val="clear" w:color="auto" w:fill="FFFFFF" w:themeFill="background1"/>
          </w:tcPr>
          <w:p w14:paraId="70398527" w14:textId="690938DE" w:rsidR="005466C0" w:rsidRPr="000A7C2C" w:rsidRDefault="00B141EB"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7</w:t>
            </w:r>
          </w:p>
        </w:tc>
        <w:tc>
          <w:tcPr>
            <w:tcW w:w="1508" w:type="dxa"/>
            <w:shd w:val="clear" w:color="auto" w:fill="FFFFFF" w:themeFill="background1"/>
          </w:tcPr>
          <w:p w14:paraId="69B62EC3"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3</w:t>
            </w:r>
          </w:p>
        </w:tc>
        <w:tc>
          <w:tcPr>
            <w:tcW w:w="1508" w:type="dxa"/>
            <w:shd w:val="clear" w:color="auto" w:fill="FFFFFF" w:themeFill="background1"/>
          </w:tcPr>
          <w:p w14:paraId="0D2CE9F3"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4</w:t>
            </w:r>
          </w:p>
        </w:tc>
        <w:tc>
          <w:tcPr>
            <w:tcW w:w="1508" w:type="dxa"/>
            <w:shd w:val="clear" w:color="auto" w:fill="FFFFFF" w:themeFill="background1"/>
          </w:tcPr>
          <w:p w14:paraId="0F17D377"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tc>
        <w:tc>
          <w:tcPr>
            <w:tcW w:w="1122" w:type="dxa"/>
            <w:shd w:val="clear" w:color="auto" w:fill="FFFFFF" w:themeFill="background1"/>
          </w:tcPr>
          <w:p w14:paraId="20183AF3"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4</w:t>
            </w:r>
          </w:p>
        </w:tc>
      </w:tr>
      <w:tr w:rsidR="005466C0" w:rsidRPr="00BD643C" w14:paraId="4CDD22EE" w14:textId="77777777" w:rsidTr="00B53113">
        <w:tc>
          <w:tcPr>
            <w:tcW w:w="1862" w:type="dxa"/>
            <w:shd w:val="clear" w:color="auto" w:fill="FFFFFF" w:themeFill="background1"/>
          </w:tcPr>
          <w:p w14:paraId="2257AE97"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WN + WE + L</w:t>
            </w:r>
          </w:p>
        </w:tc>
        <w:tc>
          <w:tcPr>
            <w:tcW w:w="1508" w:type="dxa"/>
            <w:shd w:val="clear" w:color="auto" w:fill="FFFFFF" w:themeFill="background1"/>
          </w:tcPr>
          <w:p w14:paraId="18D1908E" w14:textId="21D78EC4" w:rsidR="005466C0" w:rsidRPr="000A7C2C" w:rsidRDefault="008777E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tc>
        <w:tc>
          <w:tcPr>
            <w:tcW w:w="1508" w:type="dxa"/>
            <w:shd w:val="clear" w:color="auto" w:fill="FFFFFF" w:themeFill="background1"/>
          </w:tcPr>
          <w:p w14:paraId="3AA345D1"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5</w:t>
            </w:r>
          </w:p>
        </w:tc>
        <w:tc>
          <w:tcPr>
            <w:tcW w:w="1508" w:type="dxa"/>
            <w:shd w:val="clear" w:color="auto" w:fill="FFFFFF" w:themeFill="background1"/>
          </w:tcPr>
          <w:p w14:paraId="24BA3F8A"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4</w:t>
            </w:r>
          </w:p>
        </w:tc>
        <w:tc>
          <w:tcPr>
            <w:tcW w:w="1508" w:type="dxa"/>
            <w:shd w:val="clear" w:color="auto" w:fill="FFFFFF" w:themeFill="background1"/>
          </w:tcPr>
          <w:p w14:paraId="18245818"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5</w:t>
            </w:r>
          </w:p>
        </w:tc>
        <w:tc>
          <w:tcPr>
            <w:tcW w:w="1122" w:type="dxa"/>
            <w:shd w:val="clear" w:color="auto" w:fill="FFFFFF" w:themeFill="background1"/>
          </w:tcPr>
          <w:p w14:paraId="455444B8"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tc>
      </w:tr>
      <w:tr w:rsidR="005466C0" w:rsidRPr="00BD643C" w14:paraId="0F802075" w14:textId="77777777" w:rsidTr="00B53113">
        <w:tc>
          <w:tcPr>
            <w:tcW w:w="1862" w:type="dxa"/>
            <w:shd w:val="clear" w:color="auto" w:fill="FFFFFF" w:themeFill="background1"/>
          </w:tcPr>
          <w:p w14:paraId="5A91E75D"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WN + CN + WE + L</w:t>
            </w:r>
          </w:p>
        </w:tc>
        <w:tc>
          <w:tcPr>
            <w:tcW w:w="1508" w:type="dxa"/>
            <w:shd w:val="clear" w:color="auto" w:fill="FFFFFF" w:themeFill="background1"/>
          </w:tcPr>
          <w:p w14:paraId="2A65D1FF" w14:textId="658CC12E"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6</w:t>
            </w:r>
          </w:p>
        </w:tc>
        <w:tc>
          <w:tcPr>
            <w:tcW w:w="1508" w:type="dxa"/>
            <w:shd w:val="clear" w:color="auto" w:fill="FFFFFF" w:themeFill="background1"/>
          </w:tcPr>
          <w:p w14:paraId="1F35FD1A"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0</w:t>
            </w:r>
          </w:p>
        </w:tc>
        <w:tc>
          <w:tcPr>
            <w:tcW w:w="1508" w:type="dxa"/>
            <w:shd w:val="clear" w:color="auto" w:fill="FFFFFF" w:themeFill="background1"/>
          </w:tcPr>
          <w:p w14:paraId="753BA3A3"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tc>
        <w:tc>
          <w:tcPr>
            <w:tcW w:w="1508" w:type="dxa"/>
            <w:shd w:val="clear" w:color="auto" w:fill="FFFFFF" w:themeFill="background1"/>
          </w:tcPr>
          <w:p w14:paraId="0C019237" w14:textId="57079718" w:rsidR="005466C0" w:rsidRPr="000A7C2C" w:rsidRDefault="00FF3D64"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2</w:t>
            </w:r>
          </w:p>
        </w:tc>
        <w:tc>
          <w:tcPr>
            <w:tcW w:w="1122" w:type="dxa"/>
            <w:shd w:val="clear" w:color="auto" w:fill="FFFFFF" w:themeFill="background1"/>
          </w:tcPr>
          <w:p w14:paraId="3352EDF8"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7</w:t>
            </w:r>
          </w:p>
        </w:tc>
      </w:tr>
      <w:tr w:rsidR="00945254" w:rsidRPr="00BD643C" w14:paraId="74739827" w14:textId="77777777" w:rsidTr="00B53113">
        <w:tc>
          <w:tcPr>
            <w:tcW w:w="1862" w:type="dxa"/>
            <w:shd w:val="clear" w:color="auto" w:fill="FFFFFF" w:themeFill="background1"/>
          </w:tcPr>
          <w:p w14:paraId="47A17129" w14:textId="67DE6B37" w:rsidR="00945254" w:rsidRPr="000A7C2C" w:rsidRDefault="00945254" w:rsidP="00F008E3">
            <w:pPr>
              <w:spacing w:line="360" w:lineRule="auto"/>
              <w:jc w:val="both"/>
              <w:rPr>
                <w:rFonts w:eastAsia="Times New Roman" w:cs="Times New Roman"/>
                <w:color w:val="000000"/>
                <w:szCs w:val="24"/>
              </w:rPr>
            </w:pPr>
            <w:r w:rsidRPr="000A7C2C">
              <w:rPr>
                <w:rFonts w:eastAsia="Times New Roman" w:cs="Times New Roman"/>
                <w:color w:val="000000"/>
                <w:szCs w:val="24"/>
              </w:rPr>
              <w:t>WE + L + SW</w:t>
            </w:r>
          </w:p>
        </w:tc>
        <w:tc>
          <w:tcPr>
            <w:tcW w:w="1508" w:type="dxa"/>
            <w:shd w:val="clear" w:color="auto" w:fill="FFFFFF" w:themeFill="background1"/>
          </w:tcPr>
          <w:p w14:paraId="177F122E" w14:textId="0368AEAC" w:rsidR="00945254" w:rsidRPr="000A7C2C" w:rsidRDefault="003A3D0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8</w:t>
            </w:r>
          </w:p>
        </w:tc>
        <w:tc>
          <w:tcPr>
            <w:tcW w:w="1508" w:type="dxa"/>
            <w:shd w:val="clear" w:color="auto" w:fill="FFFFFF" w:themeFill="background1"/>
          </w:tcPr>
          <w:p w14:paraId="00E931DA" w14:textId="2578F209" w:rsidR="00945254" w:rsidRPr="000A7C2C" w:rsidRDefault="005B5389"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4</w:t>
            </w:r>
          </w:p>
        </w:tc>
        <w:tc>
          <w:tcPr>
            <w:tcW w:w="1508" w:type="dxa"/>
            <w:shd w:val="clear" w:color="auto" w:fill="FFFFFF" w:themeFill="background1"/>
          </w:tcPr>
          <w:p w14:paraId="0D2A2215" w14:textId="2B15F055" w:rsidR="00945254" w:rsidRPr="000A7C2C" w:rsidRDefault="00D80E45"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3</w:t>
            </w:r>
          </w:p>
        </w:tc>
        <w:tc>
          <w:tcPr>
            <w:tcW w:w="1508" w:type="dxa"/>
            <w:shd w:val="clear" w:color="auto" w:fill="FFFFFF" w:themeFill="background1"/>
          </w:tcPr>
          <w:p w14:paraId="246A47B7" w14:textId="593C5473" w:rsidR="00945254" w:rsidRPr="000A7C2C" w:rsidRDefault="00FF3D64"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tc>
        <w:tc>
          <w:tcPr>
            <w:tcW w:w="1122" w:type="dxa"/>
            <w:shd w:val="clear" w:color="auto" w:fill="FFFFFF" w:themeFill="background1"/>
          </w:tcPr>
          <w:p w14:paraId="1C4DEC6B" w14:textId="38A3676C" w:rsidR="00945254" w:rsidRPr="000A7C2C" w:rsidRDefault="0076637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4</w:t>
            </w:r>
          </w:p>
        </w:tc>
      </w:tr>
    </w:tbl>
    <w:p w14:paraId="2623E42D" w14:textId="77777777" w:rsidR="00B53113" w:rsidRPr="00BD643C" w:rsidRDefault="00B53113" w:rsidP="00F008E3">
      <w:pPr>
        <w:spacing w:line="360" w:lineRule="auto"/>
        <w:jc w:val="both"/>
      </w:pPr>
      <w:r w:rsidRPr="00BD643C">
        <w:br w:type="page"/>
      </w:r>
    </w:p>
    <w:tbl>
      <w:tblPr>
        <w:tblStyle w:val="TableGrid"/>
        <w:tblW w:w="0" w:type="auto"/>
        <w:tblLook w:val="04A0" w:firstRow="1" w:lastRow="0" w:firstColumn="1" w:lastColumn="0" w:noHBand="0" w:noVBand="1"/>
      </w:tblPr>
      <w:tblGrid>
        <w:gridCol w:w="1862"/>
        <w:gridCol w:w="1508"/>
        <w:gridCol w:w="1508"/>
        <w:gridCol w:w="1508"/>
        <w:gridCol w:w="1508"/>
        <w:gridCol w:w="1122"/>
      </w:tblGrid>
      <w:tr w:rsidR="005466C0" w:rsidRPr="00BD643C" w14:paraId="17062864" w14:textId="77777777" w:rsidTr="00B53113">
        <w:tc>
          <w:tcPr>
            <w:tcW w:w="9016" w:type="dxa"/>
            <w:gridSpan w:val="6"/>
            <w:shd w:val="clear" w:color="auto" w:fill="FFFFFF" w:themeFill="background1"/>
          </w:tcPr>
          <w:p w14:paraId="4169E86B" w14:textId="7FB38C8C" w:rsidR="005466C0" w:rsidRPr="00BD643C" w:rsidRDefault="005466C0" w:rsidP="00F008E3">
            <w:pPr>
              <w:spacing w:line="360" w:lineRule="auto"/>
              <w:jc w:val="both"/>
              <w:rPr>
                <w:rFonts w:eastAsia="Times New Roman" w:cs="Times New Roman"/>
                <w:b/>
                <w:i/>
                <w:color w:val="000000"/>
                <w:szCs w:val="24"/>
              </w:rPr>
            </w:pPr>
            <w:r w:rsidRPr="00BD643C">
              <w:rPr>
                <w:rFonts w:eastAsia="Times New Roman" w:cs="Times New Roman"/>
                <w:b/>
                <w:i/>
                <w:color w:val="000000"/>
                <w:szCs w:val="24"/>
              </w:rPr>
              <w:lastRenderedPageBreak/>
              <w:t>Individual Classifiers</w:t>
            </w:r>
            <w:r w:rsidR="00B064C3" w:rsidRPr="00BD643C">
              <w:rPr>
                <w:rFonts w:eastAsia="Times New Roman" w:cs="Times New Roman"/>
                <w:b/>
                <w:i/>
                <w:color w:val="000000"/>
                <w:szCs w:val="24"/>
              </w:rPr>
              <w:t xml:space="preserve"> with Lexicons</w:t>
            </w:r>
            <w:r w:rsidRPr="00BD643C">
              <w:rPr>
                <w:rFonts w:eastAsia="Times New Roman" w:cs="Times New Roman"/>
                <w:b/>
                <w:i/>
                <w:color w:val="000000"/>
                <w:szCs w:val="24"/>
              </w:rPr>
              <w:t xml:space="preserve"> (Using WE(Edinburgh) + L</w:t>
            </w:r>
            <w:r w:rsidR="006256DE" w:rsidRPr="00BD643C">
              <w:rPr>
                <w:rFonts w:eastAsia="Times New Roman" w:cs="Times New Roman"/>
                <w:b/>
                <w:i/>
                <w:color w:val="000000"/>
                <w:szCs w:val="24"/>
              </w:rPr>
              <w:t xml:space="preserve"> + SW</w:t>
            </w:r>
            <w:r w:rsidRPr="00BD643C">
              <w:rPr>
                <w:rFonts w:eastAsia="Times New Roman" w:cs="Times New Roman"/>
                <w:b/>
                <w:i/>
                <w:color w:val="000000"/>
                <w:szCs w:val="24"/>
              </w:rPr>
              <w:t>)</w:t>
            </w:r>
          </w:p>
        </w:tc>
      </w:tr>
      <w:tr w:rsidR="005466C0" w:rsidRPr="00BD643C" w14:paraId="0EB9E7B9" w14:textId="77777777" w:rsidTr="00B53113">
        <w:tc>
          <w:tcPr>
            <w:tcW w:w="1862" w:type="dxa"/>
            <w:shd w:val="clear" w:color="auto" w:fill="FFFFFF" w:themeFill="background1"/>
          </w:tcPr>
          <w:p w14:paraId="62483DCC"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SVM Regression</w:t>
            </w:r>
          </w:p>
        </w:tc>
        <w:tc>
          <w:tcPr>
            <w:tcW w:w="1508" w:type="dxa"/>
            <w:shd w:val="clear" w:color="auto" w:fill="FFFFFF" w:themeFill="background1"/>
          </w:tcPr>
          <w:p w14:paraId="0877A12A" w14:textId="1534D2A2"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w:t>
            </w:r>
            <w:r w:rsidR="00C751E8" w:rsidRPr="000A7C2C">
              <w:rPr>
                <w:rFonts w:eastAsia="Times New Roman" w:cs="Times New Roman"/>
                <w:color w:val="000000"/>
                <w:szCs w:val="24"/>
              </w:rPr>
              <w:t>8</w:t>
            </w:r>
          </w:p>
        </w:tc>
        <w:tc>
          <w:tcPr>
            <w:tcW w:w="1508" w:type="dxa"/>
            <w:shd w:val="clear" w:color="auto" w:fill="FFFFFF" w:themeFill="background1"/>
          </w:tcPr>
          <w:p w14:paraId="706E8ADE" w14:textId="5C634833"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4</w:t>
            </w:r>
          </w:p>
        </w:tc>
        <w:tc>
          <w:tcPr>
            <w:tcW w:w="1508" w:type="dxa"/>
            <w:shd w:val="clear" w:color="auto" w:fill="FFFFFF" w:themeFill="background1"/>
          </w:tcPr>
          <w:p w14:paraId="5BD252D8" w14:textId="4CA9885B"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3</w:t>
            </w:r>
          </w:p>
        </w:tc>
        <w:tc>
          <w:tcPr>
            <w:tcW w:w="1508" w:type="dxa"/>
            <w:shd w:val="clear" w:color="auto" w:fill="FFFFFF" w:themeFill="background1"/>
          </w:tcPr>
          <w:p w14:paraId="2EC10D66"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tc>
        <w:tc>
          <w:tcPr>
            <w:tcW w:w="1122" w:type="dxa"/>
            <w:shd w:val="clear" w:color="auto" w:fill="FFFFFF" w:themeFill="background1"/>
          </w:tcPr>
          <w:p w14:paraId="3F2BCF3B"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4</w:t>
            </w:r>
          </w:p>
        </w:tc>
      </w:tr>
      <w:tr w:rsidR="005466C0" w:rsidRPr="00BD643C" w14:paraId="427293B0" w14:textId="77777777" w:rsidTr="00B53113">
        <w:tc>
          <w:tcPr>
            <w:tcW w:w="1862" w:type="dxa"/>
            <w:shd w:val="clear" w:color="auto" w:fill="FFFFFF" w:themeFill="background1"/>
          </w:tcPr>
          <w:p w14:paraId="0CFB5D28"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Random Forest</w:t>
            </w:r>
          </w:p>
        </w:tc>
        <w:tc>
          <w:tcPr>
            <w:tcW w:w="1508" w:type="dxa"/>
            <w:shd w:val="clear" w:color="auto" w:fill="FFFFFF" w:themeFill="background1"/>
          </w:tcPr>
          <w:p w14:paraId="22317CCF" w14:textId="25E45E97"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0</w:t>
            </w:r>
          </w:p>
        </w:tc>
        <w:tc>
          <w:tcPr>
            <w:tcW w:w="1508" w:type="dxa"/>
            <w:shd w:val="clear" w:color="auto" w:fill="FFFFFF" w:themeFill="background1"/>
          </w:tcPr>
          <w:p w14:paraId="5F8DCA4B"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4</w:t>
            </w:r>
          </w:p>
        </w:tc>
        <w:tc>
          <w:tcPr>
            <w:tcW w:w="1508" w:type="dxa"/>
            <w:shd w:val="clear" w:color="auto" w:fill="FFFFFF" w:themeFill="background1"/>
          </w:tcPr>
          <w:p w14:paraId="5D9688D2" w14:textId="342D4391"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0</w:t>
            </w:r>
          </w:p>
        </w:tc>
        <w:tc>
          <w:tcPr>
            <w:tcW w:w="1508" w:type="dxa"/>
            <w:shd w:val="clear" w:color="auto" w:fill="FFFFFF" w:themeFill="background1"/>
          </w:tcPr>
          <w:p w14:paraId="730BB781" w14:textId="14574A5C"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5</w:t>
            </w:r>
          </w:p>
        </w:tc>
        <w:tc>
          <w:tcPr>
            <w:tcW w:w="1122" w:type="dxa"/>
            <w:shd w:val="clear" w:color="auto" w:fill="FFFFFF" w:themeFill="background1"/>
          </w:tcPr>
          <w:p w14:paraId="238BBA30" w14:textId="39AE2144" w:rsidR="005466C0" w:rsidRPr="000A7C2C" w:rsidRDefault="008F402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0</w:t>
            </w:r>
          </w:p>
        </w:tc>
      </w:tr>
      <w:tr w:rsidR="005466C0" w:rsidRPr="00BD643C" w14:paraId="14CFF0F7" w14:textId="77777777" w:rsidTr="00B53113">
        <w:tc>
          <w:tcPr>
            <w:tcW w:w="1862" w:type="dxa"/>
            <w:shd w:val="clear" w:color="auto" w:fill="FFFFFF" w:themeFill="background1"/>
          </w:tcPr>
          <w:p w14:paraId="40988F05"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Additive Regression/</w:t>
            </w:r>
            <w:r w:rsidRPr="000A7C2C">
              <w:rPr>
                <w:rFonts w:eastAsia="Times New Roman" w:cs="Times New Roman"/>
                <w:color w:val="000000"/>
                <w:szCs w:val="24"/>
              </w:rPr>
              <w:br/>
              <w:t>Gradient Boosting</w:t>
            </w:r>
          </w:p>
        </w:tc>
        <w:tc>
          <w:tcPr>
            <w:tcW w:w="1508" w:type="dxa"/>
            <w:shd w:val="clear" w:color="auto" w:fill="FFFFFF" w:themeFill="background1"/>
          </w:tcPr>
          <w:p w14:paraId="37B3829E" w14:textId="318DDB61"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6</w:t>
            </w:r>
          </w:p>
        </w:tc>
        <w:tc>
          <w:tcPr>
            <w:tcW w:w="1508" w:type="dxa"/>
            <w:shd w:val="clear" w:color="auto" w:fill="FFFFFF" w:themeFill="background1"/>
          </w:tcPr>
          <w:p w14:paraId="7CA6AC08" w14:textId="0ED72239"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9</w:t>
            </w:r>
          </w:p>
        </w:tc>
        <w:tc>
          <w:tcPr>
            <w:tcW w:w="1508" w:type="dxa"/>
            <w:shd w:val="clear" w:color="auto" w:fill="FFFFFF" w:themeFill="background1"/>
          </w:tcPr>
          <w:p w14:paraId="2122976F" w14:textId="735C0A27"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0</w:t>
            </w:r>
          </w:p>
        </w:tc>
        <w:tc>
          <w:tcPr>
            <w:tcW w:w="1508" w:type="dxa"/>
            <w:shd w:val="clear" w:color="auto" w:fill="FFFFFF" w:themeFill="background1"/>
          </w:tcPr>
          <w:p w14:paraId="47183FC9" w14:textId="029DCC84"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7</w:t>
            </w:r>
          </w:p>
        </w:tc>
        <w:tc>
          <w:tcPr>
            <w:tcW w:w="1122" w:type="dxa"/>
            <w:shd w:val="clear" w:color="auto" w:fill="FFFFFF" w:themeFill="background1"/>
          </w:tcPr>
          <w:p w14:paraId="54593972" w14:textId="77777777" w:rsidR="005466C0" w:rsidRPr="000A7C2C" w:rsidRDefault="008F402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p w14:paraId="0853E048" w14:textId="683F02BF" w:rsidR="008F402E" w:rsidRPr="000A7C2C" w:rsidRDefault="008F402E" w:rsidP="00F008E3">
            <w:pPr>
              <w:spacing w:line="360" w:lineRule="auto"/>
              <w:jc w:val="both"/>
              <w:rPr>
                <w:rFonts w:eastAsia="Times New Roman" w:cs="Times New Roman"/>
                <w:color w:val="000000"/>
                <w:szCs w:val="24"/>
              </w:rPr>
            </w:pPr>
          </w:p>
        </w:tc>
      </w:tr>
      <w:tr w:rsidR="005466C0" w:rsidRPr="00BD643C" w14:paraId="1D2E9FDC" w14:textId="77777777" w:rsidTr="00B53113">
        <w:tc>
          <w:tcPr>
            <w:tcW w:w="1862" w:type="dxa"/>
            <w:shd w:val="clear" w:color="auto" w:fill="FFFFFF" w:themeFill="background1"/>
          </w:tcPr>
          <w:p w14:paraId="085C0029" w14:textId="7DFD9F01"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AdaBoost</w:t>
            </w:r>
          </w:p>
        </w:tc>
        <w:tc>
          <w:tcPr>
            <w:tcW w:w="1508" w:type="dxa"/>
            <w:shd w:val="clear" w:color="auto" w:fill="FFFFFF" w:themeFill="background1"/>
          </w:tcPr>
          <w:p w14:paraId="4C7EE2DC" w14:textId="3ADE604F"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6</w:t>
            </w:r>
          </w:p>
        </w:tc>
        <w:tc>
          <w:tcPr>
            <w:tcW w:w="1508" w:type="dxa"/>
            <w:shd w:val="clear" w:color="auto" w:fill="FFFFFF" w:themeFill="background1"/>
          </w:tcPr>
          <w:p w14:paraId="3AD1F414" w14:textId="72BDEC56"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9</w:t>
            </w:r>
          </w:p>
        </w:tc>
        <w:tc>
          <w:tcPr>
            <w:tcW w:w="1508" w:type="dxa"/>
            <w:shd w:val="clear" w:color="auto" w:fill="FFFFFF" w:themeFill="background1"/>
          </w:tcPr>
          <w:p w14:paraId="238D7B29" w14:textId="3A69F7AB"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0</w:t>
            </w:r>
          </w:p>
        </w:tc>
        <w:tc>
          <w:tcPr>
            <w:tcW w:w="1508" w:type="dxa"/>
            <w:shd w:val="clear" w:color="auto" w:fill="FFFFFF" w:themeFill="background1"/>
          </w:tcPr>
          <w:p w14:paraId="05BA89D9" w14:textId="08263A3A"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7</w:t>
            </w:r>
          </w:p>
        </w:tc>
        <w:tc>
          <w:tcPr>
            <w:tcW w:w="1122" w:type="dxa"/>
            <w:shd w:val="clear" w:color="auto" w:fill="FFFFFF" w:themeFill="background1"/>
          </w:tcPr>
          <w:p w14:paraId="6046F4EA" w14:textId="127A70DC" w:rsidR="005466C0" w:rsidRPr="000A7C2C" w:rsidRDefault="00D41C49"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tc>
      </w:tr>
      <w:tr w:rsidR="005466C0" w:rsidRPr="00BD643C" w14:paraId="593D31C0" w14:textId="77777777" w:rsidTr="00B53113">
        <w:tc>
          <w:tcPr>
            <w:tcW w:w="1862" w:type="dxa"/>
            <w:shd w:val="clear" w:color="auto" w:fill="FFFFFF" w:themeFill="background1"/>
          </w:tcPr>
          <w:p w14:paraId="20B76F26" w14:textId="07294208" w:rsidR="005466C0" w:rsidRPr="000A7C2C" w:rsidRDefault="00686D06" w:rsidP="00F008E3">
            <w:pPr>
              <w:spacing w:line="360" w:lineRule="auto"/>
              <w:jc w:val="both"/>
              <w:rPr>
                <w:rFonts w:eastAsia="Times New Roman" w:cs="Times New Roman"/>
                <w:color w:val="000000"/>
                <w:szCs w:val="24"/>
              </w:rPr>
            </w:pPr>
            <w:r w:rsidRPr="000A7C2C">
              <w:rPr>
                <w:rFonts w:eastAsia="Times New Roman" w:cs="Times New Roman"/>
                <w:color w:val="000000"/>
                <w:szCs w:val="24"/>
              </w:rPr>
              <w:t>Bagging (</w:t>
            </w:r>
            <w:r w:rsidR="000A7C2C" w:rsidRPr="000A7C2C">
              <w:rPr>
                <w:rFonts w:cs="Times New Roman"/>
              </w:rPr>
              <w:t>REPTree)</w:t>
            </w:r>
          </w:p>
        </w:tc>
        <w:tc>
          <w:tcPr>
            <w:tcW w:w="1508" w:type="dxa"/>
            <w:shd w:val="clear" w:color="auto" w:fill="FFFFFF" w:themeFill="background1"/>
          </w:tcPr>
          <w:p w14:paraId="382FCF6F" w14:textId="21907CDE"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8</w:t>
            </w:r>
          </w:p>
        </w:tc>
        <w:tc>
          <w:tcPr>
            <w:tcW w:w="1508" w:type="dxa"/>
            <w:shd w:val="clear" w:color="auto" w:fill="FFFFFF" w:themeFill="background1"/>
          </w:tcPr>
          <w:p w14:paraId="1D35ABDE" w14:textId="2D9D29A5"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9</w:t>
            </w:r>
          </w:p>
        </w:tc>
        <w:tc>
          <w:tcPr>
            <w:tcW w:w="1508" w:type="dxa"/>
            <w:shd w:val="clear" w:color="auto" w:fill="FFFFFF" w:themeFill="background1"/>
          </w:tcPr>
          <w:p w14:paraId="2F0F359F" w14:textId="1092A8D3"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7</w:t>
            </w:r>
          </w:p>
        </w:tc>
        <w:tc>
          <w:tcPr>
            <w:tcW w:w="1508" w:type="dxa"/>
            <w:shd w:val="clear" w:color="auto" w:fill="FFFFFF" w:themeFill="background1"/>
          </w:tcPr>
          <w:p w14:paraId="7588E3A9" w14:textId="04B9DD58"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3</w:t>
            </w:r>
          </w:p>
        </w:tc>
        <w:tc>
          <w:tcPr>
            <w:tcW w:w="1122" w:type="dxa"/>
            <w:shd w:val="clear" w:color="auto" w:fill="FFFFFF" w:themeFill="background1"/>
          </w:tcPr>
          <w:p w14:paraId="1F92AE80" w14:textId="4892613E" w:rsidR="005466C0" w:rsidRPr="000A7C2C" w:rsidRDefault="0047112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7</w:t>
            </w:r>
          </w:p>
        </w:tc>
      </w:tr>
      <w:tr w:rsidR="00ED2FD3" w:rsidRPr="00BD643C" w14:paraId="3FB3FD2D" w14:textId="77777777" w:rsidTr="00B53113">
        <w:tc>
          <w:tcPr>
            <w:tcW w:w="1862" w:type="dxa"/>
            <w:shd w:val="clear" w:color="auto" w:fill="FFFFFF" w:themeFill="background1"/>
          </w:tcPr>
          <w:p w14:paraId="6B61C755" w14:textId="77C1B942" w:rsidR="00ED2FD3" w:rsidRPr="000A7C2C" w:rsidRDefault="00ED2FD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Linear Regression</w:t>
            </w:r>
          </w:p>
        </w:tc>
        <w:tc>
          <w:tcPr>
            <w:tcW w:w="1508" w:type="dxa"/>
            <w:shd w:val="clear" w:color="auto" w:fill="FFFFFF" w:themeFill="background1"/>
          </w:tcPr>
          <w:p w14:paraId="2128F37A" w14:textId="2EFD5DD1" w:rsidR="00ED2FD3" w:rsidRPr="000A7C2C" w:rsidRDefault="00ED2FD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9</w:t>
            </w:r>
          </w:p>
        </w:tc>
        <w:tc>
          <w:tcPr>
            <w:tcW w:w="1508" w:type="dxa"/>
            <w:shd w:val="clear" w:color="auto" w:fill="FFFFFF" w:themeFill="background1"/>
          </w:tcPr>
          <w:p w14:paraId="3B1162DE" w14:textId="78D1F365" w:rsidR="00ED2FD3"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8</w:t>
            </w:r>
          </w:p>
        </w:tc>
        <w:tc>
          <w:tcPr>
            <w:tcW w:w="1508" w:type="dxa"/>
            <w:shd w:val="clear" w:color="auto" w:fill="FFFFFF" w:themeFill="background1"/>
          </w:tcPr>
          <w:p w14:paraId="250AA66F" w14:textId="3268346D" w:rsidR="00ED2FD3"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6</w:t>
            </w:r>
          </w:p>
        </w:tc>
        <w:tc>
          <w:tcPr>
            <w:tcW w:w="1508" w:type="dxa"/>
            <w:shd w:val="clear" w:color="auto" w:fill="FFFFFF" w:themeFill="background1"/>
          </w:tcPr>
          <w:p w14:paraId="249FA440" w14:textId="1C7CE105" w:rsidR="00ED2FD3"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2</w:t>
            </w:r>
          </w:p>
        </w:tc>
        <w:tc>
          <w:tcPr>
            <w:tcW w:w="1122" w:type="dxa"/>
            <w:shd w:val="clear" w:color="auto" w:fill="FFFFFF" w:themeFill="background1"/>
          </w:tcPr>
          <w:p w14:paraId="1B6D005F" w14:textId="27341C85" w:rsidR="00ED2FD3" w:rsidRPr="000A7C2C" w:rsidRDefault="0047112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6</w:t>
            </w:r>
          </w:p>
        </w:tc>
      </w:tr>
      <w:tr w:rsidR="004035F7" w:rsidRPr="00BD643C" w14:paraId="04D2934B" w14:textId="77777777" w:rsidTr="00B53113">
        <w:tc>
          <w:tcPr>
            <w:tcW w:w="9016" w:type="dxa"/>
            <w:gridSpan w:val="6"/>
            <w:shd w:val="clear" w:color="auto" w:fill="FFFFFF" w:themeFill="background1"/>
          </w:tcPr>
          <w:p w14:paraId="788AEDD2" w14:textId="777B0EE8" w:rsidR="004035F7" w:rsidRPr="00BD643C" w:rsidRDefault="004035F7" w:rsidP="00F008E3">
            <w:pPr>
              <w:spacing w:line="360" w:lineRule="auto"/>
              <w:jc w:val="both"/>
              <w:rPr>
                <w:rFonts w:eastAsia="Times New Roman" w:cs="Times New Roman"/>
                <w:b/>
                <w:i/>
                <w:color w:val="000000"/>
                <w:szCs w:val="24"/>
              </w:rPr>
            </w:pPr>
            <w:r w:rsidRPr="00BD643C">
              <w:rPr>
                <w:rFonts w:eastAsia="Times New Roman" w:cs="Times New Roman"/>
                <w:b/>
                <w:i/>
                <w:color w:val="000000"/>
                <w:szCs w:val="24"/>
              </w:rPr>
              <w:t>Individual Classifiers with</w:t>
            </w:r>
            <w:r w:rsidR="005642A8" w:rsidRPr="00BD643C">
              <w:rPr>
                <w:rFonts w:eastAsia="Times New Roman" w:cs="Times New Roman"/>
                <w:b/>
                <w:i/>
                <w:color w:val="000000"/>
                <w:szCs w:val="24"/>
              </w:rPr>
              <w:t>out</w:t>
            </w:r>
            <w:r w:rsidRPr="00BD643C">
              <w:rPr>
                <w:rFonts w:eastAsia="Times New Roman" w:cs="Times New Roman"/>
                <w:b/>
                <w:i/>
                <w:color w:val="000000"/>
                <w:szCs w:val="24"/>
              </w:rPr>
              <w:t xml:space="preserve"> Lexicons (Using WE(Edinburgh))</w:t>
            </w:r>
          </w:p>
        </w:tc>
      </w:tr>
      <w:tr w:rsidR="004035F7" w:rsidRPr="00BD643C" w14:paraId="311D2C6D" w14:textId="77777777" w:rsidTr="00B53113">
        <w:tc>
          <w:tcPr>
            <w:tcW w:w="1862" w:type="dxa"/>
            <w:shd w:val="clear" w:color="auto" w:fill="FFFFFF" w:themeFill="background1"/>
          </w:tcPr>
          <w:p w14:paraId="1D695D6B" w14:textId="77777777" w:rsidR="004035F7" w:rsidRPr="000A7C2C" w:rsidRDefault="004035F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SVM Regression</w:t>
            </w:r>
          </w:p>
        </w:tc>
        <w:tc>
          <w:tcPr>
            <w:tcW w:w="1508" w:type="dxa"/>
            <w:shd w:val="clear" w:color="auto" w:fill="FFFFFF" w:themeFill="background1"/>
          </w:tcPr>
          <w:p w14:paraId="6E319C0C" w14:textId="65E2452D" w:rsidR="004035F7" w:rsidRPr="000A7C2C" w:rsidRDefault="000D2E2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1</w:t>
            </w:r>
          </w:p>
        </w:tc>
        <w:tc>
          <w:tcPr>
            <w:tcW w:w="1508" w:type="dxa"/>
            <w:shd w:val="clear" w:color="auto" w:fill="FFFFFF" w:themeFill="background1"/>
          </w:tcPr>
          <w:p w14:paraId="003C71D3" w14:textId="32188EDE" w:rsidR="004035F7" w:rsidRPr="000A7C2C" w:rsidRDefault="00491582"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6</w:t>
            </w:r>
          </w:p>
        </w:tc>
        <w:tc>
          <w:tcPr>
            <w:tcW w:w="1508" w:type="dxa"/>
            <w:shd w:val="clear" w:color="auto" w:fill="FFFFFF" w:themeFill="background1"/>
          </w:tcPr>
          <w:p w14:paraId="29E749B3" w14:textId="5D0C39FF" w:rsidR="004035F7" w:rsidRPr="000A7C2C" w:rsidRDefault="00E23E0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2</w:t>
            </w:r>
          </w:p>
        </w:tc>
        <w:tc>
          <w:tcPr>
            <w:tcW w:w="1508" w:type="dxa"/>
            <w:shd w:val="clear" w:color="auto" w:fill="FFFFFF" w:themeFill="background1"/>
          </w:tcPr>
          <w:p w14:paraId="29032BA7" w14:textId="189B6B0A" w:rsidR="004035F7" w:rsidRPr="000A7C2C" w:rsidRDefault="00A9389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w:t>
            </w:r>
            <w:r w:rsidR="00E46A9E" w:rsidRPr="000A7C2C">
              <w:rPr>
                <w:rFonts w:eastAsia="Times New Roman" w:cs="Times New Roman"/>
                <w:color w:val="000000"/>
                <w:szCs w:val="24"/>
              </w:rPr>
              <w:t>5</w:t>
            </w:r>
          </w:p>
        </w:tc>
        <w:tc>
          <w:tcPr>
            <w:tcW w:w="1122" w:type="dxa"/>
            <w:shd w:val="clear" w:color="auto" w:fill="FFFFFF" w:themeFill="background1"/>
          </w:tcPr>
          <w:p w14:paraId="79AE5C70" w14:textId="1C96B9B6" w:rsidR="004035F7" w:rsidRPr="000A7C2C" w:rsidRDefault="00B8250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8</w:t>
            </w:r>
          </w:p>
        </w:tc>
      </w:tr>
      <w:tr w:rsidR="004035F7" w:rsidRPr="00BD643C" w14:paraId="2EE61793" w14:textId="77777777" w:rsidTr="00B53113">
        <w:tc>
          <w:tcPr>
            <w:tcW w:w="1862" w:type="dxa"/>
            <w:shd w:val="clear" w:color="auto" w:fill="FFFFFF" w:themeFill="background1"/>
          </w:tcPr>
          <w:p w14:paraId="473E0F43" w14:textId="77777777" w:rsidR="004035F7" w:rsidRPr="000A7C2C" w:rsidRDefault="004035F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Random Forest</w:t>
            </w:r>
          </w:p>
        </w:tc>
        <w:tc>
          <w:tcPr>
            <w:tcW w:w="1508" w:type="dxa"/>
            <w:shd w:val="clear" w:color="auto" w:fill="FFFFFF" w:themeFill="background1"/>
          </w:tcPr>
          <w:p w14:paraId="32DC69FD" w14:textId="7F24D775" w:rsidR="004035F7" w:rsidRPr="000A7C2C" w:rsidRDefault="004B38E4"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6</w:t>
            </w:r>
          </w:p>
        </w:tc>
        <w:tc>
          <w:tcPr>
            <w:tcW w:w="1508" w:type="dxa"/>
            <w:shd w:val="clear" w:color="auto" w:fill="FFFFFF" w:themeFill="background1"/>
          </w:tcPr>
          <w:p w14:paraId="4CDAD0EC" w14:textId="6ED54297" w:rsidR="004035F7" w:rsidRPr="000A7C2C" w:rsidRDefault="00491582"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1</w:t>
            </w:r>
          </w:p>
        </w:tc>
        <w:tc>
          <w:tcPr>
            <w:tcW w:w="1508" w:type="dxa"/>
            <w:shd w:val="clear" w:color="auto" w:fill="FFFFFF" w:themeFill="background1"/>
          </w:tcPr>
          <w:p w14:paraId="018DC88D" w14:textId="405001BB" w:rsidR="004035F7" w:rsidRPr="000A7C2C" w:rsidRDefault="00E23E0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0</w:t>
            </w:r>
          </w:p>
        </w:tc>
        <w:tc>
          <w:tcPr>
            <w:tcW w:w="1508" w:type="dxa"/>
            <w:shd w:val="clear" w:color="auto" w:fill="FFFFFF" w:themeFill="background1"/>
          </w:tcPr>
          <w:p w14:paraId="37538265" w14:textId="6303A61A" w:rsidR="004035F7" w:rsidRPr="000A7C2C" w:rsidRDefault="00A9389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6</w:t>
            </w:r>
          </w:p>
        </w:tc>
        <w:tc>
          <w:tcPr>
            <w:tcW w:w="1122" w:type="dxa"/>
            <w:shd w:val="clear" w:color="auto" w:fill="FFFFFF" w:themeFill="background1"/>
          </w:tcPr>
          <w:p w14:paraId="19BE26E0" w14:textId="282F9D58" w:rsidR="004035F7" w:rsidRPr="000A7C2C" w:rsidRDefault="00B8250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3</w:t>
            </w:r>
          </w:p>
        </w:tc>
      </w:tr>
      <w:tr w:rsidR="004035F7" w:rsidRPr="00BD643C" w14:paraId="05C8DDA7" w14:textId="77777777" w:rsidTr="00B53113">
        <w:tc>
          <w:tcPr>
            <w:tcW w:w="1862" w:type="dxa"/>
            <w:shd w:val="clear" w:color="auto" w:fill="FFFFFF" w:themeFill="background1"/>
          </w:tcPr>
          <w:p w14:paraId="4C231EB8" w14:textId="77777777" w:rsidR="004035F7" w:rsidRPr="000A7C2C" w:rsidRDefault="004035F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Additive Regression/</w:t>
            </w:r>
            <w:r w:rsidRPr="000A7C2C">
              <w:rPr>
                <w:rFonts w:eastAsia="Times New Roman" w:cs="Times New Roman"/>
                <w:color w:val="000000"/>
                <w:szCs w:val="24"/>
              </w:rPr>
              <w:br/>
              <w:t>Gradient Boosting</w:t>
            </w:r>
          </w:p>
        </w:tc>
        <w:tc>
          <w:tcPr>
            <w:tcW w:w="1508" w:type="dxa"/>
            <w:shd w:val="clear" w:color="auto" w:fill="FFFFFF" w:themeFill="background1"/>
          </w:tcPr>
          <w:p w14:paraId="7A5E5B25" w14:textId="542DE9C4" w:rsidR="004035F7" w:rsidRPr="000A7C2C" w:rsidRDefault="00C03AE5"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2</w:t>
            </w:r>
          </w:p>
        </w:tc>
        <w:tc>
          <w:tcPr>
            <w:tcW w:w="1508" w:type="dxa"/>
            <w:shd w:val="clear" w:color="auto" w:fill="FFFFFF" w:themeFill="background1"/>
          </w:tcPr>
          <w:p w14:paraId="10DBA6A3" w14:textId="29848D4D" w:rsidR="004035F7" w:rsidRPr="000A7C2C" w:rsidRDefault="00491582"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6</w:t>
            </w:r>
          </w:p>
        </w:tc>
        <w:tc>
          <w:tcPr>
            <w:tcW w:w="1508" w:type="dxa"/>
            <w:shd w:val="clear" w:color="auto" w:fill="FFFFFF" w:themeFill="background1"/>
          </w:tcPr>
          <w:p w14:paraId="559468FF" w14:textId="753EB669" w:rsidR="004035F7" w:rsidRPr="000A7C2C" w:rsidRDefault="006436C5"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5</w:t>
            </w:r>
          </w:p>
        </w:tc>
        <w:tc>
          <w:tcPr>
            <w:tcW w:w="1508" w:type="dxa"/>
            <w:shd w:val="clear" w:color="auto" w:fill="FFFFFF" w:themeFill="background1"/>
          </w:tcPr>
          <w:p w14:paraId="398CD7CD" w14:textId="30617FF8" w:rsidR="004035F7" w:rsidRPr="000A7C2C" w:rsidRDefault="00A9389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w:t>
            </w:r>
            <w:r w:rsidR="00582E1D" w:rsidRPr="000A7C2C">
              <w:rPr>
                <w:rFonts w:eastAsia="Times New Roman" w:cs="Times New Roman"/>
                <w:color w:val="000000"/>
                <w:szCs w:val="24"/>
              </w:rPr>
              <w:t>3</w:t>
            </w:r>
          </w:p>
        </w:tc>
        <w:tc>
          <w:tcPr>
            <w:tcW w:w="1122" w:type="dxa"/>
            <w:shd w:val="clear" w:color="auto" w:fill="FFFFFF" w:themeFill="background1"/>
          </w:tcPr>
          <w:p w14:paraId="6B3FB327" w14:textId="662C384B" w:rsidR="004035F7" w:rsidRPr="000A7C2C" w:rsidRDefault="00A35A92"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w:t>
            </w:r>
            <w:r w:rsidR="00B82503" w:rsidRPr="000A7C2C">
              <w:rPr>
                <w:rFonts w:eastAsia="Times New Roman" w:cs="Times New Roman"/>
                <w:color w:val="000000"/>
                <w:szCs w:val="24"/>
              </w:rPr>
              <w:t>9</w:t>
            </w:r>
          </w:p>
        </w:tc>
      </w:tr>
      <w:tr w:rsidR="004035F7" w:rsidRPr="00BD643C" w14:paraId="787047F7" w14:textId="77777777" w:rsidTr="00B53113">
        <w:tc>
          <w:tcPr>
            <w:tcW w:w="1862" w:type="dxa"/>
            <w:shd w:val="clear" w:color="auto" w:fill="FFFFFF" w:themeFill="background1"/>
          </w:tcPr>
          <w:p w14:paraId="05EBF429" w14:textId="77777777" w:rsidR="004035F7" w:rsidRPr="000A7C2C" w:rsidRDefault="004035F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AdaBoost</w:t>
            </w:r>
          </w:p>
        </w:tc>
        <w:tc>
          <w:tcPr>
            <w:tcW w:w="1508" w:type="dxa"/>
            <w:shd w:val="clear" w:color="auto" w:fill="FFFFFF" w:themeFill="background1"/>
          </w:tcPr>
          <w:p w14:paraId="48028DFA" w14:textId="6E9CA5AC" w:rsidR="004035F7" w:rsidRPr="000A7C2C" w:rsidRDefault="00513CD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18</w:t>
            </w:r>
          </w:p>
        </w:tc>
        <w:tc>
          <w:tcPr>
            <w:tcW w:w="1508" w:type="dxa"/>
            <w:shd w:val="clear" w:color="auto" w:fill="FFFFFF" w:themeFill="background1"/>
          </w:tcPr>
          <w:p w14:paraId="250D9BCB" w14:textId="6285A58F" w:rsidR="004035F7" w:rsidRPr="000A7C2C" w:rsidRDefault="00491582"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3</w:t>
            </w:r>
          </w:p>
        </w:tc>
        <w:tc>
          <w:tcPr>
            <w:tcW w:w="1508" w:type="dxa"/>
            <w:shd w:val="clear" w:color="auto" w:fill="FFFFFF" w:themeFill="background1"/>
          </w:tcPr>
          <w:p w14:paraId="161E8AC6" w14:textId="5FDD1057" w:rsidR="004035F7" w:rsidRPr="000A7C2C" w:rsidRDefault="006436C5"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6</w:t>
            </w:r>
          </w:p>
        </w:tc>
        <w:tc>
          <w:tcPr>
            <w:tcW w:w="1508" w:type="dxa"/>
            <w:shd w:val="clear" w:color="auto" w:fill="FFFFFF" w:themeFill="background1"/>
          </w:tcPr>
          <w:p w14:paraId="2CBE811B" w14:textId="7C2993EC" w:rsidR="004035F7" w:rsidRPr="000A7C2C" w:rsidRDefault="00A9389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0</w:t>
            </w:r>
          </w:p>
        </w:tc>
        <w:tc>
          <w:tcPr>
            <w:tcW w:w="1122" w:type="dxa"/>
            <w:shd w:val="clear" w:color="auto" w:fill="FFFFFF" w:themeFill="background1"/>
          </w:tcPr>
          <w:p w14:paraId="236BC4F9" w14:textId="337E44B7" w:rsidR="004035F7" w:rsidRPr="000A7C2C" w:rsidRDefault="00B8250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w:t>
            </w:r>
            <w:r w:rsidR="00FE36AE" w:rsidRPr="000A7C2C">
              <w:rPr>
                <w:rFonts w:eastAsia="Times New Roman" w:cs="Times New Roman"/>
                <w:color w:val="000000"/>
                <w:szCs w:val="24"/>
              </w:rPr>
              <w:t>24</w:t>
            </w:r>
          </w:p>
        </w:tc>
      </w:tr>
      <w:tr w:rsidR="004035F7" w:rsidRPr="00BD643C" w14:paraId="48489386" w14:textId="77777777" w:rsidTr="00B53113">
        <w:tc>
          <w:tcPr>
            <w:tcW w:w="1862" w:type="dxa"/>
            <w:shd w:val="clear" w:color="auto" w:fill="FFFFFF" w:themeFill="background1"/>
          </w:tcPr>
          <w:p w14:paraId="0685C1D3" w14:textId="77777777" w:rsidR="004035F7" w:rsidRPr="000A7C2C" w:rsidRDefault="004035F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Bagging</w:t>
            </w:r>
          </w:p>
        </w:tc>
        <w:tc>
          <w:tcPr>
            <w:tcW w:w="1508" w:type="dxa"/>
            <w:shd w:val="clear" w:color="auto" w:fill="FFFFFF" w:themeFill="background1"/>
          </w:tcPr>
          <w:p w14:paraId="54696F21" w14:textId="1B7AE345" w:rsidR="004035F7" w:rsidRPr="000A7C2C" w:rsidRDefault="00B5376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2</w:t>
            </w:r>
          </w:p>
        </w:tc>
        <w:tc>
          <w:tcPr>
            <w:tcW w:w="1508" w:type="dxa"/>
            <w:shd w:val="clear" w:color="auto" w:fill="FFFFFF" w:themeFill="background1"/>
          </w:tcPr>
          <w:p w14:paraId="6BD916A8" w14:textId="546599D9" w:rsidR="004035F7" w:rsidRPr="000A7C2C" w:rsidRDefault="00491582"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3</w:t>
            </w:r>
          </w:p>
        </w:tc>
        <w:tc>
          <w:tcPr>
            <w:tcW w:w="1508" w:type="dxa"/>
            <w:shd w:val="clear" w:color="auto" w:fill="FFFFFF" w:themeFill="background1"/>
          </w:tcPr>
          <w:p w14:paraId="02472ACA" w14:textId="20A01271" w:rsidR="004035F7" w:rsidRPr="000A7C2C" w:rsidRDefault="006436C5"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5</w:t>
            </w:r>
          </w:p>
        </w:tc>
        <w:tc>
          <w:tcPr>
            <w:tcW w:w="1508" w:type="dxa"/>
            <w:shd w:val="clear" w:color="auto" w:fill="FFFFFF" w:themeFill="background1"/>
          </w:tcPr>
          <w:p w14:paraId="7F412F51" w14:textId="6F6F96B3" w:rsidR="004035F7" w:rsidRPr="000A7C2C" w:rsidRDefault="00A9389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7</w:t>
            </w:r>
          </w:p>
        </w:tc>
        <w:tc>
          <w:tcPr>
            <w:tcW w:w="1122" w:type="dxa"/>
            <w:shd w:val="clear" w:color="auto" w:fill="FFFFFF" w:themeFill="background1"/>
          </w:tcPr>
          <w:p w14:paraId="02C12F84" w14:textId="4E6DE4A8" w:rsidR="004035F7" w:rsidRPr="000A7C2C" w:rsidRDefault="00FE36A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4</w:t>
            </w:r>
          </w:p>
        </w:tc>
      </w:tr>
      <w:tr w:rsidR="004035F7" w:rsidRPr="00BD643C" w14:paraId="43A3F97A" w14:textId="77777777" w:rsidTr="00B53113">
        <w:tc>
          <w:tcPr>
            <w:tcW w:w="1862" w:type="dxa"/>
            <w:shd w:val="clear" w:color="auto" w:fill="FFFFFF" w:themeFill="background1"/>
          </w:tcPr>
          <w:p w14:paraId="23505AD8" w14:textId="77777777" w:rsidR="004035F7" w:rsidRPr="000A7C2C" w:rsidRDefault="004035F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Linear Regression</w:t>
            </w:r>
          </w:p>
        </w:tc>
        <w:tc>
          <w:tcPr>
            <w:tcW w:w="1508" w:type="dxa"/>
            <w:shd w:val="clear" w:color="auto" w:fill="FFFFFF" w:themeFill="background1"/>
          </w:tcPr>
          <w:p w14:paraId="5CB9CECF" w14:textId="77309C7C" w:rsidR="004035F7" w:rsidRPr="000A7C2C" w:rsidRDefault="00A35A92"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7</w:t>
            </w:r>
          </w:p>
        </w:tc>
        <w:tc>
          <w:tcPr>
            <w:tcW w:w="1508" w:type="dxa"/>
            <w:shd w:val="clear" w:color="auto" w:fill="FFFFFF" w:themeFill="background1"/>
          </w:tcPr>
          <w:p w14:paraId="5F3FB9D5" w14:textId="5E320DD4" w:rsidR="004035F7" w:rsidRPr="000A7C2C" w:rsidRDefault="00491582"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4</w:t>
            </w:r>
          </w:p>
        </w:tc>
        <w:tc>
          <w:tcPr>
            <w:tcW w:w="1508" w:type="dxa"/>
            <w:shd w:val="clear" w:color="auto" w:fill="FFFFFF" w:themeFill="background1"/>
          </w:tcPr>
          <w:p w14:paraId="2AC90A08" w14:textId="5F84CD76" w:rsidR="004035F7" w:rsidRPr="000A7C2C" w:rsidRDefault="006436C5"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9</w:t>
            </w:r>
          </w:p>
        </w:tc>
        <w:tc>
          <w:tcPr>
            <w:tcW w:w="1508" w:type="dxa"/>
            <w:shd w:val="clear" w:color="auto" w:fill="FFFFFF" w:themeFill="background1"/>
          </w:tcPr>
          <w:p w14:paraId="7D928CB9" w14:textId="62E559E1" w:rsidR="004035F7" w:rsidRPr="000A7C2C" w:rsidRDefault="00A9389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7</w:t>
            </w:r>
          </w:p>
        </w:tc>
        <w:tc>
          <w:tcPr>
            <w:tcW w:w="1122" w:type="dxa"/>
            <w:shd w:val="clear" w:color="auto" w:fill="FFFFFF" w:themeFill="background1"/>
          </w:tcPr>
          <w:p w14:paraId="7A2DA1C5" w14:textId="498A29F2" w:rsidR="004035F7" w:rsidRPr="000A7C2C" w:rsidRDefault="009E1D8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5</w:t>
            </w:r>
          </w:p>
        </w:tc>
      </w:tr>
    </w:tbl>
    <w:p w14:paraId="4DAF075F" w14:textId="01F31285" w:rsidR="00984E86" w:rsidRPr="00BD643C" w:rsidRDefault="00B401C2" w:rsidP="009A46F3">
      <w:pPr>
        <w:pStyle w:val="Heading1"/>
        <w:numPr>
          <w:ilvl w:val="1"/>
          <w:numId w:val="36"/>
        </w:numPr>
      </w:pPr>
      <w:r w:rsidRPr="00BD643C">
        <w:br w:type="page"/>
      </w:r>
    </w:p>
    <w:p w14:paraId="4EBA9EA7" w14:textId="573EF5E4" w:rsidR="00984E86" w:rsidRPr="00BD643C" w:rsidRDefault="00984E86" w:rsidP="00F008E3">
      <w:pPr>
        <w:pStyle w:val="Heading2"/>
        <w:spacing w:line="360" w:lineRule="auto"/>
        <w:jc w:val="both"/>
      </w:pPr>
      <w:bookmarkStart w:id="78" w:name="_Toc525399682"/>
      <w:r w:rsidRPr="00BD643C">
        <w:lastRenderedPageBreak/>
        <w:t>Setup</w:t>
      </w:r>
      <w:bookmarkEnd w:id="78"/>
    </w:p>
    <w:p w14:paraId="3806BBB5" w14:textId="77777777" w:rsidR="00984E86" w:rsidRPr="00BD643C" w:rsidRDefault="00984E86" w:rsidP="00F008E3">
      <w:pPr>
        <w:spacing w:line="360" w:lineRule="auto"/>
        <w:jc w:val="both"/>
        <w:rPr>
          <w:rFonts w:cs="Times New Roman"/>
        </w:rPr>
      </w:pPr>
    </w:p>
    <w:p w14:paraId="3BD05B7D" w14:textId="2E684D61" w:rsidR="00C300CE" w:rsidRPr="00BD643C" w:rsidRDefault="008C1F3B" w:rsidP="00F008E3">
      <w:pPr>
        <w:pStyle w:val="Heading3"/>
        <w:spacing w:line="360" w:lineRule="auto"/>
        <w:jc w:val="both"/>
      </w:pPr>
      <w:bookmarkStart w:id="79" w:name="_Toc525399683"/>
      <w:r w:rsidRPr="00BD643C">
        <w:t>Prerequisites</w:t>
      </w:r>
      <w:bookmarkEnd w:id="79"/>
    </w:p>
    <w:p w14:paraId="7FDEB87E" w14:textId="77777777" w:rsidR="008C1F3B" w:rsidRPr="00BD643C" w:rsidRDefault="008C1F3B" w:rsidP="00F008E3">
      <w:pPr>
        <w:spacing w:line="360" w:lineRule="auto"/>
        <w:jc w:val="both"/>
      </w:pPr>
    </w:p>
    <w:p w14:paraId="37250AD8" w14:textId="77777777" w:rsidR="00221479" w:rsidRPr="00F14428" w:rsidRDefault="00221479" w:rsidP="00221479">
      <w:pPr>
        <w:shd w:val="clear" w:color="auto" w:fill="FFFFFF"/>
        <w:spacing w:before="360" w:after="240" w:line="240" w:lineRule="auto"/>
        <w:outlineLvl w:val="2"/>
        <w:rPr>
          <w:rFonts w:eastAsia="Times New Roman" w:cs="Times New Roman"/>
          <w:b/>
          <w:bCs/>
          <w:color w:val="24292E"/>
          <w:sz w:val="28"/>
          <w:szCs w:val="30"/>
        </w:rPr>
      </w:pPr>
      <w:r w:rsidRPr="00F14428">
        <w:rPr>
          <w:rFonts w:eastAsia="Times New Roman" w:cs="Times New Roman"/>
          <w:b/>
          <w:bCs/>
          <w:color w:val="24292E"/>
          <w:sz w:val="28"/>
          <w:szCs w:val="30"/>
        </w:rPr>
        <w:t>Prerequisites</w:t>
      </w:r>
    </w:p>
    <w:p w14:paraId="231DCD59" w14:textId="77777777" w:rsidR="00221479" w:rsidRPr="006E6FC7" w:rsidRDefault="00221479" w:rsidP="00221479">
      <w:r w:rsidRPr="006E6FC7">
        <w:t>Environment: Windows</w:t>
      </w:r>
    </w:p>
    <w:p w14:paraId="495B90BF" w14:textId="77777777" w:rsidR="00221479" w:rsidRPr="006E6FC7" w:rsidRDefault="00221479" w:rsidP="00221479">
      <w:r w:rsidRPr="006E6FC7">
        <w:t>Hardware Specification: Minimally 8 GB of RAM and 5GB Space Installation</w:t>
      </w:r>
    </w:p>
    <w:p w14:paraId="58CCB8D1" w14:textId="77777777" w:rsidR="00221479" w:rsidRPr="006E6FC7" w:rsidRDefault="00221479" w:rsidP="00221479">
      <w:r w:rsidRPr="006E6FC7">
        <w:t>Installation Drive: C Drive</w:t>
      </w:r>
    </w:p>
    <w:p w14:paraId="40DB0411" w14:textId="77777777" w:rsidR="00221479" w:rsidRPr="00F14428" w:rsidRDefault="00221479" w:rsidP="00221479">
      <w:pPr>
        <w:shd w:val="clear" w:color="auto" w:fill="FFFFFF"/>
        <w:spacing w:before="360" w:after="240" w:line="240" w:lineRule="auto"/>
        <w:outlineLvl w:val="2"/>
        <w:rPr>
          <w:rFonts w:eastAsia="Times New Roman" w:cs="Times New Roman"/>
          <w:b/>
          <w:bCs/>
          <w:color w:val="24292E"/>
          <w:sz w:val="28"/>
          <w:szCs w:val="30"/>
        </w:rPr>
      </w:pPr>
      <w:r w:rsidRPr="006E6FC7">
        <w:rPr>
          <w:rFonts w:eastAsia="Times New Roman" w:cs="Times New Roman"/>
          <w:b/>
          <w:bCs/>
          <w:color w:val="24292E"/>
          <w:sz w:val="28"/>
          <w:szCs w:val="30"/>
        </w:rPr>
        <w:t>Installation</w:t>
      </w:r>
    </w:p>
    <w:p w14:paraId="4FE7DD54" w14:textId="2D66E9FC" w:rsidR="00221479" w:rsidRDefault="00221479" w:rsidP="00221479">
      <w:pPr>
        <w:numPr>
          <w:ilvl w:val="0"/>
          <w:numId w:val="41"/>
        </w:numPr>
        <w:shd w:val="clear" w:color="auto" w:fill="FFFFFF"/>
        <w:spacing w:before="100" w:beforeAutospacing="1" w:after="100" w:afterAutospacing="1" w:line="240" w:lineRule="auto"/>
        <w:rPr>
          <w:rFonts w:eastAsia="Times New Roman" w:cs="Times New Roman"/>
          <w:color w:val="24292E"/>
          <w:szCs w:val="24"/>
        </w:rPr>
      </w:pPr>
      <w:r w:rsidRPr="006E6FC7">
        <w:rPr>
          <w:rFonts w:eastAsia="Times New Roman" w:cs="Times New Roman"/>
          <w:color w:val="24292E"/>
          <w:szCs w:val="24"/>
        </w:rPr>
        <w:t xml:space="preserve">Clone git repository: </w:t>
      </w:r>
      <w:hyperlink r:id="rId19" w:history="1">
        <w:r w:rsidRPr="006E6FC7">
          <w:rPr>
            <w:rStyle w:val="Hyperlink"/>
            <w:rFonts w:eastAsia="Times New Roman" w:cs="Times New Roman"/>
            <w:szCs w:val="24"/>
          </w:rPr>
          <w:t>https://github.com/derrickpehjh/An-Affect-Intensity-Tool-by-Combining-Lexicon-and-Learning-Based-Approaches</w:t>
        </w:r>
      </w:hyperlink>
    </w:p>
    <w:p w14:paraId="602B4202" w14:textId="77777777" w:rsidR="00221479" w:rsidRPr="00221479" w:rsidRDefault="00221479" w:rsidP="00221479">
      <w:pPr>
        <w:shd w:val="clear" w:color="auto" w:fill="FFFFFF"/>
        <w:spacing w:before="100" w:beforeAutospacing="1" w:after="100" w:afterAutospacing="1" w:line="240" w:lineRule="auto"/>
        <w:ind w:left="720"/>
        <w:rPr>
          <w:rFonts w:eastAsia="Times New Roman" w:cs="Times New Roman"/>
          <w:color w:val="24292E"/>
          <w:szCs w:val="24"/>
        </w:rPr>
      </w:pPr>
    </w:p>
    <w:p w14:paraId="5795F044" w14:textId="77777777" w:rsidR="00221479" w:rsidRDefault="00221479" w:rsidP="00221479">
      <w:pPr>
        <w:numPr>
          <w:ilvl w:val="0"/>
          <w:numId w:val="41"/>
        </w:numPr>
        <w:shd w:val="clear" w:color="auto" w:fill="FFFFFF"/>
        <w:spacing w:before="100" w:beforeAutospacing="1" w:after="100" w:afterAutospacing="1" w:line="240" w:lineRule="auto"/>
        <w:rPr>
          <w:rFonts w:eastAsia="Times New Roman" w:cs="Times New Roman"/>
          <w:color w:val="24292E"/>
          <w:szCs w:val="24"/>
        </w:rPr>
      </w:pPr>
      <w:r w:rsidRPr="00F14428">
        <w:rPr>
          <w:rFonts w:eastAsia="Times New Roman" w:cs="Times New Roman"/>
          <w:color w:val="24292E"/>
          <w:szCs w:val="24"/>
        </w:rPr>
        <w:t>Weka</w:t>
      </w:r>
      <w:r w:rsidRPr="006E6FC7">
        <w:rPr>
          <w:rFonts w:eastAsia="Times New Roman" w:cs="Times New Roman"/>
          <w:color w:val="24292E"/>
          <w:szCs w:val="24"/>
        </w:rPr>
        <w:t xml:space="preserve"> - </w:t>
      </w:r>
      <w:hyperlink r:id="rId20" w:history="1">
        <w:r w:rsidRPr="006E6FC7">
          <w:rPr>
            <w:rStyle w:val="Hyperlink"/>
            <w:rFonts w:eastAsia="Times New Roman" w:cs="Times New Roman"/>
            <w:szCs w:val="24"/>
          </w:rPr>
          <w:t>https://www.cs.waikato.ac.nz/~ml/weka/downloading.html</w:t>
        </w:r>
      </w:hyperlink>
    </w:p>
    <w:p w14:paraId="6735DD86" w14:textId="77777777" w:rsidR="00221479" w:rsidRDefault="00221479" w:rsidP="00221479">
      <w:pPr>
        <w:pStyle w:val="ListParagraph"/>
        <w:rPr>
          <w:rFonts w:eastAsia="Times New Roman" w:cs="Times New Roman"/>
          <w:color w:val="24292E"/>
          <w:szCs w:val="24"/>
        </w:rPr>
      </w:pPr>
    </w:p>
    <w:p w14:paraId="6F8D19E1" w14:textId="2E2F49FB" w:rsidR="00221479" w:rsidRPr="00221479" w:rsidRDefault="00221479" w:rsidP="00221479">
      <w:pPr>
        <w:numPr>
          <w:ilvl w:val="0"/>
          <w:numId w:val="41"/>
        </w:numPr>
        <w:shd w:val="clear" w:color="auto" w:fill="FFFFFF"/>
        <w:spacing w:before="100" w:beforeAutospacing="1" w:after="100" w:afterAutospacing="1" w:line="240" w:lineRule="auto"/>
        <w:rPr>
          <w:rFonts w:eastAsia="Times New Roman" w:cs="Times New Roman"/>
          <w:color w:val="24292E"/>
          <w:szCs w:val="24"/>
        </w:rPr>
      </w:pPr>
      <w:r w:rsidRPr="00F14428">
        <w:rPr>
          <w:rFonts w:eastAsia="Times New Roman" w:cs="Times New Roman"/>
          <w:color w:val="24292E"/>
          <w:szCs w:val="24"/>
        </w:rPr>
        <w:t>Python 3.7</w:t>
      </w:r>
      <w:r w:rsidRPr="00221479">
        <w:rPr>
          <w:rFonts w:eastAsia="Times New Roman" w:cs="Times New Roman"/>
          <w:color w:val="24292E"/>
          <w:szCs w:val="24"/>
        </w:rPr>
        <w:t xml:space="preserve"> - </w:t>
      </w:r>
      <w:hyperlink r:id="rId21" w:history="1">
        <w:r w:rsidRPr="00221479">
          <w:rPr>
            <w:rStyle w:val="Hyperlink"/>
            <w:rFonts w:eastAsia="Times New Roman" w:cs="Times New Roman"/>
            <w:szCs w:val="24"/>
          </w:rPr>
          <w:t>https://www.python.org/downloads/</w:t>
        </w:r>
      </w:hyperlink>
    </w:p>
    <w:p w14:paraId="19F1AFB1" w14:textId="77777777" w:rsidR="00221479" w:rsidRPr="00F14428" w:rsidRDefault="00221479" w:rsidP="00221479">
      <w:pPr>
        <w:shd w:val="clear" w:color="auto" w:fill="FFFFFF"/>
        <w:spacing w:before="60" w:after="100" w:afterAutospacing="1" w:line="240" w:lineRule="auto"/>
        <w:ind w:left="720"/>
        <w:rPr>
          <w:rFonts w:eastAsia="Times New Roman" w:cs="Times New Roman"/>
          <w:color w:val="24292E"/>
          <w:szCs w:val="24"/>
        </w:rPr>
      </w:pPr>
    </w:p>
    <w:p w14:paraId="67EDDDB5" w14:textId="77777777" w:rsidR="00221479" w:rsidRPr="006E6FC7" w:rsidRDefault="00221479" w:rsidP="00221479">
      <w:pPr>
        <w:numPr>
          <w:ilvl w:val="0"/>
          <w:numId w:val="41"/>
        </w:numPr>
        <w:shd w:val="clear" w:color="auto" w:fill="FFFFFF"/>
        <w:spacing w:before="60" w:after="100" w:afterAutospacing="1" w:line="240" w:lineRule="auto"/>
        <w:rPr>
          <w:rFonts w:eastAsia="Times New Roman" w:cs="Times New Roman"/>
          <w:color w:val="24292E"/>
          <w:szCs w:val="24"/>
        </w:rPr>
      </w:pPr>
      <w:r w:rsidRPr="00F14428">
        <w:rPr>
          <w:rFonts w:eastAsia="Times New Roman" w:cs="Times New Roman"/>
          <w:color w:val="24292E"/>
          <w:szCs w:val="24"/>
        </w:rPr>
        <w:t>Java</w:t>
      </w:r>
      <w:r w:rsidRPr="006E6FC7">
        <w:rPr>
          <w:rFonts w:eastAsia="Times New Roman" w:cs="Times New Roman"/>
          <w:color w:val="24292E"/>
          <w:szCs w:val="24"/>
        </w:rPr>
        <w:t xml:space="preserve"> - </w:t>
      </w:r>
      <w:hyperlink r:id="rId22" w:history="1">
        <w:r w:rsidRPr="006E6FC7">
          <w:rPr>
            <w:rStyle w:val="Hyperlink"/>
            <w:rFonts w:eastAsia="Times New Roman" w:cs="Times New Roman"/>
            <w:szCs w:val="24"/>
          </w:rPr>
          <w:t>https://www.java.com/en/download/</w:t>
        </w:r>
      </w:hyperlink>
    </w:p>
    <w:p w14:paraId="49BE5531" w14:textId="77777777" w:rsidR="00221479" w:rsidRDefault="00221479" w:rsidP="00221479">
      <w:pPr>
        <w:shd w:val="clear" w:color="auto" w:fill="FFFFFF"/>
        <w:spacing w:before="60" w:after="100" w:afterAutospacing="1" w:line="240" w:lineRule="auto"/>
        <w:ind w:left="720"/>
        <w:rPr>
          <w:rFonts w:eastAsia="Times New Roman" w:cs="Times New Roman"/>
          <w:color w:val="24292E"/>
          <w:szCs w:val="24"/>
        </w:rPr>
      </w:pPr>
    </w:p>
    <w:p w14:paraId="253AAF8F" w14:textId="77777777" w:rsidR="00221479" w:rsidRPr="006E6FC7" w:rsidRDefault="00221479" w:rsidP="00221479">
      <w:pPr>
        <w:numPr>
          <w:ilvl w:val="0"/>
          <w:numId w:val="41"/>
        </w:numPr>
        <w:shd w:val="clear" w:color="auto" w:fill="FFFFFF"/>
        <w:spacing w:before="60" w:after="100" w:afterAutospacing="1" w:line="240" w:lineRule="auto"/>
        <w:rPr>
          <w:rFonts w:eastAsia="Times New Roman" w:cs="Times New Roman"/>
          <w:color w:val="24292E"/>
          <w:szCs w:val="24"/>
        </w:rPr>
      </w:pPr>
      <w:r w:rsidRPr="00F14428">
        <w:rPr>
          <w:rFonts w:eastAsia="Times New Roman" w:cs="Times New Roman"/>
          <w:color w:val="24292E"/>
          <w:szCs w:val="24"/>
        </w:rPr>
        <w:t xml:space="preserve">Associated python libraries </w:t>
      </w:r>
    </w:p>
    <w:p w14:paraId="576DBE17" w14:textId="77777777" w:rsidR="00221479" w:rsidRPr="006E6FC7" w:rsidRDefault="00221479" w:rsidP="00221479">
      <w:pPr>
        <w:numPr>
          <w:ilvl w:val="1"/>
          <w:numId w:val="41"/>
        </w:numPr>
        <w:shd w:val="clear" w:color="auto" w:fill="FFFFFF"/>
        <w:spacing w:before="60" w:after="100" w:afterAutospacing="1" w:line="240" w:lineRule="auto"/>
        <w:rPr>
          <w:rFonts w:eastAsia="Times New Roman" w:cs="Times New Roman"/>
          <w:color w:val="24292E"/>
          <w:szCs w:val="24"/>
        </w:rPr>
      </w:pPr>
      <w:r w:rsidRPr="006E6FC7">
        <w:rPr>
          <w:rFonts w:eastAsia="Times New Roman" w:cs="Times New Roman"/>
          <w:color w:val="24292E"/>
          <w:szCs w:val="24"/>
        </w:rPr>
        <w:t>python -m pip install --user numpy scipy sklearn</w:t>
      </w:r>
    </w:p>
    <w:p w14:paraId="46EA4FA3" w14:textId="77777777" w:rsidR="00221479" w:rsidRDefault="00221479" w:rsidP="00221479">
      <w:pPr>
        <w:shd w:val="clear" w:color="auto" w:fill="FFFFFF"/>
        <w:spacing w:before="60" w:after="100" w:afterAutospacing="1" w:line="240" w:lineRule="auto"/>
        <w:ind w:left="720"/>
        <w:rPr>
          <w:rFonts w:eastAsia="Times New Roman" w:cs="Times New Roman"/>
          <w:color w:val="24292E"/>
          <w:szCs w:val="24"/>
        </w:rPr>
      </w:pPr>
    </w:p>
    <w:p w14:paraId="3B9253E3" w14:textId="77777777" w:rsidR="00221479" w:rsidRPr="006E6FC7" w:rsidRDefault="00221479" w:rsidP="00221479">
      <w:pPr>
        <w:numPr>
          <w:ilvl w:val="0"/>
          <w:numId w:val="41"/>
        </w:numPr>
        <w:shd w:val="clear" w:color="auto" w:fill="FFFFFF"/>
        <w:spacing w:before="60" w:after="100" w:afterAutospacing="1" w:line="240" w:lineRule="auto"/>
        <w:rPr>
          <w:rFonts w:eastAsia="Times New Roman" w:cs="Times New Roman"/>
          <w:color w:val="24292E"/>
          <w:szCs w:val="24"/>
        </w:rPr>
      </w:pPr>
      <w:r w:rsidRPr="00F14428">
        <w:rPr>
          <w:rFonts w:eastAsia="Times New Roman" w:cs="Times New Roman"/>
          <w:color w:val="24292E"/>
          <w:szCs w:val="24"/>
        </w:rPr>
        <w:t>AffectiveTweets Package with external packages (LibLinear and Edinburgh corpus)</w:t>
      </w:r>
    </w:p>
    <w:p w14:paraId="77A8FD49" w14:textId="77777777" w:rsidR="00221479" w:rsidRPr="006E6FC7" w:rsidRDefault="00221479" w:rsidP="00221479">
      <w:pPr>
        <w:numPr>
          <w:ilvl w:val="1"/>
          <w:numId w:val="41"/>
        </w:numPr>
        <w:shd w:val="clear" w:color="auto" w:fill="FFFFFF"/>
        <w:spacing w:before="60" w:after="100" w:afterAutospacing="1" w:line="240" w:lineRule="auto"/>
        <w:rPr>
          <w:rFonts w:eastAsia="Times New Roman" w:cs="Times New Roman"/>
          <w:color w:val="24292E"/>
          <w:szCs w:val="24"/>
        </w:rPr>
      </w:pPr>
      <w:r w:rsidRPr="006E6FC7">
        <w:rPr>
          <w:rFonts w:eastAsia="Times New Roman" w:cs="Times New Roman"/>
          <w:color w:val="24292E"/>
          <w:szCs w:val="24"/>
        </w:rPr>
        <w:t xml:space="preserve">java -cp $WEKA_PATH/weka.jar weka.core.WekaPackageManager -install-package AffectiveTweets </w:t>
      </w:r>
    </w:p>
    <w:p w14:paraId="76380AE3" w14:textId="77777777" w:rsidR="00221479" w:rsidRPr="006E6FC7" w:rsidRDefault="00221479" w:rsidP="00221479">
      <w:pPr>
        <w:shd w:val="clear" w:color="auto" w:fill="FFFFFF"/>
        <w:spacing w:before="60" w:after="100" w:afterAutospacing="1" w:line="240" w:lineRule="auto"/>
        <w:ind w:left="720"/>
        <w:rPr>
          <w:rFonts w:eastAsia="Times New Roman" w:cs="Times New Roman"/>
          <w:color w:val="24292E"/>
          <w:szCs w:val="24"/>
        </w:rPr>
      </w:pPr>
      <w:r w:rsidRPr="006E6FC7">
        <w:rPr>
          <w:rFonts w:eastAsia="Times New Roman" w:cs="Times New Roman"/>
          <w:color w:val="24292E"/>
          <w:szCs w:val="24"/>
        </w:rPr>
        <w:t>In case of having problems with the Weka packages repository, install the package as follows:</w:t>
      </w:r>
      <w:r w:rsidRPr="006E6FC7">
        <w:t xml:space="preserve"> </w:t>
      </w:r>
      <w:r w:rsidRPr="006E6FC7">
        <w:rPr>
          <w:rFonts w:eastAsia="Times New Roman" w:cs="Times New Roman"/>
          <w:color w:val="24292E"/>
          <w:szCs w:val="24"/>
        </w:rPr>
        <w:t>C:\Program Files\Weka-3-8</w:t>
      </w:r>
    </w:p>
    <w:p w14:paraId="7996D09D" w14:textId="77777777" w:rsidR="00221479" w:rsidRDefault="00221479" w:rsidP="009B22AA">
      <w:pPr>
        <w:numPr>
          <w:ilvl w:val="1"/>
          <w:numId w:val="41"/>
        </w:numPr>
        <w:shd w:val="clear" w:color="auto" w:fill="FFFFFF"/>
        <w:spacing w:before="60" w:after="100" w:afterAutospacing="1" w:line="240" w:lineRule="auto"/>
        <w:ind w:left="720"/>
        <w:rPr>
          <w:rFonts w:eastAsia="Times New Roman" w:cs="Times New Roman"/>
          <w:color w:val="24292E"/>
          <w:szCs w:val="24"/>
          <w:u w:val="single"/>
        </w:rPr>
      </w:pPr>
      <w:r w:rsidRPr="00221479">
        <w:rPr>
          <w:rFonts w:eastAsia="Times New Roman" w:cs="Times New Roman"/>
          <w:color w:val="24292E"/>
          <w:szCs w:val="24"/>
        </w:rPr>
        <w:lastRenderedPageBreak/>
        <w:t xml:space="preserve">java -cp $WEKA_PATH/weka.jar weka.core.WekaPackageManager -install-package </w:t>
      </w:r>
      <w:hyperlink r:id="rId23" w:history="1">
        <w:r w:rsidRPr="00221479">
          <w:rPr>
            <w:rStyle w:val="Hyperlink"/>
            <w:rFonts w:eastAsia="Times New Roman" w:cs="Times New Roman"/>
            <w:szCs w:val="24"/>
          </w:rPr>
          <w:t>https://github.com/felipebravom/AffectiveTweets/releases/download/1.0.1/AffectiveTweets1.0.1.zip</w:t>
        </w:r>
      </w:hyperlink>
    </w:p>
    <w:p w14:paraId="634CE63F" w14:textId="77777777" w:rsidR="00221479" w:rsidRDefault="00221479" w:rsidP="00221479">
      <w:pPr>
        <w:shd w:val="clear" w:color="auto" w:fill="FFFFFF"/>
        <w:spacing w:before="60" w:after="100" w:afterAutospacing="1" w:line="240" w:lineRule="auto"/>
        <w:ind w:left="720"/>
        <w:rPr>
          <w:rFonts w:eastAsia="Times New Roman" w:cs="Times New Roman"/>
          <w:color w:val="24292E"/>
          <w:szCs w:val="24"/>
          <w:u w:val="single"/>
        </w:rPr>
      </w:pPr>
    </w:p>
    <w:p w14:paraId="6E533F2B" w14:textId="29CE1D75" w:rsidR="00221479" w:rsidRPr="00221479" w:rsidRDefault="00221479" w:rsidP="00221479">
      <w:pPr>
        <w:shd w:val="clear" w:color="auto" w:fill="FFFFFF"/>
        <w:spacing w:before="60" w:after="100" w:afterAutospacing="1" w:line="240" w:lineRule="auto"/>
        <w:ind w:left="720"/>
        <w:rPr>
          <w:rFonts w:eastAsia="Times New Roman" w:cs="Times New Roman"/>
          <w:color w:val="24292E"/>
          <w:szCs w:val="24"/>
          <w:u w:val="single"/>
        </w:rPr>
      </w:pPr>
      <w:r w:rsidRPr="00221479">
        <w:rPr>
          <w:rFonts w:eastAsia="Times New Roman" w:cs="Times New Roman"/>
          <w:color w:val="24292E"/>
          <w:szCs w:val="24"/>
          <w:u w:val="single"/>
        </w:rPr>
        <w:t>LibLinear</w:t>
      </w:r>
    </w:p>
    <w:p w14:paraId="0AAB477D" w14:textId="77777777" w:rsidR="00221479" w:rsidRPr="006E6FC7" w:rsidRDefault="00221479" w:rsidP="00221479">
      <w:pPr>
        <w:shd w:val="clear" w:color="auto" w:fill="FFFFFF"/>
        <w:spacing w:before="60" w:after="100" w:afterAutospacing="1" w:line="240" w:lineRule="auto"/>
        <w:ind w:left="720"/>
        <w:rPr>
          <w:rFonts w:eastAsia="Times New Roman" w:cs="Times New Roman"/>
          <w:color w:val="24292E"/>
          <w:szCs w:val="24"/>
        </w:rPr>
      </w:pPr>
      <w:r w:rsidRPr="006E6FC7">
        <w:rPr>
          <w:rFonts w:eastAsia="Times New Roman" w:cs="Times New Roman"/>
          <w:color w:val="24292E"/>
          <w:szCs w:val="24"/>
        </w:rPr>
        <w:t>java -cp $WEKA_PATH/weka.jar weka.core.WekaPackageManager -install-package LibLINEAR</w:t>
      </w:r>
    </w:p>
    <w:p w14:paraId="6F742CDF" w14:textId="77777777" w:rsidR="00221479" w:rsidRPr="006E6FC7" w:rsidRDefault="00221479" w:rsidP="00221479">
      <w:pPr>
        <w:shd w:val="clear" w:color="auto" w:fill="FFFFFF"/>
        <w:spacing w:before="60" w:after="100" w:afterAutospacing="1" w:line="240" w:lineRule="auto"/>
        <w:rPr>
          <w:rFonts w:eastAsia="Times New Roman" w:cs="Times New Roman"/>
          <w:color w:val="24292E"/>
          <w:szCs w:val="24"/>
          <w:u w:val="single"/>
        </w:rPr>
      </w:pPr>
    </w:p>
    <w:p w14:paraId="56EA6185" w14:textId="77777777" w:rsidR="00221479" w:rsidRPr="006E6FC7" w:rsidRDefault="00221479" w:rsidP="00221479">
      <w:pPr>
        <w:shd w:val="clear" w:color="auto" w:fill="FFFFFF"/>
        <w:spacing w:before="60" w:after="100" w:afterAutospacing="1" w:line="240" w:lineRule="auto"/>
        <w:ind w:firstLine="720"/>
        <w:rPr>
          <w:rFonts w:eastAsia="Times New Roman" w:cs="Times New Roman"/>
          <w:color w:val="24292E"/>
          <w:szCs w:val="24"/>
          <w:u w:val="single"/>
        </w:rPr>
      </w:pPr>
      <w:r w:rsidRPr="006E6FC7">
        <w:rPr>
          <w:rFonts w:eastAsia="Times New Roman" w:cs="Times New Roman"/>
          <w:color w:val="24292E"/>
          <w:szCs w:val="24"/>
          <w:u w:val="single"/>
        </w:rPr>
        <w:t>Edinburgh Corpus</w:t>
      </w:r>
    </w:p>
    <w:p w14:paraId="78AC048E" w14:textId="77777777" w:rsidR="00221479" w:rsidRPr="006E6FC7" w:rsidRDefault="009B22AA" w:rsidP="00221479">
      <w:pPr>
        <w:shd w:val="clear" w:color="auto" w:fill="FFFFFF"/>
        <w:spacing w:before="60" w:after="100" w:afterAutospacing="1" w:line="240" w:lineRule="auto"/>
        <w:ind w:left="720"/>
        <w:rPr>
          <w:rFonts w:eastAsia="Times New Roman" w:cs="Times New Roman"/>
          <w:color w:val="24292E"/>
          <w:szCs w:val="24"/>
        </w:rPr>
      </w:pPr>
      <w:hyperlink r:id="rId24" w:history="1">
        <w:r w:rsidR="00221479" w:rsidRPr="006E6FC7">
          <w:rPr>
            <w:rStyle w:val="Hyperlink"/>
            <w:rFonts w:eastAsia="Times New Roman" w:cs="Times New Roman"/>
            <w:szCs w:val="24"/>
          </w:rPr>
          <w:t>https://github.com/felipebravom/AffectiveTweets/releases/download/1.0.0/w2v.twitter.edinburgh10M.400d.csv.gz</w:t>
        </w:r>
      </w:hyperlink>
    </w:p>
    <w:p w14:paraId="4357D24E" w14:textId="10C27957" w:rsidR="00221479" w:rsidRPr="006E6FC7" w:rsidRDefault="00221479" w:rsidP="00221479">
      <w:pPr>
        <w:shd w:val="clear" w:color="auto" w:fill="FFFFFF"/>
        <w:spacing w:before="60" w:after="100" w:afterAutospacing="1" w:line="240" w:lineRule="auto"/>
        <w:ind w:left="720"/>
        <w:rPr>
          <w:rFonts w:eastAsia="Times New Roman" w:cs="Times New Roman"/>
          <w:color w:val="24292E"/>
          <w:szCs w:val="24"/>
        </w:rPr>
      </w:pPr>
      <w:r w:rsidRPr="006E6FC7">
        <w:rPr>
          <w:rFonts w:eastAsia="Times New Roman" w:cs="Times New Roman"/>
          <w:color w:val="24292E"/>
          <w:szCs w:val="24"/>
        </w:rPr>
        <w:t>Download the file from the given link to C:\Users\{user}\wekafiles\packages\AffectiveTweets\resources</w:t>
      </w:r>
    </w:p>
    <w:p w14:paraId="1B2BD394" w14:textId="77777777" w:rsidR="00221479" w:rsidRPr="006E6FC7" w:rsidRDefault="00221479" w:rsidP="00221479">
      <w:pPr>
        <w:shd w:val="clear" w:color="auto" w:fill="FFFFFF"/>
        <w:spacing w:before="60" w:after="100" w:afterAutospacing="1" w:line="240" w:lineRule="auto"/>
        <w:rPr>
          <w:rFonts w:eastAsia="Times New Roman" w:cs="Times New Roman"/>
          <w:color w:val="24292E"/>
          <w:szCs w:val="24"/>
        </w:rPr>
      </w:pPr>
    </w:p>
    <w:p w14:paraId="7B60950D" w14:textId="77777777" w:rsidR="00221479" w:rsidRPr="006E6FC7" w:rsidRDefault="00221479" w:rsidP="00221479">
      <w:pPr>
        <w:shd w:val="clear" w:color="auto" w:fill="FFFFFF"/>
        <w:spacing w:before="60" w:after="100" w:afterAutospacing="1" w:line="240" w:lineRule="auto"/>
        <w:rPr>
          <w:rFonts w:eastAsia="Times New Roman" w:cs="Times New Roman"/>
          <w:color w:val="24292E"/>
          <w:szCs w:val="24"/>
        </w:rPr>
      </w:pPr>
      <w:r w:rsidRPr="006E6FC7">
        <w:rPr>
          <w:rFonts w:eastAsia="Times New Roman" w:cs="Times New Roman"/>
          <w:color w:val="24292E"/>
          <w:szCs w:val="24"/>
        </w:rPr>
        <w:t xml:space="preserve">Note: Please add Python and Java to your Windows Environment to allow the programs to run in command prompt. </w:t>
      </w:r>
    </w:p>
    <w:p w14:paraId="50A66703" w14:textId="77777777" w:rsidR="003A4D8E" w:rsidRPr="00BD643C" w:rsidRDefault="003A4D8E" w:rsidP="00F008E3">
      <w:pPr>
        <w:pStyle w:val="ListParagraph"/>
        <w:spacing w:line="360" w:lineRule="auto"/>
        <w:jc w:val="both"/>
        <w:rPr>
          <w:rFonts w:cs="Times New Roman"/>
          <w:szCs w:val="24"/>
        </w:rPr>
      </w:pPr>
    </w:p>
    <w:p w14:paraId="7DB3C10E" w14:textId="526C042F" w:rsidR="00491DCA" w:rsidRPr="00BD643C" w:rsidRDefault="008C1F3B" w:rsidP="00F008E3">
      <w:pPr>
        <w:pStyle w:val="Heading3"/>
        <w:spacing w:line="360" w:lineRule="auto"/>
        <w:jc w:val="both"/>
      </w:pPr>
      <w:bookmarkStart w:id="80" w:name="_Toc525399684"/>
      <w:r w:rsidRPr="00BD643C">
        <w:t>Instructions</w:t>
      </w:r>
      <w:bookmarkEnd w:id="80"/>
    </w:p>
    <w:p w14:paraId="4DD212E8" w14:textId="77777777" w:rsidR="008C1F3B" w:rsidRPr="00BD643C" w:rsidRDefault="008C1F3B" w:rsidP="00F008E3">
      <w:pPr>
        <w:spacing w:line="360" w:lineRule="auto"/>
        <w:jc w:val="both"/>
      </w:pPr>
    </w:p>
    <w:p w14:paraId="3A282B7D" w14:textId="77777777" w:rsidR="005967E8" w:rsidRDefault="005967E8" w:rsidP="005967E8">
      <w:pPr>
        <w:pStyle w:val="ListParagraph"/>
        <w:numPr>
          <w:ilvl w:val="0"/>
          <w:numId w:val="21"/>
        </w:numPr>
        <w:rPr>
          <w:rFonts w:cs="Times New Roman"/>
        </w:rPr>
      </w:pPr>
      <w:r w:rsidRPr="005967E8">
        <w:rPr>
          <w:rFonts w:cs="Times New Roman"/>
        </w:rPr>
        <w:t>Go to “#Run” Folder in the git repo folder and execute #Config (Run this first as admin).bat with admin privileges</w:t>
      </w:r>
    </w:p>
    <w:p w14:paraId="6E51E106" w14:textId="77777777" w:rsidR="005967E8" w:rsidRDefault="005967E8" w:rsidP="005967E8">
      <w:pPr>
        <w:pStyle w:val="ListParagraph"/>
        <w:rPr>
          <w:rFonts w:cs="Times New Roman"/>
        </w:rPr>
      </w:pPr>
    </w:p>
    <w:p w14:paraId="6F2E7E4B" w14:textId="775BB1D7" w:rsidR="005967E8" w:rsidRPr="005967E8" w:rsidRDefault="00D578E0" w:rsidP="005967E8">
      <w:pPr>
        <w:pStyle w:val="ListParagraph"/>
        <w:numPr>
          <w:ilvl w:val="0"/>
          <w:numId w:val="21"/>
        </w:numPr>
        <w:rPr>
          <w:rFonts w:cs="Times New Roman"/>
        </w:rPr>
      </w:pPr>
      <w:r w:rsidRPr="005967E8">
        <w:rPr>
          <w:rFonts w:cs="Times New Roman"/>
        </w:rPr>
        <w:t xml:space="preserve">Run any of the 7 scripts available in </w:t>
      </w:r>
      <w:r w:rsidR="00E41876" w:rsidRPr="005967E8">
        <w:rPr>
          <w:rFonts w:cs="Times New Roman"/>
        </w:rPr>
        <w:t>the” #</w:t>
      </w:r>
      <w:r w:rsidRPr="005967E8">
        <w:rPr>
          <w:rFonts w:cs="Times New Roman"/>
        </w:rPr>
        <w:t>Run</w:t>
      </w:r>
      <w:r w:rsidR="00E41876" w:rsidRPr="005967E8">
        <w:rPr>
          <w:rFonts w:cs="Times New Roman"/>
        </w:rPr>
        <w:t>”</w:t>
      </w:r>
      <w:r w:rsidRPr="005967E8">
        <w:rPr>
          <w:rFonts w:cs="Times New Roman"/>
        </w:rPr>
        <w:t xml:space="preserve"> Folder</w:t>
      </w:r>
    </w:p>
    <w:p w14:paraId="56329FEF" w14:textId="77777777" w:rsidR="005967E8" w:rsidRDefault="005967E8" w:rsidP="005967E8">
      <w:pPr>
        <w:pStyle w:val="ListParagraph"/>
        <w:rPr>
          <w:rFonts w:cs="Times New Roman"/>
        </w:rPr>
      </w:pPr>
    </w:p>
    <w:p w14:paraId="430D9986" w14:textId="0F97AB03" w:rsidR="005967E8" w:rsidRPr="005967E8" w:rsidRDefault="00E41876" w:rsidP="005967E8">
      <w:pPr>
        <w:pStyle w:val="ListParagraph"/>
        <w:numPr>
          <w:ilvl w:val="0"/>
          <w:numId w:val="21"/>
        </w:numPr>
        <w:rPr>
          <w:rFonts w:cs="Times New Roman"/>
        </w:rPr>
      </w:pPr>
      <w:r w:rsidRPr="005967E8">
        <w:rPr>
          <w:rFonts w:cs="Times New Roman"/>
        </w:rPr>
        <w:t>To see the accuracy results, go to the “#Results” Folder</w:t>
      </w:r>
    </w:p>
    <w:p w14:paraId="604B47C7" w14:textId="77777777" w:rsidR="005967E8" w:rsidRPr="005967E8" w:rsidRDefault="005967E8" w:rsidP="005967E8">
      <w:pPr>
        <w:pStyle w:val="ListParagraph"/>
        <w:rPr>
          <w:rFonts w:cs="Times New Roman"/>
        </w:rPr>
      </w:pPr>
    </w:p>
    <w:p w14:paraId="11BC68AF" w14:textId="50C69BBF" w:rsidR="00E41876" w:rsidRPr="005967E8" w:rsidRDefault="00E41876" w:rsidP="005967E8">
      <w:pPr>
        <w:pStyle w:val="ListParagraph"/>
        <w:numPr>
          <w:ilvl w:val="0"/>
          <w:numId w:val="21"/>
        </w:numPr>
        <w:rPr>
          <w:rFonts w:cs="Times New Roman"/>
        </w:rPr>
      </w:pPr>
      <w:r w:rsidRPr="005967E8">
        <w:rPr>
          <w:rFonts w:cs="Times New Roman"/>
        </w:rPr>
        <w:t>To see the content of the labelled data, go to the “Output” Folder</w:t>
      </w:r>
    </w:p>
    <w:p w14:paraId="5D29B086" w14:textId="77777777" w:rsidR="00A7599A" w:rsidRPr="00BD643C" w:rsidRDefault="00A7599A" w:rsidP="00F008E3">
      <w:pPr>
        <w:spacing w:line="360" w:lineRule="auto"/>
        <w:jc w:val="both"/>
        <w:rPr>
          <w:rFonts w:cs="Times New Roman"/>
          <w:sz w:val="20"/>
          <w:szCs w:val="24"/>
        </w:rPr>
      </w:pPr>
    </w:p>
    <w:p w14:paraId="2365FB71" w14:textId="14E95A6A" w:rsidR="00A7599A" w:rsidRPr="00BD643C" w:rsidRDefault="00A7599A" w:rsidP="00F008E3">
      <w:pPr>
        <w:pStyle w:val="Heading3"/>
        <w:spacing w:line="360" w:lineRule="auto"/>
        <w:jc w:val="both"/>
      </w:pPr>
      <w:bookmarkStart w:id="81" w:name="_Toc525399685"/>
      <w:r w:rsidRPr="00BD643C">
        <w:t>Source Codes</w:t>
      </w:r>
      <w:bookmarkEnd w:id="81"/>
    </w:p>
    <w:p w14:paraId="602D2E19" w14:textId="77777777" w:rsidR="002D6769" w:rsidRPr="00BD643C" w:rsidRDefault="002D6769" w:rsidP="00F008E3">
      <w:pPr>
        <w:jc w:val="both"/>
      </w:pPr>
    </w:p>
    <w:p w14:paraId="590E88BD" w14:textId="7BC8DCFB" w:rsidR="00E86B98" w:rsidRPr="00BD643C" w:rsidRDefault="0033423A" w:rsidP="00F008E3">
      <w:pPr>
        <w:spacing w:line="360" w:lineRule="auto"/>
        <w:jc w:val="both"/>
        <w:rPr>
          <w:rFonts w:cs="Times New Roman"/>
          <w:sz w:val="20"/>
          <w:szCs w:val="24"/>
        </w:rPr>
      </w:pPr>
      <w:r w:rsidRPr="0033423A">
        <w:t>https://github.com/derrickpehjh/Hybrid-Affect-Intensity-Tool</w:t>
      </w:r>
      <w:r w:rsidR="00E86B98" w:rsidRPr="00BD643C">
        <w:rPr>
          <w:rFonts w:cs="Times New Roman"/>
          <w:sz w:val="20"/>
          <w:szCs w:val="24"/>
        </w:rPr>
        <w:br w:type="page"/>
      </w:r>
    </w:p>
    <w:p w14:paraId="7A35A14F" w14:textId="780B9ABA" w:rsidR="008069CE" w:rsidRPr="00BD643C" w:rsidRDefault="00356289" w:rsidP="00F008E3">
      <w:pPr>
        <w:pStyle w:val="Heading2"/>
        <w:spacing w:line="360" w:lineRule="auto"/>
        <w:jc w:val="both"/>
      </w:pPr>
      <w:bookmarkStart w:id="82" w:name="_Toc525399686"/>
      <w:r w:rsidRPr="00BD643C">
        <w:lastRenderedPageBreak/>
        <w:t>Bibliography</w:t>
      </w:r>
      <w:bookmarkEnd w:id="82"/>
    </w:p>
    <w:p w14:paraId="6E4078E0" w14:textId="77777777" w:rsidR="008069CE" w:rsidRPr="00BD643C" w:rsidRDefault="008069CE" w:rsidP="00F008E3">
      <w:pPr>
        <w:spacing w:line="360" w:lineRule="auto"/>
        <w:jc w:val="both"/>
      </w:pPr>
    </w:p>
    <w:p w14:paraId="657B340C" w14:textId="10404CD5" w:rsidR="008D5752" w:rsidRPr="008D5752" w:rsidRDefault="00D533C9" w:rsidP="008D5752">
      <w:pPr>
        <w:widowControl w:val="0"/>
        <w:autoSpaceDE w:val="0"/>
        <w:autoSpaceDN w:val="0"/>
        <w:adjustRightInd w:val="0"/>
        <w:spacing w:line="360" w:lineRule="auto"/>
        <w:ind w:left="640" w:hanging="640"/>
        <w:rPr>
          <w:rFonts w:cs="Times New Roman"/>
          <w:noProof/>
          <w:szCs w:val="24"/>
        </w:rPr>
      </w:pPr>
      <w:r w:rsidRPr="00BD643C">
        <w:rPr>
          <w:rFonts w:cs="Times New Roman"/>
        </w:rPr>
        <w:fldChar w:fldCharType="begin" w:fldLock="1"/>
      </w:r>
      <w:r w:rsidRPr="00BD643C">
        <w:rPr>
          <w:rFonts w:cs="Times New Roman"/>
        </w:rPr>
        <w:instrText xml:space="preserve">ADDIN Mendeley Bibliography CSL_BIBLIOGRAPHY </w:instrText>
      </w:r>
      <w:r w:rsidRPr="00BD643C">
        <w:rPr>
          <w:rFonts w:cs="Times New Roman"/>
        </w:rPr>
        <w:fldChar w:fldCharType="separate"/>
      </w:r>
      <w:r w:rsidR="008D5752" w:rsidRPr="008D5752">
        <w:rPr>
          <w:rFonts w:cs="Times New Roman"/>
          <w:noProof/>
          <w:szCs w:val="24"/>
        </w:rPr>
        <w:t>[1]</w:t>
      </w:r>
      <w:r w:rsidR="008D5752" w:rsidRPr="008D5752">
        <w:rPr>
          <w:rFonts w:cs="Times New Roman"/>
          <w:noProof/>
          <w:szCs w:val="24"/>
        </w:rPr>
        <w:tab/>
        <w:t xml:space="preserve">B. Pang, L. Lee, and S. Vaithyanathan, “Thumbs up?: sentiment classification using machine learning techniques,” </w:t>
      </w:r>
      <w:r w:rsidR="008D5752" w:rsidRPr="008D5752">
        <w:rPr>
          <w:rFonts w:cs="Times New Roman"/>
          <w:i/>
          <w:iCs/>
          <w:noProof/>
          <w:szCs w:val="24"/>
        </w:rPr>
        <w:t>Proceedings of the ACL-02 conference on Empirical methods in natural language processing - Volume 10</w:t>
      </w:r>
      <w:r w:rsidR="008D5752" w:rsidRPr="008D5752">
        <w:rPr>
          <w:rFonts w:cs="Times New Roman"/>
          <w:noProof/>
          <w:szCs w:val="24"/>
        </w:rPr>
        <w:t>. Association for Computational Linguistics, pp. 79–86, 2002.</w:t>
      </w:r>
    </w:p>
    <w:p w14:paraId="428899B5"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2]</w:t>
      </w:r>
      <w:r w:rsidRPr="008D5752">
        <w:rPr>
          <w:rFonts w:cs="Times New Roman"/>
          <w:noProof/>
          <w:szCs w:val="24"/>
        </w:rPr>
        <w:tab/>
        <w:t>L. Zhang, R. Ghosh, M. Dekhil, M. Hsu, and B. Liu, “Combining Lexicon-based and Learning-based Methods for Twitter Sentiment Analysis,” 2011.</w:t>
      </w:r>
    </w:p>
    <w:p w14:paraId="0D7D9D6F"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3]</w:t>
      </w:r>
      <w:r w:rsidRPr="008D5752">
        <w:rPr>
          <w:rFonts w:cs="Times New Roman"/>
          <w:noProof/>
          <w:szCs w:val="24"/>
        </w:rPr>
        <w:tab/>
        <w:t xml:space="preserve">K. Hiroshi, N. Tetsuya, and W. Hideo, “Deeper sentiment analysis using machine translation technology,” </w:t>
      </w:r>
      <w:r w:rsidRPr="008D5752">
        <w:rPr>
          <w:rFonts w:cs="Times New Roman"/>
          <w:i/>
          <w:iCs/>
          <w:noProof/>
          <w:szCs w:val="24"/>
        </w:rPr>
        <w:t>Proceedings of the 20th international conference on Computational Linguistics</w:t>
      </w:r>
      <w:r w:rsidRPr="008D5752">
        <w:rPr>
          <w:rFonts w:cs="Times New Roman"/>
          <w:noProof/>
          <w:szCs w:val="24"/>
        </w:rPr>
        <w:t>. Association for Computational Linguistics, Geneva, Switzerland, p. 494, 2004.</w:t>
      </w:r>
    </w:p>
    <w:p w14:paraId="270D5549"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4]</w:t>
      </w:r>
      <w:r w:rsidRPr="008D5752">
        <w:rPr>
          <w:rFonts w:cs="Times New Roman"/>
          <w:noProof/>
          <w:szCs w:val="24"/>
        </w:rPr>
        <w:tab/>
        <w:t xml:space="preserve">E.-J. Lee and S. Y. Oh, “To Personalize or Depersonalize? When and How Politicians’ Personalized Tweets Affect the Public’s Reactions,” </w:t>
      </w:r>
      <w:r w:rsidRPr="008D5752">
        <w:rPr>
          <w:rFonts w:cs="Times New Roman"/>
          <w:i/>
          <w:iCs/>
          <w:noProof/>
          <w:szCs w:val="24"/>
        </w:rPr>
        <w:t>J. Commun.</w:t>
      </w:r>
      <w:r w:rsidRPr="008D5752">
        <w:rPr>
          <w:rFonts w:cs="Times New Roman"/>
          <w:noProof/>
          <w:szCs w:val="24"/>
        </w:rPr>
        <w:t>, vol. 62, no. 6, pp. 932–949.</w:t>
      </w:r>
    </w:p>
    <w:p w14:paraId="458DA092"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5]</w:t>
      </w:r>
      <w:r w:rsidRPr="008D5752">
        <w:rPr>
          <w:rFonts w:cs="Times New Roman"/>
          <w:noProof/>
          <w:szCs w:val="24"/>
        </w:rPr>
        <w:tab/>
        <w:t xml:space="preserve">T. M. Sykora; Jackson, “How our tool analysing emotions on Twitter predicted Donald Trump win,” </w:t>
      </w:r>
      <w:r w:rsidRPr="008D5752">
        <w:rPr>
          <w:rFonts w:cs="Times New Roman"/>
          <w:i/>
          <w:iCs/>
          <w:noProof/>
          <w:szCs w:val="24"/>
        </w:rPr>
        <w:t>Conversat.</w:t>
      </w:r>
      <w:r w:rsidRPr="008D5752">
        <w:rPr>
          <w:rFonts w:cs="Times New Roman"/>
          <w:noProof/>
          <w:szCs w:val="24"/>
        </w:rPr>
        <w:t>, 2016.</w:t>
      </w:r>
    </w:p>
    <w:p w14:paraId="6555CCB7"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6]</w:t>
      </w:r>
      <w:r w:rsidRPr="008D5752">
        <w:rPr>
          <w:rFonts w:cs="Times New Roman"/>
          <w:noProof/>
          <w:szCs w:val="24"/>
        </w:rPr>
        <w:tab/>
        <w:t xml:space="preserve">J. Bollen, A. Pepe, and H. Mao, “Modeling public mood and emotion: Twitter sentiment and socio-economic phenomena,” </w:t>
      </w:r>
      <w:r w:rsidRPr="008D5752">
        <w:rPr>
          <w:rFonts w:cs="Times New Roman"/>
          <w:i/>
          <w:iCs/>
          <w:noProof/>
          <w:szCs w:val="24"/>
        </w:rPr>
        <w:t>CoRR</w:t>
      </w:r>
      <w:r w:rsidRPr="008D5752">
        <w:rPr>
          <w:rFonts w:cs="Times New Roman"/>
          <w:noProof/>
          <w:szCs w:val="24"/>
        </w:rPr>
        <w:t>, vol. abs/0911.1, 2009.</w:t>
      </w:r>
    </w:p>
    <w:p w14:paraId="279B73DB"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7]</w:t>
      </w:r>
      <w:r w:rsidRPr="008D5752">
        <w:rPr>
          <w:rFonts w:cs="Times New Roman"/>
          <w:noProof/>
          <w:szCs w:val="24"/>
        </w:rPr>
        <w:tab/>
        <w:t xml:space="preserve">S. M. Mohammad and F. Bravo-Marquez, “Emotion Intensities in Tweets,” </w:t>
      </w:r>
      <w:r w:rsidRPr="008D5752">
        <w:rPr>
          <w:rFonts w:cs="Times New Roman"/>
          <w:i/>
          <w:iCs/>
          <w:noProof/>
          <w:szCs w:val="24"/>
        </w:rPr>
        <w:t>CoRR</w:t>
      </w:r>
      <w:r w:rsidRPr="008D5752">
        <w:rPr>
          <w:rFonts w:cs="Times New Roman"/>
          <w:noProof/>
          <w:szCs w:val="24"/>
        </w:rPr>
        <w:t>, vol. abs/1708.0, 2017.</w:t>
      </w:r>
    </w:p>
    <w:p w14:paraId="11B85734"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8]</w:t>
      </w:r>
      <w:r w:rsidRPr="008D5752">
        <w:rPr>
          <w:rFonts w:cs="Times New Roman"/>
          <w:noProof/>
          <w:szCs w:val="24"/>
        </w:rPr>
        <w:tab/>
        <w:t xml:space="preserve">S. Mohammad, F. Bravo-Marquez, M. Salameh, and S. Kiritchenko, “SemEval-2018 Task 1: Affect in Tweets,” in </w:t>
      </w:r>
      <w:r w:rsidRPr="008D5752">
        <w:rPr>
          <w:rFonts w:cs="Times New Roman"/>
          <w:i/>
          <w:iCs/>
          <w:noProof/>
          <w:szCs w:val="24"/>
        </w:rPr>
        <w:t>Proceedings of The 12th International Workshop on Semantic Evaluation</w:t>
      </w:r>
      <w:r w:rsidRPr="008D5752">
        <w:rPr>
          <w:rFonts w:cs="Times New Roman"/>
          <w:noProof/>
          <w:szCs w:val="24"/>
        </w:rPr>
        <w:t>, 2018, pp. 1–17.</w:t>
      </w:r>
    </w:p>
    <w:p w14:paraId="67F613AB"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9]</w:t>
      </w:r>
      <w:r w:rsidRPr="008D5752">
        <w:rPr>
          <w:rFonts w:cs="Times New Roman"/>
          <w:noProof/>
          <w:szCs w:val="24"/>
        </w:rPr>
        <w:tab/>
        <w:t xml:space="preserve">M. Hu and B. Liu, “Mining and summarizing customer reviews,” </w:t>
      </w:r>
      <w:r w:rsidRPr="008D5752">
        <w:rPr>
          <w:rFonts w:cs="Times New Roman"/>
          <w:i/>
          <w:iCs/>
          <w:noProof/>
          <w:szCs w:val="24"/>
        </w:rPr>
        <w:t>Proceedings of the tenth ACM SIGKDD international conference on Knowledge discovery and data mining</w:t>
      </w:r>
      <w:r w:rsidRPr="008D5752">
        <w:rPr>
          <w:rFonts w:cs="Times New Roman"/>
          <w:noProof/>
          <w:szCs w:val="24"/>
        </w:rPr>
        <w:t>. ACM, Seattle, WA, USA, pp. 168–177, 2004.</w:t>
      </w:r>
    </w:p>
    <w:p w14:paraId="665D86A6"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10]</w:t>
      </w:r>
      <w:r w:rsidRPr="008D5752">
        <w:rPr>
          <w:rFonts w:cs="Times New Roman"/>
          <w:noProof/>
          <w:szCs w:val="24"/>
        </w:rPr>
        <w:tab/>
        <w:t xml:space="preserve">V. Hatzivassiloglou and K. R. McKeown, “Predicting the semantic </w:t>
      </w:r>
      <w:r w:rsidRPr="008D5752">
        <w:rPr>
          <w:rFonts w:cs="Times New Roman"/>
          <w:noProof/>
          <w:szCs w:val="24"/>
        </w:rPr>
        <w:lastRenderedPageBreak/>
        <w:t xml:space="preserve">orientation of adjectives,” </w:t>
      </w:r>
      <w:r w:rsidRPr="008D5752">
        <w:rPr>
          <w:rFonts w:cs="Times New Roman"/>
          <w:i/>
          <w:iCs/>
          <w:noProof/>
          <w:szCs w:val="24"/>
        </w:rPr>
        <w:t>Proceedings of the eighth conference on European chapter of the Association for Computational Linguistics</w:t>
      </w:r>
      <w:r w:rsidRPr="008D5752">
        <w:rPr>
          <w:rFonts w:cs="Times New Roman"/>
          <w:noProof/>
          <w:szCs w:val="24"/>
        </w:rPr>
        <w:t>. Association for Computational Linguistics, Madrid, Spain, pp. 174–181, 1997.</w:t>
      </w:r>
    </w:p>
    <w:p w14:paraId="2D036DFD"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11]</w:t>
      </w:r>
      <w:r w:rsidRPr="008D5752">
        <w:rPr>
          <w:rFonts w:cs="Times New Roman"/>
          <w:noProof/>
          <w:szCs w:val="24"/>
        </w:rPr>
        <w:tab/>
        <w:t xml:space="preserve">T. Nasukawa and J. Yi, “Sentiment analysis: capturing favorability using natural language processing,” </w:t>
      </w:r>
      <w:r w:rsidRPr="008D5752">
        <w:rPr>
          <w:rFonts w:cs="Times New Roman"/>
          <w:i/>
          <w:iCs/>
          <w:noProof/>
          <w:szCs w:val="24"/>
        </w:rPr>
        <w:t>Proceedings of the 2nd international conference on Knowledge capture</w:t>
      </w:r>
      <w:r w:rsidRPr="008D5752">
        <w:rPr>
          <w:rFonts w:cs="Times New Roman"/>
          <w:noProof/>
          <w:szCs w:val="24"/>
        </w:rPr>
        <w:t>. ACM, Sanibel Island, FL, USA, pp. 70–77, 2003.</w:t>
      </w:r>
    </w:p>
    <w:p w14:paraId="779F5B06"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12]</w:t>
      </w:r>
      <w:r w:rsidRPr="008D5752">
        <w:rPr>
          <w:rFonts w:cs="Times New Roman"/>
          <w:noProof/>
          <w:szCs w:val="24"/>
        </w:rPr>
        <w:tab/>
        <w:t xml:space="preserve">A. Devitt and K. Ahmad, </w:t>
      </w:r>
      <w:r w:rsidRPr="008D5752">
        <w:rPr>
          <w:rFonts w:cs="Times New Roman"/>
          <w:i/>
          <w:iCs/>
          <w:noProof/>
          <w:szCs w:val="24"/>
        </w:rPr>
        <w:t>Sentiment Polarity Identification in Financial News: A Cohesion-based Approach</w:t>
      </w:r>
      <w:r w:rsidRPr="008D5752">
        <w:rPr>
          <w:rFonts w:cs="Times New Roman"/>
          <w:noProof/>
          <w:szCs w:val="24"/>
        </w:rPr>
        <w:t>. 2007.</w:t>
      </w:r>
    </w:p>
    <w:p w14:paraId="3773E666"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13]</w:t>
      </w:r>
      <w:r w:rsidRPr="008D5752">
        <w:rPr>
          <w:rFonts w:cs="Times New Roman"/>
          <w:noProof/>
          <w:szCs w:val="24"/>
        </w:rPr>
        <w:tab/>
        <w:t xml:space="preserve">S.-M. Kim and E. Hovy, “Determining the sentiment of opinions,” </w:t>
      </w:r>
      <w:r w:rsidRPr="008D5752">
        <w:rPr>
          <w:rFonts w:cs="Times New Roman"/>
          <w:i/>
          <w:iCs/>
          <w:noProof/>
          <w:szCs w:val="24"/>
        </w:rPr>
        <w:t>Proceedings of the 20th international conference on Computational Linguistics</w:t>
      </w:r>
      <w:r w:rsidRPr="008D5752">
        <w:rPr>
          <w:rFonts w:cs="Times New Roman"/>
          <w:noProof/>
          <w:szCs w:val="24"/>
        </w:rPr>
        <w:t>. Association for Computational Linguistics, Geneva, Switzerland, p. 1367, 2004.</w:t>
      </w:r>
    </w:p>
    <w:p w14:paraId="745A9C36"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14]</w:t>
      </w:r>
      <w:r w:rsidRPr="008D5752">
        <w:rPr>
          <w:rFonts w:cs="Times New Roman"/>
          <w:noProof/>
          <w:szCs w:val="24"/>
        </w:rPr>
        <w:tab/>
        <w:t xml:space="preserve">A. Go, R. Bhayani, and L. Huang, </w:t>
      </w:r>
      <w:r w:rsidRPr="008D5752">
        <w:rPr>
          <w:rFonts w:cs="Times New Roman"/>
          <w:i/>
          <w:iCs/>
          <w:noProof/>
          <w:szCs w:val="24"/>
        </w:rPr>
        <w:t>Twitter sentiment classification using distant supervision</w:t>
      </w:r>
      <w:r w:rsidRPr="008D5752">
        <w:rPr>
          <w:rFonts w:cs="Times New Roman"/>
          <w:noProof/>
          <w:szCs w:val="24"/>
        </w:rPr>
        <w:t>, vol. 150. 2009.</w:t>
      </w:r>
    </w:p>
    <w:p w14:paraId="5327B68E"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15]</w:t>
      </w:r>
      <w:r w:rsidRPr="008D5752">
        <w:rPr>
          <w:rFonts w:cs="Times New Roman"/>
          <w:noProof/>
          <w:szCs w:val="24"/>
        </w:rPr>
        <w:tab/>
        <w:t xml:space="preserve">S. Tan, Y. Wang, and X. Cheng, “Combining learn-based and lexicon-based techniques for sentiment detection without using labeled examples,” </w:t>
      </w:r>
      <w:r w:rsidRPr="008D5752">
        <w:rPr>
          <w:rFonts w:cs="Times New Roman"/>
          <w:i/>
          <w:iCs/>
          <w:noProof/>
          <w:szCs w:val="24"/>
        </w:rPr>
        <w:t>Proceedings of the 31st annual international ACM SIGIR conference on Research and development in information retrieval</w:t>
      </w:r>
      <w:r w:rsidRPr="008D5752">
        <w:rPr>
          <w:rFonts w:cs="Times New Roman"/>
          <w:noProof/>
          <w:szCs w:val="24"/>
        </w:rPr>
        <w:t>. ACM, Singapore, Singapore, pp. 743–744, 2008.</w:t>
      </w:r>
    </w:p>
    <w:p w14:paraId="35935801" w14:textId="77777777" w:rsidR="008D5752" w:rsidRPr="008D5752" w:rsidRDefault="008D5752" w:rsidP="008D5752">
      <w:pPr>
        <w:widowControl w:val="0"/>
        <w:autoSpaceDE w:val="0"/>
        <w:autoSpaceDN w:val="0"/>
        <w:adjustRightInd w:val="0"/>
        <w:spacing w:line="360" w:lineRule="auto"/>
        <w:ind w:left="640" w:hanging="640"/>
        <w:rPr>
          <w:noProof/>
        </w:rPr>
      </w:pPr>
      <w:r w:rsidRPr="008D5752">
        <w:rPr>
          <w:rFonts w:cs="Times New Roman"/>
          <w:noProof/>
          <w:szCs w:val="24"/>
        </w:rPr>
        <w:t>[16]</w:t>
      </w:r>
      <w:r w:rsidRPr="008D5752">
        <w:rPr>
          <w:rFonts w:cs="Times New Roman"/>
          <w:noProof/>
          <w:szCs w:val="24"/>
        </w:rPr>
        <w:tab/>
        <w:t>E. Kouloumpis, T. Wilson, and J. D. Moore, “Twitter Sentiment Analysis: The Good the Bad and the OMG!” AAAI Press, pp. 538–541, 2011.</w:t>
      </w:r>
    </w:p>
    <w:p w14:paraId="45CC0832" w14:textId="662D3199" w:rsidR="00C439EB" w:rsidRPr="00BD643C" w:rsidRDefault="00D533C9" w:rsidP="00F008E3">
      <w:pPr>
        <w:spacing w:line="360" w:lineRule="auto"/>
        <w:jc w:val="both"/>
        <w:rPr>
          <w:rFonts w:cs="Times New Roman"/>
        </w:rPr>
      </w:pPr>
      <w:r w:rsidRPr="00BD643C">
        <w:rPr>
          <w:rFonts w:cs="Times New Roman"/>
        </w:rPr>
        <w:fldChar w:fldCharType="end"/>
      </w:r>
      <w:bookmarkStart w:id="83" w:name="_GoBack"/>
      <w:bookmarkEnd w:id="83"/>
    </w:p>
    <w:sectPr w:rsidR="00C439EB" w:rsidRPr="00BD643C" w:rsidSect="00BD643C">
      <w:footerReference w:type="default" r:id="rId25"/>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BF8CE8" w14:textId="77777777" w:rsidR="003F02F5" w:rsidRDefault="003F02F5" w:rsidP="00E81FE7">
      <w:pPr>
        <w:spacing w:after="0" w:line="240" w:lineRule="auto"/>
      </w:pPr>
      <w:r>
        <w:separator/>
      </w:r>
    </w:p>
  </w:endnote>
  <w:endnote w:type="continuationSeparator" w:id="0">
    <w:p w14:paraId="54ACFECA" w14:textId="77777777" w:rsidR="003F02F5" w:rsidRDefault="003F02F5" w:rsidP="00E81F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3682229"/>
      <w:docPartObj>
        <w:docPartGallery w:val="Page Numbers (Bottom of Page)"/>
        <w:docPartUnique/>
      </w:docPartObj>
    </w:sdtPr>
    <w:sdtEndPr>
      <w:rPr>
        <w:noProof/>
      </w:rPr>
    </w:sdtEndPr>
    <w:sdtContent>
      <w:p w14:paraId="40F5C462" w14:textId="36118CE6" w:rsidR="009B22AA" w:rsidRDefault="009B22AA">
        <w:pPr>
          <w:pStyle w:val="Footer"/>
          <w:jc w:val="right"/>
        </w:pPr>
        <w:r>
          <w:fldChar w:fldCharType="begin"/>
        </w:r>
        <w:r>
          <w:instrText xml:space="preserve"> PAGE   \* MERGEFORMAT </w:instrText>
        </w:r>
        <w:r>
          <w:fldChar w:fldCharType="separate"/>
        </w:r>
        <w:r w:rsidR="00B12A6A">
          <w:rPr>
            <w:noProof/>
          </w:rPr>
          <w:t>18</w:t>
        </w:r>
        <w:r>
          <w:rPr>
            <w:noProof/>
          </w:rPr>
          <w:fldChar w:fldCharType="end"/>
        </w:r>
      </w:p>
    </w:sdtContent>
  </w:sdt>
  <w:p w14:paraId="137ABAF1" w14:textId="77777777" w:rsidR="009B22AA" w:rsidRDefault="009B22A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A2B836" w14:textId="77777777" w:rsidR="003F02F5" w:rsidRDefault="003F02F5" w:rsidP="00E81FE7">
      <w:pPr>
        <w:spacing w:after="0" w:line="240" w:lineRule="auto"/>
      </w:pPr>
      <w:r>
        <w:separator/>
      </w:r>
    </w:p>
  </w:footnote>
  <w:footnote w:type="continuationSeparator" w:id="0">
    <w:p w14:paraId="724EB661" w14:textId="77777777" w:rsidR="003F02F5" w:rsidRDefault="003F02F5" w:rsidP="00E81FE7">
      <w:pPr>
        <w:spacing w:after="0" w:line="240" w:lineRule="auto"/>
      </w:pPr>
      <w:r>
        <w:continuationSeparator/>
      </w:r>
    </w:p>
  </w:footnote>
  <w:footnote w:id="1">
    <w:p w14:paraId="4C80B1CE" w14:textId="6E810507" w:rsidR="009B22AA" w:rsidRPr="00C10DD0" w:rsidRDefault="009B22AA">
      <w:pPr>
        <w:pStyle w:val="FootnoteText"/>
        <w:rPr>
          <w:lang w:val="en-US"/>
        </w:rPr>
      </w:pPr>
      <w:r>
        <w:rPr>
          <w:rStyle w:val="FootnoteReference"/>
        </w:rPr>
        <w:footnoteRef/>
      </w:r>
      <w:r>
        <w:t xml:space="preserve"> </w:t>
      </w:r>
      <w:r>
        <w:rPr>
          <w:lang w:val="en-US"/>
        </w:rPr>
        <w:t xml:space="preserve">Python </w:t>
      </w:r>
      <w:r w:rsidRPr="00C10DD0">
        <w:rPr>
          <w:lang w:val="en-US"/>
        </w:rPr>
        <w:t>https://www.python.org/downloads/release/python-370/</w:t>
      </w:r>
    </w:p>
  </w:footnote>
  <w:footnote w:id="2">
    <w:p w14:paraId="2FE83798" w14:textId="0EABF571" w:rsidR="009B22AA" w:rsidRPr="00BA3832" w:rsidRDefault="009B22AA">
      <w:pPr>
        <w:pStyle w:val="FootnoteText"/>
        <w:rPr>
          <w:lang w:val="en-US"/>
        </w:rPr>
      </w:pPr>
      <w:r>
        <w:rPr>
          <w:rStyle w:val="FootnoteReference"/>
        </w:rPr>
        <w:footnoteRef/>
      </w:r>
      <w:r>
        <w:t xml:space="preserve"> </w:t>
      </w:r>
      <w:r>
        <w:rPr>
          <w:lang w:val="en-US"/>
        </w:rPr>
        <w:t xml:space="preserve">Weka </w:t>
      </w:r>
      <w:r w:rsidRPr="00BA3832">
        <w:rPr>
          <w:lang w:val="en-US"/>
        </w:rPr>
        <w:t>https://waikato.github.io/weka-wiki/</w:t>
      </w:r>
    </w:p>
  </w:footnote>
  <w:footnote w:id="3">
    <w:p w14:paraId="1C39BE88" w14:textId="42E3B218" w:rsidR="009B22AA" w:rsidRPr="00CF5D26" w:rsidRDefault="009B22AA">
      <w:pPr>
        <w:pStyle w:val="FootnoteText"/>
      </w:pPr>
      <w:r>
        <w:rPr>
          <w:rStyle w:val="FootnoteReference"/>
        </w:rPr>
        <w:footnoteRef/>
      </w:r>
      <w:r>
        <w:t xml:space="preserve"> Java </w:t>
      </w:r>
      <w:r w:rsidRPr="00CF5D26">
        <w:t>https://www.java.com/en/download/</w:t>
      </w:r>
    </w:p>
  </w:footnote>
  <w:footnote w:id="4">
    <w:p w14:paraId="00D55AC6" w14:textId="533F8DD5" w:rsidR="009B22AA" w:rsidRPr="00BA3832" w:rsidRDefault="009B22AA">
      <w:pPr>
        <w:pStyle w:val="FootnoteText"/>
        <w:rPr>
          <w:lang w:val="en-US"/>
        </w:rPr>
      </w:pPr>
      <w:r>
        <w:rPr>
          <w:rStyle w:val="FootnoteReference"/>
        </w:rPr>
        <w:footnoteRef/>
      </w:r>
      <w:r>
        <w:t xml:space="preserve"> </w:t>
      </w:r>
      <w:r>
        <w:rPr>
          <w:lang w:val="en-US"/>
        </w:rPr>
        <w:t xml:space="preserve">Affective Tweets </w:t>
      </w:r>
      <w:r w:rsidRPr="00BA3832">
        <w:rPr>
          <w:lang w:val="en-US"/>
        </w:rPr>
        <w:t>https://affectivetweets.cms.waikato.ac.nz/</w:t>
      </w:r>
    </w:p>
  </w:footnote>
  <w:footnote w:id="5">
    <w:p w14:paraId="1AE55616" w14:textId="43DA5A02" w:rsidR="009B22AA" w:rsidRPr="00BA3832" w:rsidRDefault="009B22AA">
      <w:pPr>
        <w:pStyle w:val="FootnoteText"/>
        <w:rPr>
          <w:lang w:val="en-US"/>
        </w:rPr>
      </w:pPr>
      <w:r>
        <w:rPr>
          <w:rStyle w:val="FootnoteReference"/>
        </w:rPr>
        <w:footnoteRef/>
      </w:r>
      <w:r>
        <w:t xml:space="preserve"> LibLINEAR </w:t>
      </w:r>
      <w:r w:rsidRPr="00BA3832">
        <w:t>https://www.csie.ntu.edu.tw/~cjlin/liblinear/</w:t>
      </w:r>
    </w:p>
  </w:footnote>
  <w:footnote w:id="6">
    <w:p w14:paraId="62CA5F9B" w14:textId="3881059F" w:rsidR="009B22AA" w:rsidRPr="00F90A1D" w:rsidRDefault="009B22AA">
      <w:pPr>
        <w:pStyle w:val="FootnoteText"/>
        <w:rPr>
          <w:lang w:val="en-US"/>
        </w:rPr>
      </w:pPr>
      <w:r>
        <w:rPr>
          <w:rStyle w:val="FootnoteReference"/>
        </w:rPr>
        <w:footnoteRef/>
      </w:r>
      <w:r>
        <w:t xml:space="preserve"> </w:t>
      </w:r>
      <w:r>
        <w:rPr>
          <w:lang w:val="en-US"/>
        </w:rPr>
        <w:t xml:space="preserve">Datasets </w:t>
      </w:r>
      <w:r w:rsidRPr="00F90A1D">
        <w:rPr>
          <w:lang w:val="en-US"/>
        </w:rPr>
        <w:t>https://competitions.codalab.org/competitions/17751#learn_the_details-datasets</w:t>
      </w:r>
    </w:p>
  </w:footnote>
  <w:footnote w:id="7">
    <w:p w14:paraId="031023E0" w14:textId="77777777" w:rsidR="009B22AA" w:rsidRPr="00B70A6D" w:rsidRDefault="009B22AA" w:rsidP="000219DF">
      <w:pPr>
        <w:pStyle w:val="FootnoteText"/>
        <w:rPr>
          <w:lang w:val="en-US"/>
        </w:rPr>
      </w:pPr>
      <w:r>
        <w:rPr>
          <w:rStyle w:val="FootnoteReference"/>
        </w:rPr>
        <w:footnoteRef/>
      </w:r>
      <w:r>
        <w:t xml:space="preserve"> </w:t>
      </w:r>
      <w:r w:rsidRPr="00B70A6D">
        <w:t>http://www.cs.cmu.edu/~mccallum/bow/</w:t>
      </w:r>
    </w:p>
  </w:footnote>
  <w:footnote w:id="8">
    <w:p w14:paraId="6E3613D8" w14:textId="720E3CEC" w:rsidR="009B22AA" w:rsidRPr="00383EF8" w:rsidRDefault="009B22AA" w:rsidP="004F33C3">
      <w:pPr>
        <w:pStyle w:val="FootnoteText"/>
        <w:rPr>
          <w:lang w:val="en-US"/>
        </w:rPr>
      </w:pPr>
      <w:r>
        <w:rPr>
          <w:rStyle w:val="FootnoteReference"/>
        </w:rPr>
        <w:footnoteRef/>
      </w:r>
      <w:r>
        <w:t xml:space="preserve"> </w:t>
      </w:r>
      <w:r>
        <w:rPr>
          <w:rFonts w:cs="Times New Roman"/>
        </w:rPr>
        <w:t>Edinburgh corpus http://www.aclweb.org/anthology/W/W10/W10-0513.pdf</w:t>
      </w:r>
    </w:p>
  </w:footnote>
  <w:footnote w:id="9">
    <w:p w14:paraId="19387D23" w14:textId="77777777" w:rsidR="009B22AA" w:rsidRPr="00772FA2" w:rsidRDefault="009B22AA" w:rsidP="003D7199">
      <w:pPr>
        <w:pStyle w:val="FootnoteText"/>
      </w:pPr>
      <w:r>
        <w:rPr>
          <w:rStyle w:val="FootnoteReference"/>
        </w:rPr>
        <w:footnoteRef/>
      </w:r>
      <w:r>
        <w:t xml:space="preserve"> SentiStrength </w:t>
      </w:r>
      <w:r w:rsidRPr="00772FA2">
        <w:t>http://sentistrength.wlv.ac.uk/</w:t>
      </w:r>
    </w:p>
  </w:footnote>
  <w:footnote w:id="10">
    <w:p w14:paraId="272556EC" w14:textId="77777777" w:rsidR="009B22AA" w:rsidRPr="001962EC" w:rsidRDefault="009B22AA" w:rsidP="003D7199">
      <w:pPr>
        <w:pStyle w:val="FootnoteText"/>
        <w:rPr>
          <w:lang w:val="en-US"/>
        </w:rPr>
      </w:pPr>
      <w:r>
        <w:rPr>
          <w:rStyle w:val="FootnoteReference"/>
        </w:rPr>
        <w:footnoteRef/>
      </w:r>
      <w:r>
        <w:t xml:space="preserve"> </w:t>
      </w:r>
      <w:r w:rsidRPr="001962EC">
        <w:rPr>
          <w:rFonts w:cs="Times New Roman"/>
        </w:rPr>
        <w:t>MPQA</w:t>
      </w:r>
      <w:r>
        <w:rPr>
          <w:rFonts w:cs="Times New Roman"/>
        </w:rPr>
        <w:t xml:space="preserve"> </w:t>
      </w:r>
      <w:r w:rsidRPr="001962EC">
        <w:rPr>
          <w:rFonts w:cs="Times New Roman"/>
        </w:rPr>
        <w:t>http://mpqa.cs.pitt.edu/lexicons/subj_lexicon/</w:t>
      </w:r>
    </w:p>
  </w:footnote>
  <w:footnote w:id="11">
    <w:p w14:paraId="5E845FD8" w14:textId="77777777" w:rsidR="009B22AA" w:rsidRPr="001962EC" w:rsidRDefault="009B22AA" w:rsidP="003D7199">
      <w:pPr>
        <w:pStyle w:val="FootnoteText"/>
        <w:rPr>
          <w:lang w:val="en-US"/>
        </w:rPr>
      </w:pPr>
      <w:r>
        <w:rPr>
          <w:rStyle w:val="FootnoteReference"/>
        </w:rPr>
        <w:footnoteRef/>
      </w:r>
      <w:r>
        <w:t xml:space="preserve"> Bing Liu </w:t>
      </w:r>
      <w:r w:rsidRPr="001962EC">
        <w:t>https://www.cs.uic.edu/~liub/FBS/sentiment-analysis.html#lexicon</w:t>
      </w:r>
    </w:p>
  </w:footnote>
  <w:footnote w:id="12">
    <w:p w14:paraId="175DBF95" w14:textId="77777777" w:rsidR="009B22AA" w:rsidRPr="001962EC" w:rsidRDefault="009B22AA" w:rsidP="003D7199">
      <w:pPr>
        <w:pStyle w:val="FootnoteText"/>
        <w:rPr>
          <w:lang w:val="en-US"/>
        </w:rPr>
      </w:pPr>
      <w:r>
        <w:rPr>
          <w:rStyle w:val="FootnoteReference"/>
        </w:rPr>
        <w:footnoteRef/>
      </w:r>
      <w:r>
        <w:t xml:space="preserve"> AFINN </w:t>
      </w:r>
      <w:r w:rsidRPr="001962EC">
        <w:t>https://github.com/fnielsen/afinn</w:t>
      </w:r>
    </w:p>
  </w:footnote>
  <w:footnote w:id="13">
    <w:p w14:paraId="028B7001" w14:textId="77777777" w:rsidR="009B22AA" w:rsidRPr="001962EC" w:rsidRDefault="009B22AA" w:rsidP="003D7199">
      <w:pPr>
        <w:pStyle w:val="FootnoteText"/>
        <w:rPr>
          <w:lang w:val="en-US"/>
        </w:rPr>
      </w:pPr>
      <w:r>
        <w:rPr>
          <w:rStyle w:val="FootnoteReference"/>
        </w:rPr>
        <w:footnoteRef/>
      </w:r>
      <w:r>
        <w:t xml:space="preserve"> Sentiment140 </w:t>
      </w:r>
      <w:r w:rsidRPr="001962EC">
        <w:t>http://saifmohammad.com/WebPages/lexicons.html#NRCTwitter</w:t>
      </w:r>
    </w:p>
  </w:footnote>
  <w:footnote w:id="14">
    <w:p w14:paraId="3A5484AB" w14:textId="77777777" w:rsidR="009B22AA" w:rsidRPr="001962EC" w:rsidRDefault="009B22AA" w:rsidP="003D7199">
      <w:pPr>
        <w:pStyle w:val="FootnoteText"/>
        <w:rPr>
          <w:lang w:val="en-US"/>
        </w:rPr>
      </w:pPr>
      <w:r>
        <w:rPr>
          <w:rStyle w:val="FootnoteReference"/>
        </w:rPr>
        <w:footnoteRef/>
      </w:r>
      <w:r>
        <w:t xml:space="preserve"> </w:t>
      </w:r>
      <w:r w:rsidRPr="001962EC">
        <w:rPr>
          <w:rFonts w:cs="Times New Roman"/>
        </w:rPr>
        <w:t>NRC Hashtag Sentiment lexicon</w:t>
      </w:r>
      <w:r w:rsidRPr="001962EC">
        <w:t xml:space="preserve"> http://saifmohammad.com/WebPages/lexicons.html#NRCTwitter</w:t>
      </w:r>
    </w:p>
  </w:footnote>
  <w:footnote w:id="15">
    <w:p w14:paraId="577277B4" w14:textId="77777777" w:rsidR="009B22AA" w:rsidRPr="001962EC" w:rsidRDefault="009B22AA" w:rsidP="003D7199">
      <w:pPr>
        <w:pStyle w:val="FootnoteText"/>
        <w:rPr>
          <w:lang w:val="en-US"/>
        </w:rPr>
      </w:pPr>
      <w:r>
        <w:rPr>
          <w:rStyle w:val="FootnoteReference"/>
        </w:rPr>
        <w:footnoteRef/>
      </w:r>
      <w:r>
        <w:t xml:space="preserve"> </w:t>
      </w:r>
      <w:r w:rsidRPr="001962EC">
        <w:rPr>
          <w:rFonts w:cs="Times New Roman"/>
        </w:rPr>
        <w:t>NRC Word-Emotion Association Lexicon</w:t>
      </w:r>
      <w:r w:rsidRPr="001962EC">
        <w:t xml:space="preserve"> http://saifmohammad.com/WebPages/NRC-Emotion-Lexicon.htm</w:t>
      </w:r>
    </w:p>
  </w:footnote>
  <w:footnote w:id="16">
    <w:p w14:paraId="5D670E3A" w14:textId="77777777" w:rsidR="009B22AA" w:rsidRPr="001962EC" w:rsidRDefault="009B22AA" w:rsidP="003D7199">
      <w:pPr>
        <w:pStyle w:val="FootnoteText"/>
        <w:rPr>
          <w:lang w:val="en-US"/>
        </w:rPr>
      </w:pPr>
      <w:r>
        <w:rPr>
          <w:rStyle w:val="FootnoteReference"/>
        </w:rPr>
        <w:footnoteRef/>
      </w:r>
      <w:r>
        <w:t xml:space="preserve"> </w:t>
      </w:r>
      <w:r w:rsidRPr="001962EC">
        <w:rPr>
          <w:rFonts w:cs="Times New Roman"/>
        </w:rPr>
        <w:t>NRC-10 Expanded</w:t>
      </w:r>
      <w:r w:rsidRPr="001962EC">
        <w:t xml:space="preserve"> http://www.cs.waikato.ac.nz/ml/sa/lex.html#emolextwitter</w:t>
      </w:r>
    </w:p>
  </w:footnote>
  <w:footnote w:id="17">
    <w:p w14:paraId="5599BF1B" w14:textId="77777777" w:rsidR="009B22AA" w:rsidRPr="001962EC" w:rsidRDefault="009B22AA" w:rsidP="003D7199">
      <w:pPr>
        <w:pStyle w:val="FootnoteText"/>
        <w:rPr>
          <w:lang w:val="en-US"/>
        </w:rPr>
      </w:pPr>
      <w:r>
        <w:rPr>
          <w:rStyle w:val="FootnoteReference"/>
        </w:rPr>
        <w:footnoteRef/>
      </w:r>
      <w:r>
        <w:t xml:space="preserve"> </w:t>
      </w:r>
      <w:r w:rsidRPr="001962EC">
        <w:rPr>
          <w:rFonts w:cs="Times New Roman"/>
        </w:rPr>
        <w:t>NRC Hashtag Emotion Association Lexicon</w:t>
      </w:r>
      <w:r w:rsidRPr="001962EC">
        <w:t xml:space="preserve"> http://saifmohammad.com/WebPages/lexicons.html#HashEmo</w:t>
      </w:r>
    </w:p>
  </w:footnote>
  <w:footnote w:id="18">
    <w:p w14:paraId="06454834" w14:textId="77777777" w:rsidR="009B22AA" w:rsidRPr="001962EC" w:rsidRDefault="009B22AA" w:rsidP="003D7199">
      <w:pPr>
        <w:pStyle w:val="FootnoteText"/>
        <w:rPr>
          <w:lang w:val="en-US"/>
        </w:rPr>
      </w:pPr>
      <w:r>
        <w:rPr>
          <w:rStyle w:val="FootnoteReference"/>
        </w:rPr>
        <w:footnoteRef/>
      </w:r>
      <w:r>
        <w:t xml:space="preserve"> </w:t>
      </w:r>
      <w:r w:rsidRPr="001962EC">
        <w:rPr>
          <w:rFonts w:cs="Times New Roman"/>
        </w:rPr>
        <w:t>SentiWordNet</w:t>
      </w:r>
      <w:r>
        <w:rPr>
          <w:rFonts w:cs="Times New Roman"/>
        </w:rPr>
        <w:t xml:space="preserve"> </w:t>
      </w:r>
      <w:r w:rsidRPr="001962EC">
        <w:rPr>
          <w:rFonts w:cs="Times New Roman"/>
        </w:rPr>
        <w:t>http://sentiwordnet.isti.cnr.it/</w:t>
      </w:r>
    </w:p>
  </w:footnote>
  <w:footnote w:id="19">
    <w:p w14:paraId="6F4D6D12" w14:textId="0AEA4B46" w:rsidR="009B22AA" w:rsidRPr="00790E42" w:rsidRDefault="009B22AA">
      <w:pPr>
        <w:pStyle w:val="FootnoteText"/>
        <w:rPr>
          <w:lang w:val="en-US"/>
        </w:rPr>
      </w:pPr>
      <w:r>
        <w:rPr>
          <w:rStyle w:val="FootnoteReference"/>
        </w:rPr>
        <w:footnoteRef/>
      </w:r>
      <w:r>
        <w:t xml:space="preserve"> </w:t>
      </w:r>
      <w:r>
        <w:rPr>
          <w:lang w:val="en-US"/>
        </w:rPr>
        <w:t xml:space="preserve">Labelled gold test data given by competition organizer </w:t>
      </w:r>
    </w:p>
  </w:footnote>
  <w:footnote w:id="20">
    <w:p w14:paraId="43413C16" w14:textId="36A5A552" w:rsidR="009B22AA" w:rsidRPr="001C431B" w:rsidRDefault="009B22AA">
      <w:pPr>
        <w:pStyle w:val="FootnoteText"/>
        <w:rPr>
          <w:lang w:val="en-US"/>
        </w:rPr>
      </w:pPr>
      <w:r>
        <w:rPr>
          <w:rStyle w:val="FootnoteReference"/>
        </w:rPr>
        <w:footnoteRef/>
      </w:r>
      <w:r>
        <w:t xml:space="preserve"> </w:t>
      </w:r>
      <w:r>
        <w:rPr>
          <w:lang w:val="en-US"/>
        </w:rPr>
        <w:t xml:space="preserve">Scikit </w:t>
      </w:r>
      <w:r w:rsidRPr="001C431B">
        <w:rPr>
          <w:lang w:val="en-US"/>
        </w:rPr>
        <w:t>http://scikit-learn.org/stable/</w:t>
      </w:r>
    </w:p>
  </w:footnote>
  <w:footnote w:id="21">
    <w:p w14:paraId="322F9190" w14:textId="77777777" w:rsidR="009B22AA" w:rsidRPr="00940BC0" w:rsidRDefault="009B22AA" w:rsidP="00C64D1D">
      <w:pPr>
        <w:pStyle w:val="FootnoteText"/>
        <w:rPr>
          <w:lang w:val="en-US"/>
        </w:rPr>
      </w:pPr>
      <w:r>
        <w:rPr>
          <w:rStyle w:val="FootnoteReference"/>
        </w:rPr>
        <w:footnoteRef/>
      </w:r>
      <w:r>
        <w:t xml:space="preserve"> </w:t>
      </w:r>
      <w:r>
        <w:rPr>
          <w:lang w:val="en-US"/>
        </w:rPr>
        <w:t xml:space="preserve">NRC Emotion and Sentiment Lexicons </w:t>
      </w:r>
      <w:r w:rsidRPr="00940BC0">
        <w:rPr>
          <w:lang w:val="en-US"/>
        </w:rPr>
        <w:t>https://saifmohammad.com/WebPages/AccessResource.ht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BB4957"/>
    <w:multiLevelType w:val="hybridMultilevel"/>
    <w:tmpl w:val="A6F0D7F0"/>
    <w:lvl w:ilvl="0" w:tplc="F29AC448">
      <w:start w:val="1"/>
      <w:numFmt w:val="decimal"/>
      <w:lvlText w:val="%1."/>
      <w:lvlJc w:val="left"/>
      <w:pPr>
        <w:ind w:left="720" w:hanging="360"/>
      </w:pPr>
      <w:rPr>
        <w:rFonts w:hint="default"/>
        <w:i/>
        <w:sz w:val="22"/>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4810B67"/>
    <w:multiLevelType w:val="multilevel"/>
    <w:tmpl w:val="9ED0FFF8"/>
    <w:lvl w:ilvl="0">
      <w:start w:val="1"/>
      <w:numFmt w:val="decimal"/>
      <w:lvlText w:val="%1."/>
      <w:lvlJc w:val="left"/>
      <w:pPr>
        <w:ind w:left="720" w:hanging="720"/>
      </w:pPr>
      <w:rPr>
        <w:rFonts w:hint="default"/>
      </w:rPr>
    </w:lvl>
    <w:lvl w:ilvl="1">
      <w:start w:val="1"/>
      <w:numFmt w:val="decimal"/>
      <w:pStyle w:val="Heading1"/>
      <w:isLgl/>
      <w:lvlText w:val="%1.%2"/>
      <w:lvlJc w:val="left"/>
      <w:pPr>
        <w:ind w:left="1080" w:hanging="720"/>
      </w:pPr>
      <w:rPr>
        <w:rFonts w:hint="default"/>
      </w:rPr>
    </w:lvl>
    <w:lvl w:ilvl="2">
      <w:start w:val="1"/>
      <w:numFmt w:val="decimal"/>
      <w:isLgl/>
      <w:lvlText w:val="%1.%2.%3"/>
      <w:lvlJc w:val="left"/>
      <w:pPr>
        <w:ind w:left="1800" w:hanging="1080"/>
      </w:pPr>
      <w:rPr>
        <w:rFonts w:hint="default"/>
      </w:rPr>
    </w:lvl>
    <w:lvl w:ilvl="3">
      <w:start w:val="1"/>
      <w:numFmt w:val="decimal"/>
      <w:isLgl/>
      <w:lvlText w:val="%1.%2.%3.%4"/>
      <w:lvlJc w:val="left"/>
      <w:pPr>
        <w:ind w:left="2880" w:hanging="1800"/>
      </w:pPr>
      <w:rPr>
        <w:rFonts w:hint="default"/>
      </w:rPr>
    </w:lvl>
    <w:lvl w:ilvl="4">
      <w:start w:val="1"/>
      <w:numFmt w:val="decimal"/>
      <w:isLgl/>
      <w:lvlText w:val="%1.%2.%3.%4.%5"/>
      <w:lvlJc w:val="left"/>
      <w:pPr>
        <w:ind w:left="3600" w:hanging="2160"/>
      </w:pPr>
      <w:rPr>
        <w:rFonts w:hint="default"/>
      </w:rPr>
    </w:lvl>
    <w:lvl w:ilvl="5">
      <w:start w:val="1"/>
      <w:numFmt w:val="decimal"/>
      <w:isLgl/>
      <w:lvlText w:val="%1.%2.%3.%4.%5.%6"/>
      <w:lvlJc w:val="left"/>
      <w:pPr>
        <w:ind w:left="4320" w:hanging="2520"/>
      </w:pPr>
      <w:rPr>
        <w:rFonts w:hint="default"/>
      </w:rPr>
    </w:lvl>
    <w:lvl w:ilvl="6">
      <w:start w:val="1"/>
      <w:numFmt w:val="decimal"/>
      <w:isLgl/>
      <w:lvlText w:val="%1.%2.%3.%4.%5.%6.%7"/>
      <w:lvlJc w:val="left"/>
      <w:pPr>
        <w:ind w:left="5040" w:hanging="2880"/>
      </w:pPr>
      <w:rPr>
        <w:rFonts w:hint="default"/>
      </w:rPr>
    </w:lvl>
    <w:lvl w:ilvl="7">
      <w:start w:val="1"/>
      <w:numFmt w:val="decimal"/>
      <w:isLgl/>
      <w:lvlText w:val="%1.%2.%3.%4.%5.%6.%7.%8"/>
      <w:lvlJc w:val="left"/>
      <w:pPr>
        <w:ind w:left="5760" w:hanging="3240"/>
      </w:pPr>
      <w:rPr>
        <w:rFonts w:hint="default"/>
      </w:rPr>
    </w:lvl>
    <w:lvl w:ilvl="8">
      <w:start w:val="1"/>
      <w:numFmt w:val="decimal"/>
      <w:isLgl/>
      <w:lvlText w:val="%1.%2.%3.%4.%5.%6.%7.%8.%9"/>
      <w:lvlJc w:val="left"/>
      <w:pPr>
        <w:ind w:left="6480" w:hanging="3600"/>
      </w:pPr>
      <w:rPr>
        <w:rFonts w:hint="default"/>
      </w:rPr>
    </w:lvl>
  </w:abstractNum>
  <w:abstractNum w:abstractNumId="2" w15:restartNumberingAfterBreak="0">
    <w:nsid w:val="055D0218"/>
    <w:multiLevelType w:val="multilevel"/>
    <w:tmpl w:val="BBCAD990"/>
    <w:lvl w:ilvl="0">
      <w:start w:val="2"/>
      <w:numFmt w:val="decimal"/>
      <w:lvlText w:val="%1"/>
      <w:lvlJc w:val="left"/>
      <w:pPr>
        <w:ind w:left="435" w:hanging="43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5E83806"/>
    <w:multiLevelType w:val="hybridMultilevel"/>
    <w:tmpl w:val="DA1AB120"/>
    <w:lvl w:ilvl="0" w:tplc="4809000F">
      <w:start w:val="1"/>
      <w:numFmt w:val="decimal"/>
      <w:lvlText w:val="%1."/>
      <w:lvlJc w:val="left"/>
      <w:pPr>
        <w:ind w:left="720" w:hanging="360"/>
      </w:pPr>
      <w:rPr>
        <w:rFonts w:hint="default"/>
      </w:rPr>
    </w:lvl>
    <w:lvl w:ilvl="1" w:tplc="48090019">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10EC5B7A"/>
    <w:multiLevelType w:val="multilevel"/>
    <w:tmpl w:val="45E2832E"/>
    <w:lvl w:ilvl="0">
      <w:start w:val="3"/>
      <w:numFmt w:val="decimal"/>
      <w:lvlText w:val="%1"/>
      <w:lvlJc w:val="left"/>
      <w:pPr>
        <w:ind w:left="570" w:hanging="570"/>
      </w:pPr>
      <w:rPr>
        <w:rFonts w:cstheme="majorBidi" w:hint="default"/>
      </w:rPr>
    </w:lvl>
    <w:lvl w:ilvl="1">
      <w:start w:val="1"/>
      <w:numFmt w:val="decimal"/>
      <w:lvlText w:val="%1.%2"/>
      <w:lvlJc w:val="left"/>
      <w:pPr>
        <w:ind w:left="720" w:hanging="720"/>
      </w:pPr>
      <w:rPr>
        <w:rFonts w:cstheme="majorBidi" w:hint="default"/>
      </w:rPr>
    </w:lvl>
    <w:lvl w:ilvl="2">
      <w:start w:val="1"/>
      <w:numFmt w:val="decimal"/>
      <w:lvlText w:val="%1.%2.%3"/>
      <w:lvlJc w:val="left"/>
      <w:pPr>
        <w:ind w:left="1080" w:hanging="1080"/>
      </w:pPr>
      <w:rPr>
        <w:rFonts w:cstheme="majorBidi" w:hint="default"/>
      </w:rPr>
    </w:lvl>
    <w:lvl w:ilvl="3">
      <w:start w:val="1"/>
      <w:numFmt w:val="decimal"/>
      <w:lvlText w:val="%1.%2.%3.%4"/>
      <w:lvlJc w:val="left"/>
      <w:pPr>
        <w:ind w:left="1800" w:hanging="1800"/>
      </w:pPr>
      <w:rPr>
        <w:rFonts w:cstheme="majorBidi" w:hint="default"/>
      </w:rPr>
    </w:lvl>
    <w:lvl w:ilvl="4">
      <w:start w:val="1"/>
      <w:numFmt w:val="decimal"/>
      <w:lvlText w:val="%1.%2.%3.%4.%5"/>
      <w:lvlJc w:val="left"/>
      <w:pPr>
        <w:ind w:left="2160" w:hanging="2160"/>
      </w:pPr>
      <w:rPr>
        <w:rFonts w:cstheme="majorBidi" w:hint="default"/>
      </w:rPr>
    </w:lvl>
    <w:lvl w:ilvl="5">
      <w:start w:val="1"/>
      <w:numFmt w:val="decimal"/>
      <w:lvlText w:val="%1.%2.%3.%4.%5.%6"/>
      <w:lvlJc w:val="left"/>
      <w:pPr>
        <w:ind w:left="2520" w:hanging="2520"/>
      </w:pPr>
      <w:rPr>
        <w:rFonts w:cstheme="majorBidi" w:hint="default"/>
      </w:rPr>
    </w:lvl>
    <w:lvl w:ilvl="6">
      <w:start w:val="1"/>
      <w:numFmt w:val="decimal"/>
      <w:lvlText w:val="%1.%2.%3.%4.%5.%6.%7"/>
      <w:lvlJc w:val="left"/>
      <w:pPr>
        <w:ind w:left="2880" w:hanging="2880"/>
      </w:pPr>
      <w:rPr>
        <w:rFonts w:cstheme="majorBidi" w:hint="default"/>
      </w:rPr>
    </w:lvl>
    <w:lvl w:ilvl="7">
      <w:start w:val="1"/>
      <w:numFmt w:val="decimal"/>
      <w:lvlText w:val="%1.%2.%3.%4.%5.%6.%7.%8"/>
      <w:lvlJc w:val="left"/>
      <w:pPr>
        <w:ind w:left="3240" w:hanging="3240"/>
      </w:pPr>
      <w:rPr>
        <w:rFonts w:cstheme="majorBidi" w:hint="default"/>
      </w:rPr>
    </w:lvl>
    <w:lvl w:ilvl="8">
      <w:start w:val="1"/>
      <w:numFmt w:val="decimal"/>
      <w:lvlText w:val="%1.%2.%3.%4.%5.%6.%7.%8.%9"/>
      <w:lvlJc w:val="left"/>
      <w:pPr>
        <w:ind w:left="3600" w:hanging="3600"/>
      </w:pPr>
      <w:rPr>
        <w:rFonts w:cstheme="majorBidi" w:hint="default"/>
      </w:rPr>
    </w:lvl>
  </w:abstractNum>
  <w:abstractNum w:abstractNumId="5" w15:restartNumberingAfterBreak="0">
    <w:nsid w:val="174A304F"/>
    <w:multiLevelType w:val="hybridMultilevel"/>
    <w:tmpl w:val="F0569EEC"/>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181763DD"/>
    <w:multiLevelType w:val="hybridMultilevel"/>
    <w:tmpl w:val="8F70291C"/>
    <w:lvl w:ilvl="0" w:tplc="3F4CD016">
      <w:start w:val="1"/>
      <w:numFmt w:val="decimal"/>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19631931"/>
    <w:multiLevelType w:val="hybridMultilevel"/>
    <w:tmpl w:val="363E7B70"/>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8" w15:restartNumberingAfterBreak="0">
    <w:nsid w:val="1A4D3550"/>
    <w:multiLevelType w:val="multilevel"/>
    <w:tmpl w:val="48044D3E"/>
    <w:lvl w:ilvl="0">
      <w:start w:val="3"/>
      <w:numFmt w:val="decimal"/>
      <w:lvlText w:val="%1"/>
      <w:lvlJc w:val="left"/>
      <w:pPr>
        <w:ind w:left="570" w:hanging="570"/>
      </w:pPr>
      <w:rPr>
        <w:rFonts w:cstheme="majorBidi" w:hint="default"/>
      </w:rPr>
    </w:lvl>
    <w:lvl w:ilvl="1">
      <w:start w:val="1"/>
      <w:numFmt w:val="decimal"/>
      <w:lvlText w:val="%1.%2"/>
      <w:lvlJc w:val="left"/>
      <w:pPr>
        <w:ind w:left="720" w:hanging="720"/>
      </w:pPr>
      <w:rPr>
        <w:rFonts w:cstheme="majorBidi" w:hint="default"/>
      </w:rPr>
    </w:lvl>
    <w:lvl w:ilvl="2">
      <w:start w:val="1"/>
      <w:numFmt w:val="decimal"/>
      <w:lvlText w:val="%1.%2.%3"/>
      <w:lvlJc w:val="left"/>
      <w:pPr>
        <w:ind w:left="1080" w:hanging="1080"/>
      </w:pPr>
      <w:rPr>
        <w:rFonts w:cstheme="majorBidi" w:hint="default"/>
      </w:rPr>
    </w:lvl>
    <w:lvl w:ilvl="3">
      <w:start w:val="1"/>
      <w:numFmt w:val="decimal"/>
      <w:lvlText w:val="%1.%2.%3.%4"/>
      <w:lvlJc w:val="left"/>
      <w:pPr>
        <w:ind w:left="1800" w:hanging="1800"/>
      </w:pPr>
      <w:rPr>
        <w:rFonts w:cstheme="majorBidi" w:hint="default"/>
      </w:rPr>
    </w:lvl>
    <w:lvl w:ilvl="4">
      <w:start w:val="1"/>
      <w:numFmt w:val="decimal"/>
      <w:lvlText w:val="%1.%2.%3.%4.%5"/>
      <w:lvlJc w:val="left"/>
      <w:pPr>
        <w:ind w:left="2160" w:hanging="2160"/>
      </w:pPr>
      <w:rPr>
        <w:rFonts w:cstheme="majorBidi" w:hint="default"/>
      </w:rPr>
    </w:lvl>
    <w:lvl w:ilvl="5">
      <w:start w:val="1"/>
      <w:numFmt w:val="decimal"/>
      <w:lvlText w:val="%1.%2.%3.%4.%5.%6"/>
      <w:lvlJc w:val="left"/>
      <w:pPr>
        <w:ind w:left="2520" w:hanging="2520"/>
      </w:pPr>
      <w:rPr>
        <w:rFonts w:cstheme="majorBidi" w:hint="default"/>
      </w:rPr>
    </w:lvl>
    <w:lvl w:ilvl="6">
      <w:start w:val="1"/>
      <w:numFmt w:val="decimal"/>
      <w:lvlText w:val="%1.%2.%3.%4.%5.%6.%7"/>
      <w:lvlJc w:val="left"/>
      <w:pPr>
        <w:ind w:left="2880" w:hanging="2880"/>
      </w:pPr>
      <w:rPr>
        <w:rFonts w:cstheme="majorBidi" w:hint="default"/>
      </w:rPr>
    </w:lvl>
    <w:lvl w:ilvl="7">
      <w:start w:val="1"/>
      <w:numFmt w:val="decimal"/>
      <w:lvlText w:val="%1.%2.%3.%4.%5.%6.%7.%8"/>
      <w:lvlJc w:val="left"/>
      <w:pPr>
        <w:ind w:left="3240" w:hanging="3240"/>
      </w:pPr>
      <w:rPr>
        <w:rFonts w:cstheme="majorBidi" w:hint="default"/>
      </w:rPr>
    </w:lvl>
    <w:lvl w:ilvl="8">
      <w:start w:val="1"/>
      <w:numFmt w:val="decimal"/>
      <w:lvlText w:val="%1.%2.%3.%4.%5.%6.%7.%8.%9"/>
      <w:lvlJc w:val="left"/>
      <w:pPr>
        <w:ind w:left="3600" w:hanging="3600"/>
      </w:pPr>
      <w:rPr>
        <w:rFonts w:cstheme="majorBidi" w:hint="default"/>
      </w:rPr>
    </w:lvl>
  </w:abstractNum>
  <w:abstractNum w:abstractNumId="9" w15:restartNumberingAfterBreak="0">
    <w:nsid w:val="2184731F"/>
    <w:multiLevelType w:val="multilevel"/>
    <w:tmpl w:val="19205D96"/>
    <w:lvl w:ilvl="0">
      <w:start w:val="3"/>
      <w:numFmt w:val="decimal"/>
      <w:lvlText w:val="%1"/>
      <w:lvlJc w:val="left"/>
      <w:pPr>
        <w:ind w:left="570" w:hanging="570"/>
      </w:pPr>
      <w:rPr>
        <w:rFonts w:hint="default"/>
      </w:rPr>
    </w:lvl>
    <w:lvl w:ilvl="1">
      <w:start w:val="1"/>
      <w:numFmt w:val="bullet"/>
      <w:lvlText w:val=""/>
      <w:lvlJc w:val="left"/>
      <w:pPr>
        <w:ind w:left="720" w:hanging="720"/>
      </w:pPr>
      <w:rPr>
        <w:rFonts w:ascii="Symbol" w:hAnsi="Symbol" w:hint="default"/>
      </w:rPr>
    </w:lvl>
    <w:lvl w:ilvl="2">
      <w:start w:val="1"/>
      <w:numFmt w:val="decimal"/>
      <w:lvlText w:val="%1.%2.%3"/>
      <w:lvlJc w:val="left"/>
      <w:pPr>
        <w:ind w:left="1080" w:hanging="108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240" w:hanging="3240"/>
      </w:pPr>
      <w:rPr>
        <w:rFonts w:hint="default"/>
      </w:rPr>
    </w:lvl>
    <w:lvl w:ilvl="8">
      <w:start w:val="1"/>
      <w:numFmt w:val="decimal"/>
      <w:lvlText w:val="%1.%2.%3.%4.%5.%6.%7.%8.%9"/>
      <w:lvlJc w:val="left"/>
      <w:pPr>
        <w:ind w:left="3600" w:hanging="3600"/>
      </w:pPr>
      <w:rPr>
        <w:rFonts w:hint="default"/>
      </w:rPr>
    </w:lvl>
  </w:abstractNum>
  <w:abstractNum w:abstractNumId="10" w15:restartNumberingAfterBreak="0">
    <w:nsid w:val="24EF1E06"/>
    <w:multiLevelType w:val="hybridMultilevel"/>
    <w:tmpl w:val="04C8E87C"/>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1" w15:restartNumberingAfterBreak="0">
    <w:nsid w:val="26647711"/>
    <w:multiLevelType w:val="multilevel"/>
    <w:tmpl w:val="1E1A3E1A"/>
    <w:lvl w:ilvl="0">
      <w:start w:val="2"/>
      <w:numFmt w:val="decimal"/>
      <w:lvlText w:val="%1"/>
      <w:lvlJc w:val="left"/>
      <w:pPr>
        <w:ind w:left="435" w:hanging="43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2" w15:restartNumberingAfterBreak="0">
    <w:nsid w:val="27117286"/>
    <w:multiLevelType w:val="multilevel"/>
    <w:tmpl w:val="7A42CB46"/>
    <w:lvl w:ilvl="0">
      <w:start w:val="2"/>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28201730"/>
    <w:multiLevelType w:val="hybridMultilevel"/>
    <w:tmpl w:val="936E548E"/>
    <w:lvl w:ilvl="0" w:tplc="48090001">
      <w:start w:val="1"/>
      <w:numFmt w:val="bullet"/>
      <w:lvlText w:val=""/>
      <w:lvlJc w:val="left"/>
      <w:pPr>
        <w:ind w:left="776" w:hanging="360"/>
      </w:pPr>
      <w:rPr>
        <w:rFonts w:ascii="Symbol" w:hAnsi="Symbol" w:hint="default"/>
      </w:rPr>
    </w:lvl>
    <w:lvl w:ilvl="1" w:tplc="48090003" w:tentative="1">
      <w:start w:val="1"/>
      <w:numFmt w:val="bullet"/>
      <w:lvlText w:val="o"/>
      <w:lvlJc w:val="left"/>
      <w:pPr>
        <w:ind w:left="1496" w:hanging="360"/>
      </w:pPr>
      <w:rPr>
        <w:rFonts w:ascii="Courier New" w:hAnsi="Courier New" w:cs="Courier New" w:hint="default"/>
      </w:rPr>
    </w:lvl>
    <w:lvl w:ilvl="2" w:tplc="48090005" w:tentative="1">
      <w:start w:val="1"/>
      <w:numFmt w:val="bullet"/>
      <w:lvlText w:val=""/>
      <w:lvlJc w:val="left"/>
      <w:pPr>
        <w:ind w:left="2216" w:hanging="360"/>
      </w:pPr>
      <w:rPr>
        <w:rFonts w:ascii="Wingdings" w:hAnsi="Wingdings" w:hint="default"/>
      </w:rPr>
    </w:lvl>
    <w:lvl w:ilvl="3" w:tplc="48090001" w:tentative="1">
      <w:start w:val="1"/>
      <w:numFmt w:val="bullet"/>
      <w:lvlText w:val=""/>
      <w:lvlJc w:val="left"/>
      <w:pPr>
        <w:ind w:left="2936" w:hanging="360"/>
      </w:pPr>
      <w:rPr>
        <w:rFonts w:ascii="Symbol" w:hAnsi="Symbol" w:hint="default"/>
      </w:rPr>
    </w:lvl>
    <w:lvl w:ilvl="4" w:tplc="48090003" w:tentative="1">
      <w:start w:val="1"/>
      <w:numFmt w:val="bullet"/>
      <w:lvlText w:val="o"/>
      <w:lvlJc w:val="left"/>
      <w:pPr>
        <w:ind w:left="3656" w:hanging="360"/>
      </w:pPr>
      <w:rPr>
        <w:rFonts w:ascii="Courier New" w:hAnsi="Courier New" w:cs="Courier New" w:hint="default"/>
      </w:rPr>
    </w:lvl>
    <w:lvl w:ilvl="5" w:tplc="48090005" w:tentative="1">
      <w:start w:val="1"/>
      <w:numFmt w:val="bullet"/>
      <w:lvlText w:val=""/>
      <w:lvlJc w:val="left"/>
      <w:pPr>
        <w:ind w:left="4376" w:hanging="360"/>
      </w:pPr>
      <w:rPr>
        <w:rFonts w:ascii="Wingdings" w:hAnsi="Wingdings" w:hint="default"/>
      </w:rPr>
    </w:lvl>
    <w:lvl w:ilvl="6" w:tplc="48090001" w:tentative="1">
      <w:start w:val="1"/>
      <w:numFmt w:val="bullet"/>
      <w:lvlText w:val=""/>
      <w:lvlJc w:val="left"/>
      <w:pPr>
        <w:ind w:left="5096" w:hanging="360"/>
      </w:pPr>
      <w:rPr>
        <w:rFonts w:ascii="Symbol" w:hAnsi="Symbol" w:hint="default"/>
      </w:rPr>
    </w:lvl>
    <w:lvl w:ilvl="7" w:tplc="48090003" w:tentative="1">
      <w:start w:val="1"/>
      <w:numFmt w:val="bullet"/>
      <w:lvlText w:val="o"/>
      <w:lvlJc w:val="left"/>
      <w:pPr>
        <w:ind w:left="5816" w:hanging="360"/>
      </w:pPr>
      <w:rPr>
        <w:rFonts w:ascii="Courier New" w:hAnsi="Courier New" w:cs="Courier New" w:hint="default"/>
      </w:rPr>
    </w:lvl>
    <w:lvl w:ilvl="8" w:tplc="48090005" w:tentative="1">
      <w:start w:val="1"/>
      <w:numFmt w:val="bullet"/>
      <w:lvlText w:val=""/>
      <w:lvlJc w:val="left"/>
      <w:pPr>
        <w:ind w:left="6536" w:hanging="360"/>
      </w:pPr>
      <w:rPr>
        <w:rFonts w:ascii="Wingdings" w:hAnsi="Wingdings" w:hint="default"/>
      </w:rPr>
    </w:lvl>
  </w:abstractNum>
  <w:abstractNum w:abstractNumId="14" w15:restartNumberingAfterBreak="0">
    <w:nsid w:val="28FD194D"/>
    <w:multiLevelType w:val="multilevel"/>
    <w:tmpl w:val="C9823E32"/>
    <w:lvl w:ilvl="0">
      <w:start w:val="3"/>
      <w:numFmt w:val="decimal"/>
      <w:lvlText w:val="%1"/>
      <w:lvlJc w:val="left"/>
      <w:pPr>
        <w:ind w:left="570" w:hanging="570"/>
      </w:pPr>
      <w:rPr>
        <w:rFonts w:cstheme="majorBidi" w:hint="default"/>
      </w:rPr>
    </w:lvl>
    <w:lvl w:ilvl="1">
      <w:start w:val="1"/>
      <w:numFmt w:val="bullet"/>
      <w:lvlText w:val=""/>
      <w:lvlJc w:val="left"/>
      <w:pPr>
        <w:ind w:left="720" w:hanging="720"/>
      </w:pPr>
      <w:rPr>
        <w:rFonts w:ascii="Symbol" w:hAnsi="Symbol" w:hint="default"/>
      </w:rPr>
    </w:lvl>
    <w:lvl w:ilvl="2">
      <w:start w:val="1"/>
      <w:numFmt w:val="decimal"/>
      <w:lvlText w:val="%1.%2.%3"/>
      <w:lvlJc w:val="left"/>
      <w:pPr>
        <w:ind w:left="1080" w:hanging="1080"/>
      </w:pPr>
      <w:rPr>
        <w:rFonts w:cstheme="majorBidi" w:hint="default"/>
      </w:rPr>
    </w:lvl>
    <w:lvl w:ilvl="3">
      <w:start w:val="1"/>
      <w:numFmt w:val="decimal"/>
      <w:lvlText w:val="%1.%2.%3.%4"/>
      <w:lvlJc w:val="left"/>
      <w:pPr>
        <w:ind w:left="1800" w:hanging="1800"/>
      </w:pPr>
      <w:rPr>
        <w:rFonts w:cstheme="majorBidi" w:hint="default"/>
      </w:rPr>
    </w:lvl>
    <w:lvl w:ilvl="4">
      <w:start w:val="1"/>
      <w:numFmt w:val="decimal"/>
      <w:lvlText w:val="%1.%2.%3.%4.%5"/>
      <w:lvlJc w:val="left"/>
      <w:pPr>
        <w:ind w:left="2160" w:hanging="2160"/>
      </w:pPr>
      <w:rPr>
        <w:rFonts w:cstheme="majorBidi" w:hint="default"/>
      </w:rPr>
    </w:lvl>
    <w:lvl w:ilvl="5">
      <w:start w:val="1"/>
      <w:numFmt w:val="decimal"/>
      <w:lvlText w:val="%1.%2.%3.%4.%5.%6"/>
      <w:lvlJc w:val="left"/>
      <w:pPr>
        <w:ind w:left="2520" w:hanging="2520"/>
      </w:pPr>
      <w:rPr>
        <w:rFonts w:cstheme="majorBidi" w:hint="default"/>
      </w:rPr>
    </w:lvl>
    <w:lvl w:ilvl="6">
      <w:start w:val="1"/>
      <w:numFmt w:val="decimal"/>
      <w:lvlText w:val="%1.%2.%3.%4.%5.%6.%7"/>
      <w:lvlJc w:val="left"/>
      <w:pPr>
        <w:ind w:left="2880" w:hanging="2880"/>
      </w:pPr>
      <w:rPr>
        <w:rFonts w:cstheme="majorBidi" w:hint="default"/>
      </w:rPr>
    </w:lvl>
    <w:lvl w:ilvl="7">
      <w:start w:val="1"/>
      <w:numFmt w:val="decimal"/>
      <w:lvlText w:val="%1.%2.%3.%4.%5.%6.%7.%8"/>
      <w:lvlJc w:val="left"/>
      <w:pPr>
        <w:ind w:left="3240" w:hanging="3240"/>
      </w:pPr>
      <w:rPr>
        <w:rFonts w:cstheme="majorBidi" w:hint="default"/>
      </w:rPr>
    </w:lvl>
    <w:lvl w:ilvl="8">
      <w:start w:val="1"/>
      <w:numFmt w:val="decimal"/>
      <w:lvlText w:val="%1.%2.%3.%4.%5.%6.%7.%8.%9"/>
      <w:lvlJc w:val="left"/>
      <w:pPr>
        <w:ind w:left="3600" w:hanging="3600"/>
      </w:pPr>
      <w:rPr>
        <w:rFonts w:cstheme="majorBidi" w:hint="default"/>
      </w:rPr>
    </w:lvl>
  </w:abstractNum>
  <w:abstractNum w:abstractNumId="15" w15:restartNumberingAfterBreak="0">
    <w:nsid w:val="2C352422"/>
    <w:multiLevelType w:val="hybridMultilevel"/>
    <w:tmpl w:val="D258F17E"/>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6" w15:restartNumberingAfterBreak="0">
    <w:nsid w:val="2C71297C"/>
    <w:multiLevelType w:val="multilevel"/>
    <w:tmpl w:val="6B82E306"/>
    <w:lvl w:ilvl="0">
      <w:start w:val="3"/>
      <w:numFmt w:val="decimal"/>
      <w:lvlText w:val="%1"/>
      <w:lvlJc w:val="left"/>
      <w:pPr>
        <w:ind w:left="570" w:hanging="57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240" w:hanging="3240"/>
      </w:pPr>
      <w:rPr>
        <w:rFonts w:hint="default"/>
      </w:rPr>
    </w:lvl>
    <w:lvl w:ilvl="8">
      <w:start w:val="1"/>
      <w:numFmt w:val="decimal"/>
      <w:lvlText w:val="%1.%2.%3.%4.%5.%6.%7.%8.%9"/>
      <w:lvlJc w:val="left"/>
      <w:pPr>
        <w:ind w:left="3600" w:hanging="3600"/>
      </w:pPr>
      <w:rPr>
        <w:rFonts w:hint="default"/>
      </w:rPr>
    </w:lvl>
  </w:abstractNum>
  <w:abstractNum w:abstractNumId="17" w15:restartNumberingAfterBreak="0">
    <w:nsid w:val="2F673177"/>
    <w:multiLevelType w:val="multilevel"/>
    <w:tmpl w:val="4B160B3C"/>
    <w:lvl w:ilvl="0">
      <w:start w:val="1"/>
      <w:numFmt w:val="bullet"/>
      <w:lvlText w:val=""/>
      <w:lvlJc w:val="left"/>
      <w:pPr>
        <w:ind w:left="570" w:hanging="57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240" w:hanging="3240"/>
      </w:pPr>
      <w:rPr>
        <w:rFonts w:hint="default"/>
      </w:rPr>
    </w:lvl>
    <w:lvl w:ilvl="8">
      <w:start w:val="1"/>
      <w:numFmt w:val="decimal"/>
      <w:lvlText w:val="%1.%2.%3.%4.%5.%6.%7.%8.%9"/>
      <w:lvlJc w:val="left"/>
      <w:pPr>
        <w:ind w:left="3600" w:hanging="3600"/>
      </w:pPr>
      <w:rPr>
        <w:rFonts w:hint="default"/>
      </w:rPr>
    </w:lvl>
  </w:abstractNum>
  <w:abstractNum w:abstractNumId="18" w15:restartNumberingAfterBreak="0">
    <w:nsid w:val="33DD5353"/>
    <w:multiLevelType w:val="hybridMultilevel"/>
    <w:tmpl w:val="D76270F2"/>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9" w15:restartNumberingAfterBreak="0">
    <w:nsid w:val="35925765"/>
    <w:multiLevelType w:val="hybridMultilevel"/>
    <w:tmpl w:val="2EDAE902"/>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0" w15:restartNumberingAfterBreak="0">
    <w:nsid w:val="37D357C4"/>
    <w:multiLevelType w:val="hybridMultilevel"/>
    <w:tmpl w:val="B89A7EA6"/>
    <w:lvl w:ilvl="0" w:tplc="4809000F">
      <w:start w:val="1"/>
      <w:numFmt w:val="decimal"/>
      <w:lvlText w:val="%1."/>
      <w:lvlJc w:val="left"/>
      <w:pPr>
        <w:ind w:left="720" w:hanging="360"/>
      </w:pPr>
    </w:lvl>
    <w:lvl w:ilvl="1" w:tplc="4809000F">
      <w:start w:val="1"/>
      <w:numFmt w:val="decimal"/>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1" w15:restartNumberingAfterBreak="0">
    <w:nsid w:val="38C062CE"/>
    <w:multiLevelType w:val="multilevel"/>
    <w:tmpl w:val="8684ED8E"/>
    <w:lvl w:ilvl="0">
      <w:start w:val="1"/>
      <w:numFmt w:val="decimal"/>
      <w:lvlText w:val="%1"/>
      <w:lvlJc w:val="left"/>
      <w:pPr>
        <w:ind w:left="570" w:hanging="57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240" w:hanging="3240"/>
      </w:pPr>
      <w:rPr>
        <w:rFonts w:hint="default"/>
      </w:rPr>
    </w:lvl>
    <w:lvl w:ilvl="8">
      <w:start w:val="1"/>
      <w:numFmt w:val="decimal"/>
      <w:lvlText w:val="%1.%2.%3.%4.%5.%6.%7.%8.%9"/>
      <w:lvlJc w:val="left"/>
      <w:pPr>
        <w:ind w:left="3600" w:hanging="3600"/>
      </w:pPr>
      <w:rPr>
        <w:rFonts w:hint="default"/>
      </w:rPr>
    </w:lvl>
  </w:abstractNum>
  <w:abstractNum w:abstractNumId="22" w15:restartNumberingAfterBreak="0">
    <w:nsid w:val="3C014426"/>
    <w:multiLevelType w:val="multilevel"/>
    <w:tmpl w:val="8684ED8E"/>
    <w:lvl w:ilvl="0">
      <w:start w:val="1"/>
      <w:numFmt w:val="decimal"/>
      <w:lvlText w:val="%1"/>
      <w:lvlJc w:val="left"/>
      <w:pPr>
        <w:ind w:left="570" w:hanging="57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240" w:hanging="3240"/>
      </w:pPr>
      <w:rPr>
        <w:rFonts w:hint="default"/>
      </w:rPr>
    </w:lvl>
    <w:lvl w:ilvl="8">
      <w:start w:val="1"/>
      <w:numFmt w:val="decimal"/>
      <w:lvlText w:val="%1.%2.%3.%4.%5.%6.%7.%8.%9"/>
      <w:lvlJc w:val="left"/>
      <w:pPr>
        <w:ind w:left="3600" w:hanging="3600"/>
      </w:pPr>
      <w:rPr>
        <w:rFonts w:hint="default"/>
      </w:rPr>
    </w:lvl>
  </w:abstractNum>
  <w:abstractNum w:abstractNumId="23" w15:restartNumberingAfterBreak="0">
    <w:nsid w:val="41D70DD2"/>
    <w:multiLevelType w:val="multilevel"/>
    <w:tmpl w:val="E22AF1C2"/>
    <w:lvl w:ilvl="0">
      <w:start w:val="3"/>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4" w15:restartNumberingAfterBreak="0">
    <w:nsid w:val="45F46480"/>
    <w:multiLevelType w:val="multilevel"/>
    <w:tmpl w:val="7F544C6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4AC53A61"/>
    <w:multiLevelType w:val="hybridMultilevel"/>
    <w:tmpl w:val="860A9706"/>
    <w:lvl w:ilvl="0" w:tplc="56009548">
      <w:numFmt w:val="bullet"/>
      <w:lvlText w:val="-"/>
      <w:lvlJc w:val="left"/>
      <w:pPr>
        <w:ind w:left="720" w:hanging="360"/>
      </w:pPr>
      <w:rPr>
        <w:rFonts w:ascii="Arial" w:eastAsiaTheme="minorEastAsia" w:hAnsi="Arial" w:cs="Aria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6" w15:restartNumberingAfterBreak="0">
    <w:nsid w:val="4AD45AB1"/>
    <w:multiLevelType w:val="hybridMultilevel"/>
    <w:tmpl w:val="FF6A1C0A"/>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7" w15:restartNumberingAfterBreak="0">
    <w:nsid w:val="4B2E6F1E"/>
    <w:multiLevelType w:val="hybridMultilevel"/>
    <w:tmpl w:val="502058AC"/>
    <w:lvl w:ilvl="0" w:tplc="2DBCF1A0">
      <w:numFmt w:val="bullet"/>
      <w:lvlText w:val="-"/>
      <w:lvlJc w:val="left"/>
      <w:pPr>
        <w:ind w:left="720" w:hanging="360"/>
      </w:pPr>
      <w:rPr>
        <w:rFonts w:ascii="Calibri" w:eastAsiaTheme="minorEastAsia"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8" w15:restartNumberingAfterBreak="0">
    <w:nsid w:val="4FEB3905"/>
    <w:multiLevelType w:val="hybridMultilevel"/>
    <w:tmpl w:val="70748B5A"/>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9" w15:restartNumberingAfterBreak="0">
    <w:nsid w:val="50BD3373"/>
    <w:multiLevelType w:val="multilevel"/>
    <w:tmpl w:val="DD6AC816"/>
    <w:lvl w:ilvl="0">
      <w:start w:val="5"/>
      <w:numFmt w:val="decimal"/>
      <w:lvlText w:val="%1"/>
      <w:lvlJc w:val="left"/>
      <w:pPr>
        <w:ind w:left="570" w:hanging="57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240" w:hanging="3240"/>
      </w:pPr>
      <w:rPr>
        <w:rFonts w:hint="default"/>
      </w:rPr>
    </w:lvl>
    <w:lvl w:ilvl="8">
      <w:start w:val="1"/>
      <w:numFmt w:val="decimal"/>
      <w:lvlText w:val="%1.%2.%3.%4.%5.%6.%7.%8.%9"/>
      <w:lvlJc w:val="left"/>
      <w:pPr>
        <w:ind w:left="3600" w:hanging="3600"/>
      </w:pPr>
      <w:rPr>
        <w:rFonts w:hint="default"/>
      </w:rPr>
    </w:lvl>
  </w:abstractNum>
  <w:abstractNum w:abstractNumId="30" w15:restartNumberingAfterBreak="0">
    <w:nsid w:val="53A35504"/>
    <w:multiLevelType w:val="multilevel"/>
    <w:tmpl w:val="7F544C6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53D13B64"/>
    <w:multiLevelType w:val="multilevel"/>
    <w:tmpl w:val="59243FE6"/>
    <w:lvl w:ilvl="0">
      <w:start w:val="3"/>
      <w:numFmt w:val="decimal"/>
      <w:lvlText w:val="%1"/>
      <w:lvlJc w:val="left"/>
      <w:pPr>
        <w:ind w:left="570" w:hanging="570"/>
      </w:pPr>
      <w:rPr>
        <w:rFonts w:cstheme="majorBidi" w:hint="default"/>
      </w:rPr>
    </w:lvl>
    <w:lvl w:ilvl="1">
      <w:start w:val="1"/>
      <w:numFmt w:val="bullet"/>
      <w:lvlText w:val=""/>
      <w:lvlJc w:val="left"/>
      <w:pPr>
        <w:ind w:left="720" w:hanging="720"/>
      </w:pPr>
      <w:rPr>
        <w:rFonts w:ascii="Symbol" w:hAnsi="Symbol" w:hint="default"/>
      </w:rPr>
    </w:lvl>
    <w:lvl w:ilvl="2">
      <w:start w:val="1"/>
      <w:numFmt w:val="decimal"/>
      <w:lvlText w:val="%1.%2.%3"/>
      <w:lvlJc w:val="left"/>
      <w:pPr>
        <w:ind w:left="1080" w:hanging="1080"/>
      </w:pPr>
      <w:rPr>
        <w:rFonts w:cstheme="majorBidi" w:hint="default"/>
      </w:rPr>
    </w:lvl>
    <w:lvl w:ilvl="3">
      <w:start w:val="1"/>
      <w:numFmt w:val="decimal"/>
      <w:lvlText w:val="%1.%2.%3.%4"/>
      <w:lvlJc w:val="left"/>
      <w:pPr>
        <w:ind w:left="1800" w:hanging="1800"/>
      </w:pPr>
      <w:rPr>
        <w:rFonts w:cstheme="majorBidi" w:hint="default"/>
      </w:rPr>
    </w:lvl>
    <w:lvl w:ilvl="4">
      <w:start w:val="1"/>
      <w:numFmt w:val="decimal"/>
      <w:lvlText w:val="%1.%2.%3.%4.%5"/>
      <w:lvlJc w:val="left"/>
      <w:pPr>
        <w:ind w:left="2160" w:hanging="2160"/>
      </w:pPr>
      <w:rPr>
        <w:rFonts w:cstheme="majorBidi" w:hint="default"/>
      </w:rPr>
    </w:lvl>
    <w:lvl w:ilvl="5">
      <w:start w:val="1"/>
      <w:numFmt w:val="decimal"/>
      <w:lvlText w:val="%1.%2.%3.%4.%5.%6"/>
      <w:lvlJc w:val="left"/>
      <w:pPr>
        <w:ind w:left="2520" w:hanging="2520"/>
      </w:pPr>
      <w:rPr>
        <w:rFonts w:cstheme="majorBidi" w:hint="default"/>
      </w:rPr>
    </w:lvl>
    <w:lvl w:ilvl="6">
      <w:start w:val="1"/>
      <w:numFmt w:val="decimal"/>
      <w:lvlText w:val="%1.%2.%3.%4.%5.%6.%7"/>
      <w:lvlJc w:val="left"/>
      <w:pPr>
        <w:ind w:left="2880" w:hanging="2880"/>
      </w:pPr>
      <w:rPr>
        <w:rFonts w:cstheme="majorBidi" w:hint="default"/>
      </w:rPr>
    </w:lvl>
    <w:lvl w:ilvl="7">
      <w:start w:val="1"/>
      <w:numFmt w:val="decimal"/>
      <w:lvlText w:val="%1.%2.%3.%4.%5.%6.%7.%8"/>
      <w:lvlJc w:val="left"/>
      <w:pPr>
        <w:ind w:left="3240" w:hanging="3240"/>
      </w:pPr>
      <w:rPr>
        <w:rFonts w:cstheme="majorBidi" w:hint="default"/>
      </w:rPr>
    </w:lvl>
    <w:lvl w:ilvl="8">
      <w:start w:val="1"/>
      <w:numFmt w:val="decimal"/>
      <w:lvlText w:val="%1.%2.%3.%4.%5.%6.%7.%8.%9"/>
      <w:lvlJc w:val="left"/>
      <w:pPr>
        <w:ind w:left="3600" w:hanging="3600"/>
      </w:pPr>
      <w:rPr>
        <w:rFonts w:cstheme="majorBidi" w:hint="default"/>
      </w:rPr>
    </w:lvl>
  </w:abstractNum>
  <w:abstractNum w:abstractNumId="32" w15:restartNumberingAfterBreak="0">
    <w:nsid w:val="540C252C"/>
    <w:multiLevelType w:val="multilevel"/>
    <w:tmpl w:val="D7322F50"/>
    <w:lvl w:ilvl="0">
      <w:start w:val="1"/>
      <w:numFmt w:val="bullet"/>
      <w:lvlText w:val=""/>
      <w:lvlJc w:val="left"/>
      <w:pPr>
        <w:ind w:left="435" w:hanging="435"/>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59014E35"/>
    <w:multiLevelType w:val="hybridMultilevel"/>
    <w:tmpl w:val="246ED4BA"/>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4" w15:restartNumberingAfterBreak="0">
    <w:nsid w:val="5CCF40A9"/>
    <w:multiLevelType w:val="multilevel"/>
    <w:tmpl w:val="AA82EB3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A41078E"/>
    <w:multiLevelType w:val="hybridMultilevel"/>
    <w:tmpl w:val="243C7B92"/>
    <w:lvl w:ilvl="0" w:tplc="0E9AAA0C">
      <w:numFmt w:val="bullet"/>
      <w:lvlText w:val="-"/>
      <w:lvlJc w:val="left"/>
      <w:pPr>
        <w:ind w:left="360" w:hanging="360"/>
      </w:pPr>
      <w:rPr>
        <w:rFonts w:ascii="Arial" w:eastAsiaTheme="minorEastAsia" w:hAnsi="Arial" w:cs="Arial" w:hint="default"/>
        <w:b w:val="0"/>
        <w:color w:val="000000" w:themeColor="text1"/>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36" w15:restartNumberingAfterBreak="0">
    <w:nsid w:val="6B457822"/>
    <w:multiLevelType w:val="multilevel"/>
    <w:tmpl w:val="4B160B3C"/>
    <w:lvl w:ilvl="0">
      <w:start w:val="1"/>
      <w:numFmt w:val="bullet"/>
      <w:lvlText w:val=""/>
      <w:lvlJc w:val="left"/>
      <w:pPr>
        <w:ind w:left="570" w:hanging="57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240" w:hanging="3240"/>
      </w:pPr>
      <w:rPr>
        <w:rFonts w:hint="default"/>
      </w:rPr>
    </w:lvl>
    <w:lvl w:ilvl="8">
      <w:start w:val="1"/>
      <w:numFmt w:val="decimal"/>
      <w:lvlText w:val="%1.%2.%3.%4.%5.%6.%7.%8.%9"/>
      <w:lvlJc w:val="left"/>
      <w:pPr>
        <w:ind w:left="3600" w:hanging="3600"/>
      </w:pPr>
      <w:rPr>
        <w:rFonts w:hint="default"/>
      </w:rPr>
    </w:lvl>
  </w:abstractNum>
  <w:abstractNum w:abstractNumId="37" w15:restartNumberingAfterBreak="0">
    <w:nsid w:val="6D62087B"/>
    <w:multiLevelType w:val="hybridMultilevel"/>
    <w:tmpl w:val="D9BA641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8" w15:restartNumberingAfterBreak="0">
    <w:nsid w:val="7BEB46FC"/>
    <w:multiLevelType w:val="hybridMultilevel"/>
    <w:tmpl w:val="EBCC8F34"/>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9" w15:restartNumberingAfterBreak="0">
    <w:nsid w:val="7DF15A9B"/>
    <w:multiLevelType w:val="hybridMultilevel"/>
    <w:tmpl w:val="70386E82"/>
    <w:lvl w:ilvl="0" w:tplc="4809000F">
      <w:start w:val="1"/>
      <w:numFmt w:val="decimal"/>
      <w:lvlText w:val="%1."/>
      <w:lvlJc w:val="lef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num w:numId="1">
    <w:abstractNumId w:val="19"/>
  </w:num>
  <w:num w:numId="2">
    <w:abstractNumId w:val="15"/>
  </w:num>
  <w:num w:numId="3">
    <w:abstractNumId w:val="3"/>
  </w:num>
  <w:num w:numId="4">
    <w:abstractNumId w:val="27"/>
  </w:num>
  <w:num w:numId="5">
    <w:abstractNumId w:val="26"/>
  </w:num>
  <w:num w:numId="6">
    <w:abstractNumId w:val="35"/>
  </w:num>
  <w:num w:numId="7">
    <w:abstractNumId w:val="25"/>
  </w:num>
  <w:num w:numId="8">
    <w:abstractNumId w:val="20"/>
  </w:num>
  <w:num w:numId="9">
    <w:abstractNumId w:val="24"/>
  </w:num>
  <w:num w:numId="10">
    <w:abstractNumId w:val="30"/>
  </w:num>
  <w:num w:numId="11">
    <w:abstractNumId w:val="37"/>
  </w:num>
  <w:num w:numId="12">
    <w:abstractNumId w:val="11"/>
  </w:num>
  <w:num w:numId="13">
    <w:abstractNumId w:val="12"/>
  </w:num>
  <w:num w:numId="14">
    <w:abstractNumId w:val="23"/>
  </w:num>
  <w:num w:numId="15">
    <w:abstractNumId w:val="13"/>
  </w:num>
  <w:num w:numId="16">
    <w:abstractNumId w:val="33"/>
  </w:num>
  <w:num w:numId="17">
    <w:abstractNumId w:val="28"/>
  </w:num>
  <w:num w:numId="18">
    <w:abstractNumId w:val="5"/>
  </w:num>
  <w:num w:numId="19">
    <w:abstractNumId w:val="38"/>
  </w:num>
  <w:num w:numId="20">
    <w:abstractNumId w:val="6"/>
  </w:num>
  <w:num w:numId="21">
    <w:abstractNumId w:val="0"/>
  </w:num>
  <w:num w:numId="22">
    <w:abstractNumId w:val="18"/>
  </w:num>
  <w:num w:numId="23">
    <w:abstractNumId w:val="10"/>
  </w:num>
  <w:num w:numId="24">
    <w:abstractNumId w:val="21"/>
  </w:num>
  <w:num w:numId="25">
    <w:abstractNumId w:val="2"/>
  </w:num>
  <w:num w:numId="26">
    <w:abstractNumId w:val="16"/>
  </w:num>
  <w:num w:numId="27">
    <w:abstractNumId w:val="1"/>
  </w:num>
  <w:num w:numId="2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2"/>
  </w:num>
  <w:num w:numId="30">
    <w:abstractNumId w:val="32"/>
  </w:num>
  <w:num w:numId="31">
    <w:abstractNumId w:val="39"/>
  </w:num>
  <w:num w:numId="32">
    <w:abstractNumId w:val="29"/>
  </w:num>
  <w:num w:numId="33">
    <w:abstractNumId w:val="36"/>
  </w:num>
  <w:num w:numId="34">
    <w:abstractNumId w:val="17"/>
  </w:num>
  <w:num w:numId="35">
    <w:abstractNumId w:val="9"/>
  </w:num>
  <w:num w:numId="36">
    <w:abstractNumId w:val="4"/>
  </w:num>
  <w:num w:numId="37">
    <w:abstractNumId w:val="8"/>
  </w:num>
  <w:num w:numId="38">
    <w:abstractNumId w:val="14"/>
  </w:num>
  <w:num w:numId="39">
    <w:abstractNumId w:val="31"/>
  </w:num>
  <w:num w:numId="40">
    <w:abstractNumId w:val="7"/>
  </w:num>
  <w:num w:numId="41">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0912"/>
    <w:rsid w:val="000001E0"/>
    <w:rsid w:val="000016B9"/>
    <w:rsid w:val="00001CF2"/>
    <w:rsid w:val="00006845"/>
    <w:rsid w:val="00007DB8"/>
    <w:rsid w:val="000100C2"/>
    <w:rsid w:val="00011065"/>
    <w:rsid w:val="000133E7"/>
    <w:rsid w:val="000136D9"/>
    <w:rsid w:val="00013F7F"/>
    <w:rsid w:val="00015163"/>
    <w:rsid w:val="000165E8"/>
    <w:rsid w:val="0002057C"/>
    <w:rsid w:val="0002089F"/>
    <w:rsid w:val="00020A85"/>
    <w:rsid w:val="000219DF"/>
    <w:rsid w:val="0002259D"/>
    <w:rsid w:val="00026D69"/>
    <w:rsid w:val="00030569"/>
    <w:rsid w:val="00032381"/>
    <w:rsid w:val="00032769"/>
    <w:rsid w:val="00034B8B"/>
    <w:rsid w:val="00036BD6"/>
    <w:rsid w:val="0004377E"/>
    <w:rsid w:val="00050654"/>
    <w:rsid w:val="00051323"/>
    <w:rsid w:val="00051D63"/>
    <w:rsid w:val="00052BBE"/>
    <w:rsid w:val="00054AEE"/>
    <w:rsid w:val="00056AC3"/>
    <w:rsid w:val="000629DF"/>
    <w:rsid w:val="00062F10"/>
    <w:rsid w:val="000638BE"/>
    <w:rsid w:val="00065596"/>
    <w:rsid w:val="000672A4"/>
    <w:rsid w:val="000675AE"/>
    <w:rsid w:val="00070956"/>
    <w:rsid w:val="00075B99"/>
    <w:rsid w:val="00076C43"/>
    <w:rsid w:val="000801E2"/>
    <w:rsid w:val="0008645E"/>
    <w:rsid w:val="00091B5D"/>
    <w:rsid w:val="00092E7E"/>
    <w:rsid w:val="00093CBC"/>
    <w:rsid w:val="000A23F4"/>
    <w:rsid w:val="000A2B8C"/>
    <w:rsid w:val="000A3F41"/>
    <w:rsid w:val="000A4784"/>
    <w:rsid w:val="000A6862"/>
    <w:rsid w:val="000A7C2C"/>
    <w:rsid w:val="000B1099"/>
    <w:rsid w:val="000B40D3"/>
    <w:rsid w:val="000B529A"/>
    <w:rsid w:val="000B6211"/>
    <w:rsid w:val="000C5983"/>
    <w:rsid w:val="000C7DAA"/>
    <w:rsid w:val="000D11CC"/>
    <w:rsid w:val="000D2E23"/>
    <w:rsid w:val="000D6229"/>
    <w:rsid w:val="000D7CC9"/>
    <w:rsid w:val="000E1B37"/>
    <w:rsid w:val="000E4467"/>
    <w:rsid w:val="000E4787"/>
    <w:rsid w:val="000E584D"/>
    <w:rsid w:val="000E5CB0"/>
    <w:rsid w:val="000E5F53"/>
    <w:rsid w:val="000E6664"/>
    <w:rsid w:val="000F1572"/>
    <w:rsid w:val="000F6A01"/>
    <w:rsid w:val="000F78EF"/>
    <w:rsid w:val="00101D2F"/>
    <w:rsid w:val="00105045"/>
    <w:rsid w:val="00105583"/>
    <w:rsid w:val="00105E5F"/>
    <w:rsid w:val="00106E5A"/>
    <w:rsid w:val="00110806"/>
    <w:rsid w:val="00110BBA"/>
    <w:rsid w:val="0011495D"/>
    <w:rsid w:val="00114C64"/>
    <w:rsid w:val="00114F0D"/>
    <w:rsid w:val="00115416"/>
    <w:rsid w:val="001159F8"/>
    <w:rsid w:val="00116D97"/>
    <w:rsid w:val="001175BA"/>
    <w:rsid w:val="001224AD"/>
    <w:rsid w:val="00134C18"/>
    <w:rsid w:val="00140B5A"/>
    <w:rsid w:val="00141741"/>
    <w:rsid w:val="00141F46"/>
    <w:rsid w:val="00146828"/>
    <w:rsid w:val="00147EE4"/>
    <w:rsid w:val="00152897"/>
    <w:rsid w:val="00152C2B"/>
    <w:rsid w:val="001559C6"/>
    <w:rsid w:val="00156BD5"/>
    <w:rsid w:val="0015777F"/>
    <w:rsid w:val="00160506"/>
    <w:rsid w:val="00160674"/>
    <w:rsid w:val="00161FDB"/>
    <w:rsid w:val="00162F9F"/>
    <w:rsid w:val="001661DE"/>
    <w:rsid w:val="00166688"/>
    <w:rsid w:val="00166909"/>
    <w:rsid w:val="00167233"/>
    <w:rsid w:val="0017040C"/>
    <w:rsid w:val="001726BA"/>
    <w:rsid w:val="001728B8"/>
    <w:rsid w:val="00173A4F"/>
    <w:rsid w:val="00173DAD"/>
    <w:rsid w:val="00174BA3"/>
    <w:rsid w:val="00180B0A"/>
    <w:rsid w:val="00182345"/>
    <w:rsid w:val="00182ED1"/>
    <w:rsid w:val="001837F8"/>
    <w:rsid w:val="0018437F"/>
    <w:rsid w:val="00187873"/>
    <w:rsid w:val="00191408"/>
    <w:rsid w:val="001962EC"/>
    <w:rsid w:val="00196BF0"/>
    <w:rsid w:val="001A3942"/>
    <w:rsid w:val="001A7DCB"/>
    <w:rsid w:val="001B28BE"/>
    <w:rsid w:val="001B2CFE"/>
    <w:rsid w:val="001B4AAE"/>
    <w:rsid w:val="001B5712"/>
    <w:rsid w:val="001B5859"/>
    <w:rsid w:val="001B6312"/>
    <w:rsid w:val="001C20E7"/>
    <w:rsid w:val="001C431B"/>
    <w:rsid w:val="001C4587"/>
    <w:rsid w:val="001C590B"/>
    <w:rsid w:val="001C6967"/>
    <w:rsid w:val="001C79EE"/>
    <w:rsid w:val="001C7F37"/>
    <w:rsid w:val="001D03ED"/>
    <w:rsid w:val="001D16CE"/>
    <w:rsid w:val="001D23D0"/>
    <w:rsid w:val="001D32B3"/>
    <w:rsid w:val="001D55F0"/>
    <w:rsid w:val="001D76FC"/>
    <w:rsid w:val="001D7869"/>
    <w:rsid w:val="001E1C10"/>
    <w:rsid w:val="001E31A8"/>
    <w:rsid w:val="001E40FD"/>
    <w:rsid w:val="001E4D8C"/>
    <w:rsid w:val="001E7F84"/>
    <w:rsid w:val="001F0540"/>
    <w:rsid w:val="001F44AE"/>
    <w:rsid w:val="001F4C5B"/>
    <w:rsid w:val="001F4F0F"/>
    <w:rsid w:val="001F5FFF"/>
    <w:rsid w:val="001F6142"/>
    <w:rsid w:val="001F6BD6"/>
    <w:rsid w:val="001F7740"/>
    <w:rsid w:val="001F7748"/>
    <w:rsid w:val="001F7B70"/>
    <w:rsid w:val="00203C84"/>
    <w:rsid w:val="002048C2"/>
    <w:rsid w:val="00210FC3"/>
    <w:rsid w:val="00212231"/>
    <w:rsid w:val="00212623"/>
    <w:rsid w:val="00216FD9"/>
    <w:rsid w:val="00217D54"/>
    <w:rsid w:val="00220D34"/>
    <w:rsid w:val="00221479"/>
    <w:rsid w:val="00224989"/>
    <w:rsid w:val="0022526A"/>
    <w:rsid w:val="00225F1B"/>
    <w:rsid w:val="002269FB"/>
    <w:rsid w:val="00230752"/>
    <w:rsid w:val="00245E3A"/>
    <w:rsid w:val="002464B4"/>
    <w:rsid w:val="00246DE1"/>
    <w:rsid w:val="00251868"/>
    <w:rsid w:val="00251918"/>
    <w:rsid w:val="00252EDF"/>
    <w:rsid w:val="00255AAE"/>
    <w:rsid w:val="00256C03"/>
    <w:rsid w:val="00256FD1"/>
    <w:rsid w:val="0026235C"/>
    <w:rsid w:val="002648C9"/>
    <w:rsid w:val="00265B27"/>
    <w:rsid w:val="002664C3"/>
    <w:rsid w:val="00271932"/>
    <w:rsid w:val="00272026"/>
    <w:rsid w:val="002725D8"/>
    <w:rsid w:val="00272636"/>
    <w:rsid w:val="00275E7E"/>
    <w:rsid w:val="0027692A"/>
    <w:rsid w:val="0028089F"/>
    <w:rsid w:val="00282EB6"/>
    <w:rsid w:val="00286629"/>
    <w:rsid w:val="00290393"/>
    <w:rsid w:val="002915A9"/>
    <w:rsid w:val="0029374E"/>
    <w:rsid w:val="00295042"/>
    <w:rsid w:val="00296A47"/>
    <w:rsid w:val="00296ADC"/>
    <w:rsid w:val="002970E9"/>
    <w:rsid w:val="002A6AA0"/>
    <w:rsid w:val="002B1D31"/>
    <w:rsid w:val="002B256D"/>
    <w:rsid w:val="002B40F9"/>
    <w:rsid w:val="002B46CA"/>
    <w:rsid w:val="002B5604"/>
    <w:rsid w:val="002B5DA2"/>
    <w:rsid w:val="002C01E5"/>
    <w:rsid w:val="002C18EF"/>
    <w:rsid w:val="002D4DBD"/>
    <w:rsid w:val="002D6769"/>
    <w:rsid w:val="002E03D1"/>
    <w:rsid w:val="002E13BD"/>
    <w:rsid w:val="002E56A2"/>
    <w:rsid w:val="002E57DA"/>
    <w:rsid w:val="002E69FA"/>
    <w:rsid w:val="002E7390"/>
    <w:rsid w:val="002E7813"/>
    <w:rsid w:val="002F0317"/>
    <w:rsid w:val="002F2B91"/>
    <w:rsid w:val="002F43EA"/>
    <w:rsid w:val="00303821"/>
    <w:rsid w:val="003064C4"/>
    <w:rsid w:val="003100C0"/>
    <w:rsid w:val="00310476"/>
    <w:rsid w:val="00313022"/>
    <w:rsid w:val="00313268"/>
    <w:rsid w:val="00316E76"/>
    <w:rsid w:val="003179C3"/>
    <w:rsid w:val="003222DB"/>
    <w:rsid w:val="003317CC"/>
    <w:rsid w:val="0033327A"/>
    <w:rsid w:val="00333371"/>
    <w:rsid w:val="0033423A"/>
    <w:rsid w:val="003348EE"/>
    <w:rsid w:val="00341EEC"/>
    <w:rsid w:val="00342BE6"/>
    <w:rsid w:val="003456FA"/>
    <w:rsid w:val="003467FC"/>
    <w:rsid w:val="00346D27"/>
    <w:rsid w:val="00352544"/>
    <w:rsid w:val="00352586"/>
    <w:rsid w:val="003526CD"/>
    <w:rsid w:val="00353F62"/>
    <w:rsid w:val="0035509F"/>
    <w:rsid w:val="00356289"/>
    <w:rsid w:val="003567DF"/>
    <w:rsid w:val="00357D5E"/>
    <w:rsid w:val="00357F6A"/>
    <w:rsid w:val="00360356"/>
    <w:rsid w:val="0036203A"/>
    <w:rsid w:val="00364138"/>
    <w:rsid w:val="00367FE2"/>
    <w:rsid w:val="0037209F"/>
    <w:rsid w:val="00372E04"/>
    <w:rsid w:val="00375489"/>
    <w:rsid w:val="0037659B"/>
    <w:rsid w:val="003776A1"/>
    <w:rsid w:val="003817BF"/>
    <w:rsid w:val="00383EF8"/>
    <w:rsid w:val="003853DD"/>
    <w:rsid w:val="00385811"/>
    <w:rsid w:val="00390FE9"/>
    <w:rsid w:val="00393BBA"/>
    <w:rsid w:val="00393F7D"/>
    <w:rsid w:val="0039575C"/>
    <w:rsid w:val="00397E1F"/>
    <w:rsid w:val="003A0B63"/>
    <w:rsid w:val="003A3D0E"/>
    <w:rsid w:val="003A40B8"/>
    <w:rsid w:val="003A41F9"/>
    <w:rsid w:val="003A47DC"/>
    <w:rsid w:val="003A4D8E"/>
    <w:rsid w:val="003B1C29"/>
    <w:rsid w:val="003B30B9"/>
    <w:rsid w:val="003B3938"/>
    <w:rsid w:val="003B3EC6"/>
    <w:rsid w:val="003B559A"/>
    <w:rsid w:val="003B5AAA"/>
    <w:rsid w:val="003B60DA"/>
    <w:rsid w:val="003C0129"/>
    <w:rsid w:val="003C0EB9"/>
    <w:rsid w:val="003C3A61"/>
    <w:rsid w:val="003C4D43"/>
    <w:rsid w:val="003C7822"/>
    <w:rsid w:val="003D00FD"/>
    <w:rsid w:val="003D0725"/>
    <w:rsid w:val="003D0749"/>
    <w:rsid w:val="003D0A46"/>
    <w:rsid w:val="003D1656"/>
    <w:rsid w:val="003D1ACA"/>
    <w:rsid w:val="003D5EC0"/>
    <w:rsid w:val="003D7199"/>
    <w:rsid w:val="003D7B10"/>
    <w:rsid w:val="003E154F"/>
    <w:rsid w:val="003E3B78"/>
    <w:rsid w:val="003E5C29"/>
    <w:rsid w:val="003E7678"/>
    <w:rsid w:val="003E783E"/>
    <w:rsid w:val="003F02F5"/>
    <w:rsid w:val="003F1385"/>
    <w:rsid w:val="003F1D90"/>
    <w:rsid w:val="003F3563"/>
    <w:rsid w:val="003F44F7"/>
    <w:rsid w:val="003F4AD7"/>
    <w:rsid w:val="003F6B89"/>
    <w:rsid w:val="003F7103"/>
    <w:rsid w:val="003F7832"/>
    <w:rsid w:val="0040017D"/>
    <w:rsid w:val="004003E5"/>
    <w:rsid w:val="0040115D"/>
    <w:rsid w:val="004027BA"/>
    <w:rsid w:val="00403447"/>
    <w:rsid w:val="004035F7"/>
    <w:rsid w:val="004038AF"/>
    <w:rsid w:val="00403B17"/>
    <w:rsid w:val="00403FF4"/>
    <w:rsid w:val="004042E1"/>
    <w:rsid w:val="00404747"/>
    <w:rsid w:val="004076C0"/>
    <w:rsid w:val="00410EFB"/>
    <w:rsid w:val="00410F06"/>
    <w:rsid w:val="004140DC"/>
    <w:rsid w:val="00415BDF"/>
    <w:rsid w:val="004173CA"/>
    <w:rsid w:val="00420733"/>
    <w:rsid w:val="00421466"/>
    <w:rsid w:val="00421794"/>
    <w:rsid w:val="00422525"/>
    <w:rsid w:val="00422781"/>
    <w:rsid w:val="00422CA2"/>
    <w:rsid w:val="00425C79"/>
    <w:rsid w:val="00436CB3"/>
    <w:rsid w:val="00437D38"/>
    <w:rsid w:val="00437F12"/>
    <w:rsid w:val="00440889"/>
    <w:rsid w:val="00442E44"/>
    <w:rsid w:val="00442EFC"/>
    <w:rsid w:val="00443E45"/>
    <w:rsid w:val="00444E4D"/>
    <w:rsid w:val="00444ED9"/>
    <w:rsid w:val="004465B5"/>
    <w:rsid w:val="00451665"/>
    <w:rsid w:val="004661D4"/>
    <w:rsid w:val="004678B7"/>
    <w:rsid w:val="00471127"/>
    <w:rsid w:val="004711A0"/>
    <w:rsid w:val="004711A3"/>
    <w:rsid w:val="00474595"/>
    <w:rsid w:val="0047460E"/>
    <w:rsid w:val="00474751"/>
    <w:rsid w:val="004767B9"/>
    <w:rsid w:val="00480BC8"/>
    <w:rsid w:val="00481D4F"/>
    <w:rsid w:val="00484E5E"/>
    <w:rsid w:val="00485E09"/>
    <w:rsid w:val="00487584"/>
    <w:rsid w:val="00487DF5"/>
    <w:rsid w:val="00491582"/>
    <w:rsid w:val="004915BD"/>
    <w:rsid w:val="00491727"/>
    <w:rsid w:val="00491DCA"/>
    <w:rsid w:val="00493D3F"/>
    <w:rsid w:val="00495559"/>
    <w:rsid w:val="004A0498"/>
    <w:rsid w:val="004B149B"/>
    <w:rsid w:val="004B3344"/>
    <w:rsid w:val="004B34FE"/>
    <w:rsid w:val="004B38E4"/>
    <w:rsid w:val="004B4B7B"/>
    <w:rsid w:val="004B4F1C"/>
    <w:rsid w:val="004C3827"/>
    <w:rsid w:val="004C40B2"/>
    <w:rsid w:val="004C5BFE"/>
    <w:rsid w:val="004C6CF3"/>
    <w:rsid w:val="004C7D1D"/>
    <w:rsid w:val="004D0229"/>
    <w:rsid w:val="004D05A2"/>
    <w:rsid w:val="004D34B9"/>
    <w:rsid w:val="004D4B6F"/>
    <w:rsid w:val="004D5631"/>
    <w:rsid w:val="004D7473"/>
    <w:rsid w:val="004E118C"/>
    <w:rsid w:val="004E119D"/>
    <w:rsid w:val="004E194A"/>
    <w:rsid w:val="004E2FF6"/>
    <w:rsid w:val="004E340B"/>
    <w:rsid w:val="004E3CF6"/>
    <w:rsid w:val="004E54A9"/>
    <w:rsid w:val="004E6D23"/>
    <w:rsid w:val="004E7985"/>
    <w:rsid w:val="004F0C43"/>
    <w:rsid w:val="004F1296"/>
    <w:rsid w:val="004F33C3"/>
    <w:rsid w:val="004F37DE"/>
    <w:rsid w:val="004F3F22"/>
    <w:rsid w:val="004F4999"/>
    <w:rsid w:val="004F5708"/>
    <w:rsid w:val="00501F2B"/>
    <w:rsid w:val="005023D9"/>
    <w:rsid w:val="00503FAB"/>
    <w:rsid w:val="00504982"/>
    <w:rsid w:val="00504ABE"/>
    <w:rsid w:val="00505031"/>
    <w:rsid w:val="00506095"/>
    <w:rsid w:val="005067D3"/>
    <w:rsid w:val="00506B39"/>
    <w:rsid w:val="0051093E"/>
    <w:rsid w:val="00513CD3"/>
    <w:rsid w:val="00513D29"/>
    <w:rsid w:val="005140D4"/>
    <w:rsid w:val="005165BE"/>
    <w:rsid w:val="00527940"/>
    <w:rsid w:val="005308F9"/>
    <w:rsid w:val="00530CD1"/>
    <w:rsid w:val="00531BC2"/>
    <w:rsid w:val="005366F6"/>
    <w:rsid w:val="00536998"/>
    <w:rsid w:val="005410C2"/>
    <w:rsid w:val="00543AA8"/>
    <w:rsid w:val="00545768"/>
    <w:rsid w:val="005466C0"/>
    <w:rsid w:val="00554E6C"/>
    <w:rsid w:val="00557646"/>
    <w:rsid w:val="005579DE"/>
    <w:rsid w:val="00557C98"/>
    <w:rsid w:val="00557E8C"/>
    <w:rsid w:val="00562433"/>
    <w:rsid w:val="00564053"/>
    <w:rsid w:val="005642A8"/>
    <w:rsid w:val="005672FE"/>
    <w:rsid w:val="00571448"/>
    <w:rsid w:val="00573EB1"/>
    <w:rsid w:val="00574641"/>
    <w:rsid w:val="0057525B"/>
    <w:rsid w:val="005761B0"/>
    <w:rsid w:val="00577F6C"/>
    <w:rsid w:val="00580614"/>
    <w:rsid w:val="00580A2F"/>
    <w:rsid w:val="00582E1D"/>
    <w:rsid w:val="005841AD"/>
    <w:rsid w:val="005842E4"/>
    <w:rsid w:val="005849A5"/>
    <w:rsid w:val="00587A8B"/>
    <w:rsid w:val="0059014A"/>
    <w:rsid w:val="005905A2"/>
    <w:rsid w:val="00590F39"/>
    <w:rsid w:val="00591765"/>
    <w:rsid w:val="00591D3F"/>
    <w:rsid w:val="0059559D"/>
    <w:rsid w:val="005959AD"/>
    <w:rsid w:val="005967E8"/>
    <w:rsid w:val="00597972"/>
    <w:rsid w:val="005A62B3"/>
    <w:rsid w:val="005B0214"/>
    <w:rsid w:val="005B102E"/>
    <w:rsid w:val="005B5389"/>
    <w:rsid w:val="005B63C0"/>
    <w:rsid w:val="005C1495"/>
    <w:rsid w:val="005C2111"/>
    <w:rsid w:val="005C4042"/>
    <w:rsid w:val="005C5860"/>
    <w:rsid w:val="005C6A64"/>
    <w:rsid w:val="005D3454"/>
    <w:rsid w:val="005D7D8D"/>
    <w:rsid w:val="005E0FDE"/>
    <w:rsid w:val="005E7D5C"/>
    <w:rsid w:val="005F1889"/>
    <w:rsid w:val="005F59BF"/>
    <w:rsid w:val="005F7181"/>
    <w:rsid w:val="00601D69"/>
    <w:rsid w:val="006039DC"/>
    <w:rsid w:val="00603ED9"/>
    <w:rsid w:val="0060590C"/>
    <w:rsid w:val="006103A0"/>
    <w:rsid w:val="00610423"/>
    <w:rsid w:val="00610779"/>
    <w:rsid w:val="0061145A"/>
    <w:rsid w:val="00612A9C"/>
    <w:rsid w:val="00617538"/>
    <w:rsid w:val="00620089"/>
    <w:rsid w:val="00620E8C"/>
    <w:rsid w:val="00624CEB"/>
    <w:rsid w:val="006256DE"/>
    <w:rsid w:val="00626195"/>
    <w:rsid w:val="006271FF"/>
    <w:rsid w:val="00627F7C"/>
    <w:rsid w:val="00630876"/>
    <w:rsid w:val="0063232B"/>
    <w:rsid w:val="0063255E"/>
    <w:rsid w:val="00632647"/>
    <w:rsid w:val="006350EB"/>
    <w:rsid w:val="00637826"/>
    <w:rsid w:val="00640837"/>
    <w:rsid w:val="006427D1"/>
    <w:rsid w:val="006436C5"/>
    <w:rsid w:val="0064384D"/>
    <w:rsid w:val="00643E5E"/>
    <w:rsid w:val="00644282"/>
    <w:rsid w:val="00645B4A"/>
    <w:rsid w:val="006461A4"/>
    <w:rsid w:val="00650C4E"/>
    <w:rsid w:val="00650CB2"/>
    <w:rsid w:val="00650D26"/>
    <w:rsid w:val="00650E72"/>
    <w:rsid w:val="0065101F"/>
    <w:rsid w:val="00651832"/>
    <w:rsid w:val="00651F7F"/>
    <w:rsid w:val="00652893"/>
    <w:rsid w:val="00653462"/>
    <w:rsid w:val="0065507D"/>
    <w:rsid w:val="006550C9"/>
    <w:rsid w:val="00656D0C"/>
    <w:rsid w:val="00663DC3"/>
    <w:rsid w:val="0067263F"/>
    <w:rsid w:val="00677FDA"/>
    <w:rsid w:val="00682FDF"/>
    <w:rsid w:val="006843FC"/>
    <w:rsid w:val="00685EB6"/>
    <w:rsid w:val="00686D06"/>
    <w:rsid w:val="006871C5"/>
    <w:rsid w:val="00691CC4"/>
    <w:rsid w:val="00694A34"/>
    <w:rsid w:val="00695C4F"/>
    <w:rsid w:val="006A051F"/>
    <w:rsid w:val="006A4AB7"/>
    <w:rsid w:val="006A52A3"/>
    <w:rsid w:val="006A5445"/>
    <w:rsid w:val="006A5B3B"/>
    <w:rsid w:val="006A6E6B"/>
    <w:rsid w:val="006B1028"/>
    <w:rsid w:val="006B30DF"/>
    <w:rsid w:val="006B327B"/>
    <w:rsid w:val="006B37D0"/>
    <w:rsid w:val="006B3B87"/>
    <w:rsid w:val="006B407F"/>
    <w:rsid w:val="006B47B3"/>
    <w:rsid w:val="006C55DB"/>
    <w:rsid w:val="006C581D"/>
    <w:rsid w:val="006C671C"/>
    <w:rsid w:val="006C6930"/>
    <w:rsid w:val="006D1B43"/>
    <w:rsid w:val="006D6052"/>
    <w:rsid w:val="006D70F9"/>
    <w:rsid w:val="006E10C9"/>
    <w:rsid w:val="006E3554"/>
    <w:rsid w:val="006E37F0"/>
    <w:rsid w:val="006E3DB1"/>
    <w:rsid w:val="006E3DD2"/>
    <w:rsid w:val="006E7566"/>
    <w:rsid w:val="006E7D9E"/>
    <w:rsid w:val="006F4801"/>
    <w:rsid w:val="006F5EFB"/>
    <w:rsid w:val="006F7A54"/>
    <w:rsid w:val="00700D3B"/>
    <w:rsid w:val="00701B51"/>
    <w:rsid w:val="007023E3"/>
    <w:rsid w:val="00704524"/>
    <w:rsid w:val="00705219"/>
    <w:rsid w:val="007071E1"/>
    <w:rsid w:val="0070781C"/>
    <w:rsid w:val="007108AB"/>
    <w:rsid w:val="007108D4"/>
    <w:rsid w:val="00711951"/>
    <w:rsid w:val="00712FEB"/>
    <w:rsid w:val="00713C03"/>
    <w:rsid w:val="00714086"/>
    <w:rsid w:val="00714F38"/>
    <w:rsid w:val="007207AC"/>
    <w:rsid w:val="00722396"/>
    <w:rsid w:val="007232CB"/>
    <w:rsid w:val="00726365"/>
    <w:rsid w:val="007272A2"/>
    <w:rsid w:val="0073141A"/>
    <w:rsid w:val="00737E15"/>
    <w:rsid w:val="007402EB"/>
    <w:rsid w:val="00741101"/>
    <w:rsid w:val="007415F0"/>
    <w:rsid w:val="00745813"/>
    <w:rsid w:val="00745EE1"/>
    <w:rsid w:val="0074730C"/>
    <w:rsid w:val="00752C08"/>
    <w:rsid w:val="00763188"/>
    <w:rsid w:val="00764A3C"/>
    <w:rsid w:val="0076549F"/>
    <w:rsid w:val="00766377"/>
    <w:rsid w:val="00766EC2"/>
    <w:rsid w:val="00770B41"/>
    <w:rsid w:val="00770DFA"/>
    <w:rsid w:val="007718FA"/>
    <w:rsid w:val="007729FF"/>
    <w:rsid w:val="00772FA2"/>
    <w:rsid w:val="00774E86"/>
    <w:rsid w:val="00776716"/>
    <w:rsid w:val="0078078C"/>
    <w:rsid w:val="00781FB8"/>
    <w:rsid w:val="0078397E"/>
    <w:rsid w:val="00784069"/>
    <w:rsid w:val="00784958"/>
    <w:rsid w:val="00785010"/>
    <w:rsid w:val="00787B2D"/>
    <w:rsid w:val="00790320"/>
    <w:rsid w:val="00790E42"/>
    <w:rsid w:val="00792993"/>
    <w:rsid w:val="00792ED2"/>
    <w:rsid w:val="00794ACE"/>
    <w:rsid w:val="00795B66"/>
    <w:rsid w:val="007962C5"/>
    <w:rsid w:val="00796EFE"/>
    <w:rsid w:val="007A3009"/>
    <w:rsid w:val="007A3342"/>
    <w:rsid w:val="007A38DD"/>
    <w:rsid w:val="007A5519"/>
    <w:rsid w:val="007A5DBF"/>
    <w:rsid w:val="007A753F"/>
    <w:rsid w:val="007B00D2"/>
    <w:rsid w:val="007B083B"/>
    <w:rsid w:val="007B341C"/>
    <w:rsid w:val="007B4CD7"/>
    <w:rsid w:val="007C066D"/>
    <w:rsid w:val="007C1DDC"/>
    <w:rsid w:val="007C2654"/>
    <w:rsid w:val="007C2A7D"/>
    <w:rsid w:val="007C307A"/>
    <w:rsid w:val="007C3913"/>
    <w:rsid w:val="007C59E3"/>
    <w:rsid w:val="007C6B30"/>
    <w:rsid w:val="007C720D"/>
    <w:rsid w:val="007C797B"/>
    <w:rsid w:val="007D1D92"/>
    <w:rsid w:val="007D30AD"/>
    <w:rsid w:val="007D474F"/>
    <w:rsid w:val="007D49F0"/>
    <w:rsid w:val="007D4F6A"/>
    <w:rsid w:val="007D5BEE"/>
    <w:rsid w:val="007E0502"/>
    <w:rsid w:val="007E11B6"/>
    <w:rsid w:val="007E178C"/>
    <w:rsid w:val="007E194A"/>
    <w:rsid w:val="007E1DCF"/>
    <w:rsid w:val="007E2C46"/>
    <w:rsid w:val="007E3CE8"/>
    <w:rsid w:val="007E40F1"/>
    <w:rsid w:val="007E4743"/>
    <w:rsid w:val="007E55B8"/>
    <w:rsid w:val="007E5690"/>
    <w:rsid w:val="007E69D5"/>
    <w:rsid w:val="007F37CD"/>
    <w:rsid w:val="007F3CA2"/>
    <w:rsid w:val="007F51C3"/>
    <w:rsid w:val="007F611E"/>
    <w:rsid w:val="007F6847"/>
    <w:rsid w:val="007F6D3B"/>
    <w:rsid w:val="008012DE"/>
    <w:rsid w:val="008013D9"/>
    <w:rsid w:val="00801621"/>
    <w:rsid w:val="0080471E"/>
    <w:rsid w:val="00804C2E"/>
    <w:rsid w:val="00805854"/>
    <w:rsid w:val="008069CE"/>
    <w:rsid w:val="00806C4A"/>
    <w:rsid w:val="008113C9"/>
    <w:rsid w:val="00812195"/>
    <w:rsid w:val="0081253E"/>
    <w:rsid w:val="008140DD"/>
    <w:rsid w:val="00816BA7"/>
    <w:rsid w:val="00816EB9"/>
    <w:rsid w:val="0081733A"/>
    <w:rsid w:val="008201B0"/>
    <w:rsid w:val="0082384E"/>
    <w:rsid w:val="00825EA3"/>
    <w:rsid w:val="0082707E"/>
    <w:rsid w:val="008271DB"/>
    <w:rsid w:val="0083003A"/>
    <w:rsid w:val="00830392"/>
    <w:rsid w:val="00831225"/>
    <w:rsid w:val="00831E9A"/>
    <w:rsid w:val="0083227B"/>
    <w:rsid w:val="0083259C"/>
    <w:rsid w:val="008341EC"/>
    <w:rsid w:val="00835217"/>
    <w:rsid w:val="00835B6D"/>
    <w:rsid w:val="0083707D"/>
    <w:rsid w:val="008374A1"/>
    <w:rsid w:val="0083785D"/>
    <w:rsid w:val="0084059B"/>
    <w:rsid w:val="0084062E"/>
    <w:rsid w:val="00845D56"/>
    <w:rsid w:val="0084674A"/>
    <w:rsid w:val="00846DD3"/>
    <w:rsid w:val="008522EB"/>
    <w:rsid w:val="008546CB"/>
    <w:rsid w:val="008562FE"/>
    <w:rsid w:val="0085652D"/>
    <w:rsid w:val="0085774D"/>
    <w:rsid w:val="008613C6"/>
    <w:rsid w:val="0086202E"/>
    <w:rsid w:val="008621F0"/>
    <w:rsid w:val="00862716"/>
    <w:rsid w:val="00862A48"/>
    <w:rsid w:val="00863DE0"/>
    <w:rsid w:val="00864454"/>
    <w:rsid w:val="00864925"/>
    <w:rsid w:val="00864C58"/>
    <w:rsid w:val="008656F9"/>
    <w:rsid w:val="00865865"/>
    <w:rsid w:val="00865DAA"/>
    <w:rsid w:val="00871065"/>
    <w:rsid w:val="00873DD6"/>
    <w:rsid w:val="008754EC"/>
    <w:rsid w:val="008777EA"/>
    <w:rsid w:val="00881F2E"/>
    <w:rsid w:val="00882FC4"/>
    <w:rsid w:val="008855BF"/>
    <w:rsid w:val="0088792A"/>
    <w:rsid w:val="00890650"/>
    <w:rsid w:val="00890880"/>
    <w:rsid w:val="0089096E"/>
    <w:rsid w:val="0089154E"/>
    <w:rsid w:val="008915D3"/>
    <w:rsid w:val="00891C65"/>
    <w:rsid w:val="0089329E"/>
    <w:rsid w:val="008939AF"/>
    <w:rsid w:val="00895E4E"/>
    <w:rsid w:val="00896846"/>
    <w:rsid w:val="008A07BA"/>
    <w:rsid w:val="008A19E8"/>
    <w:rsid w:val="008A1F80"/>
    <w:rsid w:val="008A4062"/>
    <w:rsid w:val="008A42B7"/>
    <w:rsid w:val="008A77F6"/>
    <w:rsid w:val="008B35EC"/>
    <w:rsid w:val="008B6458"/>
    <w:rsid w:val="008B6EC7"/>
    <w:rsid w:val="008C1F3B"/>
    <w:rsid w:val="008C41FA"/>
    <w:rsid w:val="008C493B"/>
    <w:rsid w:val="008C5294"/>
    <w:rsid w:val="008C5440"/>
    <w:rsid w:val="008D02BC"/>
    <w:rsid w:val="008D078F"/>
    <w:rsid w:val="008D10A6"/>
    <w:rsid w:val="008D5195"/>
    <w:rsid w:val="008D5752"/>
    <w:rsid w:val="008D5F6D"/>
    <w:rsid w:val="008D6338"/>
    <w:rsid w:val="008E2D15"/>
    <w:rsid w:val="008E37C5"/>
    <w:rsid w:val="008E4719"/>
    <w:rsid w:val="008E7392"/>
    <w:rsid w:val="008F27B8"/>
    <w:rsid w:val="008F2CF0"/>
    <w:rsid w:val="008F2D1C"/>
    <w:rsid w:val="008F402E"/>
    <w:rsid w:val="008F4F35"/>
    <w:rsid w:val="00905CD1"/>
    <w:rsid w:val="009112D7"/>
    <w:rsid w:val="00912685"/>
    <w:rsid w:val="009129AE"/>
    <w:rsid w:val="00913AE3"/>
    <w:rsid w:val="009167D5"/>
    <w:rsid w:val="00917095"/>
    <w:rsid w:val="009225D4"/>
    <w:rsid w:val="00922AFC"/>
    <w:rsid w:val="009231A7"/>
    <w:rsid w:val="00923D2D"/>
    <w:rsid w:val="0093148D"/>
    <w:rsid w:val="009330F0"/>
    <w:rsid w:val="00933981"/>
    <w:rsid w:val="009346DF"/>
    <w:rsid w:val="009359BE"/>
    <w:rsid w:val="009366A5"/>
    <w:rsid w:val="0094071F"/>
    <w:rsid w:val="00940BC0"/>
    <w:rsid w:val="009417AC"/>
    <w:rsid w:val="00942F50"/>
    <w:rsid w:val="00945254"/>
    <w:rsid w:val="009467FC"/>
    <w:rsid w:val="00950118"/>
    <w:rsid w:val="00951044"/>
    <w:rsid w:val="00951B01"/>
    <w:rsid w:val="009559A1"/>
    <w:rsid w:val="0096067F"/>
    <w:rsid w:val="00960DC4"/>
    <w:rsid w:val="00962973"/>
    <w:rsid w:val="00964CD8"/>
    <w:rsid w:val="00973280"/>
    <w:rsid w:val="00973763"/>
    <w:rsid w:val="0097414C"/>
    <w:rsid w:val="00977BF2"/>
    <w:rsid w:val="0098053A"/>
    <w:rsid w:val="009827E7"/>
    <w:rsid w:val="0098417D"/>
    <w:rsid w:val="00984E86"/>
    <w:rsid w:val="00990062"/>
    <w:rsid w:val="009907BB"/>
    <w:rsid w:val="0099113B"/>
    <w:rsid w:val="009925EB"/>
    <w:rsid w:val="009931C2"/>
    <w:rsid w:val="00994F40"/>
    <w:rsid w:val="00996956"/>
    <w:rsid w:val="009A06BF"/>
    <w:rsid w:val="009A0EB4"/>
    <w:rsid w:val="009A178B"/>
    <w:rsid w:val="009A1822"/>
    <w:rsid w:val="009A1E87"/>
    <w:rsid w:val="009A2004"/>
    <w:rsid w:val="009A46F3"/>
    <w:rsid w:val="009B1080"/>
    <w:rsid w:val="009B22AA"/>
    <w:rsid w:val="009B3274"/>
    <w:rsid w:val="009B62D3"/>
    <w:rsid w:val="009C0924"/>
    <w:rsid w:val="009C0E0D"/>
    <w:rsid w:val="009C1568"/>
    <w:rsid w:val="009C20C7"/>
    <w:rsid w:val="009C2D59"/>
    <w:rsid w:val="009C45D8"/>
    <w:rsid w:val="009C4844"/>
    <w:rsid w:val="009D0E3E"/>
    <w:rsid w:val="009D5BC0"/>
    <w:rsid w:val="009D79BE"/>
    <w:rsid w:val="009E112B"/>
    <w:rsid w:val="009E157C"/>
    <w:rsid w:val="009E1A68"/>
    <w:rsid w:val="009E1D8A"/>
    <w:rsid w:val="009E36F7"/>
    <w:rsid w:val="009E4205"/>
    <w:rsid w:val="009E42E9"/>
    <w:rsid w:val="009E4DF3"/>
    <w:rsid w:val="009E6B76"/>
    <w:rsid w:val="009F5B99"/>
    <w:rsid w:val="009F6156"/>
    <w:rsid w:val="009F6BE6"/>
    <w:rsid w:val="00A0507D"/>
    <w:rsid w:val="00A05786"/>
    <w:rsid w:val="00A05BDA"/>
    <w:rsid w:val="00A05E02"/>
    <w:rsid w:val="00A1087D"/>
    <w:rsid w:val="00A1249F"/>
    <w:rsid w:val="00A1497A"/>
    <w:rsid w:val="00A16824"/>
    <w:rsid w:val="00A20186"/>
    <w:rsid w:val="00A22A20"/>
    <w:rsid w:val="00A23BB5"/>
    <w:rsid w:val="00A247AA"/>
    <w:rsid w:val="00A30876"/>
    <w:rsid w:val="00A30E51"/>
    <w:rsid w:val="00A32466"/>
    <w:rsid w:val="00A332AF"/>
    <w:rsid w:val="00A35323"/>
    <w:rsid w:val="00A356FB"/>
    <w:rsid w:val="00A35A92"/>
    <w:rsid w:val="00A372BF"/>
    <w:rsid w:val="00A41E11"/>
    <w:rsid w:val="00A459B0"/>
    <w:rsid w:val="00A46026"/>
    <w:rsid w:val="00A46A6E"/>
    <w:rsid w:val="00A53BD3"/>
    <w:rsid w:val="00A53D01"/>
    <w:rsid w:val="00A57F43"/>
    <w:rsid w:val="00A607D8"/>
    <w:rsid w:val="00A622E1"/>
    <w:rsid w:val="00A633BC"/>
    <w:rsid w:val="00A638E9"/>
    <w:rsid w:val="00A645FF"/>
    <w:rsid w:val="00A6563D"/>
    <w:rsid w:val="00A67A15"/>
    <w:rsid w:val="00A71F5C"/>
    <w:rsid w:val="00A7356C"/>
    <w:rsid w:val="00A7599A"/>
    <w:rsid w:val="00A80933"/>
    <w:rsid w:val="00A81C0A"/>
    <w:rsid w:val="00A82253"/>
    <w:rsid w:val="00A82AC2"/>
    <w:rsid w:val="00A8319E"/>
    <w:rsid w:val="00A86CD1"/>
    <w:rsid w:val="00A91F9F"/>
    <w:rsid w:val="00A93898"/>
    <w:rsid w:val="00A93B7F"/>
    <w:rsid w:val="00A96FD4"/>
    <w:rsid w:val="00AA2A7C"/>
    <w:rsid w:val="00AA2CF9"/>
    <w:rsid w:val="00AA39EA"/>
    <w:rsid w:val="00AA3A40"/>
    <w:rsid w:val="00AA3CC3"/>
    <w:rsid w:val="00AA3F61"/>
    <w:rsid w:val="00AA4286"/>
    <w:rsid w:val="00AA5005"/>
    <w:rsid w:val="00AA76A0"/>
    <w:rsid w:val="00AA7E6A"/>
    <w:rsid w:val="00AC0952"/>
    <w:rsid w:val="00AC0DA2"/>
    <w:rsid w:val="00AC1A9D"/>
    <w:rsid w:val="00AC276D"/>
    <w:rsid w:val="00AC4F14"/>
    <w:rsid w:val="00AC6231"/>
    <w:rsid w:val="00AD0618"/>
    <w:rsid w:val="00AD0CC3"/>
    <w:rsid w:val="00AD45BC"/>
    <w:rsid w:val="00AE2D4B"/>
    <w:rsid w:val="00AE5A6F"/>
    <w:rsid w:val="00AE6280"/>
    <w:rsid w:val="00AE63F2"/>
    <w:rsid w:val="00AE6AB2"/>
    <w:rsid w:val="00AE71C8"/>
    <w:rsid w:val="00AF3269"/>
    <w:rsid w:val="00AF6AF5"/>
    <w:rsid w:val="00AF7729"/>
    <w:rsid w:val="00B00FF6"/>
    <w:rsid w:val="00B05299"/>
    <w:rsid w:val="00B064C3"/>
    <w:rsid w:val="00B12A6A"/>
    <w:rsid w:val="00B141EB"/>
    <w:rsid w:val="00B14DE4"/>
    <w:rsid w:val="00B14F5A"/>
    <w:rsid w:val="00B22909"/>
    <w:rsid w:val="00B2303C"/>
    <w:rsid w:val="00B24582"/>
    <w:rsid w:val="00B245F8"/>
    <w:rsid w:val="00B24A53"/>
    <w:rsid w:val="00B24ED1"/>
    <w:rsid w:val="00B325B1"/>
    <w:rsid w:val="00B3443D"/>
    <w:rsid w:val="00B36697"/>
    <w:rsid w:val="00B369C2"/>
    <w:rsid w:val="00B4005D"/>
    <w:rsid w:val="00B401C2"/>
    <w:rsid w:val="00B40F92"/>
    <w:rsid w:val="00B423CA"/>
    <w:rsid w:val="00B44C55"/>
    <w:rsid w:val="00B458AD"/>
    <w:rsid w:val="00B470A2"/>
    <w:rsid w:val="00B47324"/>
    <w:rsid w:val="00B51EE6"/>
    <w:rsid w:val="00B526FB"/>
    <w:rsid w:val="00B53113"/>
    <w:rsid w:val="00B5376E"/>
    <w:rsid w:val="00B55076"/>
    <w:rsid w:val="00B5541C"/>
    <w:rsid w:val="00B55F12"/>
    <w:rsid w:val="00B56E0D"/>
    <w:rsid w:val="00B62153"/>
    <w:rsid w:val="00B64DD7"/>
    <w:rsid w:val="00B65246"/>
    <w:rsid w:val="00B6681F"/>
    <w:rsid w:val="00B676C9"/>
    <w:rsid w:val="00B70A6D"/>
    <w:rsid w:val="00B7372E"/>
    <w:rsid w:val="00B73A49"/>
    <w:rsid w:val="00B74AA7"/>
    <w:rsid w:val="00B7575E"/>
    <w:rsid w:val="00B76C6F"/>
    <w:rsid w:val="00B77D06"/>
    <w:rsid w:val="00B82503"/>
    <w:rsid w:val="00B8334B"/>
    <w:rsid w:val="00B83B08"/>
    <w:rsid w:val="00B843BA"/>
    <w:rsid w:val="00B847C0"/>
    <w:rsid w:val="00B85549"/>
    <w:rsid w:val="00B86F81"/>
    <w:rsid w:val="00B8707D"/>
    <w:rsid w:val="00B87125"/>
    <w:rsid w:val="00B9205C"/>
    <w:rsid w:val="00B94287"/>
    <w:rsid w:val="00B942F4"/>
    <w:rsid w:val="00B94A13"/>
    <w:rsid w:val="00B95DB8"/>
    <w:rsid w:val="00B9655B"/>
    <w:rsid w:val="00BA01F0"/>
    <w:rsid w:val="00BA01F4"/>
    <w:rsid w:val="00BA05CE"/>
    <w:rsid w:val="00BA07DF"/>
    <w:rsid w:val="00BA37CC"/>
    <w:rsid w:val="00BA3832"/>
    <w:rsid w:val="00BA5758"/>
    <w:rsid w:val="00BB11F9"/>
    <w:rsid w:val="00BB4C6B"/>
    <w:rsid w:val="00BB616D"/>
    <w:rsid w:val="00BB619C"/>
    <w:rsid w:val="00BB7691"/>
    <w:rsid w:val="00BC6B91"/>
    <w:rsid w:val="00BD1E0D"/>
    <w:rsid w:val="00BD4424"/>
    <w:rsid w:val="00BD5243"/>
    <w:rsid w:val="00BD643C"/>
    <w:rsid w:val="00BD64B1"/>
    <w:rsid w:val="00BD6A5F"/>
    <w:rsid w:val="00BE25DF"/>
    <w:rsid w:val="00BE4045"/>
    <w:rsid w:val="00BE4FE6"/>
    <w:rsid w:val="00BE6683"/>
    <w:rsid w:val="00BE7357"/>
    <w:rsid w:val="00BF032B"/>
    <w:rsid w:val="00BF287A"/>
    <w:rsid w:val="00BF3576"/>
    <w:rsid w:val="00BF3708"/>
    <w:rsid w:val="00BF4CA5"/>
    <w:rsid w:val="00BF58CD"/>
    <w:rsid w:val="00BF69EA"/>
    <w:rsid w:val="00BF7C69"/>
    <w:rsid w:val="00C00176"/>
    <w:rsid w:val="00C00D46"/>
    <w:rsid w:val="00C029C2"/>
    <w:rsid w:val="00C03AE5"/>
    <w:rsid w:val="00C10DD0"/>
    <w:rsid w:val="00C13988"/>
    <w:rsid w:val="00C14D7D"/>
    <w:rsid w:val="00C159A8"/>
    <w:rsid w:val="00C179C4"/>
    <w:rsid w:val="00C17A46"/>
    <w:rsid w:val="00C233C9"/>
    <w:rsid w:val="00C300CE"/>
    <w:rsid w:val="00C30141"/>
    <w:rsid w:val="00C409EB"/>
    <w:rsid w:val="00C411BB"/>
    <w:rsid w:val="00C43929"/>
    <w:rsid w:val="00C439EB"/>
    <w:rsid w:val="00C46E6E"/>
    <w:rsid w:val="00C518EF"/>
    <w:rsid w:val="00C52DEF"/>
    <w:rsid w:val="00C543C7"/>
    <w:rsid w:val="00C54AB7"/>
    <w:rsid w:val="00C567E2"/>
    <w:rsid w:val="00C624C5"/>
    <w:rsid w:val="00C6435F"/>
    <w:rsid w:val="00C648C4"/>
    <w:rsid w:val="00C64D1D"/>
    <w:rsid w:val="00C751E8"/>
    <w:rsid w:val="00C75ACA"/>
    <w:rsid w:val="00C76CAF"/>
    <w:rsid w:val="00C77411"/>
    <w:rsid w:val="00C77901"/>
    <w:rsid w:val="00C77A29"/>
    <w:rsid w:val="00C81D31"/>
    <w:rsid w:val="00C824C4"/>
    <w:rsid w:val="00C839CF"/>
    <w:rsid w:val="00C9050B"/>
    <w:rsid w:val="00C958F4"/>
    <w:rsid w:val="00C9715B"/>
    <w:rsid w:val="00CA14FC"/>
    <w:rsid w:val="00CA1F1C"/>
    <w:rsid w:val="00CA39AF"/>
    <w:rsid w:val="00CA540E"/>
    <w:rsid w:val="00CA544E"/>
    <w:rsid w:val="00CA6DCE"/>
    <w:rsid w:val="00CA6DF8"/>
    <w:rsid w:val="00CB00D0"/>
    <w:rsid w:val="00CB2146"/>
    <w:rsid w:val="00CB2A36"/>
    <w:rsid w:val="00CB2DCC"/>
    <w:rsid w:val="00CB3F5C"/>
    <w:rsid w:val="00CC0362"/>
    <w:rsid w:val="00CC049D"/>
    <w:rsid w:val="00CC1C51"/>
    <w:rsid w:val="00CC2070"/>
    <w:rsid w:val="00CC3BF5"/>
    <w:rsid w:val="00CC3FF3"/>
    <w:rsid w:val="00CC742E"/>
    <w:rsid w:val="00CD177A"/>
    <w:rsid w:val="00CD62AF"/>
    <w:rsid w:val="00CD6B8C"/>
    <w:rsid w:val="00CD79D4"/>
    <w:rsid w:val="00CE0F71"/>
    <w:rsid w:val="00CE2ECC"/>
    <w:rsid w:val="00CE3455"/>
    <w:rsid w:val="00CE3E78"/>
    <w:rsid w:val="00CE4187"/>
    <w:rsid w:val="00CE419E"/>
    <w:rsid w:val="00CE4E3A"/>
    <w:rsid w:val="00CE6B3F"/>
    <w:rsid w:val="00CF16DD"/>
    <w:rsid w:val="00CF1A17"/>
    <w:rsid w:val="00CF5693"/>
    <w:rsid w:val="00CF5D26"/>
    <w:rsid w:val="00CF68C6"/>
    <w:rsid w:val="00D000B1"/>
    <w:rsid w:val="00D00528"/>
    <w:rsid w:val="00D00EEE"/>
    <w:rsid w:val="00D04649"/>
    <w:rsid w:val="00D04A77"/>
    <w:rsid w:val="00D06AE0"/>
    <w:rsid w:val="00D072FA"/>
    <w:rsid w:val="00D10796"/>
    <w:rsid w:val="00D1131F"/>
    <w:rsid w:val="00D12F9D"/>
    <w:rsid w:val="00D16BCC"/>
    <w:rsid w:val="00D17BC8"/>
    <w:rsid w:val="00D22F2A"/>
    <w:rsid w:val="00D26E5B"/>
    <w:rsid w:val="00D26FB2"/>
    <w:rsid w:val="00D347F2"/>
    <w:rsid w:val="00D34B58"/>
    <w:rsid w:val="00D35F88"/>
    <w:rsid w:val="00D368BE"/>
    <w:rsid w:val="00D36A64"/>
    <w:rsid w:val="00D40FFB"/>
    <w:rsid w:val="00D41C49"/>
    <w:rsid w:val="00D43EB2"/>
    <w:rsid w:val="00D44BA4"/>
    <w:rsid w:val="00D533C9"/>
    <w:rsid w:val="00D57366"/>
    <w:rsid w:val="00D578E0"/>
    <w:rsid w:val="00D61001"/>
    <w:rsid w:val="00D62588"/>
    <w:rsid w:val="00D7183A"/>
    <w:rsid w:val="00D71D00"/>
    <w:rsid w:val="00D7285E"/>
    <w:rsid w:val="00D77DC4"/>
    <w:rsid w:val="00D80E45"/>
    <w:rsid w:val="00D8251C"/>
    <w:rsid w:val="00D83878"/>
    <w:rsid w:val="00D844C5"/>
    <w:rsid w:val="00D84C8B"/>
    <w:rsid w:val="00D865B6"/>
    <w:rsid w:val="00D87807"/>
    <w:rsid w:val="00D90165"/>
    <w:rsid w:val="00D90880"/>
    <w:rsid w:val="00D90B4F"/>
    <w:rsid w:val="00D91490"/>
    <w:rsid w:val="00D92D96"/>
    <w:rsid w:val="00D93434"/>
    <w:rsid w:val="00D93E3F"/>
    <w:rsid w:val="00D95AE9"/>
    <w:rsid w:val="00D9671E"/>
    <w:rsid w:val="00DA08F7"/>
    <w:rsid w:val="00DA1602"/>
    <w:rsid w:val="00DA2232"/>
    <w:rsid w:val="00DA3C7C"/>
    <w:rsid w:val="00DA4FC3"/>
    <w:rsid w:val="00DA5013"/>
    <w:rsid w:val="00DB0204"/>
    <w:rsid w:val="00DB03EB"/>
    <w:rsid w:val="00DB3A48"/>
    <w:rsid w:val="00DB58FD"/>
    <w:rsid w:val="00DB5C8F"/>
    <w:rsid w:val="00DB5E33"/>
    <w:rsid w:val="00DB68AC"/>
    <w:rsid w:val="00DB6C58"/>
    <w:rsid w:val="00DC185A"/>
    <w:rsid w:val="00DC2FEB"/>
    <w:rsid w:val="00DC7018"/>
    <w:rsid w:val="00DD0265"/>
    <w:rsid w:val="00DD037A"/>
    <w:rsid w:val="00DD211C"/>
    <w:rsid w:val="00DD2FF3"/>
    <w:rsid w:val="00DD5B49"/>
    <w:rsid w:val="00DF2300"/>
    <w:rsid w:val="00DF2314"/>
    <w:rsid w:val="00DF234F"/>
    <w:rsid w:val="00DF688F"/>
    <w:rsid w:val="00E00462"/>
    <w:rsid w:val="00E0073C"/>
    <w:rsid w:val="00E01CA4"/>
    <w:rsid w:val="00E02DA6"/>
    <w:rsid w:val="00E04699"/>
    <w:rsid w:val="00E06E94"/>
    <w:rsid w:val="00E11A6A"/>
    <w:rsid w:val="00E150C5"/>
    <w:rsid w:val="00E22E75"/>
    <w:rsid w:val="00E2393E"/>
    <w:rsid w:val="00E23E03"/>
    <w:rsid w:val="00E251DF"/>
    <w:rsid w:val="00E3108F"/>
    <w:rsid w:val="00E31181"/>
    <w:rsid w:val="00E31D24"/>
    <w:rsid w:val="00E40912"/>
    <w:rsid w:val="00E41876"/>
    <w:rsid w:val="00E46A9E"/>
    <w:rsid w:val="00E46F3B"/>
    <w:rsid w:val="00E4703F"/>
    <w:rsid w:val="00E51772"/>
    <w:rsid w:val="00E55BFB"/>
    <w:rsid w:val="00E56468"/>
    <w:rsid w:val="00E56762"/>
    <w:rsid w:val="00E6029C"/>
    <w:rsid w:val="00E60878"/>
    <w:rsid w:val="00E616ED"/>
    <w:rsid w:val="00E65CF3"/>
    <w:rsid w:val="00E6603F"/>
    <w:rsid w:val="00E674F9"/>
    <w:rsid w:val="00E676F2"/>
    <w:rsid w:val="00E70C23"/>
    <w:rsid w:val="00E72F0A"/>
    <w:rsid w:val="00E74D9A"/>
    <w:rsid w:val="00E75AAE"/>
    <w:rsid w:val="00E774D5"/>
    <w:rsid w:val="00E776E8"/>
    <w:rsid w:val="00E77FA4"/>
    <w:rsid w:val="00E80C81"/>
    <w:rsid w:val="00E81FE7"/>
    <w:rsid w:val="00E824EA"/>
    <w:rsid w:val="00E8281B"/>
    <w:rsid w:val="00E84DEF"/>
    <w:rsid w:val="00E854C0"/>
    <w:rsid w:val="00E85FA7"/>
    <w:rsid w:val="00E86B98"/>
    <w:rsid w:val="00E93630"/>
    <w:rsid w:val="00E94FA5"/>
    <w:rsid w:val="00E960B8"/>
    <w:rsid w:val="00E963BB"/>
    <w:rsid w:val="00E964F9"/>
    <w:rsid w:val="00E967CF"/>
    <w:rsid w:val="00E967E1"/>
    <w:rsid w:val="00E972A2"/>
    <w:rsid w:val="00EA0A67"/>
    <w:rsid w:val="00EA42C4"/>
    <w:rsid w:val="00EA5B5A"/>
    <w:rsid w:val="00EB44FA"/>
    <w:rsid w:val="00EB7518"/>
    <w:rsid w:val="00EC23A2"/>
    <w:rsid w:val="00EC5BC1"/>
    <w:rsid w:val="00ED2FD3"/>
    <w:rsid w:val="00ED3913"/>
    <w:rsid w:val="00ED47E8"/>
    <w:rsid w:val="00ED48C7"/>
    <w:rsid w:val="00ED4BD9"/>
    <w:rsid w:val="00ED63E9"/>
    <w:rsid w:val="00ED6DBB"/>
    <w:rsid w:val="00ED7C86"/>
    <w:rsid w:val="00EE0051"/>
    <w:rsid w:val="00EE158D"/>
    <w:rsid w:val="00EE420A"/>
    <w:rsid w:val="00EF517D"/>
    <w:rsid w:val="00EF5B91"/>
    <w:rsid w:val="00EF6627"/>
    <w:rsid w:val="00F003FC"/>
    <w:rsid w:val="00F008E3"/>
    <w:rsid w:val="00F02454"/>
    <w:rsid w:val="00F02467"/>
    <w:rsid w:val="00F032C0"/>
    <w:rsid w:val="00F0487E"/>
    <w:rsid w:val="00F06E66"/>
    <w:rsid w:val="00F1393F"/>
    <w:rsid w:val="00F14527"/>
    <w:rsid w:val="00F1567D"/>
    <w:rsid w:val="00F16ED5"/>
    <w:rsid w:val="00F17080"/>
    <w:rsid w:val="00F1750E"/>
    <w:rsid w:val="00F21878"/>
    <w:rsid w:val="00F22A63"/>
    <w:rsid w:val="00F26D55"/>
    <w:rsid w:val="00F31686"/>
    <w:rsid w:val="00F31C01"/>
    <w:rsid w:val="00F32395"/>
    <w:rsid w:val="00F324AE"/>
    <w:rsid w:val="00F32698"/>
    <w:rsid w:val="00F33249"/>
    <w:rsid w:val="00F343DD"/>
    <w:rsid w:val="00F3537C"/>
    <w:rsid w:val="00F36A48"/>
    <w:rsid w:val="00F4141F"/>
    <w:rsid w:val="00F4273E"/>
    <w:rsid w:val="00F44CD4"/>
    <w:rsid w:val="00F45586"/>
    <w:rsid w:val="00F45F99"/>
    <w:rsid w:val="00F52031"/>
    <w:rsid w:val="00F5688D"/>
    <w:rsid w:val="00F56989"/>
    <w:rsid w:val="00F61DAA"/>
    <w:rsid w:val="00F63414"/>
    <w:rsid w:val="00F63768"/>
    <w:rsid w:val="00F63C91"/>
    <w:rsid w:val="00F67E3B"/>
    <w:rsid w:val="00F74843"/>
    <w:rsid w:val="00F74A60"/>
    <w:rsid w:val="00F7609F"/>
    <w:rsid w:val="00F77597"/>
    <w:rsid w:val="00F80832"/>
    <w:rsid w:val="00F82F51"/>
    <w:rsid w:val="00F835FF"/>
    <w:rsid w:val="00F837AA"/>
    <w:rsid w:val="00F85548"/>
    <w:rsid w:val="00F85833"/>
    <w:rsid w:val="00F85FC2"/>
    <w:rsid w:val="00F905B9"/>
    <w:rsid w:val="00F90A1D"/>
    <w:rsid w:val="00F92AE9"/>
    <w:rsid w:val="00F943D3"/>
    <w:rsid w:val="00F96185"/>
    <w:rsid w:val="00F978A9"/>
    <w:rsid w:val="00FA1299"/>
    <w:rsid w:val="00FA1449"/>
    <w:rsid w:val="00FA1A17"/>
    <w:rsid w:val="00FA21B1"/>
    <w:rsid w:val="00FA2C8F"/>
    <w:rsid w:val="00FA3BC4"/>
    <w:rsid w:val="00FA6059"/>
    <w:rsid w:val="00FA612B"/>
    <w:rsid w:val="00FB08F9"/>
    <w:rsid w:val="00FB1591"/>
    <w:rsid w:val="00FB7B3A"/>
    <w:rsid w:val="00FC243F"/>
    <w:rsid w:val="00FC2993"/>
    <w:rsid w:val="00FD26D7"/>
    <w:rsid w:val="00FD3D84"/>
    <w:rsid w:val="00FD4B16"/>
    <w:rsid w:val="00FD7AD9"/>
    <w:rsid w:val="00FE36AE"/>
    <w:rsid w:val="00FE7267"/>
    <w:rsid w:val="00FE78F4"/>
    <w:rsid w:val="00FF0E67"/>
    <w:rsid w:val="00FF1F31"/>
    <w:rsid w:val="00FF3D64"/>
    <w:rsid w:val="00FF4600"/>
    <w:rsid w:val="00FF7351"/>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18F7D7"/>
  <w15:chartTrackingRefBased/>
  <w15:docId w15:val="{D561C524-ADE6-49D6-A215-D0570D293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5B49"/>
    <w:rPr>
      <w:rFonts w:ascii="Verdana" w:hAnsi="Verdana"/>
    </w:rPr>
  </w:style>
  <w:style w:type="paragraph" w:styleId="Heading1">
    <w:name w:val="heading 1"/>
    <w:basedOn w:val="Normal"/>
    <w:next w:val="Normal"/>
    <w:link w:val="Heading1Char"/>
    <w:autoRedefine/>
    <w:uiPriority w:val="9"/>
    <w:qFormat/>
    <w:rsid w:val="00A81C0A"/>
    <w:pPr>
      <w:keepNext/>
      <w:keepLines/>
      <w:numPr>
        <w:ilvl w:val="1"/>
        <w:numId w:val="27"/>
      </w:numPr>
      <w:spacing w:before="240" w:after="0" w:line="360" w:lineRule="auto"/>
      <w:outlineLvl w:val="0"/>
    </w:pPr>
    <w:rPr>
      <w:rFonts w:eastAsiaTheme="majorEastAsia" w:cs="Times New Roman"/>
      <w:b/>
      <w:color w:val="000000" w:themeColor="text1"/>
      <w:sz w:val="40"/>
      <w:szCs w:val="32"/>
    </w:rPr>
  </w:style>
  <w:style w:type="paragraph" w:styleId="Heading2">
    <w:name w:val="heading 2"/>
    <w:basedOn w:val="Normal"/>
    <w:next w:val="Normal"/>
    <w:link w:val="Heading2Char"/>
    <w:uiPriority w:val="9"/>
    <w:unhideWhenUsed/>
    <w:qFormat/>
    <w:rsid w:val="009231A7"/>
    <w:pPr>
      <w:keepNext/>
      <w:keepLines/>
      <w:spacing w:before="40" w:after="0"/>
      <w:outlineLvl w:val="1"/>
    </w:pPr>
    <w:rPr>
      <w:rFonts w:eastAsiaTheme="majorEastAsia" w:cstheme="majorBidi"/>
      <w:b/>
      <w:color w:val="000000" w:themeColor="text1"/>
      <w:sz w:val="32"/>
      <w:szCs w:val="26"/>
    </w:rPr>
  </w:style>
  <w:style w:type="paragraph" w:styleId="Heading3">
    <w:name w:val="heading 3"/>
    <w:basedOn w:val="Normal"/>
    <w:next w:val="Normal"/>
    <w:link w:val="Heading3Char"/>
    <w:uiPriority w:val="9"/>
    <w:unhideWhenUsed/>
    <w:qFormat/>
    <w:rsid w:val="009231A7"/>
    <w:pPr>
      <w:keepNext/>
      <w:keepLines/>
      <w:spacing w:before="40" w:after="0"/>
      <w:outlineLvl w:val="2"/>
    </w:pPr>
    <w:rPr>
      <w:rFonts w:eastAsiaTheme="majorEastAsia" w:cstheme="majorBidi"/>
      <w:b/>
      <w:color w:val="000000" w:themeColor="text1"/>
      <w:sz w:val="28"/>
      <w:szCs w:val="24"/>
    </w:rPr>
  </w:style>
  <w:style w:type="paragraph" w:styleId="Heading4">
    <w:name w:val="heading 4"/>
    <w:basedOn w:val="Normal"/>
    <w:next w:val="Normal"/>
    <w:link w:val="Heading4Char"/>
    <w:uiPriority w:val="9"/>
    <w:unhideWhenUsed/>
    <w:qFormat/>
    <w:rsid w:val="009231A7"/>
    <w:pPr>
      <w:keepNext/>
      <w:keepLines/>
      <w:spacing w:before="40" w:after="0"/>
      <w:outlineLvl w:val="3"/>
    </w:pPr>
    <w:rPr>
      <w:rFonts w:eastAsiaTheme="majorEastAsia"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154F"/>
    <w:pPr>
      <w:ind w:left="720"/>
      <w:contextualSpacing/>
    </w:pPr>
  </w:style>
  <w:style w:type="table" w:styleId="TableGrid">
    <w:name w:val="Table Grid"/>
    <w:basedOn w:val="TableNormal"/>
    <w:uiPriority w:val="39"/>
    <w:rsid w:val="003E15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txtext">
    <w:name w:val="ltx_text"/>
    <w:basedOn w:val="DefaultParagraphFont"/>
    <w:rsid w:val="00F82F51"/>
  </w:style>
  <w:style w:type="character" w:customStyle="1" w:styleId="Heading1Char">
    <w:name w:val="Heading 1 Char"/>
    <w:basedOn w:val="DefaultParagraphFont"/>
    <w:link w:val="Heading1"/>
    <w:uiPriority w:val="9"/>
    <w:rsid w:val="00A81C0A"/>
    <w:rPr>
      <w:rFonts w:ascii="Verdana" w:eastAsiaTheme="majorEastAsia" w:hAnsi="Verdana" w:cs="Times New Roman"/>
      <w:b/>
      <w:color w:val="000000" w:themeColor="text1"/>
      <w:sz w:val="40"/>
      <w:szCs w:val="32"/>
    </w:rPr>
  </w:style>
  <w:style w:type="paragraph" w:styleId="Header">
    <w:name w:val="header"/>
    <w:basedOn w:val="Normal"/>
    <w:link w:val="HeaderChar"/>
    <w:uiPriority w:val="99"/>
    <w:unhideWhenUsed/>
    <w:rsid w:val="00E81F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1FE7"/>
  </w:style>
  <w:style w:type="paragraph" w:styleId="Footer">
    <w:name w:val="footer"/>
    <w:basedOn w:val="Normal"/>
    <w:link w:val="FooterChar"/>
    <w:uiPriority w:val="99"/>
    <w:unhideWhenUsed/>
    <w:rsid w:val="00E81F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1FE7"/>
  </w:style>
  <w:style w:type="character" w:styleId="CommentReference">
    <w:name w:val="annotation reference"/>
    <w:basedOn w:val="DefaultParagraphFont"/>
    <w:uiPriority w:val="99"/>
    <w:semiHidden/>
    <w:unhideWhenUsed/>
    <w:rsid w:val="00E81FE7"/>
    <w:rPr>
      <w:sz w:val="16"/>
      <w:szCs w:val="16"/>
    </w:rPr>
  </w:style>
  <w:style w:type="paragraph" w:styleId="CommentText">
    <w:name w:val="annotation text"/>
    <w:basedOn w:val="Normal"/>
    <w:link w:val="CommentTextChar"/>
    <w:uiPriority w:val="99"/>
    <w:semiHidden/>
    <w:unhideWhenUsed/>
    <w:rsid w:val="00E81FE7"/>
    <w:pPr>
      <w:spacing w:line="240" w:lineRule="auto"/>
    </w:pPr>
    <w:rPr>
      <w:sz w:val="20"/>
      <w:szCs w:val="20"/>
    </w:rPr>
  </w:style>
  <w:style w:type="character" w:customStyle="1" w:styleId="CommentTextChar">
    <w:name w:val="Comment Text Char"/>
    <w:basedOn w:val="DefaultParagraphFont"/>
    <w:link w:val="CommentText"/>
    <w:uiPriority w:val="99"/>
    <w:semiHidden/>
    <w:rsid w:val="00E81FE7"/>
    <w:rPr>
      <w:sz w:val="20"/>
      <w:szCs w:val="20"/>
    </w:rPr>
  </w:style>
  <w:style w:type="paragraph" w:styleId="CommentSubject">
    <w:name w:val="annotation subject"/>
    <w:basedOn w:val="CommentText"/>
    <w:next w:val="CommentText"/>
    <w:link w:val="CommentSubjectChar"/>
    <w:uiPriority w:val="99"/>
    <w:semiHidden/>
    <w:unhideWhenUsed/>
    <w:rsid w:val="00E81FE7"/>
    <w:rPr>
      <w:b/>
      <w:bCs/>
    </w:rPr>
  </w:style>
  <w:style w:type="character" w:customStyle="1" w:styleId="CommentSubjectChar">
    <w:name w:val="Comment Subject Char"/>
    <w:basedOn w:val="CommentTextChar"/>
    <w:link w:val="CommentSubject"/>
    <w:uiPriority w:val="99"/>
    <w:semiHidden/>
    <w:rsid w:val="00E81FE7"/>
    <w:rPr>
      <w:b/>
      <w:bCs/>
      <w:sz w:val="20"/>
      <w:szCs w:val="20"/>
    </w:rPr>
  </w:style>
  <w:style w:type="paragraph" w:styleId="BalloonText">
    <w:name w:val="Balloon Text"/>
    <w:basedOn w:val="Normal"/>
    <w:link w:val="BalloonTextChar"/>
    <w:uiPriority w:val="99"/>
    <w:semiHidden/>
    <w:unhideWhenUsed/>
    <w:rsid w:val="00E81F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1FE7"/>
    <w:rPr>
      <w:rFonts w:ascii="Segoe UI" w:hAnsi="Segoe UI" w:cs="Segoe UI"/>
      <w:sz w:val="18"/>
      <w:szCs w:val="18"/>
    </w:rPr>
  </w:style>
  <w:style w:type="paragraph" w:styleId="TOCHeading">
    <w:name w:val="TOC Heading"/>
    <w:basedOn w:val="Heading1"/>
    <w:next w:val="Normal"/>
    <w:uiPriority w:val="39"/>
    <w:unhideWhenUsed/>
    <w:qFormat/>
    <w:rsid w:val="009D5BC0"/>
    <w:pPr>
      <w:outlineLvl w:val="9"/>
    </w:pPr>
    <w:rPr>
      <w:rFonts w:ascii="Times New Roman" w:hAnsi="Times New Roman"/>
      <w:lang w:val="en-US" w:eastAsia="en-US"/>
    </w:rPr>
  </w:style>
  <w:style w:type="paragraph" w:styleId="TOC1">
    <w:name w:val="toc 1"/>
    <w:basedOn w:val="Normal"/>
    <w:next w:val="Normal"/>
    <w:autoRedefine/>
    <w:uiPriority w:val="39"/>
    <w:unhideWhenUsed/>
    <w:rsid w:val="003179C3"/>
    <w:pPr>
      <w:tabs>
        <w:tab w:val="right" w:leader="dot" w:pos="9016"/>
      </w:tabs>
      <w:spacing w:after="100" w:line="360" w:lineRule="auto"/>
    </w:pPr>
    <w:rPr>
      <w:rFonts w:ascii="Times New Roman" w:hAnsi="Times New Roman"/>
      <w:sz w:val="24"/>
    </w:rPr>
  </w:style>
  <w:style w:type="character" w:styleId="Hyperlink">
    <w:name w:val="Hyperlink"/>
    <w:basedOn w:val="DefaultParagraphFont"/>
    <w:uiPriority w:val="99"/>
    <w:unhideWhenUsed/>
    <w:rsid w:val="009D5BC0"/>
    <w:rPr>
      <w:color w:val="0563C1" w:themeColor="hyperlink"/>
      <w:u w:val="single"/>
    </w:rPr>
  </w:style>
  <w:style w:type="character" w:customStyle="1" w:styleId="Heading2Char">
    <w:name w:val="Heading 2 Char"/>
    <w:basedOn w:val="DefaultParagraphFont"/>
    <w:link w:val="Heading2"/>
    <w:uiPriority w:val="9"/>
    <w:rsid w:val="009231A7"/>
    <w:rPr>
      <w:rFonts w:ascii="Verdana" w:eastAsiaTheme="majorEastAsia" w:hAnsi="Verdana" w:cstheme="majorBidi"/>
      <w:b/>
      <w:color w:val="000000" w:themeColor="text1"/>
      <w:sz w:val="32"/>
      <w:szCs w:val="26"/>
    </w:rPr>
  </w:style>
  <w:style w:type="paragraph" w:styleId="TOC2">
    <w:name w:val="toc 2"/>
    <w:basedOn w:val="Normal"/>
    <w:next w:val="Normal"/>
    <w:autoRedefine/>
    <w:uiPriority w:val="39"/>
    <w:unhideWhenUsed/>
    <w:rsid w:val="0004377E"/>
    <w:pPr>
      <w:spacing w:after="100"/>
      <w:ind w:left="220"/>
    </w:pPr>
  </w:style>
  <w:style w:type="character" w:customStyle="1" w:styleId="UnresolvedMention1">
    <w:name w:val="Unresolved Mention1"/>
    <w:basedOn w:val="DefaultParagraphFont"/>
    <w:uiPriority w:val="99"/>
    <w:semiHidden/>
    <w:unhideWhenUsed/>
    <w:rsid w:val="00770DFA"/>
    <w:rPr>
      <w:color w:val="605E5C"/>
      <w:shd w:val="clear" w:color="auto" w:fill="E1DFDD"/>
    </w:rPr>
  </w:style>
  <w:style w:type="character" w:styleId="FollowedHyperlink">
    <w:name w:val="FollowedHyperlink"/>
    <w:basedOn w:val="DefaultParagraphFont"/>
    <w:uiPriority w:val="99"/>
    <w:semiHidden/>
    <w:unhideWhenUsed/>
    <w:rsid w:val="009B3274"/>
    <w:rPr>
      <w:color w:val="954F72" w:themeColor="followedHyperlink"/>
      <w:u w:val="single"/>
    </w:rPr>
  </w:style>
  <w:style w:type="paragraph" w:styleId="Title">
    <w:name w:val="Title"/>
    <w:basedOn w:val="Normal"/>
    <w:next w:val="Normal"/>
    <w:link w:val="TitleChar"/>
    <w:uiPriority w:val="10"/>
    <w:qFormat/>
    <w:rsid w:val="007C59E3"/>
    <w:pPr>
      <w:spacing w:after="0" w:line="240" w:lineRule="auto"/>
      <w:contextualSpacing/>
    </w:pPr>
    <w:rPr>
      <w:rFonts w:asciiTheme="majorHAnsi" w:eastAsiaTheme="majorEastAsia" w:hAnsiTheme="majorHAnsi" w:cstheme="majorBidi"/>
      <w:b/>
      <w:spacing w:val="-10"/>
      <w:kern w:val="28"/>
      <w:sz w:val="56"/>
      <w:szCs w:val="56"/>
    </w:rPr>
  </w:style>
  <w:style w:type="character" w:customStyle="1" w:styleId="TitleChar">
    <w:name w:val="Title Char"/>
    <w:basedOn w:val="DefaultParagraphFont"/>
    <w:link w:val="Title"/>
    <w:uiPriority w:val="10"/>
    <w:rsid w:val="007C59E3"/>
    <w:rPr>
      <w:rFonts w:asciiTheme="majorHAnsi" w:eastAsiaTheme="majorEastAsia" w:hAnsiTheme="majorHAnsi" w:cstheme="majorBidi"/>
      <w:b/>
      <w:spacing w:val="-10"/>
      <w:kern w:val="28"/>
      <w:sz w:val="56"/>
      <w:szCs w:val="56"/>
    </w:rPr>
  </w:style>
  <w:style w:type="paragraph" w:styleId="EndnoteText">
    <w:name w:val="endnote text"/>
    <w:basedOn w:val="Normal"/>
    <w:link w:val="EndnoteTextChar"/>
    <w:uiPriority w:val="99"/>
    <w:semiHidden/>
    <w:unhideWhenUsed/>
    <w:rsid w:val="00C10DD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10DD0"/>
    <w:rPr>
      <w:rFonts w:ascii="Times New Roman" w:hAnsi="Times New Roman"/>
      <w:sz w:val="20"/>
      <w:szCs w:val="20"/>
    </w:rPr>
  </w:style>
  <w:style w:type="character" w:styleId="EndnoteReference">
    <w:name w:val="endnote reference"/>
    <w:basedOn w:val="DefaultParagraphFont"/>
    <w:uiPriority w:val="99"/>
    <w:semiHidden/>
    <w:unhideWhenUsed/>
    <w:rsid w:val="00C10DD0"/>
    <w:rPr>
      <w:vertAlign w:val="superscript"/>
    </w:rPr>
  </w:style>
  <w:style w:type="paragraph" w:styleId="FootnoteText">
    <w:name w:val="footnote text"/>
    <w:basedOn w:val="Normal"/>
    <w:link w:val="FootnoteTextChar"/>
    <w:uiPriority w:val="99"/>
    <w:semiHidden/>
    <w:unhideWhenUsed/>
    <w:rsid w:val="00C10DD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0DD0"/>
    <w:rPr>
      <w:rFonts w:ascii="Times New Roman" w:hAnsi="Times New Roman"/>
      <w:sz w:val="20"/>
      <w:szCs w:val="20"/>
    </w:rPr>
  </w:style>
  <w:style w:type="character" w:styleId="FootnoteReference">
    <w:name w:val="footnote reference"/>
    <w:basedOn w:val="DefaultParagraphFont"/>
    <w:uiPriority w:val="99"/>
    <w:semiHidden/>
    <w:unhideWhenUsed/>
    <w:rsid w:val="00C10DD0"/>
    <w:rPr>
      <w:vertAlign w:val="superscript"/>
    </w:rPr>
  </w:style>
  <w:style w:type="character" w:customStyle="1" w:styleId="Heading3Char">
    <w:name w:val="Heading 3 Char"/>
    <w:basedOn w:val="DefaultParagraphFont"/>
    <w:link w:val="Heading3"/>
    <w:uiPriority w:val="9"/>
    <w:rsid w:val="009231A7"/>
    <w:rPr>
      <w:rFonts w:ascii="Verdana" w:eastAsiaTheme="majorEastAsia" w:hAnsi="Verdana" w:cstheme="majorBidi"/>
      <w:b/>
      <w:color w:val="000000" w:themeColor="text1"/>
      <w:sz w:val="28"/>
      <w:szCs w:val="24"/>
    </w:rPr>
  </w:style>
  <w:style w:type="paragraph" w:styleId="NoSpacing">
    <w:name w:val="No Spacing"/>
    <w:uiPriority w:val="1"/>
    <w:qFormat/>
    <w:rsid w:val="0002057C"/>
    <w:pPr>
      <w:spacing w:after="0" w:line="240" w:lineRule="auto"/>
    </w:pPr>
    <w:rPr>
      <w:rFonts w:ascii="Verdana" w:hAnsi="Verdana"/>
    </w:rPr>
  </w:style>
  <w:style w:type="paragraph" w:styleId="TOC3">
    <w:name w:val="toc 3"/>
    <w:basedOn w:val="Normal"/>
    <w:next w:val="Normal"/>
    <w:autoRedefine/>
    <w:uiPriority w:val="39"/>
    <w:unhideWhenUsed/>
    <w:rsid w:val="00896846"/>
    <w:pPr>
      <w:spacing w:after="100"/>
      <w:ind w:left="480"/>
    </w:pPr>
  </w:style>
  <w:style w:type="character" w:customStyle="1" w:styleId="Heading4Char">
    <w:name w:val="Heading 4 Char"/>
    <w:basedOn w:val="DefaultParagraphFont"/>
    <w:link w:val="Heading4"/>
    <w:uiPriority w:val="9"/>
    <w:rsid w:val="009231A7"/>
    <w:rPr>
      <w:rFonts w:ascii="Verdana" w:eastAsiaTheme="majorEastAsia" w:hAnsi="Verdana" w:cstheme="majorBidi"/>
      <w:i/>
      <w:iCs/>
      <w:color w:val="000000" w:themeColor="text1"/>
      <w:sz w:val="24"/>
    </w:rPr>
  </w:style>
  <w:style w:type="character" w:styleId="Strong">
    <w:name w:val="Strong"/>
    <w:basedOn w:val="DefaultParagraphFont"/>
    <w:uiPriority w:val="22"/>
    <w:qFormat/>
    <w:rsid w:val="005165B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432154">
      <w:bodyDiv w:val="1"/>
      <w:marLeft w:val="0"/>
      <w:marRight w:val="0"/>
      <w:marTop w:val="0"/>
      <w:marBottom w:val="0"/>
      <w:divBdr>
        <w:top w:val="none" w:sz="0" w:space="0" w:color="auto"/>
        <w:left w:val="none" w:sz="0" w:space="0" w:color="auto"/>
        <w:bottom w:val="none" w:sz="0" w:space="0" w:color="auto"/>
        <w:right w:val="none" w:sz="0" w:space="0" w:color="auto"/>
      </w:divBdr>
    </w:div>
    <w:div w:id="462190825">
      <w:bodyDiv w:val="1"/>
      <w:marLeft w:val="0"/>
      <w:marRight w:val="0"/>
      <w:marTop w:val="0"/>
      <w:marBottom w:val="0"/>
      <w:divBdr>
        <w:top w:val="none" w:sz="0" w:space="0" w:color="auto"/>
        <w:left w:val="none" w:sz="0" w:space="0" w:color="auto"/>
        <w:bottom w:val="none" w:sz="0" w:space="0" w:color="auto"/>
        <w:right w:val="none" w:sz="0" w:space="0" w:color="auto"/>
      </w:divBdr>
    </w:div>
    <w:div w:id="537396430">
      <w:bodyDiv w:val="1"/>
      <w:marLeft w:val="0"/>
      <w:marRight w:val="0"/>
      <w:marTop w:val="0"/>
      <w:marBottom w:val="0"/>
      <w:divBdr>
        <w:top w:val="none" w:sz="0" w:space="0" w:color="auto"/>
        <w:left w:val="none" w:sz="0" w:space="0" w:color="auto"/>
        <w:bottom w:val="none" w:sz="0" w:space="0" w:color="auto"/>
        <w:right w:val="none" w:sz="0" w:space="0" w:color="auto"/>
      </w:divBdr>
    </w:div>
    <w:div w:id="612132501">
      <w:bodyDiv w:val="1"/>
      <w:marLeft w:val="0"/>
      <w:marRight w:val="0"/>
      <w:marTop w:val="0"/>
      <w:marBottom w:val="0"/>
      <w:divBdr>
        <w:top w:val="none" w:sz="0" w:space="0" w:color="auto"/>
        <w:left w:val="none" w:sz="0" w:space="0" w:color="auto"/>
        <w:bottom w:val="none" w:sz="0" w:space="0" w:color="auto"/>
        <w:right w:val="none" w:sz="0" w:space="0" w:color="auto"/>
      </w:divBdr>
    </w:div>
    <w:div w:id="663170380">
      <w:bodyDiv w:val="1"/>
      <w:marLeft w:val="0"/>
      <w:marRight w:val="0"/>
      <w:marTop w:val="0"/>
      <w:marBottom w:val="0"/>
      <w:divBdr>
        <w:top w:val="none" w:sz="0" w:space="0" w:color="auto"/>
        <w:left w:val="none" w:sz="0" w:space="0" w:color="auto"/>
        <w:bottom w:val="none" w:sz="0" w:space="0" w:color="auto"/>
        <w:right w:val="none" w:sz="0" w:space="0" w:color="auto"/>
      </w:divBdr>
    </w:div>
    <w:div w:id="701713652">
      <w:bodyDiv w:val="1"/>
      <w:marLeft w:val="0"/>
      <w:marRight w:val="0"/>
      <w:marTop w:val="0"/>
      <w:marBottom w:val="0"/>
      <w:divBdr>
        <w:top w:val="none" w:sz="0" w:space="0" w:color="auto"/>
        <w:left w:val="none" w:sz="0" w:space="0" w:color="auto"/>
        <w:bottom w:val="none" w:sz="0" w:space="0" w:color="auto"/>
        <w:right w:val="none" w:sz="0" w:space="0" w:color="auto"/>
      </w:divBdr>
    </w:div>
    <w:div w:id="839319810">
      <w:bodyDiv w:val="1"/>
      <w:marLeft w:val="0"/>
      <w:marRight w:val="0"/>
      <w:marTop w:val="0"/>
      <w:marBottom w:val="0"/>
      <w:divBdr>
        <w:top w:val="none" w:sz="0" w:space="0" w:color="auto"/>
        <w:left w:val="none" w:sz="0" w:space="0" w:color="auto"/>
        <w:bottom w:val="none" w:sz="0" w:space="0" w:color="auto"/>
        <w:right w:val="none" w:sz="0" w:space="0" w:color="auto"/>
      </w:divBdr>
    </w:div>
    <w:div w:id="1171725603">
      <w:bodyDiv w:val="1"/>
      <w:marLeft w:val="0"/>
      <w:marRight w:val="0"/>
      <w:marTop w:val="0"/>
      <w:marBottom w:val="0"/>
      <w:divBdr>
        <w:top w:val="none" w:sz="0" w:space="0" w:color="auto"/>
        <w:left w:val="none" w:sz="0" w:space="0" w:color="auto"/>
        <w:bottom w:val="none" w:sz="0" w:space="0" w:color="auto"/>
        <w:right w:val="none" w:sz="0" w:space="0" w:color="auto"/>
      </w:divBdr>
    </w:div>
    <w:div w:id="1296713486">
      <w:bodyDiv w:val="1"/>
      <w:marLeft w:val="0"/>
      <w:marRight w:val="0"/>
      <w:marTop w:val="0"/>
      <w:marBottom w:val="0"/>
      <w:divBdr>
        <w:top w:val="none" w:sz="0" w:space="0" w:color="auto"/>
        <w:left w:val="none" w:sz="0" w:space="0" w:color="auto"/>
        <w:bottom w:val="none" w:sz="0" w:space="0" w:color="auto"/>
        <w:right w:val="none" w:sz="0" w:space="0" w:color="auto"/>
      </w:divBdr>
    </w:div>
    <w:div w:id="1551065032">
      <w:bodyDiv w:val="1"/>
      <w:marLeft w:val="0"/>
      <w:marRight w:val="0"/>
      <w:marTop w:val="0"/>
      <w:marBottom w:val="0"/>
      <w:divBdr>
        <w:top w:val="none" w:sz="0" w:space="0" w:color="auto"/>
        <w:left w:val="none" w:sz="0" w:space="0" w:color="auto"/>
        <w:bottom w:val="none" w:sz="0" w:space="0" w:color="auto"/>
        <w:right w:val="none" w:sz="0" w:space="0" w:color="auto"/>
      </w:divBdr>
    </w:div>
    <w:div w:id="1669402832">
      <w:bodyDiv w:val="1"/>
      <w:marLeft w:val="0"/>
      <w:marRight w:val="0"/>
      <w:marTop w:val="0"/>
      <w:marBottom w:val="0"/>
      <w:divBdr>
        <w:top w:val="none" w:sz="0" w:space="0" w:color="auto"/>
        <w:left w:val="none" w:sz="0" w:space="0" w:color="auto"/>
        <w:bottom w:val="none" w:sz="0" w:space="0" w:color="auto"/>
        <w:right w:val="none" w:sz="0" w:space="0" w:color="auto"/>
      </w:divBdr>
    </w:div>
    <w:div w:id="1817841511">
      <w:bodyDiv w:val="1"/>
      <w:marLeft w:val="0"/>
      <w:marRight w:val="0"/>
      <w:marTop w:val="0"/>
      <w:marBottom w:val="0"/>
      <w:divBdr>
        <w:top w:val="none" w:sz="0" w:space="0" w:color="auto"/>
        <w:left w:val="none" w:sz="0" w:space="0" w:color="auto"/>
        <w:bottom w:val="none" w:sz="0" w:space="0" w:color="auto"/>
        <w:right w:val="none" w:sz="0" w:space="0" w:color="auto"/>
      </w:divBdr>
    </w:div>
    <w:div w:id="1864172157">
      <w:bodyDiv w:val="1"/>
      <w:marLeft w:val="0"/>
      <w:marRight w:val="0"/>
      <w:marTop w:val="0"/>
      <w:marBottom w:val="0"/>
      <w:divBdr>
        <w:top w:val="none" w:sz="0" w:space="0" w:color="auto"/>
        <w:left w:val="none" w:sz="0" w:space="0" w:color="auto"/>
        <w:bottom w:val="none" w:sz="0" w:space="0" w:color="auto"/>
        <w:right w:val="none" w:sz="0" w:space="0" w:color="auto"/>
      </w:divBdr>
    </w:div>
    <w:div w:id="1931347422">
      <w:bodyDiv w:val="1"/>
      <w:marLeft w:val="0"/>
      <w:marRight w:val="0"/>
      <w:marTop w:val="0"/>
      <w:marBottom w:val="0"/>
      <w:divBdr>
        <w:top w:val="none" w:sz="0" w:space="0" w:color="auto"/>
        <w:left w:val="none" w:sz="0" w:space="0" w:color="auto"/>
        <w:bottom w:val="none" w:sz="0" w:space="0" w:color="auto"/>
        <w:right w:val="none" w:sz="0" w:space="0" w:color="auto"/>
      </w:divBdr>
    </w:div>
    <w:div w:id="1967930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3.xml"/><Relationship Id="rId18" Type="http://schemas.openxmlformats.org/officeDocument/2006/relationships/chart" Target="charts/chart4.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python.org/downloads/" TargetMode="Externa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www.cs.waikato.ac.nz/~ml/weka/downloading.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hyperlink" Target="https://github.com/felipebravom/AffectiveTweets/releases/download/1.0.0/w2v.twitter.edinburgh10M.400d.csv.gz"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github.com/felipebravom/AffectiveTweets/releases/download/1.0.1/AffectiveTweets1.0.1.zip" TargetMode="External"/><Relationship Id="rId10" Type="http://schemas.openxmlformats.org/officeDocument/2006/relationships/image" Target="media/image3.png"/><Relationship Id="rId19" Type="http://schemas.openxmlformats.org/officeDocument/2006/relationships/hyperlink" Target="https://github.com/derrickpehjh/An-Affect-Intensity-Tool-by-Combining-Lexicon-and-Learning-Based-Approache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hyperlink" Target="https://www.java.com/en/download/" TargetMode="Externa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SG"/>
              <a:t>Individual Feature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anger</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word ngram
(WN)</c:v>
                </c:pt>
                <c:pt idx="1">
                  <c:v>char n gram
(CN)</c:v>
                </c:pt>
                <c:pt idx="2">
                  <c:v>stop words - Rainbow
(SW)</c:v>
                </c:pt>
                <c:pt idx="3">
                  <c:v>word embeddings Edinburgh  (100d)
(WE)</c:v>
                </c:pt>
                <c:pt idx="4">
                  <c:v>word embeddings Edinburgh  (400d)
(WE)</c:v>
                </c:pt>
              </c:strCache>
            </c:strRef>
          </c:cat>
          <c:val>
            <c:numRef>
              <c:f>Sheet1!$B$2:$B$6</c:f>
              <c:numCache>
                <c:formatCode>General</c:formatCode>
                <c:ptCount val="5"/>
                <c:pt idx="0">
                  <c:v>0.44</c:v>
                </c:pt>
                <c:pt idx="1">
                  <c:v>0.4</c:v>
                </c:pt>
                <c:pt idx="2">
                  <c:v>0.47</c:v>
                </c:pt>
                <c:pt idx="3">
                  <c:v>0.45</c:v>
                </c:pt>
                <c:pt idx="4">
                  <c:v>0.46</c:v>
                </c:pt>
              </c:numCache>
            </c:numRef>
          </c:val>
          <c:extLst xmlns:c16r2="http://schemas.microsoft.com/office/drawing/2015/06/chart">
            <c:ext xmlns:c16="http://schemas.microsoft.com/office/drawing/2014/chart" uri="{C3380CC4-5D6E-409C-BE32-E72D297353CC}">
              <c16:uniqueId val="{00000000-D4B9-4F20-A47F-9456FED2DF91}"/>
            </c:ext>
          </c:extLst>
        </c:ser>
        <c:ser>
          <c:idx val="1"/>
          <c:order val="1"/>
          <c:tx>
            <c:strRef>
              <c:f>Sheet1!$C$1</c:f>
              <c:strCache>
                <c:ptCount val="1"/>
                <c:pt idx="0">
                  <c:v>fear</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word ngram
(WN)</c:v>
                </c:pt>
                <c:pt idx="1">
                  <c:v>char n gram
(CN)</c:v>
                </c:pt>
                <c:pt idx="2">
                  <c:v>stop words - Rainbow
(SW)</c:v>
                </c:pt>
                <c:pt idx="3">
                  <c:v>word embeddings Edinburgh  (100d)
(WE)</c:v>
                </c:pt>
                <c:pt idx="4">
                  <c:v>word embeddings Edinburgh  (400d)
(WE)</c:v>
                </c:pt>
              </c:strCache>
            </c:strRef>
          </c:cat>
          <c:val>
            <c:numRef>
              <c:f>Sheet1!$C$2:$C$6</c:f>
              <c:numCache>
                <c:formatCode>General</c:formatCode>
                <c:ptCount val="5"/>
                <c:pt idx="0">
                  <c:v>0.51</c:v>
                </c:pt>
                <c:pt idx="1">
                  <c:v>0.37</c:v>
                </c:pt>
                <c:pt idx="2">
                  <c:v>0.55000000000000004</c:v>
                </c:pt>
                <c:pt idx="3">
                  <c:v>0.43</c:v>
                </c:pt>
                <c:pt idx="4">
                  <c:v>0.43</c:v>
                </c:pt>
              </c:numCache>
            </c:numRef>
          </c:val>
          <c:extLst xmlns:c16r2="http://schemas.microsoft.com/office/drawing/2015/06/chart">
            <c:ext xmlns:c16="http://schemas.microsoft.com/office/drawing/2014/chart" uri="{C3380CC4-5D6E-409C-BE32-E72D297353CC}">
              <c16:uniqueId val="{00000001-D4B9-4F20-A47F-9456FED2DF91}"/>
            </c:ext>
          </c:extLst>
        </c:ser>
        <c:ser>
          <c:idx val="2"/>
          <c:order val="2"/>
          <c:tx>
            <c:strRef>
              <c:f>Sheet1!$D$1</c:f>
              <c:strCache>
                <c:ptCount val="1"/>
                <c:pt idx="0">
                  <c:v>joy</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word ngram
(WN)</c:v>
                </c:pt>
                <c:pt idx="1">
                  <c:v>char n gram
(CN)</c:v>
                </c:pt>
                <c:pt idx="2">
                  <c:v>stop words - Rainbow
(SW)</c:v>
                </c:pt>
                <c:pt idx="3">
                  <c:v>word embeddings Edinburgh  (100d)
(WE)</c:v>
                </c:pt>
                <c:pt idx="4">
                  <c:v>word embeddings Edinburgh  (400d)
(WE)</c:v>
                </c:pt>
              </c:strCache>
            </c:strRef>
          </c:cat>
          <c:val>
            <c:numRef>
              <c:f>Sheet1!$D$2:$D$6</c:f>
              <c:numCache>
                <c:formatCode>General</c:formatCode>
                <c:ptCount val="5"/>
                <c:pt idx="0">
                  <c:v>0.56999999999999995</c:v>
                </c:pt>
                <c:pt idx="1">
                  <c:v>0.52</c:v>
                </c:pt>
                <c:pt idx="2">
                  <c:v>0.51</c:v>
                </c:pt>
                <c:pt idx="3">
                  <c:v>0.56999999999999995</c:v>
                </c:pt>
                <c:pt idx="4">
                  <c:v>0.56999999999999995</c:v>
                </c:pt>
              </c:numCache>
            </c:numRef>
          </c:val>
          <c:extLst xmlns:c16r2="http://schemas.microsoft.com/office/drawing/2015/06/chart">
            <c:ext xmlns:c16="http://schemas.microsoft.com/office/drawing/2014/chart" uri="{C3380CC4-5D6E-409C-BE32-E72D297353CC}">
              <c16:uniqueId val="{00000002-D4B9-4F20-A47F-9456FED2DF91}"/>
            </c:ext>
          </c:extLst>
        </c:ser>
        <c:ser>
          <c:idx val="3"/>
          <c:order val="3"/>
          <c:tx>
            <c:strRef>
              <c:f>Sheet1!$E$1</c:f>
              <c:strCache>
                <c:ptCount val="1"/>
                <c:pt idx="0">
                  <c:v>sadness</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word ngram
(WN)</c:v>
                </c:pt>
                <c:pt idx="1">
                  <c:v>char n gram
(CN)</c:v>
                </c:pt>
                <c:pt idx="2">
                  <c:v>stop words - Rainbow
(SW)</c:v>
                </c:pt>
                <c:pt idx="3">
                  <c:v>word embeddings Edinburgh  (100d)
(WE)</c:v>
                </c:pt>
                <c:pt idx="4">
                  <c:v>word embeddings Edinburgh  (400d)
(WE)</c:v>
                </c:pt>
              </c:strCache>
            </c:strRef>
          </c:cat>
          <c:val>
            <c:numRef>
              <c:f>Sheet1!$E$2:$E$6</c:f>
              <c:numCache>
                <c:formatCode>General</c:formatCode>
                <c:ptCount val="5"/>
                <c:pt idx="0">
                  <c:v>0.41</c:v>
                </c:pt>
                <c:pt idx="1">
                  <c:v>0.37</c:v>
                </c:pt>
                <c:pt idx="2">
                  <c:v>0.46</c:v>
                </c:pt>
                <c:pt idx="3">
                  <c:v>0.43</c:v>
                </c:pt>
                <c:pt idx="4">
                  <c:v>0.43</c:v>
                </c:pt>
              </c:numCache>
            </c:numRef>
          </c:val>
          <c:extLst xmlns:c16r2="http://schemas.microsoft.com/office/drawing/2015/06/chart">
            <c:ext xmlns:c16="http://schemas.microsoft.com/office/drawing/2014/chart" uri="{C3380CC4-5D6E-409C-BE32-E72D297353CC}">
              <c16:uniqueId val="{00000003-D4B9-4F20-A47F-9456FED2DF91}"/>
            </c:ext>
          </c:extLst>
        </c:ser>
        <c:ser>
          <c:idx val="4"/>
          <c:order val="4"/>
          <c:tx>
            <c:strRef>
              <c:f>Sheet1!$F$1</c:f>
              <c:strCache>
                <c:ptCount val="1"/>
                <c:pt idx="0">
                  <c:v>average</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word ngram
(WN)</c:v>
                </c:pt>
                <c:pt idx="1">
                  <c:v>char n gram
(CN)</c:v>
                </c:pt>
                <c:pt idx="2">
                  <c:v>stop words - Rainbow
(SW)</c:v>
                </c:pt>
                <c:pt idx="3">
                  <c:v>word embeddings Edinburgh  (100d)
(WE)</c:v>
                </c:pt>
                <c:pt idx="4">
                  <c:v>word embeddings Edinburgh  (400d)
(WE)</c:v>
                </c:pt>
              </c:strCache>
            </c:strRef>
          </c:cat>
          <c:val>
            <c:numRef>
              <c:f>Sheet1!$F$2:$F$6</c:f>
              <c:numCache>
                <c:formatCode>General</c:formatCode>
                <c:ptCount val="5"/>
                <c:pt idx="0">
                  <c:v>0.48</c:v>
                </c:pt>
                <c:pt idx="1">
                  <c:v>0.43</c:v>
                </c:pt>
                <c:pt idx="2">
                  <c:v>0.5</c:v>
                </c:pt>
                <c:pt idx="3">
                  <c:v>0.47</c:v>
                </c:pt>
                <c:pt idx="4">
                  <c:v>0.47</c:v>
                </c:pt>
              </c:numCache>
            </c:numRef>
          </c:val>
          <c:extLst xmlns:c16r2="http://schemas.microsoft.com/office/drawing/2015/06/chart">
            <c:ext xmlns:c16="http://schemas.microsoft.com/office/drawing/2014/chart" uri="{C3380CC4-5D6E-409C-BE32-E72D297353CC}">
              <c16:uniqueId val="{00000004-D4B9-4F20-A47F-9456FED2DF91}"/>
            </c:ext>
          </c:extLst>
        </c:ser>
        <c:dLbls>
          <c:dLblPos val="outEnd"/>
          <c:showLegendKey val="0"/>
          <c:showVal val="1"/>
          <c:showCatName val="0"/>
          <c:showSerName val="0"/>
          <c:showPercent val="0"/>
          <c:showBubbleSize val="0"/>
        </c:dLbls>
        <c:gapWidth val="100"/>
        <c:overlap val="-24"/>
        <c:axId val="1715041296"/>
        <c:axId val="1715042928"/>
      </c:barChart>
      <c:catAx>
        <c:axId val="171504129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5042928"/>
        <c:crosses val="autoZero"/>
        <c:auto val="1"/>
        <c:lblAlgn val="ctr"/>
        <c:lblOffset val="100"/>
        <c:noMultiLvlLbl val="0"/>
      </c:catAx>
      <c:valAx>
        <c:axId val="1715042928"/>
        <c:scaling>
          <c:orientation val="minMax"/>
          <c:min val="0.30000000000000004"/>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50412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SG"/>
              <a:t>Word</a:t>
            </a:r>
            <a:r>
              <a:rPr lang="en-SG" baseline="0"/>
              <a:t> n-gram vs Character n-gram</a:t>
            </a:r>
            <a:endParaRPr lang="en-SG"/>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anger</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word ngram n = 1
(WN)</c:v>
                </c:pt>
                <c:pt idx="1">
                  <c:v>word ngram n = 2
(WN)</c:v>
                </c:pt>
                <c:pt idx="2">
                  <c:v>word ngram n = 3
(WN)</c:v>
                </c:pt>
                <c:pt idx="3">
                  <c:v>word ngram n = 4
(WN)</c:v>
                </c:pt>
                <c:pt idx="4">
                  <c:v>char n gram
(CN)</c:v>
                </c:pt>
              </c:strCache>
            </c:strRef>
          </c:cat>
          <c:val>
            <c:numRef>
              <c:f>Sheet1!$B$2:$B$6</c:f>
              <c:numCache>
                <c:formatCode>General</c:formatCode>
                <c:ptCount val="5"/>
                <c:pt idx="0">
                  <c:v>0.44</c:v>
                </c:pt>
                <c:pt idx="1">
                  <c:v>0.42</c:v>
                </c:pt>
                <c:pt idx="2">
                  <c:v>0.37</c:v>
                </c:pt>
                <c:pt idx="3">
                  <c:v>0.35</c:v>
                </c:pt>
                <c:pt idx="4">
                  <c:v>0.4</c:v>
                </c:pt>
              </c:numCache>
            </c:numRef>
          </c:val>
          <c:extLst xmlns:c16r2="http://schemas.microsoft.com/office/drawing/2015/06/chart">
            <c:ext xmlns:c16="http://schemas.microsoft.com/office/drawing/2014/chart" uri="{C3380CC4-5D6E-409C-BE32-E72D297353CC}">
              <c16:uniqueId val="{00000000-D839-432B-AD69-799727370A21}"/>
            </c:ext>
          </c:extLst>
        </c:ser>
        <c:ser>
          <c:idx val="1"/>
          <c:order val="1"/>
          <c:tx>
            <c:strRef>
              <c:f>Sheet1!$C$1</c:f>
              <c:strCache>
                <c:ptCount val="1"/>
                <c:pt idx="0">
                  <c:v>fear</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word ngram n = 1
(WN)</c:v>
                </c:pt>
                <c:pt idx="1">
                  <c:v>word ngram n = 2
(WN)</c:v>
                </c:pt>
                <c:pt idx="2">
                  <c:v>word ngram n = 3
(WN)</c:v>
                </c:pt>
                <c:pt idx="3">
                  <c:v>word ngram n = 4
(WN)</c:v>
                </c:pt>
                <c:pt idx="4">
                  <c:v>char n gram
(CN)</c:v>
                </c:pt>
              </c:strCache>
            </c:strRef>
          </c:cat>
          <c:val>
            <c:numRef>
              <c:f>Sheet1!$C$2:$C$6</c:f>
              <c:numCache>
                <c:formatCode>General</c:formatCode>
                <c:ptCount val="5"/>
                <c:pt idx="0">
                  <c:v>0.51</c:v>
                </c:pt>
                <c:pt idx="1">
                  <c:v>0.48</c:v>
                </c:pt>
                <c:pt idx="2">
                  <c:v>0.45</c:v>
                </c:pt>
                <c:pt idx="3">
                  <c:v>0.43</c:v>
                </c:pt>
                <c:pt idx="4">
                  <c:v>0.37</c:v>
                </c:pt>
              </c:numCache>
            </c:numRef>
          </c:val>
          <c:extLst xmlns:c16r2="http://schemas.microsoft.com/office/drawing/2015/06/chart">
            <c:ext xmlns:c16="http://schemas.microsoft.com/office/drawing/2014/chart" uri="{C3380CC4-5D6E-409C-BE32-E72D297353CC}">
              <c16:uniqueId val="{00000001-D839-432B-AD69-799727370A21}"/>
            </c:ext>
          </c:extLst>
        </c:ser>
        <c:ser>
          <c:idx val="2"/>
          <c:order val="2"/>
          <c:tx>
            <c:strRef>
              <c:f>Sheet1!$D$1</c:f>
              <c:strCache>
                <c:ptCount val="1"/>
                <c:pt idx="0">
                  <c:v>joy</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word ngram n = 1
(WN)</c:v>
                </c:pt>
                <c:pt idx="1">
                  <c:v>word ngram n = 2
(WN)</c:v>
                </c:pt>
                <c:pt idx="2">
                  <c:v>word ngram n = 3
(WN)</c:v>
                </c:pt>
                <c:pt idx="3">
                  <c:v>word ngram n = 4
(WN)</c:v>
                </c:pt>
                <c:pt idx="4">
                  <c:v>char n gram
(CN)</c:v>
                </c:pt>
              </c:strCache>
            </c:strRef>
          </c:cat>
          <c:val>
            <c:numRef>
              <c:f>Sheet1!$D$2:$D$6</c:f>
              <c:numCache>
                <c:formatCode>General</c:formatCode>
                <c:ptCount val="5"/>
                <c:pt idx="0">
                  <c:v>0.56999999999999995</c:v>
                </c:pt>
                <c:pt idx="1">
                  <c:v>0.56999999999999995</c:v>
                </c:pt>
                <c:pt idx="2">
                  <c:v>0.55000000000000004</c:v>
                </c:pt>
                <c:pt idx="3">
                  <c:v>0.53</c:v>
                </c:pt>
                <c:pt idx="4">
                  <c:v>0.52</c:v>
                </c:pt>
              </c:numCache>
            </c:numRef>
          </c:val>
          <c:extLst xmlns:c16r2="http://schemas.microsoft.com/office/drawing/2015/06/chart">
            <c:ext xmlns:c16="http://schemas.microsoft.com/office/drawing/2014/chart" uri="{C3380CC4-5D6E-409C-BE32-E72D297353CC}">
              <c16:uniqueId val="{00000002-D839-432B-AD69-799727370A21}"/>
            </c:ext>
          </c:extLst>
        </c:ser>
        <c:ser>
          <c:idx val="3"/>
          <c:order val="3"/>
          <c:tx>
            <c:strRef>
              <c:f>Sheet1!$E$1</c:f>
              <c:strCache>
                <c:ptCount val="1"/>
                <c:pt idx="0">
                  <c:v>sadness</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word ngram n = 1
(WN)</c:v>
                </c:pt>
                <c:pt idx="1">
                  <c:v>word ngram n = 2
(WN)</c:v>
                </c:pt>
                <c:pt idx="2">
                  <c:v>word ngram n = 3
(WN)</c:v>
                </c:pt>
                <c:pt idx="3">
                  <c:v>word ngram n = 4
(WN)</c:v>
                </c:pt>
                <c:pt idx="4">
                  <c:v>char n gram
(CN)</c:v>
                </c:pt>
              </c:strCache>
            </c:strRef>
          </c:cat>
          <c:val>
            <c:numRef>
              <c:f>Sheet1!$E$2:$E$6</c:f>
              <c:numCache>
                <c:formatCode>General</c:formatCode>
                <c:ptCount val="5"/>
                <c:pt idx="0">
                  <c:v>0.41</c:v>
                </c:pt>
                <c:pt idx="1">
                  <c:v>0.44</c:v>
                </c:pt>
                <c:pt idx="2">
                  <c:v>0.43</c:v>
                </c:pt>
                <c:pt idx="3">
                  <c:v>0.42</c:v>
                </c:pt>
                <c:pt idx="4">
                  <c:v>0.37</c:v>
                </c:pt>
              </c:numCache>
            </c:numRef>
          </c:val>
          <c:extLst xmlns:c16r2="http://schemas.microsoft.com/office/drawing/2015/06/chart">
            <c:ext xmlns:c16="http://schemas.microsoft.com/office/drawing/2014/chart" uri="{C3380CC4-5D6E-409C-BE32-E72D297353CC}">
              <c16:uniqueId val="{00000003-D839-432B-AD69-799727370A21}"/>
            </c:ext>
          </c:extLst>
        </c:ser>
        <c:dLbls>
          <c:dLblPos val="outEnd"/>
          <c:showLegendKey val="0"/>
          <c:showVal val="1"/>
          <c:showCatName val="0"/>
          <c:showSerName val="0"/>
          <c:showPercent val="0"/>
          <c:showBubbleSize val="0"/>
        </c:dLbls>
        <c:gapWidth val="100"/>
        <c:overlap val="-24"/>
        <c:axId val="1715041840"/>
        <c:axId val="1715042384"/>
      </c:barChart>
      <c:catAx>
        <c:axId val="171504184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5042384"/>
        <c:crosses val="autoZero"/>
        <c:auto val="1"/>
        <c:lblAlgn val="ctr"/>
        <c:lblOffset val="100"/>
        <c:noMultiLvlLbl val="0"/>
      </c:catAx>
      <c:valAx>
        <c:axId val="1715042384"/>
        <c:scaling>
          <c:orientation val="minMax"/>
          <c:min val="0.30000000000000004"/>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50418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SG"/>
              <a:t>Word Embedding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anger</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word ngram
(WN)</c:v>
                </c:pt>
                <c:pt idx="1">
                  <c:v>word ngram with word embeddings 400d
(WN + WE)</c:v>
                </c:pt>
              </c:strCache>
            </c:strRef>
          </c:cat>
          <c:val>
            <c:numRef>
              <c:f>Sheet1!$B$2:$B$3</c:f>
              <c:numCache>
                <c:formatCode>General</c:formatCode>
                <c:ptCount val="2"/>
                <c:pt idx="0">
                  <c:v>0.44</c:v>
                </c:pt>
                <c:pt idx="1">
                  <c:v>0.46</c:v>
                </c:pt>
              </c:numCache>
            </c:numRef>
          </c:val>
          <c:extLst xmlns:c16r2="http://schemas.microsoft.com/office/drawing/2015/06/chart">
            <c:ext xmlns:c16="http://schemas.microsoft.com/office/drawing/2014/chart" uri="{C3380CC4-5D6E-409C-BE32-E72D297353CC}">
              <c16:uniqueId val="{00000000-9A28-4873-8969-1EB328F0A397}"/>
            </c:ext>
          </c:extLst>
        </c:ser>
        <c:ser>
          <c:idx val="1"/>
          <c:order val="1"/>
          <c:tx>
            <c:strRef>
              <c:f>Sheet1!$C$1</c:f>
              <c:strCache>
                <c:ptCount val="1"/>
                <c:pt idx="0">
                  <c:v>fear</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word ngram
(WN)</c:v>
                </c:pt>
                <c:pt idx="1">
                  <c:v>word ngram with word embeddings 400d
(WN + WE)</c:v>
                </c:pt>
              </c:strCache>
            </c:strRef>
          </c:cat>
          <c:val>
            <c:numRef>
              <c:f>Sheet1!$C$2:$C$3</c:f>
              <c:numCache>
                <c:formatCode>General</c:formatCode>
                <c:ptCount val="2"/>
                <c:pt idx="0">
                  <c:v>0.51</c:v>
                </c:pt>
                <c:pt idx="1">
                  <c:v>0.43</c:v>
                </c:pt>
              </c:numCache>
            </c:numRef>
          </c:val>
          <c:extLst xmlns:c16r2="http://schemas.microsoft.com/office/drawing/2015/06/chart">
            <c:ext xmlns:c16="http://schemas.microsoft.com/office/drawing/2014/chart" uri="{C3380CC4-5D6E-409C-BE32-E72D297353CC}">
              <c16:uniqueId val="{00000001-9A28-4873-8969-1EB328F0A397}"/>
            </c:ext>
          </c:extLst>
        </c:ser>
        <c:ser>
          <c:idx val="2"/>
          <c:order val="2"/>
          <c:tx>
            <c:strRef>
              <c:f>Sheet1!$D$1</c:f>
              <c:strCache>
                <c:ptCount val="1"/>
                <c:pt idx="0">
                  <c:v>joy</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word ngram
(WN)</c:v>
                </c:pt>
                <c:pt idx="1">
                  <c:v>word ngram with word embeddings 400d
(WN + WE)</c:v>
                </c:pt>
              </c:strCache>
            </c:strRef>
          </c:cat>
          <c:val>
            <c:numRef>
              <c:f>Sheet1!$D$2:$D$3</c:f>
              <c:numCache>
                <c:formatCode>General</c:formatCode>
                <c:ptCount val="2"/>
                <c:pt idx="0">
                  <c:v>0.56999999999999995</c:v>
                </c:pt>
                <c:pt idx="1">
                  <c:v>0.56999999999999995</c:v>
                </c:pt>
              </c:numCache>
            </c:numRef>
          </c:val>
          <c:extLst xmlns:c16r2="http://schemas.microsoft.com/office/drawing/2015/06/chart">
            <c:ext xmlns:c16="http://schemas.microsoft.com/office/drawing/2014/chart" uri="{C3380CC4-5D6E-409C-BE32-E72D297353CC}">
              <c16:uniqueId val="{00000002-9A28-4873-8969-1EB328F0A397}"/>
            </c:ext>
          </c:extLst>
        </c:ser>
        <c:ser>
          <c:idx val="3"/>
          <c:order val="3"/>
          <c:tx>
            <c:strRef>
              <c:f>Sheet1!$E$1</c:f>
              <c:strCache>
                <c:ptCount val="1"/>
                <c:pt idx="0">
                  <c:v>sadness</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word ngram
(WN)</c:v>
                </c:pt>
                <c:pt idx="1">
                  <c:v>word ngram with word embeddings 400d
(WN + WE)</c:v>
                </c:pt>
              </c:strCache>
            </c:strRef>
          </c:cat>
          <c:val>
            <c:numRef>
              <c:f>Sheet1!$E$2:$E$3</c:f>
              <c:numCache>
                <c:formatCode>General</c:formatCode>
                <c:ptCount val="2"/>
                <c:pt idx="0">
                  <c:v>0.41</c:v>
                </c:pt>
                <c:pt idx="1">
                  <c:v>0.43</c:v>
                </c:pt>
              </c:numCache>
            </c:numRef>
          </c:val>
          <c:extLst xmlns:c16r2="http://schemas.microsoft.com/office/drawing/2015/06/chart">
            <c:ext xmlns:c16="http://schemas.microsoft.com/office/drawing/2014/chart" uri="{C3380CC4-5D6E-409C-BE32-E72D297353CC}">
              <c16:uniqueId val="{00000003-9A28-4873-8969-1EB328F0A397}"/>
            </c:ext>
          </c:extLst>
        </c:ser>
        <c:ser>
          <c:idx val="4"/>
          <c:order val="4"/>
          <c:tx>
            <c:strRef>
              <c:f>Sheet1!$F$1</c:f>
              <c:strCache>
                <c:ptCount val="1"/>
                <c:pt idx="0">
                  <c:v>average</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word ngram
(WN)</c:v>
                </c:pt>
                <c:pt idx="1">
                  <c:v>word ngram with word embeddings 400d
(WN + WE)</c:v>
                </c:pt>
              </c:strCache>
            </c:strRef>
          </c:cat>
          <c:val>
            <c:numRef>
              <c:f>Sheet1!$F$2:$F$3</c:f>
              <c:numCache>
                <c:formatCode>General</c:formatCode>
                <c:ptCount val="2"/>
                <c:pt idx="0">
                  <c:v>0.48</c:v>
                </c:pt>
                <c:pt idx="1">
                  <c:v>0.47</c:v>
                </c:pt>
              </c:numCache>
            </c:numRef>
          </c:val>
          <c:extLst xmlns:c16r2="http://schemas.microsoft.com/office/drawing/2015/06/chart">
            <c:ext xmlns:c16="http://schemas.microsoft.com/office/drawing/2014/chart" uri="{C3380CC4-5D6E-409C-BE32-E72D297353CC}">
              <c16:uniqueId val="{00000004-9A28-4873-8969-1EB328F0A397}"/>
            </c:ext>
          </c:extLst>
        </c:ser>
        <c:dLbls>
          <c:dLblPos val="outEnd"/>
          <c:showLegendKey val="0"/>
          <c:showVal val="1"/>
          <c:showCatName val="0"/>
          <c:showSerName val="0"/>
          <c:showPercent val="0"/>
          <c:showBubbleSize val="0"/>
        </c:dLbls>
        <c:gapWidth val="100"/>
        <c:overlap val="-24"/>
        <c:axId val="1715024432"/>
        <c:axId val="1715044560"/>
      </c:barChart>
      <c:catAx>
        <c:axId val="171502443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5044560"/>
        <c:crosses val="autoZero"/>
        <c:auto val="1"/>
        <c:lblAlgn val="ctr"/>
        <c:lblOffset val="100"/>
        <c:noMultiLvlLbl val="0"/>
      </c:catAx>
      <c:valAx>
        <c:axId val="1715044560"/>
        <c:scaling>
          <c:orientation val="minMax"/>
          <c:min val="0.30000000000000004"/>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5024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SG"/>
              <a:t>Performance of different classifier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Average Scor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Lexicon</c:v>
                </c:pt>
                <c:pt idx="1">
                  <c:v>Learning Algorithm</c:v>
                </c:pt>
                <c:pt idx="2">
                  <c:v>Hybrid</c:v>
                </c:pt>
              </c:strCache>
            </c:strRef>
          </c:cat>
          <c:val>
            <c:numRef>
              <c:f>Sheet1!$B$2:$B$4</c:f>
              <c:numCache>
                <c:formatCode>0.00</c:formatCode>
                <c:ptCount val="3"/>
                <c:pt idx="0">
                  <c:v>0.32100000000000001</c:v>
                </c:pt>
                <c:pt idx="1">
                  <c:v>0.40500000000000003</c:v>
                </c:pt>
                <c:pt idx="2">
                  <c:v>0.59833333333333327</c:v>
                </c:pt>
              </c:numCache>
            </c:numRef>
          </c:val>
          <c:extLst xmlns:c16r2="http://schemas.microsoft.com/office/drawing/2015/06/chart">
            <c:ext xmlns:c16="http://schemas.microsoft.com/office/drawing/2014/chart" uri="{C3380CC4-5D6E-409C-BE32-E72D297353CC}">
              <c16:uniqueId val="{00000000-7AAC-40CF-A9B9-92C9753117AE}"/>
            </c:ext>
          </c:extLst>
        </c:ser>
        <c:dLbls>
          <c:dLblPos val="outEnd"/>
          <c:showLegendKey val="0"/>
          <c:showVal val="1"/>
          <c:showCatName val="0"/>
          <c:showSerName val="0"/>
          <c:showPercent val="0"/>
          <c:showBubbleSize val="0"/>
        </c:dLbls>
        <c:gapWidth val="100"/>
        <c:overlap val="-24"/>
        <c:axId val="1715047280"/>
        <c:axId val="1715050544"/>
      </c:barChart>
      <c:catAx>
        <c:axId val="171504728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5050544"/>
        <c:crosses val="autoZero"/>
        <c:auto val="1"/>
        <c:lblAlgn val="ctr"/>
        <c:lblOffset val="100"/>
        <c:noMultiLvlLbl val="0"/>
      </c:catAx>
      <c:valAx>
        <c:axId val="1715050544"/>
        <c:scaling>
          <c:orientation val="minMax"/>
          <c:min val="0.30000000000000004"/>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504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un12</b:Tag>
    <b:SourceType>JournalArticle</b:SourceType>
    <b:Guid>{FD5560BE-F400-4A83-AD37-8F5453375B7C}</b:Guid>
    <b:Title>To Personalize or Depersonalize? When and How Politicians’ Personalized Tweets Affect the Public’s Reactions</b:Title>
    <b:Year>2012</b:Year>
    <b:Author>
      <b:Author>
        <b:NameList>
          <b:Person>
            <b:Last>Lee</b:Last>
            <b:First>Eun-Ju</b:First>
          </b:Person>
          <b:Person>
            <b:Last>Oh</b:Last>
            <b:First>Soo</b:First>
            <b:Middle>Youn</b:Middle>
          </b:Person>
        </b:NameList>
      </b:Author>
    </b:Author>
    <b:RefOrder>1</b:RefOrder>
  </b:Source>
  <b:Source>
    <b:Tag>Tom16</b:Tag>
    <b:SourceType>DocumentFromInternetSite</b:SourceType>
    <b:Guid>{4095A10B-D379-40E2-8982-31D804B77EEB}</b:Guid>
    <b:Title>https://theconversation.com/how-our-tool-analysing-emotions-on-twitter-predicted-donald-trump-win-68522</b:Title>
    <b:InternetSiteTitle>The Conversation</b:InternetSiteTitle>
    <b:Year>2016</b:Year>
    <b:Month>November</b:Month>
    <b:Day>10</b:Day>
    <b:Author>
      <b:Author>
        <b:NameList>
          <b:Person>
            <b:Last>Sykora</b:Last>
          </b:Person>
          <b:Person>
            <b:Last>Jackson</b:Last>
            <b:First>Tom</b:First>
          </b:Person>
          <b:Person>
            <b:Last>Martin</b:Last>
          </b:Person>
        </b:NameList>
      </b:Author>
    </b:Author>
    <b:RefOrder>2</b:RefOrder>
  </b:Source>
  <b:Source>
    <b:Tag>Joh11</b:Tag>
    <b:SourceType>JournalArticle</b:SourceType>
    <b:Guid>{9C6234A7-02B9-4EF0-A293-41AE227FFCCE}</b:Guid>
    <b:Author>
      <b:Author>
        <b:NameList>
          <b:Person>
            <b:Last>Bollen</b:Last>
            <b:First>Johan</b:First>
          </b:Person>
          <b:Person>
            <b:Last>Mao</b:Last>
            <b:First>Huina</b:First>
          </b:Person>
          <b:Person>
            <b:Last>Pepe</b:Last>
            <b:First>Alberto</b:First>
          </b:Person>
        </b:NameList>
      </b:Author>
    </b:Author>
    <b:Title>Modeling Public Mood and Emotion: Twitter Sentiment and Socio-Economic Phenomena</b:Title>
    <b:Year>2011</b:Year>
    <b:RefOrder>3</b:RefOrder>
  </b:Source>
  <b:Source>
    <b:Tag>Sai17</b:Tag>
    <b:SourceType>Report</b:SourceType>
    <b:Guid>{45F5985C-B307-41BD-95B4-3D5B5C0E8317}</b:Guid>
    <b:Title>Emotion Intensities in Tweets</b:Title>
    <b:Year>2017</b:Year>
    <b:Author>
      <b:Author>
        <b:NameList>
          <b:Person>
            <b:Last>Mohammad</b:Last>
            <b:First>Saif</b:First>
            <b:Middle>M.</b:Middle>
          </b:Person>
          <b:Person>
            <b:Last>Bravo-Marquez</b:Last>
            <b:First>Felipe</b:First>
          </b:Person>
        </b:NameList>
      </b:Author>
    </b:Author>
    <b:RefOrder>4</b:RefOrder>
  </b:Source>
</b:Sources>
</file>

<file path=customXml/itemProps1.xml><?xml version="1.0" encoding="utf-8"?>
<ds:datastoreItem xmlns:ds="http://schemas.openxmlformats.org/officeDocument/2006/customXml" ds:itemID="{EA1209A6-108A-4978-BC58-A5E30F67BF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3</TotalTime>
  <Pages>1</Pages>
  <Words>13564</Words>
  <Characters>77319</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07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rrick Peh</dc:creator>
  <cp:keywords/>
  <dc:description/>
  <cp:lastModifiedBy>Derrick Peh</cp:lastModifiedBy>
  <cp:revision>1130</cp:revision>
  <cp:lastPrinted>2018-10-20T05:50:00Z</cp:lastPrinted>
  <dcterms:created xsi:type="dcterms:W3CDTF">2018-07-02T08:26:00Z</dcterms:created>
  <dcterms:modified xsi:type="dcterms:W3CDTF">2018-10-20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95f4c6-6f2a-36f2-b3de-6b9a688f73ad</vt:lpwstr>
  </property>
  <property fmtid="{D5CDD505-2E9C-101B-9397-08002B2CF9AE}" pid="24" name="Mendeley Citation Style_1">
    <vt:lpwstr>http://www.zotero.org/styles/ieee</vt:lpwstr>
  </property>
</Properties>
</file>